
<file path=[Content_Types].xml><?xml version="1.0" encoding="utf-8"?>
<Types xmlns="http://schemas.openxmlformats.org/package/2006/content-types">
  <Default Extension="xml" ContentType="application/xml"/>
  <Default Extension="jpeg" ContentType="image/jpeg"/>
  <Default Extension="png" ContentType="image/png"/>
  <Default Extension="wdp" ContentType="image/vnd.ms-photo"/>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microsoft.com/office/2011/relationships/webextensiontaskpanes" Target="word/webextensions/taskpanes.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0DAB088" w14:textId="10FEEA10" w:rsidR="00E5577F" w:rsidRPr="00E5577F" w:rsidRDefault="00E5577F" w:rsidP="00E5577F">
      <w:pPr>
        <w:spacing w:after="480"/>
        <w:jc w:val="right"/>
        <w:rPr>
          <w:rFonts w:cs="Times New Roman"/>
          <w:szCs w:val="24"/>
        </w:rPr>
      </w:pPr>
      <w:r w:rsidRPr="00E5577F">
        <w:rPr>
          <w:rFonts w:cs="Times New Roman"/>
          <w:szCs w:val="24"/>
        </w:rPr>
        <w:t>Travail de Bachelor d’informaticien de gestion</w:t>
      </w:r>
      <w:r w:rsidRPr="00E5577F">
        <w:rPr>
          <w:rFonts w:cs="Times New Roman"/>
          <w:szCs w:val="24"/>
        </w:rPr>
        <w:br/>
        <w:t>Cycle d’étu</w:t>
      </w:r>
      <w:r w:rsidR="00F73A32">
        <w:rPr>
          <w:rFonts w:cs="Times New Roman"/>
          <w:szCs w:val="24"/>
        </w:rPr>
        <w:t>des 2013 – 2016</w:t>
      </w:r>
      <w:r w:rsidR="00F73A32">
        <w:rPr>
          <w:rFonts w:cs="Times New Roman"/>
          <w:szCs w:val="24"/>
        </w:rPr>
        <w:br/>
        <w:t xml:space="preserve">Restitution du travail, </w:t>
      </w:r>
      <w:r w:rsidRPr="00E5577F">
        <w:rPr>
          <w:rFonts w:cs="Times New Roman"/>
          <w:szCs w:val="24"/>
        </w:rPr>
        <w:t>juillet 2016</w:t>
      </w:r>
    </w:p>
    <w:p w14:paraId="40B32EB1" w14:textId="77777777" w:rsidR="00E5577F" w:rsidRPr="00E5577F" w:rsidRDefault="00E5577F" w:rsidP="00E5577F">
      <w:pPr>
        <w:spacing w:after="480"/>
        <w:rPr>
          <w:rFonts w:cs="Times New Roman"/>
          <w:b/>
          <w:sz w:val="52"/>
          <w:szCs w:val="52"/>
        </w:rPr>
      </w:pPr>
      <w:r w:rsidRPr="00E5577F">
        <w:rPr>
          <w:rFonts w:cs="Times New Roman"/>
          <w:b/>
          <w:sz w:val="52"/>
          <w:szCs w:val="52"/>
        </w:rPr>
        <w:t>ODOOSIM</w:t>
      </w:r>
      <w:r w:rsidRPr="00E5577F">
        <w:rPr>
          <w:rFonts w:cs="Times New Roman"/>
          <w:b/>
          <w:sz w:val="52"/>
          <w:szCs w:val="52"/>
        </w:rPr>
        <w:br/>
        <w:t>Simulation d’entreprise sur PGI</w:t>
      </w:r>
    </w:p>
    <w:p w14:paraId="35131B9C" w14:textId="3D6BBA53" w:rsidR="00E5577F" w:rsidRPr="00E5577F" w:rsidRDefault="00E5577F" w:rsidP="00E5577F">
      <w:pPr>
        <w:spacing w:after="480"/>
        <w:rPr>
          <w:rFonts w:cs="Times New Roman"/>
        </w:rPr>
      </w:pPr>
      <w:r w:rsidRPr="00E5577F">
        <w:rPr>
          <w:rFonts w:cs="Times New Roman"/>
        </w:rPr>
        <w:t xml:space="preserve">Candidat : </w:t>
      </w:r>
      <w:r w:rsidRPr="006012B8">
        <w:rPr>
          <w:rFonts w:cs="Times New Roman"/>
          <w:b/>
        </w:rPr>
        <w:t>Anthony Tomat</w:t>
      </w:r>
      <w:r w:rsidRPr="00E5577F">
        <w:rPr>
          <w:rFonts w:cs="Times New Roman"/>
        </w:rPr>
        <w:br/>
        <w:t xml:space="preserve">Directeur : </w:t>
      </w:r>
      <w:r w:rsidRPr="006012B8">
        <w:rPr>
          <w:rFonts w:cs="Times New Roman"/>
          <w:b/>
        </w:rPr>
        <w:t>Boris Fritscher</w:t>
      </w:r>
      <w:r w:rsidR="008B72C1">
        <w:rPr>
          <w:rFonts w:cs="Times New Roman"/>
        </w:rPr>
        <w:t xml:space="preserve"> | Assistant : </w:t>
      </w:r>
      <w:r w:rsidR="008B72C1" w:rsidRPr="006012B8">
        <w:rPr>
          <w:rFonts w:cs="Times New Roman"/>
          <w:b/>
        </w:rPr>
        <w:t>Alessio De Santo</w:t>
      </w:r>
      <w:r w:rsidR="008B72C1">
        <w:rPr>
          <w:rFonts w:cs="Times New Roman"/>
        </w:rPr>
        <w:br/>
      </w:r>
      <w:r w:rsidR="008B72C1" w:rsidRPr="00E5577F">
        <w:rPr>
          <w:rFonts w:cs="Times New Roman"/>
        </w:rPr>
        <w:t>antho</w:t>
      </w:r>
      <w:r w:rsidR="008B72C1">
        <w:rPr>
          <w:rFonts w:cs="Times New Roman"/>
        </w:rPr>
        <w:t xml:space="preserve">ny.tomat | </w:t>
      </w:r>
      <w:r w:rsidR="008B72C1" w:rsidRPr="00E5577F">
        <w:rPr>
          <w:rFonts w:cs="Times New Roman"/>
        </w:rPr>
        <w:t>boris.fritscher</w:t>
      </w:r>
      <w:r w:rsidR="008B72C1">
        <w:rPr>
          <w:rFonts w:cs="Times New Roman"/>
        </w:rPr>
        <w:t xml:space="preserve"> | alessio.desanto | </w:t>
      </w:r>
      <w:r w:rsidR="008B72C1" w:rsidRPr="00E5577F">
        <w:rPr>
          <w:rFonts w:cs="Times New Roman"/>
        </w:rPr>
        <w:t>@he-arc.ch</w:t>
      </w:r>
      <w:r w:rsidR="008B72C1">
        <w:rPr>
          <w:rFonts w:cs="Times New Roman"/>
        </w:rPr>
        <w:t>,</w:t>
      </w:r>
      <w:r w:rsidRPr="00E5577F">
        <w:rPr>
          <w:rFonts w:cs="Times New Roman"/>
        </w:rPr>
        <w:br/>
        <w:t>Filière informatique de gestion, HEG ARC – Haute Ecole A</w:t>
      </w:r>
      <w:r w:rsidR="008B72C1">
        <w:rPr>
          <w:rFonts w:cs="Times New Roman"/>
        </w:rPr>
        <w:t>rc – Gestion, Neuchâtel, Suiss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6"/>
        <w:gridCol w:w="5964"/>
      </w:tblGrid>
      <w:tr w:rsidR="00E5577F" w:rsidRPr="00E5577F" w14:paraId="39CED2F6" w14:textId="77777777" w:rsidTr="00F928A5">
        <w:tc>
          <w:tcPr>
            <w:tcW w:w="1295" w:type="dxa"/>
          </w:tcPr>
          <w:p w14:paraId="39170B4F" w14:textId="77777777" w:rsidR="00E5577F" w:rsidRPr="00E5577F" w:rsidRDefault="00E5577F" w:rsidP="00F928A5">
            <w:pPr>
              <w:spacing w:after="60"/>
              <w:outlineLvl w:val="0"/>
              <w:rPr>
                <w:rFonts w:cs="Times New Roman"/>
                <w:b/>
                <w:i/>
                <w:sz w:val="22"/>
              </w:rPr>
            </w:pPr>
            <w:r w:rsidRPr="00E5577F">
              <w:rPr>
                <w:rFonts w:cs="Times New Roman"/>
                <w:b/>
                <w:i/>
                <w:sz w:val="22"/>
              </w:rPr>
              <w:t>Résumé</w:t>
            </w:r>
          </w:p>
        </w:tc>
        <w:tc>
          <w:tcPr>
            <w:tcW w:w="5491" w:type="dxa"/>
          </w:tcPr>
          <w:p w14:paraId="4419B528" w14:textId="04D6D705" w:rsidR="00E5577F" w:rsidRPr="00E5577F" w:rsidRDefault="00E5577F" w:rsidP="00C541A6">
            <w:pPr>
              <w:spacing w:after="60"/>
              <w:jc w:val="both"/>
              <w:outlineLvl w:val="0"/>
              <w:rPr>
                <w:rFonts w:cs="Times New Roman"/>
                <w:i/>
                <w:sz w:val="22"/>
              </w:rPr>
            </w:pPr>
            <w:r w:rsidRPr="00E5577F">
              <w:rPr>
                <w:rFonts w:cs="Times New Roman"/>
                <w:i/>
                <w:sz w:val="22"/>
              </w:rPr>
              <w:t>Ce travail constitue l’apog</w:t>
            </w:r>
            <w:r w:rsidR="00E40EE6">
              <w:rPr>
                <w:rFonts w:cs="Times New Roman"/>
                <w:i/>
                <w:sz w:val="22"/>
              </w:rPr>
              <w:t>ée de la formation d’informatici</w:t>
            </w:r>
            <w:r w:rsidRPr="00E5577F">
              <w:rPr>
                <w:rFonts w:cs="Times New Roman"/>
                <w:i/>
                <w:sz w:val="22"/>
              </w:rPr>
              <w:t>e</w:t>
            </w:r>
            <w:r w:rsidR="00E40EE6">
              <w:rPr>
                <w:rFonts w:cs="Times New Roman"/>
                <w:i/>
                <w:sz w:val="22"/>
              </w:rPr>
              <w:t>n</w:t>
            </w:r>
            <w:r w:rsidRPr="00E5577F">
              <w:rPr>
                <w:rFonts w:cs="Times New Roman"/>
                <w:i/>
                <w:sz w:val="22"/>
              </w:rPr>
              <w:t xml:space="preserve"> de gestion au niveau Bachelor, des Hautes Ecoles de Suisse occidentale. Il conjugue les domaines de la gestion </w:t>
            </w:r>
            <w:r w:rsidR="00E40EE6">
              <w:rPr>
                <w:rFonts w:cs="Times New Roman"/>
                <w:i/>
                <w:sz w:val="22"/>
              </w:rPr>
              <w:t xml:space="preserve">d’entreprise </w:t>
            </w:r>
            <w:r w:rsidRPr="00E5577F">
              <w:rPr>
                <w:rFonts w:cs="Times New Roman"/>
                <w:i/>
                <w:sz w:val="22"/>
              </w:rPr>
              <w:t>et de l’informatique.</w:t>
            </w:r>
          </w:p>
          <w:p w14:paraId="2947A91B" w14:textId="4987ED46" w:rsidR="00E5577F" w:rsidRPr="00E5577F" w:rsidRDefault="00E5577F" w:rsidP="00C541A6">
            <w:pPr>
              <w:spacing w:after="60"/>
              <w:jc w:val="both"/>
              <w:outlineLvl w:val="0"/>
              <w:rPr>
                <w:rFonts w:cs="Times New Roman"/>
                <w:i/>
                <w:sz w:val="22"/>
              </w:rPr>
            </w:pPr>
            <w:r w:rsidRPr="00E5577F">
              <w:rPr>
                <w:rFonts w:cs="Times New Roman"/>
                <w:i/>
                <w:sz w:val="22"/>
              </w:rPr>
              <w:t>Il apporte un certain lot de réponse quant aux démarches à entreprendre pour la réalisation d’un nouveau scénario de jeu</w:t>
            </w:r>
            <w:r w:rsidR="00E40EE6">
              <w:rPr>
                <w:rFonts w:cs="Times New Roman"/>
                <w:i/>
                <w:sz w:val="22"/>
              </w:rPr>
              <w:t xml:space="preserve"> sérieux</w:t>
            </w:r>
            <w:r w:rsidRPr="00E5577F">
              <w:rPr>
                <w:rFonts w:cs="Times New Roman"/>
                <w:i/>
                <w:sz w:val="22"/>
              </w:rPr>
              <w:t xml:space="preserve">. </w:t>
            </w:r>
            <w:r w:rsidR="00E40EE6">
              <w:rPr>
                <w:rFonts w:cs="Times New Roman"/>
                <w:i/>
                <w:sz w:val="22"/>
              </w:rPr>
              <w:t>Il aborde les problématiques</w:t>
            </w:r>
            <w:r w:rsidRPr="00E5577F">
              <w:rPr>
                <w:rFonts w:cs="Times New Roman"/>
                <w:i/>
                <w:sz w:val="22"/>
              </w:rPr>
              <w:t xml:space="preserve"> </w:t>
            </w:r>
            <w:r w:rsidR="00E40EE6">
              <w:rPr>
                <w:rFonts w:cs="Times New Roman"/>
                <w:i/>
                <w:sz w:val="22"/>
              </w:rPr>
              <w:t>à résoudre et les résultats obtenus</w:t>
            </w:r>
            <w:r w:rsidRPr="00E5577F">
              <w:rPr>
                <w:rFonts w:cs="Times New Roman"/>
                <w:i/>
                <w:sz w:val="22"/>
              </w:rPr>
              <w:t>.</w:t>
            </w:r>
          </w:p>
          <w:p w14:paraId="3D2F4807" w14:textId="7DCE9A7E" w:rsidR="00E5577F" w:rsidRPr="00E5577F" w:rsidRDefault="00E40EE6" w:rsidP="00C541A6">
            <w:pPr>
              <w:spacing w:after="60"/>
              <w:jc w:val="both"/>
              <w:outlineLvl w:val="0"/>
              <w:rPr>
                <w:rFonts w:cs="Times New Roman"/>
                <w:i/>
                <w:sz w:val="22"/>
              </w:rPr>
            </w:pPr>
            <w:r>
              <w:rPr>
                <w:rFonts w:cs="Times New Roman"/>
                <w:i/>
                <w:sz w:val="22"/>
              </w:rPr>
              <w:t>Ce jeu sérieux</w:t>
            </w:r>
            <w:r w:rsidR="00E5577F" w:rsidRPr="00E5577F">
              <w:rPr>
                <w:rFonts w:cs="Times New Roman"/>
                <w:i/>
                <w:sz w:val="22"/>
              </w:rPr>
              <w:t xml:space="preserve"> consiste à</w:t>
            </w:r>
            <w:r>
              <w:rPr>
                <w:rFonts w:cs="Times New Roman"/>
                <w:i/>
                <w:sz w:val="22"/>
              </w:rPr>
              <w:t xml:space="preserve"> mettre en compétition des sociétés entre elles dans une économie de marché. Il gère l</w:t>
            </w:r>
            <w:r w:rsidR="00E5577F" w:rsidRPr="00E5577F">
              <w:rPr>
                <w:rFonts w:cs="Times New Roman"/>
                <w:i/>
                <w:sz w:val="22"/>
              </w:rPr>
              <w:t xml:space="preserve">a plupart des interactions </w:t>
            </w:r>
            <w:r>
              <w:rPr>
                <w:rFonts w:cs="Times New Roman"/>
                <w:i/>
                <w:sz w:val="22"/>
              </w:rPr>
              <w:t>entre</w:t>
            </w:r>
            <w:r w:rsidR="00E5577F" w:rsidRPr="00E5577F">
              <w:rPr>
                <w:rFonts w:cs="Times New Roman"/>
                <w:i/>
                <w:sz w:val="22"/>
              </w:rPr>
              <w:t xml:space="preserve"> les différents agents </w:t>
            </w:r>
            <w:r>
              <w:rPr>
                <w:rFonts w:cs="Times New Roman"/>
                <w:i/>
                <w:sz w:val="22"/>
              </w:rPr>
              <w:t>économiques simulés et plonge les participants dans un environnement proche de la réalité auquel une entreprise se confronte quotidiennement.</w:t>
            </w:r>
          </w:p>
          <w:p w14:paraId="59EAF880" w14:textId="685A54CB" w:rsidR="00E5577F" w:rsidRPr="00E5577F" w:rsidRDefault="00E40EE6" w:rsidP="00C541A6">
            <w:pPr>
              <w:spacing w:after="60"/>
              <w:jc w:val="both"/>
              <w:outlineLvl w:val="0"/>
              <w:rPr>
                <w:rFonts w:cs="Times New Roman"/>
                <w:i/>
                <w:sz w:val="22"/>
              </w:rPr>
            </w:pPr>
            <w:r>
              <w:rPr>
                <w:rFonts w:cs="Times New Roman"/>
                <w:i/>
                <w:sz w:val="22"/>
              </w:rPr>
              <w:t xml:space="preserve">L’objectif </w:t>
            </w:r>
            <w:r w:rsidR="00E5577F" w:rsidRPr="00E5577F">
              <w:rPr>
                <w:rFonts w:cs="Times New Roman"/>
                <w:i/>
                <w:sz w:val="22"/>
              </w:rPr>
              <w:t>est de sensibiliser le</w:t>
            </w:r>
            <w:r w:rsidR="00A14166">
              <w:rPr>
                <w:rFonts w:cs="Times New Roman"/>
                <w:i/>
                <w:sz w:val="22"/>
              </w:rPr>
              <w:t>s</w:t>
            </w:r>
            <w:r w:rsidR="00E5577F" w:rsidRPr="00E5577F">
              <w:rPr>
                <w:rFonts w:cs="Times New Roman"/>
                <w:i/>
                <w:sz w:val="22"/>
              </w:rPr>
              <w:t xml:space="preserve"> participant</w:t>
            </w:r>
            <w:r w:rsidR="00A14166">
              <w:rPr>
                <w:rFonts w:cs="Times New Roman"/>
                <w:i/>
                <w:sz w:val="22"/>
              </w:rPr>
              <w:t>s à la gestion d’entreprise et aux progiciels de gestions intégrés.</w:t>
            </w:r>
            <w:r>
              <w:rPr>
                <w:rFonts w:cs="Times New Roman"/>
                <w:i/>
                <w:sz w:val="22"/>
              </w:rPr>
              <w:t xml:space="preserve"> En effet, toutes les opérations sont effectuées grâce à l’outil informatique.</w:t>
            </w:r>
            <w:r w:rsidR="00E5577F" w:rsidRPr="00E5577F">
              <w:rPr>
                <w:rFonts w:cs="Times New Roman"/>
                <w:i/>
                <w:sz w:val="22"/>
              </w:rPr>
              <w:t xml:space="preserve"> Ainsi, </w:t>
            </w:r>
            <w:r>
              <w:rPr>
                <w:rFonts w:cs="Times New Roman"/>
                <w:i/>
                <w:sz w:val="22"/>
              </w:rPr>
              <w:t>les participants</w:t>
            </w:r>
            <w:r w:rsidR="00E5577F" w:rsidRPr="00E5577F">
              <w:rPr>
                <w:rFonts w:cs="Times New Roman"/>
                <w:i/>
                <w:sz w:val="22"/>
              </w:rPr>
              <w:t xml:space="preserve"> capitalise</w:t>
            </w:r>
            <w:r>
              <w:rPr>
                <w:rFonts w:cs="Times New Roman"/>
                <w:i/>
                <w:sz w:val="22"/>
              </w:rPr>
              <w:t>nt</w:t>
            </w:r>
            <w:r w:rsidR="00E5577F" w:rsidRPr="00E5577F">
              <w:rPr>
                <w:rFonts w:cs="Times New Roman"/>
                <w:i/>
                <w:sz w:val="22"/>
              </w:rPr>
              <w:t xml:space="preserve"> </w:t>
            </w:r>
            <w:r>
              <w:rPr>
                <w:rFonts w:cs="Times New Roman"/>
                <w:i/>
                <w:sz w:val="22"/>
              </w:rPr>
              <w:t>sur deux axes : métier et informatique. De nos jours, ces compétences sont très recherchées dans le domaine industriel</w:t>
            </w:r>
            <w:r w:rsidR="00D053AA">
              <w:rPr>
                <w:rFonts w:cs="Times New Roman"/>
                <w:i/>
                <w:sz w:val="22"/>
              </w:rPr>
              <w:t>. Savoir aligner stratégie d’entreprise sur le système d’informations informatisé représente une aptitude de grande valeur.</w:t>
            </w:r>
          </w:p>
          <w:p w14:paraId="6ABB984E" w14:textId="13F1263E" w:rsidR="00E5577F" w:rsidRPr="00E5577F" w:rsidRDefault="00E5577F" w:rsidP="00D053AA">
            <w:pPr>
              <w:spacing w:after="60"/>
              <w:jc w:val="both"/>
              <w:outlineLvl w:val="0"/>
              <w:rPr>
                <w:rFonts w:cs="Times New Roman"/>
                <w:i/>
                <w:sz w:val="22"/>
              </w:rPr>
            </w:pPr>
            <w:r w:rsidRPr="00E5577F">
              <w:rPr>
                <w:rFonts w:cs="Times New Roman"/>
                <w:i/>
                <w:sz w:val="22"/>
              </w:rPr>
              <w:t xml:space="preserve">Afin de mener à bien ce projet, une revue </w:t>
            </w:r>
            <w:r w:rsidR="00D053AA">
              <w:rPr>
                <w:rFonts w:cs="Times New Roman"/>
                <w:i/>
                <w:sz w:val="22"/>
              </w:rPr>
              <w:t xml:space="preserve">rigoureuse </w:t>
            </w:r>
            <w:r w:rsidRPr="00E5577F">
              <w:rPr>
                <w:rFonts w:cs="Times New Roman"/>
                <w:i/>
                <w:sz w:val="22"/>
              </w:rPr>
              <w:t xml:space="preserve">de littérature est </w:t>
            </w:r>
            <w:r w:rsidR="00D053AA">
              <w:rPr>
                <w:rFonts w:cs="Times New Roman"/>
                <w:i/>
                <w:sz w:val="22"/>
              </w:rPr>
              <w:t>effectuée</w:t>
            </w:r>
            <w:r w:rsidRPr="00E5577F">
              <w:rPr>
                <w:rFonts w:cs="Times New Roman"/>
                <w:i/>
                <w:sz w:val="22"/>
              </w:rPr>
              <w:t xml:space="preserve"> en vue de faire un état de l’art </w:t>
            </w:r>
            <w:r w:rsidR="00D053AA">
              <w:rPr>
                <w:rFonts w:cs="Times New Roman"/>
                <w:i/>
                <w:sz w:val="22"/>
              </w:rPr>
              <w:t>dans le domaine des jeux sérieux</w:t>
            </w:r>
            <w:r w:rsidRPr="00E5577F">
              <w:rPr>
                <w:rFonts w:cs="Times New Roman"/>
                <w:i/>
                <w:sz w:val="22"/>
              </w:rPr>
              <w:t xml:space="preserve">. </w:t>
            </w:r>
            <w:r w:rsidR="00D053AA">
              <w:rPr>
                <w:rFonts w:cs="Times New Roman"/>
                <w:i/>
                <w:sz w:val="22"/>
              </w:rPr>
              <w:t>Puis, l’analyse d’un jeu existant est faite afin d’identifier les enjeux et de pouvoir proposer un scénario adapté à un contexte PME</w:t>
            </w:r>
            <w:r w:rsidRPr="00E5577F">
              <w:rPr>
                <w:rFonts w:cs="Times New Roman"/>
                <w:i/>
                <w:sz w:val="22"/>
              </w:rPr>
              <w:t>.</w:t>
            </w:r>
            <w:r w:rsidR="00D053AA">
              <w:rPr>
                <w:rFonts w:cs="Times New Roman"/>
                <w:i/>
                <w:sz w:val="22"/>
              </w:rPr>
              <w:t xml:space="preserve"> </w:t>
            </w:r>
            <w:r w:rsidRPr="00E5577F">
              <w:rPr>
                <w:rFonts w:cs="Times New Roman"/>
                <w:i/>
                <w:sz w:val="22"/>
              </w:rPr>
              <w:t xml:space="preserve">Finalement, une </w:t>
            </w:r>
            <w:r w:rsidR="00D053AA">
              <w:rPr>
                <w:rFonts w:cs="Times New Roman"/>
                <w:i/>
                <w:sz w:val="22"/>
              </w:rPr>
              <w:t>preuve</w:t>
            </w:r>
            <w:r w:rsidRPr="00E5577F">
              <w:rPr>
                <w:rFonts w:cs="Times New Roman"/>
                <w:i/>
                <w:sz w:val="22"/>
              </w:rPr>
              <w:t xml:space="preserve"> de faisabilité est </w:t>
            </w:r>
            <w:r w:rsidR="00D053AA">
              <w:rPr>
                <w:rFonts w:cs="Times New Roman"/>
                <w:i/>
                <w:sz w:val="22"/>
              </w:rPr>
              <w:t>réalisée</w:t>
            </w:r>
            <w:r w:rsidRPr="00E5577F">
              <w:rPr>
                <w:rFonts w:cs="Times New Roman"/>
                <w:i/>
                <w:sz w:val="22"/>
              </w:rPr>
              <w:t xml:space="preserve"> </w:t>
            </w:r>
            <w:r w:rsidR="00D053AA">
              <w:rPr>
                <w:rFonts w:cs="Times New Roman"/>
                <w:i/>
                <w:sz w:val="22"/>
              </w:rPr>
              <w:t>sur une partie réduite du scénario développé.</w:t>
            </w:r>
          </w:p>
        </w:tc>
      </w:tr>
      <w:tr w:rsidR="00E5577F" w:rsidRPr="00E5577F" w14:paraId="08C75BE7" w14:textId="77777777" w:rsidTr="00F928A5">
        <w:trPr>
          <w:trHeight w:val="1097"/>
        </w:trPr>
        <w:tc>
          <w:tcPr>
            <w:tcW w:w="1295" w:type="dxa"/>
          </w:tcPr>
          <w:p w14:paraId="4E7FED0D" w14:textId="77777777" w:rsidR="00E5577F" w:rsidRPr="00E5577F" w:rsidRDefault="00E5577F" w:rsidP="00F928A5">
            <w:pPr>
              <w:spacing w:after="60"/>
              <w:outlineLvl w:val="0"/>
              <w:rPr>
                <w:rFonts w:cs="Times New Roman"/>
                <w:b/>
                <w:i/>
                <w:sz w:val="22"/>
              </w:rPr>
            </w:pPr>
            <w:r w:rsidRPr="00E5577F">
              <w:rPr>
                <w:rFonts w:cs="Times New Roman"/>
                <w:b/>
                <w:i/>
                <w:sz w:val="22"/>
              </w:rPr>
              <w:t>Mots-clés</w:t>
            </w:r>
          </w:p>
        </w:tc>
        <w:tc>
          <w:tcPr>
            <w:tcW w:w="5491" w:type="dxa"/>
          </w:tcPr>
          <w:p w14:paraId="1CB5E2B8" w14:textId="7FE451C8" w:rsidR="00E5577F" w:rsidRPr="00E5577F" w:rsidRDefault="00E5577F" w:rsidP="00D053AA">
            <w:pPr>
              <w:spacing w:after="60"/>
              <w:jc w:val="both"/>
              <w:outlineLvl w:val="0"/>
              <w:rPr>
                <w:rFonts w:cs="Times New Roman"/>
                <w:i/>
                <w:sz w:val="22"/>
              </w:rPr>
            </w:pPr>
            <w:r w:rsidRPr="00E5577F">
              <w:rPr>
                <w:rFonts w:cs="Times New Roman"/>
                <w:i/>
                <w:sz w:val="22"/>
              </w:rPr>
              <w:t>Jeux sérieux – Ludique - Apprentissage – PGI/ERP – Gestion d’entreprise – Processus –</w:t>
            </w:r>
            <w:r w:rsidR="00D053AA">
              <w:rPr>
                <w:rFonts w:cs="Times New Roman"/>
                <w:i/>
                <w:sz w:val="22"/>
              </w:rPr>
              <w:t xml:space="preserve"> Scénarisation </w:t>
            </w:r>
            <w:r w:rsidRPr="00E5577F">
              <w:rPr>
                <w:rFonts w:cs="Times New Roman"/>
                <w:i/>
                <w:sz w:val="22"/>
              </w:rPr>
              <w:t>– Simulateur – Programmation Java – Gestion de projet</w:t>
            </w:r>
            <w:r w:rsidR="00D053AA">
              <w:rPr>
                <w:rFonts w:cs="Times New Roman"/>
                <w:i/>
                <w:sz w:val="22"/>
              </w:rPr>
              <w:t xml:space="preserve"> – Industrielle – Pilotage – Pédagogie</w:t>
            </w:r>
            <w:r w:rsidRPr="00E5577F">
              <w:rPr>
                <w:rFonts w:cs="Times New Roman"/>
                <w:i/>
                <w:sz w:val="22"/>
              </w:rPr>
              <w:t>.</w:t>
            </w:r>
          </w:p>
        </w:tc>
      </w:tr>
    </w:tbl>
    <w:p w14:paraId="631D6317" w14:textId="77777777" w:rsidR="00E5577F" w:rsidRDefault="00E5577F" w:rsidP="00F2693B">
      <w:pPr>
        <w:pStyle w:val="tbnormal"/>
        <w:sectPr w:rsidR="00E5577F" w:rsidSect="00F2693B">
          <w:pgSz w:w="11906" w:h="16838"/>
          <w:pgMar w:top="1418" w:right="2268" w:bottom="1418" w:left="2268" w:header="709" w:footer="709" w:gutter="0"/>
          <w:cols w:space="708"/>
          <w:docGrid w:linePitch="360"/>
        </w:sectPr>
      </w:pPr>
    </w:p>
    <w:p w14:paraId="796F4FB4" w14:textId="77777777" w:rsidR="00F2693B" w:rsidRDefault="00F2693B" w:rsidP="00DD1E85">
      <w:pPr>
        <w:pStyle w:val="tbhorstable"/>
        <w:outlineLvl w:val="0"/>
      </w:pPr>
      <w:r>
        <w:lastRenderedPageBreak/>
        <w:t>Acronymes</w:t>
      </w:r>
    </w:p>
    <w:p w14:paraId="3E51B13D" w14:textId="77777777" w:rsidR="00F2693B" w:rsidRDefault="00F2693B" w:rsidP="00DD1E85">
      <w:pPr>
        <w:pStyle w:val="tbnormal"/>
        <w:outlineLvl w:val="0"/>
      </w:pPr>
      <w:r>
        <w:t>RPC : Remote Procedure Call</w:t>
      </w:r>
    </w:p>
    <w:p w14:paraId="5F094CF2" w14:textId="77777777" w:rsidR="00F2693B" w:rsidRDefault="00F2693B" w:rsidP="00851178">
      <w:pPr>
        <w:pStyle w:val="tbnormal"/>
      </w:pPr>
      <w:r>
        <w:t>WSAPI : Web Service API</w:t>
      </w:r>
    </w:p>
    <w:p w14:paraId="02D9CD50" w14:textId="77777777" w:rsidR="00F2693B" w:rsidRDefault="00F2693B" w:rsidP="00851178">
      <w:pPr>
        <w:pStyle w:val="tbnormal"/>
      </w:pPr>
      <w:r>
        <w:t>PGI : Progiciel de gestion intégré</w:t>
      </w:r>
    </w:p>
    <w:p w14:paraId="78A63107" w14:textId="77777777" w:rsidR="00F2693B" w:rsidRDefault="00F2693B" w:rsidP="00851178">
      <w:pPr>
        <w:pStyle w:val="tbnormal"/>
      </w:pPr>
      <w:r>
        <w:t>ERP : Entreprise Ressources Planning</w:t>
      </w:r>
    </w:p>
    <w:p w14:paraId="1AB3D7E1" w14:textId="77777777" w:rsidR="00F2693B" w:rsidRPr="00F2693B" w:rsidRDefault="00F2693B" w:rsidP="00851178">
      <w:pPr>
        <w:pStyle w:val="tbnormal"/>
        <w:rPr>
          <w:lang w:val="de-CH"/>
        </w:rPr>
      </w:pPr>
      <w:r w:rsidRPr="00F2693B">
        <w:rPr>
          <w:lang w:val="de-CH"/>
        </w:rPr>
        <w:t>MTS : Make To Stock</w:t>
      </w:r>
    </w:p>
    <w:p w14:paraId="006D8060" w14:textId="77777777" w:rsidR="00F2693B" w:rsidRPr="00F2693B" w:rsidRDefault="00F2693B" w:rsidP="00851178">
      <w:pPr>
        <w:pStyle w:val="tbnormal"/>
        <w:rPr>
          <w:lang w:val="de-CH"/>
        </w:rPr>
      </w:pPr>
      <w:r w:rsidRPr="00F2693B">
        <w:rPr>
          <w:lang w:val="de-CH"/>
        </w:rPr>
        <w:t>MTO : Make To Order</w:t>
      </w:r>
    </w:p>
    <w:p w14:paraId="03E287BE" w14:textId="77777777" w:rsidR="00F2693B" w:rsidRPr="00F2693B" w:rsidRDefault="00F2693B" w:rsidP="00851178">
      <w:pPr>
        <w:pStyle w:val="tbnormal"/>
        <w:rPr>
          <w:lang w:val="de-CH"/>
        </w:rPr>
      </w:pPr>
      <w:r w:rsidRPr="00F2693B">
        <w:rPr>
          <w:lang w:val="de-CH"/>
        </w:rPr>
        <w:t>SMART : Small, M…, A…, R…, T…</w:t>
      </w:r>
    </w:p>
    <w:p w14:paraId="247E4597" w14:textId="77777777" w:rsidR="00F2693B" w:rsidRDefault="00F2693B" w:rsidP="00851178">
      <w:pPr>
        <w:pStyle w:val="tbnormal"/>
      </w:pPr>
      <w:r>
        <w:t>MOI : Main d’œuvre indirect</w:t>
      </w:r>
    </w:p>
    <w:p w14:paraId="1B406E5C" w14:textId="77777777" w:rsidR="00F2693B" w:rsidRDefault="00F2693B" w:rsidP="00851178">
      <w:pPr>
        <w:pStyle w:val="tbnormal"/>
      </w:pPr>
      <w:r>
        <w:t>MOD : Main d’œuvre direct</w:t>
      </w:r>
    </w:p>
    <w:p w14:paraId="677F8BF8" w14:textId="0F8179CC" w:rsidR="005647D2" w:rsidRDefault="005647D2" w:rsidP="00851178">
      <w:pPr>
        <w:pStyle w:val="tbnormal"/>
      </w:pPr>
      <w:r>
        <w:t>MOA : Maîtrise d’ouvrage ou Maître d’ouvrage</w:t>
      </w:r>
    </w:p>
    <w:p w14:paraId="6C763FFB" w14:textId="1A57214B" w:rsidR="005647D2" w:rsidRDefault="005647D2" w:rsidP="00851178">
      <w:pPr>
        <w:pStyle w:val="tbnormal"/>
      </w:pPr>
      <w:r>
        <w:t>MOE : Maîtrise d’œuvre ou Maître d’œuvre</w:t>
      </w:r>
    </w:p>
    <w:p w14:paraId="11D671F7" w14:textId="77777777" w:rsidR="00F2693B" w:rsidRDefault="00F2693B" w:rsidP="00DD1E85">
      <w:pPr>
        <w:pStyle w:val="tbhorstable"/>
        <w:outlineLvl w:val="0"/>
      </w:pPr>
      <w:r>
        <w:t>Abréviations</w:t>
      </w:r>
    </w:p>
    <w:p w14:paraId="6ADEC4D7" w14:textId="77777777" w:rsidR="00F2693B" w:rsidRDefault="00F2693B" w:rsidP="00F2693B">
      <w:pPr>
        <w:pStyle w:val="tbnormal"/>
        <w:spacing w:before="120" w:after="120"/>
      </w:pPr>
      <w:r>
        <w:t>i.e. : C’est-à-dire</w:t>
      </w:r>
    </w:p>
    <w:p w14:paraId="7F3265D3" w14:textId="77777777" w:rsidR="00E5577F" w:rsidRDefault="00E5577F" w:rsidP="00E5577F">
      <w:pPr>
        <w:pStyle w:val="tbnormal"/>
        <w:sectPr w:rsidR="00E5577F" w:rsidSect="00F2693B">
          <w:pgSz w:w="11906" w:h="16838"/>
          <w:pgMar w:top="1418" w:right="2268" w:bottom="1418" w:left="2268" w:header="709" w:footer="709" w:gutter="0"/>
          <w:cols w:space="708"/>
          <w:docGrid w:linePitch="360"/>
        </w:sectPr>
      </w:pPr>
      <w:r>
        <w:t>ndlr : Note de la rédaction</w:t>
      </w:r>
    </w:p>
    <w:p w14:paraId="5BD36FFE" w14:textId="597C4594" w:rsidR="00684F41" w:rsidRDefault="00684F41" w:rsidP="00DD1E85">
      <w:pPr>
        <w:pStyle w:val="tbhorstable"/>
        <w:outlineLvl w:val="0"/>
      </w:pPr>
      <w:r>
        <w:lastRenderedPageBreak/>
        <w:t>Table des matières</w:t>
      </w:r>
    </w:p>
    <w:p w14:paraId="2B17479F" w14:textId="77777777" w:rsidR="005D1DEA" w:rsidRDefault="004B7247">
      <w:pPr>
        <w:pStyle w:val="TM1"/>
        <w:tabs>
          <w:tab w:val="right" w:leader="dot" w:pos="7360"/>
        </w:tabs>
        <w:rPr>
          <w:rFonts w:eastAsiaTheme="minorEastAsia" w:cstheme="minorBidi"/>
          <w:b w:val="0"/>
          <w:bCs w:val="0"/>
          <w:caps w:val="0"/>
          <w:noProof/>
          <w:sz w:val="24"/>
          <w:szCs w:val="24"/>
          <w:lang w:val="fr-FR" w:eastAsia="fr-FR"/>
        </w:rPr>
      </w:pPr>
      <w:r>
        <w:fldChar w:fldCharType="begin"/>
      </w:r>
      <w:r>
        <w:instrText xml:space="preserve"> TOC \o "1-7" </w:instrText>
      </w:r>
      <w:r>
        <w:fldChar w:fldCharType="separate"/>
      </w:r>
      <w:r w:rsidR="005D1DEA">
        <w:rPr>
          <w:noProof/>
        </w:rPr>
        <w:t xml:space="preserve">Partie </w:t>
      </w:r>
      <w:r w:rsidR="005D1DEA" w:rsidRPr="00D45842">
        <w:rPr>
          <w:noProof/>
        </w:rPr>
        <w:t>introduction</w:t>
      </w:r>
      <w:r w:rsidR="005D1DEA">
        <w:rPr>
          <w:noProof/>
        </w:rPr>
        <w:tab/>
      </w:r>
      <w:r w:rsidR="005D1DEA">
        <w:rPr>
          <w:noProof/>
        </w:rPr>
        <w:fldChar w:fldCharType="begin"/>
      </w:r>
      <w:r w:rsidR="005D1DEA">
        <w:rPr>
          <w:noProof/>
        </w:rPr>
        <w:instrText xml:space="preserve"> PAGEREF _Toc454061709 \h </w:instrText>
      </w:r>
      <w:r w:rsidR="005D1DEA">
        <w:rPr>
          <w:noProof/>
        </w:rPr>
      </w:r>
      <w:r w:rsidR="005D1DEA">
        <w:rPr>
          <w:noProof/>
        </w:rPr>
        <w:fldChar w:fldCharType="separate"/>
      </w:r>
      <w:r w:rsidR="004E5CAB">
        <w:rPr>
          <w:noProof/>
        </w:rPr>
        <w:t>8</w:t>
      </w:r>
      <w:r w:rsidR="005D1DEA">
        <w:rPr>
          <w:noProof/>
        </w:rPr>
        <w:fldChar w:fldCharType="end"/>
      </w:r>
    </w:p>
    <w:p w14:paraId="37237348" w14:textId="77777777" w:rsidR="005D1DEA" w:rsidRDefault="005D1DEA">
      <w:pPr>
        <w:pStyle w:val="TM2"/>
        <w:tabs>
          <w:tab w:val="right" w:leader="dot" w:pos="7360"/>
        </w:tabs>
        <w:rPr>
          <w:rFonts w:eastAsiaTheme="minorEastAsia" w:cstheme="minorBidi"/>
          <w:smallCaps w:val="0"/>
          <w:noProof/>
          <w:sz w:val="24"/>
          <w:szCs w:val="24"/>
          <w:lang w:val="fr-FR" w:eastAsia="fr-FR"/>
        </w:rPr>
      </w:pPr>
      <w:r>
        <w:rPr>
          <w:noProof/>
        </w:rPr>
        <w:t>Contexte</w:t>
      </w:r>
      <w:r>
        <w:rPr>
          <w:noProof/>
        </w:rPr>
        <w:tab/>
      </w:r>
      <w:r>
        <w:rPr>
          <w:noProof/>
        </w:rPr>
        <w:fldChar w:fldCharType="begin"/>
      </w:r>
      <w:r>
        <w:rPr>
          <w:noProof/>
        </w:rPr>
        <w:instrText xml:space="preserve"> PAGEREF _Toc454061710 \h </w:instrText>
      </w:r>
      <w:r>
        <w:rPr>
          <w:noProof/>
        </w:rPr>
      </w:r>
      <w:r>
        <w:rPr>
          <w:noProof/>
        </w:rPr>
        <w:fldChar w:fldCharType="separate"/>
      </w:r>
      <w:r w:rsidR="004E5CAB">
        <w:rPr>
          <w:noProof/>
        </w:rPr>
        <w:t>10</w:t>
      </w:r>
      <w:r>
        <w:rPr>
          <w:noProof/>
        </w:rPr>
        <w:fldChar w:fldCharType="end"/>
      </w:r>
    </w:p>
    <w:p w14:paraId="660A66CC" w14:textId="77777777" w:rsidR="005D1DEA" w:rsidRDefault="005D1DEA">
      <w:pPr>
        <w:pStyle w:val="TM2"/>
        <w:tabs>
          <w:tab w:val="right" w:leader="dot" w:pos="7360"/>
        </w:tabs>
        <w:rPr>
          <w:rFonts w:eastAsiaTheme="minorEastAsia" w:cstheme="minorBidi"/>
          <w:smallCaps w:val="0"/>
          <w:noProof/>
          <w:sz w:val="24"/>
          <w:szCs w:val="24"/>
          <w:lang w:val="fr-FR" w:eastAsia="fr-FR"/>
        </w:rPr>
      </w:pPr>
      <w:r>
        <w:rPr>
          <w:noProof/>
        </w:rPr>
        <w:t>Pourquoi Odoo®</w:t>
      </w:r>
      <w:r>
        <w:rPr>
          <w:noProof/>
        </w:rPr>
        <w:tab/>
      </w:r>
      <w:r>
        <w:rPr>
          <w:noProof/>
        </w:rPr>
        <w:fldChar w:fldCharType="begin"/>
      </w:r>
      <w:r>
        <w:rPr>
          <w:noProof/>
        </w:rPr>
        <w:instrText xml:space="preserve"> PAGEREF _Toc454061711 \h </w:instrText>
      </w:r>
      <w:r>
        <w:rPr>
          <w:noProof/>
        </w:rPr>
        <w:fldChar w:fldCharType="separate"/>
      </w:r>
      <w:r w:rsidR="004E5CAB">
        <w:rPr>
          <w:b/>
          <w:bCs/>
          <w:noProof/>
          <w:lang w:val="fr-FR"/>
        </w:rPr>
        <w:t>Erreur ! Le signet n’est pas défini.</w:t>
      </w:r>
      <w:r>
        <w:rPr>
          <w:noProof/>
        </w:rPr>
        <w:fldChar w:fldCharType="end"/>
      </w:r>
    </w:p>
    <w:p w14:paraId="3816918D" w14:textId="77777777" w:rsidR="005D1DEA" w:rsidRDefault="005D1DEA">
      <w:pPr>
        <w:pStyle w:val="TM2"/>
        <w:tabs>
          <w:tab w:val="right" w:leader="dot" w:pos="7360"/>
        </w:tabs>
        <w:rPr>
          <w:rFonts w:eastAsiaTheme="minorEastAsia" w:cstheme="minorBidi"/>
          <w:smallCaps w:val="0"/>
          <w:noProof/>
          <w:sz w:val="24"/>
          <w:szCs w:val="24"/>
          <w:lang w:val="fr-FR" w:eastAsia="fr-FR"/>
        </w:rPr>
      </w:pPr>
      <w:r>
        <w:rPr>
          <w:noProof/>
        </w:rPr>
        <w:t>Démarche</w:t>
      </w:r>
      <w:r>
        <w:rPr>
          <w:noProof/>
        </w:rPr>
        <w:tab/>
      </w:r>
      <w:r>
        <w:rPr>
          <w:noProof/>
        </w:rPr>
        <w:fldChar w:fldCharType="begin"/>
      </w:r>
      <w:r>
        <w:rPr>
          <w:noProof/>
        </w:rPr>
        <w:instrText xml:space="preserve"> PAGEREF _Toc454061712 \h </w:instrText>
      </w:r>
      <w:r>
        <w:rPr>
          <w:noProof/>
        </w:rPr>
      </w:r>
      <w:r>
        <w:rPr>
          <w:noProof/>
        </w:rPr>
        <w:fldChar w:fldCharType="separate"/>
      </w:r>
      <w:r w:rsidR="004E5CAB">
        <w:rPr>
          <w:noProof/>
        </w:rPr>
        <w:t>11</w:t>
      </w:r>
      <w:r>
        <w:rPr>
          <w:noProof/>
        </w:rPr>
        <w:fldChar w:fldCharType="end"/>
      </w:r>
    </w:p>
    <w:p w14:paraId="54DAA836" w14:textId="77777777" w:rsidR="005D1DEA" w:rsidRDefault="005D1DEA">
      <w:pPr>
        <w:pStyle w:val="TM2"/>
        <w:tabs>
          <w:tab w:val="right" w:leader="dot" w:pos="7360"/>
        </w:tabs>
        <w:rPr>
          <w:rFonts w:eastAsiaTheme="minorEastAsia" w:cstheme="minorBidi"/>
          <w:smallCaps w:val="0"/>
          <w:noProof/>
          <w:sz w:val="24"/>
          <w:szCs w:val="24"/>
          <w:lang w:val="fr-FR" w:eastAsia="fr-FR"/>
        </w:rPr>
      </w:pPr>
      <w:r>
        <w:rPr>
          <w:noProof/>
        </w:rPr>
        <w:t>Problématique</w:t>
      </w:r>
      <w:r>
        <w:rPr>
          <w:noProof/>
        </w:rPr>
        <w:tab/>
      </w:r>
      <w:r>
        <w:rPr>
          <w:noProof/>
        </w:rPr>
        <w:fldChar w:fldCharType="begin"/>
      </w:r>
      <w:r>
        <w:rPr>
          <w:noProof/>
        </w:rPr>
        <w:instrText xml:space="preserve"> PAGEREF _Toc454061713 \h </w:instrText>
      </w:r>
      <w:r>
        <w:rPr>
          <w:noProof/>
        </w:rPr>
      </w:r>
      <w:r>
        <w:rPr>
          <w:noProof/>
        </w:rPr>
        <w:fldChar w:fldCharType="separate"/>
      </w:r>
      <w:r w:rsidR="004E5CAB">
        <w:rPr>
          <w:noProof/>
        </w:rPr>
        <w:t>14</w:t>
      </w:r>
      <w:r>
        <w:rPr>
          <w:noProof/>
        </w:rPr>
        <w:fldChar w:fldCharType="end"/>
      </w:r>
    </w:p>
    <w:p w14:paraId="6373FF39" w14:textId="77777777" w:rsidR="005D1DEA" w:rsidRDefault="005D1DEA">
      <w:pPr>
        <w:pStyle w:val="TM2"/>
        <w:tabs>
          <w:tab w:val="right" w:leader="dot" w:pos="7360"/>
        </w:tabs>
        <w:rPr>
          <w:rFonts w:eastAsiaTheme="minorEastAsia" w:cstheme="minorBidi"/>
          <w:smallCaps w:val="0"/>
          <w:noProof/>
          <w:sz w:val="24"/>
          <w:szCs w:val="24"/>
          <w:lang w:val="fr-FR" w:eastAsia="fr-FR"/>
        </w:rPr>
      </w:pPr>
      <w:r>
        <w:rPr>
          <w:noProof/>
        </w:rPr>
        <w:t>Hypothèses préalable</w:t>
      </w:r>
      <w:r>
        <w:rPr>
          <w:noProof/>
        </w:rPr>
        <w:tab/>
      </w:r>
      <w:r>
        <w:rPr>
          <w:noProof/>
        </w:rPr>
        <w:fldChar w:fldCharType="begin"/>
      </w:r>
      <w:r>
        <w:rPr>
          <w:noProof/>
        </w:rPr>
        <w:instrText xml:space="preserve"> PAGEREF _Toc454061714 \h </w:instrText>
      </w:r>
      <w:r>
        <w:rPr>
          <w:noProof/>
        </w:rPr>
      </w:r>
      <w:r>
        <w:rPr>
          <w:noProof/>
        </w:rPr>
        <w:fldChar w:fldCharType="separate"/>
      </w:r>
      <w:r w:rsidR="004E5CAB">
        <w:rPr>
          <w:noProof/>
        </w:rPr>
        <w:t>16</w:t>
      </w:r>
      <w:r>
        <w:rPr>
          <w:noProof/>
        </w:rPr>
        <w:fldChar w:fldCharType="end"/>
      </w:r>
    </w:p>
    <w:p w14:paraId="74132537" w14:textId="77777777" w:rsidR="005D1DEA" w:rsidRDefault="005D1DEA">
      <w:pPr>
        <w:pStyle w:val="TM3"/>
        <w:tabs>
          <w:tab w:val="right" w:leader="dot" w:pos="7360"/>
        </w:tabs>
        <w:rPr>
          <w:rFonts w:eastAsiaTheme="minorEastAsia" w:cstheme="minorBidi"/>
          <w:i w:val="0"/>
          <w:iCs w:val="0"/>
          <w:noProof/>
          <w:sz w:val="24"/>
          <w:szCs w:val="24"/>
          <w:lang w:val="fr-FR" w:eastAsia="fr-FR"/>
        </w:rPr>
      </w:pPr>
      <w:r>
        <w:rPr>
          <w:noProof/>
        </w:rPr>
        <w:t>Axe pédagogique</w:t>
      </w:r>
      <w:r>
        <w:rPr>
          <w:noProof/>
        </w:rPr>
        <w:tab/>
      </w:r>
      <w:r>
        <w:rPr>
          <w:noProof/>
        </w:rPr>
        <w:fldChar w:fldCharType="begin"/>
      </w:r>
      <w:r>
        <w:rPr>
          <w:noProof/>
        </w:rPr>
        <w:instrText xml:space="preserve"> PAGEREF _Toc454061715 \h </w:instrText>
      </w:r>
      <w:r>
        <w:rPr>
          <w:noProof/>
        </w:rPr>
      </w:r>
      <w:r>
        <w:rPr>
          <w:noProof/>
        </w:rPr>
        <w:fldChar w:fldCharType="separate"/>
      </w:r>
      <w:r w:rsidR="004E5CAB">
        <w:rPr>
          <w:noProof/>
        </w:rPr>
        <w:t>16</w:t>
      </w:r>
      <w:r>
        <w:rPr>
          <w:noProof/>
        </w:rPr>
        <w:fldChar w:fldCharType="end"/>
      </w:r>
    </w:p>
    <w:p w14:paraId="1D87A452" w14:textId="77777777" w:rsidR="005D1DEA" w:rsidRDefault="005D1DEA">
      <w:pPr>
        <w:pStyle w:val="TM3"/>
        <w:tabs>
          <w:tab w:val="right" w:leader="dot" w:pos="7360"/>
        </w:tabs>
        <w:rPr>
          <w:rFonts w:eastAsiaTheme="minorEastAsia" w:cstheme="minorBidi"/>
          <w:i w:val="0"/>
          <w:iCs w:val="0"/>
          <w:noProof/>
          <w:sz w:val="24"/>
          <w:szCs w:val="24"/>
          <w:lang w:val="fr-FR" w:eastAsia="fr-FR"/>
        </w:rPr>
      </w:pPr>
      <w:r>
        <w:rPr>
          <w:noProof/>
        </w:rPr>
        <w:t>Axe métier</w:t>
      </w:r>
      <w:r>
        <w:rPr>
          <w:noProof/>
        </w:rPr>
        <w:tab/>
      </w:r>
      <w:r>
        <w:rPr>
          <w:noProof/>
        </w:rPr>
        <w:fldChar w:fldCharType="begin"/>
      </w:r>
      <w:r>
        <w:rPr>
          <w:noProof/>
        </w:rPr>
        <w:instrText xml:space="preserve"> PAGEREF _Toc454061716 \h </w:instrText>
      </w:r>
      <w:r>
        <w:rPr>
          <w:noProof/>
        </w:rPr>
      </w:r>
      <w:r>
        <w:rPr>
          <w:noProof/>
        </w:rPr>
        <w:fldChar w:fldCharType="separate"/>
      </w:r>
      <w:r w:rsidR="004E5CAB">
        <w:rPr>
          <w:noProof/>
        </w:rPr>
        <w:t>17</w:t>
      </w:r>
      <w:r>
        <w:rPr>
          <w:noProof/>
        </w:rPr>
        <w:fldChar w:fldCharType="end"/>
      </w:r>
    </w:p>
    <w:p w14:paraId="77B7A2A5" w14:textId="77777777" w:rsidR="005D1DEA" w:rsidRDefault="005D1DEA">
      <w:pPr>
        <w:pStyle w:val="TM3"/>
        <w:tabs>
          <w:tab w:val="right" w:leader="dot" w:pos="7360"/>
        </w:tabs>
        <w:rPr>
          <w:rFonts w:eastAsiaTheme="minorEastAsia" w:cstheme="minorBidi"/>
          <w:i w:val="0"/>
          <w:iCs w:val="0"/>
          <w:noProof/>
          <w:sz w:val="24"/>
          <w:szCs w:val="24"/>
          <w:lang w:val="fr-FR" w:eastAsia="fr-FR"/>
        </w:rPr>
      </w:pPr>
      <w:r>
        <w:rPr>
          <w:noProof/>
        </w:rPr>
        <w:t>Axe technique</w:t>
      </w:r>
      <w:r>
        <w:rPr>
          <w:noProof/>
        </w:rPr>
        <w:tab/>
      </w:r>
      <w:r>
        <w:rPr>
          <w:noProof/>
        </w:rPr>
        <w:fldChar w:fldCharType="begin"/>
      </w:r>
      <w:r>
        <w:rPr>
          <w:noProof/>
        </w:rPr>
        <w:instrText xml:space="preserve"> PAGEREF _Toc454061717 \h </w:instrText>
      </w:r>
      <w:r>
        <w:rPr>
          <w:noProof/>
        </w:rPr>
      </w:r>
      <w:r>
        <w:rPr>
          <w:noProof/>
        </w:rPr>
        <w:fldChar w:fldCharType="separate"/>
      </w:r>
      <w:r w:rsidR="004E5CAB">
        <w:rPr>
          <w:noProof/>
        </w:rPr>
        <w:t>17</w:t>
      </w:r>
      <w:r>
        <w:rPr>
          <w:noProof/>
        </w:rPr>
        <w:fldChar w:fldCharType="end"/>
      </w:r>
    </w:p>
    <w:p w14:paraId="5AE7915F" w14:textId="77777777" w:rsidR="005D1DEA" w:rsidRDefault="005D1DEA">
      <w:pPr>
        <w:pStyle w:val="TM1"/>
        <w:tabs>
          <w:tab w:val="right" w:leader="dot" w:pos="7360"/>
        </w:tabs>
        <w:rPr>
          <w:rFonts w:eastAsiaTheme="minorEastAsia" w:cstheme="minorBidi"/>
          <w:b w:val="0"/>
          <w:bCs w:val="0"/>
          <w:caps w:val="0"/>
          <w:noProof/>
          <w:sz w:val="24"/>
          <w:szCs w:val="24"/>
          <w:lang w:val="fr-FR" w:eastAsia="fr-FR"/>
        </w:rPr>
      </w:pPr>
      <w:r>
        <w:rPr>
          <w:noProof/>
        </w:rPr>
        <w:t>Partie théorique</w:t>
      </w:r>
      <w:r>
        <w:rPr>
          <w:noProof/>
        </w:rPr>
        <w:tab/>
      </w:r>
      <w:r>
        <w:rPr>
          <w:noProof/>
        </w:rPr>
        <w:fldChar w:fldCharType="begin"/>
      </w:r>
      <w:r>
        <w:rPr>
          <w:noProof/>
        </w:rPr>
        <w:instrText xml:space="preserve"> PAGEREF _Toc454061718 \h </w:instrText>
      </w:r>
      <w:r>
        <w:rPr>
          <w:noProof/>
        </w:rPr>
      </w:r>
      <w:r>
        <w:rPr>
          <w:noProof/>
        </w:rPr>
        <w:fldChar w:fldCharType="separate"/>
      </w:r>
      <w:r w:rsidR="004E5CAB">
        <w:rPr>
          <w:noProof/>
        </w:rPr>
        <w:t>18</w:t>
      </w:r>
      <w:r>
        <w:rPr>
          <w:noProof/>
        </w:rPr>
        <w:fldChar w:fldCharType="end"/>
      </w:r>
    </w:p>
    <w:p w14:paraId="00C0C60D" w14:textId="77777777" w:rsidR="005D1DEA" w:rsidRDefault="005D1DEA">
      <w:pPr>
        <w:pStyle w:val="TM2"/>
        <w:tabs>
          <w:tab w:val="right" w:leader="dot" w:pos="7360"/>
        </w:tabs>
        <w:rPr>
          <w:rFonts w:eastAsiaTheme="minorEastAsia" w:cstheme="minorBidi"/>
          <w:smallCaps w:val="0"/>
          <w:noProof/>
          <w:sz w:val="24"/>
          <w:szCs w:val="24"/>
          <w:lang w:val="fr-FR" w:eastAsia="fr-FR"/>
        </w:rPr>
      </w:pPr>
      <w:r>
        <w:rPr>
          <w:noProof/>
        </w:rPr>
        <w:t>Les jeux sérieux</w:t>
      </w:r>
      <w:r>
        <w:rPr>
          <w:noProof/>
        </w:rPr>
        <w:tab/>
      </w:r>
      <w:r>
        <w:rPr>
          <w:noProof/>
        </w:rPr>
        <w:fldChar w:fldCharType="begin"/>
      </w:r>
      <w:r>
        <w:rPr>
          <w:noProof/>
        </w:rPr>
        <w:instrText xml:space="preserve"> PAGEREF _Toc454061719 \h </w:instrText>
      </w:r>
      <w:r>
        <w:rPr>
          <w:noProof/>
        </w:rPr>
      </w:r>
      <w:r>
        <w:rPr>
          <w:noProof/>
        </w:rPr>
        <w:fldChar w:fldCharType="separate"/>
      </w:r>
      <w:r w:rsidR="004E5CAB">
        <w:rPr>
          <w:noProof/>
        </w:rPr>
        <w:t>18</w:t>
      </w:r>
      <w:r>
        <w:rPr>
          <w:noProof/>
        </w:rPr>
        <w:fldChar w:fldCharType="end"/>
      </w:r>
    </w:p>
    <w:p w14:paraId="7E7AA0B5" w14:textId="77777777" w:rsidR="005D1DEA" w:rsidRDefault="005D1DEA">
      <w:pPr>
        <w:pStyle w:val="TM3"/>
        <w:tabs>
          <w:tab w:val="right" w:leader="dot" w:pos="7360"/>
        </w:tabs>
        <w:rPr>
          <w:rFonts w:eastAsiaTheme="minorEastAsia" w:cstheme="minorBidi"/>
          <w:i w:val="0"/>
          <w:iCs w:val="0"/>
          <w:noProof/>
          <w:sz w:val="24"/>
          <w:szCs w:val="24"/>
          <w:lang w:val="fr-FR" w:eastAsia="fr-FR"/>
        </w:rPr>
      </w:pPr>
      <w:r>
        <w:rPr>
          <w:noProof/>
        </w:rPr>
        <w:t>Facteurs clés de succès</w:t>
      </w:r>
      <w:r>
        <w:rPr>
          <w:noProof/>
        </w:rPr>
        <w:tab/>
      </w:r>
      <w:r>
        <w:rPr>
          <w:noProof/>
        </w:rPr>
        <w:fldChar w:fldCharType="begin"/>
      </w:r>
      <w:r>
        <w:rPr>
          <w:noProof/>
        </w:rPr>
        <w:instrText xml:space="preserve"> PAGEREF _Toc454061720 \h </w:instrText>
      </w:r>
      <w:r>
        <w:rPr>
          <w:noProof/>
        </w:rPr>
      </w:r>
      <w:r>
        <w:rPr>
          <w:noProof/>
        </w:rPr>
        <w:fldChar w:fldCharType="separate"/>
      </w:r>
      <w:r w:rsidR="004E5CAB">
        <w:rPr>
          <w:noProof/>
        </w:rPr>
        <w:t>18</w:t>
      </w:r>
      <w:r>
        <w:rPr>
          <w:noProof/>
        </w:rPr>
        <w:fldChar w:fldCharType="end"/>
      </w:r>
    </w:p>
    <w:p w14:paraId="4174449A" w14:textId="77777777" w:rsidR="005D1DEA" w:rsidRDefault="005D1DEA">
      <w:pPr>
        <w:pStyle w:val="TM3"/>
        <w:tabs>
          <w:tab w:val="right" w:leader="dot" w:pos="7360"/>
        </w:tabs>
        <w:rPr>
          <w:rFonts w:eastAsiaTheme="minorEastAsia" w:cstheme="minorBidi"/>
          <w:i w:val="0"/>
          <w:iCs w:val="0"/>
          <w:noProof/>
          <w:sz w:val="24"/>
          <w:szCs w:val="24"/>
          <w:lang w:val="fr-FR" w:eastAsia="fr-FR"/>
        </w:rPr>
      </w:pPr>
      <w:r>
        <w:rPr>
          <w:noProof/>
        </w:rPr>
        <w:t>Démarche de réalisation</w:t>
      </w:r>
      <w:r>
        <w:rPr>
          <w:noProof/>
        </w:rPr>
        <w:tab/>
      </w:r>
      <w:r>
        <w:rPr>
          <w:noProof/>
        </w:rPr>
        <w:fldChar w:fldCharType="begin"/>
      </w:r>
      <w:r>
        <w:rPr>
          <w:noProof/>
        </w:rPr>
        <w:instrText xml:space="preserve"> PAGEREF _Toc454061721 \h </w:instrText>
      </w:r>
      <w:r>
        <w:rPr>
          <w:noProof/>
        </w:rPr>
      </w:r>
      <w:r>
        <w:rPr>
          <w:noProof/>
        </w:rPr>
        <w:fldChar w:fldCharType="separate"/>
      </w:r>
      <w:r w:rsidR="004E5CAB">
        <w:rPr>
          <w:noProof/>
        </w:rPr>
        <w:t>18</w:t>
      </w:r>
      <w:r>
        <w:rPr>
          <w:noProof/>
        </w:rPr>
        <w:fldChar w:fldCharType="end"/>
      </w:r>
    </w:p>
    <w:p w14:paraId="2478AF46" w14:textId="77777777" w:rsidR="005D1DEA" w:rsidRDefault="005D1DEA">
      <w:pPr>
        <w:pStyle w:val="TM3"/>
        <w:tabs>
          <w:tab w:val="right" w:leader="dot" w:pos="7360"/>
        </w:tabs>
        <w:rPr>
          <w:rFonts w:eastAsiaTheme="minorEastAsia" w:cstheme="minorBidi"/>
          <w:i w:val="0"/>
          <w:iCs w:val="0"/>
          <w:noProof/>
          <w:sz w:val="24"/>
          <w:szCs w:val="24"/>
          <w:lang w:val="fr-FR" w:eastAsia="fr-FR"/>
        </w:rPr>
      </w:pPr>
      <w:r>
        <w:rPr>
          <w:noProof/>
        </w:rPr>
        <w:t>Apports des jeux sérieux dans le domaine académique</w:t>
      </w:r>
      <w:r>
        <w:rPr>
          <w:noProof/>
        </w:rPr>
        <w:tab/>
      </w:r>
      <w:r>
        <w:rPr>
          <w:noProof/>
        </w:rPr>
        <w:fldChar w:fldCharType="begin"/>
      </w:r>
      <w:r>
        <w:rPr>
          <w:noProof/>
        </w:rPr>
        <w:instrText xml:space="preserve"> PAGEREF _Toc454061722 \h </w:instrText>
      </w:r>
      <w:r>
        <w:rPr>
          <w:noProof/>
        </w:rPr>
      </w:r>
      <w:r>
        <w:rPr>
          <w:noProof/>
        </w:rPr>
        <w:fldChar w:fldCharType="separate"/>
      </w:r>
      <w:r w:rsidR="004E5CAB">
        <w:rPr>
          <w:noProof/>
        </w:rPr>
        <w:t>18</w:t>
      </w:r>
      <w:r>
        <w:rPr>
          <w:noProof/>
        </w:rPr>
        <w:fldChar w:fldCharType="end"/>
      </w:r>
    </w:p>
    <w:p w14:paraId="44E8D66A" w14:textId="77777777" w:rsidR="005D1DEA" w:rsidRDefault="005D1DEA">
      <w:pPr>
        <w:pStyle w:val="TM3"/>
        <w:tabs>
          <w:tab w:val="right" w:leader="dot" w:pos="7360"/>
        </w:tabs>
        <w:rPr>
          <w:rFonts w:eastAsiaTheme="minorEastAsia" w:cstheme="minorBidi"/>
          <w:i w:val="0"/>
          <w:iCs w:val="0"/>
          <w:noProof/>
          <w:sz w:val="24"/>
          <w:szCs w:val="24"/>
          <w:lang w:val="fr-FR" w:eastAsia="fr-FR"/>
        </w:rPr>
      </w:pPr>
      <w:r>
        <w:rPr>
          <w:noProof/>
        </w:rPr>
        <w:t>Un étalon de mesure</w:t>
      </w:r>
      <w:r>
        <w:rPr>
          <w:noProof/>
        </w:rPr>
        <w:tab/>
      </w:r>
      <w:r>
        <w:rPr>
          <w:noProof/>
        </w:rPr>
        <w:fldChar w:fldCharType="begin"/>
      </w:r>
      <w:r>
        <w:rPr>
          <w:noProof/>
        </w:rPr>
        <w:instrText xml:space="preserve"> PAGEREF _Toc454061723 \h </w:instrText>
      </w:r>
      <w:r>
        <w:rPr>
          <w:noProof/>
        </w:rPr>
      </w:r>
      <w:r>
        <w:rPr>
          <w:noProof/>
        </w:rPr>
        <w:fldChar w:fldCharType="separate"/>
      </w:r>
      <w:r w:rsidR="004E5CAB">
        <w:rPr>
          <w:noProof/>
        </w:rPr>
        <w:t>19</w:t>
      </w:r>
      <w:r>
        <w:rPr>
          <w:noProof/>
        </w:rPr>
        <w:fldChar w:fldCharType="end"/>
      </w:r>
    </w:p>
    <w:p w14:paraId="33766D03" w14:textId="77777777" w:rsidR="005D1DEA" w:rsidRDefault="005D1DEA">
      <w:pPr>
        <w:pStyle w:val="TM4"/>
        <w:tabs>
          <w:tab w:val="right" w:leader="dot" w:pos="7360"/>
        </w:tabs>
        <w:rPr>
          <w:rFonts w:eastAsiaTheme="minorEastAsia" w:cstheme="minorBidi"/>
          <w:noProof/>
          <w:sz w:val="24"/>
          <w:szCs w:val="24"/>
          <w:lang w:val="fr-FR" w:eastAsia="fr-FR"/>
        </w:rPr>
      </w:pPr>
      <w:r>
        <w:rPr>
          <w:noProof/>
        </w:rPr>
        <w:t>Approche</w:t>
      </w:r>
      <w:r>
        <w:rPr>
          <w:noProof/>
        </w:rPr>
        <w:tab/>
      </w:r>
      <w:r>
        <w:rPr>
          <w:noProof/>
        </w:rPr>
        <w:fldChar w:fldCharType="begin"/>
      </w:r>
      <w:r>
        <w:rPr>
          <w:noProof/>
        </w:rPr>
        <w:instrText xml:space="preserve"> PAGEREF _Toc454061724 \h </w:instrText>
      </w:r>
      <w:r>
        <w:rPr>
          <w:noProof/>
        </w:rPr>
      </w:r>
      <w:r>
        <w:rPr>
          <w:noProof/>
        </w:rPr>
        <w:fldChar w:fldCharType="separate"/>
      </w:r>
      <w:r w:rsidR="004E5CAB">
        <w:rPr>
          <w:noProof/>
        </w:rPr>
        <w:t>20</w:t>
      </w:r>
      <w:r>
        <w:rPr>
          <w:noProof/>
        </w:rPr>
        <w:fldChar w:fldCharType="end"/>
      </w:r>
    </w:p>
    <w:p w14:paraId="6140D106" w14:textId="77777777" w:rsidR="005D1DEA" w:rsidRDefault="005D1DEA">
      <w:pPr>
        <w:pStyle w:val="TM4"/>
        <w:tabs>
          <w:tab w:val="right" w:leader="dot" w:pos="7360"/>
        </w:tabs>
        <w:rPr>
          <w:rFonts w:eastAsiaTheme="minorEastAsia" w:cstheme="minorBidi"/>
          <w:noProof/>
          <w:sz w:val="24"/>
          <w:szCs w:val="24"/>
          <w:lang w:val="fr-FR" w:eastAsia="fr-FR"/>
        </w:rPr>
      </w:pPr>
      <w:r>
        <w:rPr>
          <w:noProof/>
        </w:rPr>
        <w:t>Les scénarios</w:t>
      </w:r>
      <w:r>
        <w:rPr>
          <w:noProof/>
        </w:rPr>
        <w:tab/>
      </w:r>
      <w:r>
        <w:rPr>
          <w:noProof/>
        </w:rPr>
        <w:fldChar w:fldCharType="begin"/>
      </w:r>
      <w:r>
        <w:rPr>
          <w:noProof/>
        </w:rPr>
        <w:instrText xml:space="preserve"> PAGEREF _Toc454061725 \h </w:instrText>
      </w:r>
      <w:r>
        <w:rPr>
          <w:noProof/>
        </w:rPr>
      </w:r>
      <w:r>
        <w:rPr>
          <w:noProof/>
        </w:rPr>
        <w:fldChar w:fldCharType="separate"/>
      </w:r>
      <w:r w:rsidR="004E5CAB">
        <w:rPr>
          <w:noProof/>
        </w:rPr>
        <w:t>21</w:t>
      </w:r>
      <w:r>
        <w:rPr>
          <w:noProof/>
        </w:rPr>
        <w:fldChar w:fldCharType="end"/>
      </w:r>
    </w:p>
    <w:p w14:paraId="0E9FB138" w14:textId="77777777" w:rsidR="005D1DEA" w:rsidRDefault="005D1DEA">
      <w:pPr>
        <w:pStyle w:val="TM4"/>
        <w:tabs>
          <w:tab w:val="right" w:leader="dot" w:pos="7360"/>
        </w:tabs>
        <w:rPr>
          <w:rFonts w:eastAsiaTheme="minorEastAsia" w:cstheme="minorBidi"/>
          <w:noProof/>
          <w:sz w:val="24"/>
          <w:szCs w:val="24"/>
          <w:lang w:val="fr-FR" w:eastAsia="fr-FR"/>
        </w:rPr>
      </w:pPr>
      <w:r>
        <w:rPr>
          <w:noProof/>
        </w:rPr>
        <w:t>Le matériel fournit</w:t>
      </w:r>
      <w:r>
        <w:rPr>
          <w:noProof/>
        </w:rPr>
        <w:tab/>
      </w:r>
      <w:r>
        <w:rPr>
          <w:noProof/>
        </w:rPr>
        <w:fldChar w:fldCharType="begin"/>
      </w:r>
      <w:r>
        <w:rPr>
          <w:noProof/>
        </w:rPr>
        <w:instrText xml:space="preserve"> PAGEREF _Toc454061726 \h </w:instrText>
      </w:r>
      <w:r>
        <w:rPr>
          <w:noProof/>
        </w:rPr>
      </w:r>
      <w:r>
        <w:rPr>
          <w:noProof/>
        </w:rPr>
        <w:fldChar w:fldCharType="separate"/>
      </w:r>
      <w:r w:rsidR="004E5CAB">
        <w:rPr>
          <w:noProof/>
        </w:rPr>
        <w:t>21</w:t>
      </w:r>
      <w:r>
        <w:rPr>
          <w:noProof/>
        </w:rPr>
        <w:fldChar w:fldCharType="end"/>
      </w:r>
    </w:p>
    <w:p w14:paraId="1F5E6340" w14:textId="77777777" w:rsidR="005D1DEA" w:rsidRDefault="005D1DEA">
      <w:pPr>
        <w:pStyle w:val="TM2"/>
        <w:tabs>
          <w:tab w:val="right" w:leader="dot" w:pos="7360"/>
        </w:tabs>
        <w:rPr>
          <w:rFonts w:eastAsiaTheme="minorEastAsia" w:cstheme="minorBidi"/>
          <w:smallCaps w:val="0"/>
          <w:noProof/>
          <w:sz w:val="24"/>
          <w:szCs w:val="24"/>
          <w:lang w:val="fr-FR" w:eastAsia="fr-FR"/>
        </w:rPr>
      </w:pPr>
      <w:r>
        <w:rPr>
          <w:noProof/>
        </w:rPr>
        <w:t>Interfaces de programmation</w:t>
      </w:r>
      <w:r>
        <w:rPr>
          <w:noProof/>
        </w:rPr>
        <w:tab/>
      </w:r>
      <w:r>
        <w:rPr>
          <w:noProof/>
        </w:rPr>
        <w:fldChar w:fldCharType="begin"/>
      </w:r>
      <w:r>
        <w:rPr>
          <w:noProof/>
        </w:rPr>
        <w:instrText xml:space="preserve"> PAGEREF _Toc454061727 \h </w:instrText>
      </w:r>
      <w:r>
        <w:rPr>
          <w:noProof/>
        </w:rPr>
      </w:r>
      <w:r>
        <w:rPr>
          <w:noProof/>
        </w:rPr>
        <w:fldChar w:fldCharType="separate"/>
      </w:r>
      <w:r w:rsidR="004E5CAB">
        <w:rPr>
          <w:noProof/>
        </w:rPr>
        <w:t>22</w:t>
      </w:r>
      <w:r>
        <w:rPr>
          <w:noProof/>
        </w:rPr>
        <w:fldChar w:fldCharType="end"/>
      </w:r>
    </w:p>
    <w:p w14:paraId="031240AE" w14:textId="77777777" w:rsidR="005D1DEA" w:rsidRDefault="005D1DEA">
      <w:pPr>
        <w:pStyle w:val="TM2"/>
        <w:tabs>
          <w:tab w:val="right" w:leader="dot" w:pos="7360"/>
        </w:tabs>
        <w:rPr>
          <w:rFonts w:eastAsiaTheme="minorEastAsia" w:cstheme="minorBidi"/>
          <w:smallCaps w:val="0"/>
          <w:noProof/>
          <w:sz w:val="24"/>
          <w:szCs w:val="24"/>
          <w:lang w:val="fr-FR" w:eastAsia="fr-FR"/>
        </w:rPr>
      </w:pPr>
      <w:r>
        <w:rPr>
          <w:noProof/>
        </w:rPr>
        <w:t>Les progiciels de gestion intégrés</w:t>
      </w:r>
      <w:r>
        <w:rPr>
          <w:noProof/>
        </w:rPr>
        <w:tab/>
      </w:r>
      <w:r>
        <w:rPr>
          <w:noProof/>
        </w:rPr>
        <w:fldChar w:fldCharType="begin"/>
      </w:r>
      <w:r>
        <w:rPr>
          <w:noProof/>
        </w:rPr>
        <w:instrText xml:space="preserve"> PAGEREF _Toc454061728 \h </w:instrText>
      </w:r>
      <w:r>
        <w:rPr>
          <w:noProof/>
        </w:rPr>
      </w:r>
      <w:r>
        <w:rPr>
          <w:noProof/>
        </w:rPr>
        <w:fldChar w:fldCharType="separate"/>
      </w:r>
      <w:r w:rsidR="004E5CAB">
        <w:rPr>
          <w:noProof/>
        </w:rPr>
        <w:t>22</w:t>
      </w:r>
      <w:r>
        <w:rPr>
          <w:noProof/>
        </w:rPr>
        <w:fldChar w:fldCharType="end"/>
      </w:r>
    </w:p>
    <w:p w14:paraId="6E48100D" w14:textId="77777777" w:rsidR="005D1DEA" w:rsidRDefault="005D1DEA">
      <w:pPr>
        <w:pStyle w:val="TM3"/>
        <w:tabs>
          <w:tab w:val="right" w:leader="dot" w:pos="7360"/>
        </w:tabs>
        <w:rPr>
          <w:rFonts w:eastAsiaTheme="minorEastAsia" w:cstheme="minorBidi"/>
          <w:i w:val="0"/>
          <w:iCs w:val="0"/>
          <w:noProof/>
          <w:sz w:val="24"/>
          <w:szCs w:val="24"/>
          <w:lang w:val="fr-FR" w:eastAsia="fr-FR"/>
        </w:rPr>
      </w:pPr>
      <w:r>
        <w:rPr>
          <w:noProof/>
        </w:rPr>
        <w:t>Principales caractéristiques</w:t>
      </w:r>
      <w:r>
        <w:rPr>
          <w:noProof/>
        </w:rPr>
        <w:tab/>
      </w:r>
      <w:r>
        <w:rPr>
          <w:noProof/>
        </w:rPr>
        <w:fldChar w:fldCharType="begin"/>
      </w:r>
      <w:r>
        <w:rPr>
          <w:noProof/>
        </w:rPr>
        <w:instrText xml:space="preserve"> PAGEREF _Toc454061729 \h </w:instrText>
      </w:r>
      <w:r>
        <w:rPr>
          <w:noProof/>
        </w:rPr>
      </w:r>
      <w:r>
        <w:rPr>
          <w:noProof/>
        </w:rPr>
        <w:fldChar w:fldCharType="separate"/>
      </w:r>
      <w:r w:rsidR="004E5CAB">
        <w:rPr>
          <w:noProof/>
        </w:rPr>
        <w:t>23</w:t>
      </w:r>
      <w:r>
        <w:rPr>
          <w:noProof/>
        </w:rPr>
        <w:fldChar w:fldCharType="end"/>
      </w:r>
    </w:p>
    <w:p w14:paraId="5D9CAF72" w14:textId="77777777" w:rsidR="005D1DEA" w:rsidRDefault="005D1DEA">
      <w:pPr>
        <w:pStyle w:val="TM3"/>
        <w:tabs>
          <w:tab w:val="right" w:leader="dot" w:pos="7360"/>
        </w:tabs>
        <w:rPr>
          <w:rFonts w:eastAsiaTheme="minorEastAsia" w:cstheme="minorBidi"/>
          <w:i w:val="0"/>
          <w:iCs w:val="0"/>
          <w:noProof/>
          <w:sz w:val="24"/>
          <w:szCs w:val="24"/>
          <w:lang w:val="fr-FR" w:eastAsia="fr-FR"/>
        </w:rPr>
      </w:pPr>
      <w:r>
        <w:rPr>
          <w:noProof/>
        </w:rPr>
        <w:t>Motivations d’acquisition</w:t>
      </w:r>
      <w:r>
        <w:rPr>
          <w:noProof/>
        </w:rPr>
        <w:tab/>
      </w:r>
      <w:r>
        <w:rPr>
          <w:noProof/>
        </w:rPr>
        <w:fldChar w:fldCharType="begin"/>
      </w:r>
      <w:r>
        <w:rPr>
          <w:noProof/>
        </w:rPr>
        <w:instrText xml:space="preserve"> PAGEREF _Toc454061730 \h </w:instrText>
      </w:r>
      <w:r>
        <w:rPr>
          <w:noProof/>
        </w:rPr>
      </w:r>
      <w:r>
        <w:rPr>
          <w:noProof/>
        </w:rPr>
        <w:fldChar w:fldCharType="separate"/>
      </w:r>
      <w:r w:rsidR="004E5CAB">
        <w:rPr>
          <w:noProof/>
        </w:rPr>
        <w:t>23</w:t>
      </w:r>
      <w:r>
        <w:rPr>
          <w:noProof/>
        </w:rPr>
        <w:fldChar w:fldCharType="end"/>
      </w:r>
    </w:p>
    <w:p w14:paraId="5F038865" w14:textId="77777777" w:rsidR="005D1DEA" w:rsidRDefault="005D1DEA">
      <w:pPr>
        <w:pStyle w:val="TM3"/>
        <w:tabs>
          <w:tab w:val="right" w:leader="dot" w:pos="7360"/>
        </w:tabs>
        <w:rPr>
          <w:rFonts w:eastAsiaTheme="minorEastAsia" w:cstheme="minorBidi"/>
          <w:i w:val="0"/>
          <w:iCs w:val="0"/>
          <w:noProof/>
          <w:sz w:val="24"/>
          <w:szCs w:val="24"/>
          <w:lang w:val="fr-FR" w:eastAsia="fr-FR"/>
        </w:rPr>
      </w:pPr>
      <w:r>
        <w:rPr>
          <w:noProof/>
        </w:rPr>
        <w:t>Processus standardisés</w:t>
      </w:r>
      <w:r>
        <w:rPr>
          <w:noProof/>
        </w:rPr>
        <w:tab/>
      </w:r>
      <w:r>
        <w:rPr>
          <w:noProof/>
        </w:rPr>
        <w:fldChar w:fldCharType="begin"/>
      </w:r>
      <w:r>
        <w:rPr>
          <w:noProof/>
        </w:rPr>
        <w:instrText xml:space="preserve"> PAGEREF _Toc454061731 \h </w:instrText>
      </w:r>
      <w:r>
        <w:rPr>
          <w:noProof/>
        </w:rPr>
      </w:r>
      <w:r>
        <w:rPr>
          <w:noProof/>
        </w:rPr>
        <w:fldChar w:fldCharType="separate"/>
      </w:r>
      <w:r w:rsidR="004E5CAB">
        <w:rPr>
          <w:noProof/>
        </w:rPr>
        <w:t>24</w:t>
      </w:r>
      <w:r>
        <w:rPr>
          <w:noProof/>
        </w:rPr>
        <w:fldChar w:fldCharType="end"/>
      </w:r>
    </w:p>
    <w:p w14:paraId="25947EAF" w14:textId="77777777" w:rsidR="005D1DEA" w:rsidRDefault="005D1DEA">
      <w:pPr>
        <w:pStyle w:val="TM3"/>
        <w:tabs>
          <w:tab w:val="right" w:leader="dot" w:pos="7360"/>
        </w:tabs>
        <w:rPr>
          <w:rFonts w:eastAsiaTheme="minorEastAsia" w:cstheme="minorBidi"/>
          <w:i w:val="0"/>
          <w:iCs w:val="0"/>
          <w:noProof/>
          <w:sz w:val="24"/>
          <w:szCs w:val="24"/>
          <w:lang w:val="fr-FR" w:eastAsia="fr-FR"/>
        </w:rPr>
      </w:pPr>
      <w:r>
        <w:rPr>
          <w:noProof/>
        </w:rPr>
        <w:t>Type de consommation</w:t>
      </w:r>
      <w:r>
        <w:rPr>
          <w:noProof/>
        </w:rPr>
        <w:tab/>
      </w:r>
      <w:r>
        <w:rPr>
          <w:noProof/>
        </w:rPr>
        <w:fldChar w:fldCharType="begin"/>
      </w:r>
      <w:r>
        <w:rPr>
          <w:noProof/>
        </w:rPr>
        <w:instrText xml:space="preserve"> PAGEREF _Toc454061732 \h </w:instrText>
      </w:r>
      <w:r>
        <w:rPr>
          <w:noProof/>
        </w:rPr>
      </w:r>
      <w:r>
        <w:rPr>
          <w:noProof/>
        </w:rPr>
        <w:fldChar w:fldCharType="separate"/>
      </w:r>
      <w:r w:rsidR="004E5CAB">
        <w:rPr>
          <w:noProof/>
        </w:rPr>
        <w:t>25</w:t>
      </w:r>
      <w:r>
        <w:rPr>
          <w:noProof/>
        </w:rPr>
        <w:fldChar w:fldCharType="end"/>
      </w:r>
    </w:p>
    <w:p w14:paraId="4CCCB9F1" w14:textId="77777777" w:rsidR="005D1DEA" w:rsidRDefault="005D1DEA">
      <w:pPr>
        <w:pStyle w:val="TM4"/>
        <w:tabs>
          <w:tab w:val="right" w:leader="dot" w:pos="7360"/>
        </w:tabs>
        <w:rPr>
          <w:rFonts w:eastAsiaTheme="minorEastAsia" w:cstheme="minorBidi"/>
          <w:noProof/>
          <w:sz w:val="24"/>
          <w:szCs w:val="24"/>
          <w:lang w:val="fr-FR" w:eastAsia="fr-FR"/>
        </w:rPr>
      </w:pPr>
      <w:r>
        <w:rPr>
          <w:noProof/>
        </w:rPr>
        <w:t>On-premises</w:t>
      </w:r>
      <w:r>
        <w:rPr>
          <w:noProof/>
        </w:rPr>
        <w:tab/>
      </w:r>
      <w:r>
        <w:rPr>
          <w:noProof/>
        </w:rPr>
        <w:fldChar w:fldCharType="begin"/>
      </w:r>
      <w:r>
        <w:rPr>
          <w:noProof/>
        </w:rPr>
        <w:instrText xml:space="preserve"> PAGEREF _Toc454061733 \h </w:instrText>
      </w:r>
      <w:r>
        <w:rPr>
          <w:noProof/>
        </w:rPr>
      </w:r>
      <w:r>
        <w:rPr>
          <w:noProof/>
        </w:rPr>
        <w:fldChar w:fldCharType="separate"/>
      </w:r>
      <w:r w:rsidR="004E5CAB">
        <w:rPr>
          <w:noProof/>
        </w:rPr>
        <w:t>25</w:t>
      </w:r>
      <w:r>
        <w:rPr>
          <w:noProof/>
        </w:rPr>
        <w:fldChar w:fldCharType="end"/>
      </w:r>
    </w:p>
    <w:p w14:paraId="65063F7F" w14:textId="77777777" w:rsidR="005D1DEA" w:rsidRDefault="005D1DEA">
      <w:pPr>
        <w:pStyle w:val="TM4"/>
        <w:tabs>
          <w:tab w:val="right" w:leader="dot" w:pos="7360"/>
        </w:tabs>
        <w:rPr>
          <w:rFonts w:eastAsiaTheme="minorEastAsia" w:cstheme="minorBidi"/>
          <w:noProof/>
          <w:sz w:val="24"/>
          <w:szCs w:val="24"/>
          <w:lang w:val="fr-FR" w:eastAsia="fr-FR"/>
        </w:rPr>
      </w:pPr>
      <w:r>
        <w:rPr>
          <w:noProof/>
        </w:rPr>
        <w:t>Application Service Provider</w:t>
      </w:r>
      <w:r>
        <w:rPr>
          <w:noProof/>
        </w:rPr>
        <w:tab/>
      </w:r>
      <w:r>
        <w:rPr>
          <w:noProof/>
        </w:rPr>
        <w:fldChar w:fldCharType="begin"/>
      </w:r>
      <w:r>
        <w:rPr>
          <w:noProof/>
        </w:rPr>
        <w:instrText xml:space="preserve"> PAGEREF _Toc454061734 \h </w:instrText>
      </w:r>
      <w:r>
        <w:rPr>
          <w:noProof/>
        </w:rPr>
      </w:r>
      <w:r>
        <w:rPr>
          <w:noProof/>
        </w:rPr>
        <w:fldChar w:fldCharType="separate"/>
      </w:r>
      <w:r w:rsidR="004E5CAB">
        <w:rPr>
          <w:noProof/>
        </w:rPr>
        <w:t>26</w:t>
      </w:r>
      <w:r>
        <w:rPr>
          <w:noProof/>
        </w:rPr>
        <w:fldChar w:fldCharType="end"/>
      </w:r>
    </w:p>
    <w:p w14:paraId="3BBEC906" w14:textId="77777777" w:rsidR="005D1DEA" w:rsidRDefault="005D1DEA">
      <w:pPr>
        <w:pStyle w:val="TM4"/>
        <w:tabs>
          <w:tab w:val="right" w:leader="dot" w:pos="7360"/>
        </w:tabs>
        <w:rPr>
          <w:rFonts w:eastAsiaTheme="minorEastAsia" w:cstheme="minorBidi"/>
          <w:noProof/>
          <w:sz w:val="24"/>
          <w:szCs w:val="24"/>
          <w:lang w:val="fr-FR" w:eastAsia="fr-FR"/>
        </w:rPr>
      </w:pPr>
      <w:r>
        <w:rPr>
          <w:noProof/>
        </w:rPr>
        <w:t>Software as a Service</w:t>
      </w:r>
      <w:r>
        <w:rPr>
          <w:noProof/>
        </w:rPr>
        <w:tab/>
      </w:r>
      <w:r>
        <w:rPr>
          <w:noProof/>
        </w:rPr>
        <w:fldChar w:fldCharType="begin"/>
      </w:r>
      <w:r>
        <w:rPr>
          <w:noProof/>
        </w:rPr>
        <w:instrText xml:space="preserve"> PAGEREF _Toc454061735 \h </w:instrText>
      </w:r>
      <w:r>
        <w:rPr>
          <w:noProof/>
        </w:rPr>
      </w:r>
      <w:r>
        <w:rPr>
          <w:noProof/>
        </w:rPr>
        <w:fldChar w:fldCharType="separate"/>
      </w:r>
      <w:r w:rsidR="004E5CAB">
        <w:rPr>
          <w:noProof/>
        </w:rPr>
        <w:t>26</w:t>
      </w:r>
      <w:r>
        <w:rPr>
          <w:noProof/>
        </w:rPr>
        <w:fldChar w:fldCharType="end"/>
      </w:r>
    </w:p>
    <w:p w14:paraId="2132B583" w14:textId="77777777" w:rsidR="005D1DEA" w:rsidRDefault="005D1DEA">
      <w:pPr>
        <w:pStyle w:val="TM3"/>
        <w:tabs>
          <w:tab w:val="right" w:leader="dot" w:pos="7360"/>
        </w:tabs>
        <w:rPr>
          <w:rFonts w:eastAsiaTheme="minorEastAsia" w:cstheme="minorBidi"/>
          <w:i w:val="0"/>
          <w:iCs w:val="0"/>
          <w:noProof/>
          <w:sz w:val="24"/>
          <w:szCs w:val="24"/>
          <w:lang w:val="fr-FR" w:eastAsia="fr-FR"/>
        </w:rPr>
      </w:pPr>
      <w:r>
        <w:rPr>
          <w:noProof/>
        </w:rPr>
        <w:t>Considérations techniques</w:t>
      </w:r>
      <w:r>
        <w:rPr>
          <w:noProof/>
        </w:rPr>
        <w:tab/>
      </w:r>
      <w:r>
        <w:rPr>
          <w:noProof/>
        </w:rPr>
        <w:fldChar w:fldCharType="begin"/>
      </w:r>
      <w:r>
        <w:rPr>
          <w:noProof/>
        </w:rPr>
        <w:instrText xml:space="preserve"> PAGEREF _Toc454061736 \h </w:instrText>
      </w:r>
      <w:r>
        <w:rPr>
          <w:noProof/>
        </w:rPr>
      </w:r>
      <w:r>
        <w:rPr>
          <w:noProof/>
        </w:rPr>
        <w:fldChar w:fldCharType="separate"/>
      </w:r>
      <w:r w:rsidR="004E5CAB">
        <w:rPr>
          <w:noProof/>
        </w:rPr>
        <w:t>26</w:t>
      </w:r>
      <w:r>
        <w:rPr>
          <w:noProof/>
        </w:rPr>
        <w:fldChar w:fldCharType="end"/>
      </w:r>
    </w:p>
    <w:p w14:paraId="316A1D43" w14:textId="77777777" w:rsidR="005D1DEA" w:rsidRDefault="005D1DEA">
      <w:pPr>
        <w:pStyle w:val="TM4"/>
        <w:tabs>
          <w:tab w:val="right" w:leader="dot" w:pos="7360"/>
        </w:tabs>
        <w:rPr>
          <w:rFonts w:eastAsiaTheme="minorEastAsia" w:cstheme="minorBidi"/>
          <w:noProof/>
          <w:sz w:val="24"/>
          <w:szCs w:val="24"/>
          <w:lang w:val="fr-FR" w:eastAsia="fr-FR"/>
        </w:rPr>
      </w:pPr>
      <w:r>
        <w:rPr>
          <w:noProof/>
        </w:rPr>
        <w:t>Modularité</w:t>
      </w:r>
      <w:r>
        <w:rPr>
          <w:noProof/>
        </w:rPr>
        <w:tab/>
      </w:r>
      <w:r>
        <w:rPr>
          <w:noProof/>
        </w:rPr>
        <w:fldChar w:fldCharType="begin"/>
      </w:r>
      <w:r>
        <w:rPr>
          <w:noProof/>
        </w:rPr>
        <w:instrText xml:space="preserve"> PAGEREF _Toc454061737 \h </w:instrText>
      </w:r>
      <w:r>
        <w:rPr>
          <w:noProof/>
        </w:rPr>
      </w:r>
      <w:r>
        <w:rPr>
          <w:noProof/>
        </w:rPr>
        <w:fldChar w:fldCharType="separate"/>
      </w:r>
      <w:r w:rsidR="004E5CAB">
        <w:rPr>
          <w:noProof/>
        </w:rPr>
        <w:t>26</w:t>
      </w:r>
      <w:r>
        <w:rPr>
          <w:noProof/>
        </w:rPr>
        <w:fldChar w:fldCharType="end"/>
      </w:r>
    </w:p>
    <w:p w14:paraId="4EF14F6F" w14:textId="77777777" w:rsidR="005D1DEA" w:rsidRDefault="005D1DEA">
      <w:pPr>
        <w:pStyle w:val="TM4"/>
        <w:tabs>
          <w:tab w:val="right" w:leader="dot" w:pos="7360"/>
        </w:tabs>
        <w:rPr>
          <w:rFonts w:eastAsiaTheme="minorEastAsia" w:cstheme="minorBidi"/>
          <w:noProof/>
          <w:sz w:val="24"/>
          <w:szCs w:val="24"/>
          <w:lang w:val="fr-FR" w:eastAsia="fr-FR"/>
        </w:rPr>
      </w:pPr>
      <w:r>
        <w:rPr>
          <w:noProof/>
        </w:rPr>
        <w:t>Données centralisées</w:t>
      </w:r>
      <w:r>
        <w:rPr>
          <w:noProof/>
        </w:rPr>
        <w:tab/>
      </w:r>
      <w:r>
        <w:rPr>
          <w:noProof/>
        </w:rPr>
        <w:fldChar w:fldCharType="begin"/>
      </w:r>
      <w:r>
        <w:rPr>
          <w:noProof/>
        </w:rPr>
        <w:instrText xml:space="preserve"> PAGEREF _Toc454061738 \h </w:instrText>
      </w:r>
      <w:r>
        <w:rPr>
          <w:noProof/>
        </w:rPr>
      </w:r>
      <w:r>
        <w:rPr>
          <w:noProof/>
        </w:rPr>
        <w:fldChar w:fldCharType="separate"/>
      </w:r>
      <w:r w:rsidR="004E5CAB">
        <w:rPr>
          <w:noProof/>
        </w:rPr>
        <w:t>26</w:t>
      </w:r>
      <w:r>
        <w:rPr>
          <w:noProof/>
        </w:rPr>
        <w:fldChar w:fldCharType="end"/>
      </w:r>
    </w:p>
    <w:p w14:paraId="1A8122BA" w14:textId="77777777" w:rsidR="005D1DEA" w:rsidRDefault="005D1DEA">
      <w:pPr>
        <w:pStyle w:val="TM3"/>
        <w:tabs>
          <w:tab w:val="right" w:leader="dot" w:pos="7360"/>
        </w:tabs>
        <w:rPr>
          <w:rFonts w:eastAsiaTheme="minorEastAsia" w:cstheme="minorBidi"/>
          <w:i w:val="0"/>
          <w:iCs w:val="0"/>
          <w:noProof/>
          <w:sz w:val="24"/>
          <w:szCs w:val="24"/>
          <w:lang w:val="fr-FR" w:eastAsia="fr-FR"/>
        </w:rPr>
      </w:pPr>
      <w:r>
        <w:rPr>
          <w:noProof/>
        </w:rPr>
        <w:t>Odoo®</w:t>
      </w:r>
      <w:r>
        <w:rPr>
          <w:noProof/>
        </w:rPr>
        <w:tab/>
      </w:r>
      <w:r>
        <w:rPr>
          <w:noProof/>
        </w:rPr>
        <w:fldChar w:fldCharType="begin"/>
      </w:r>
      <w:r>
        <w:rPr>
          <w:noProof/>
        </w:rPr>
        <w:instrText xml:space="preserve"> PAGEREF _Toc454061739 \h </w:instrText>
      </w:r>
      <w:r>
        <w:rPr>
          <w:noProof/>
        </w:rPr>
      </w:r>
      <w:r>
        <w:rPr>
          <w:noProof/>
        </w:rPr>
        <w:fldChar w:fldCharType="separate"/>
      </w:r>
      <w:r w:rsidR="004E5CAB">
        <w:rPr>
          <w:noProof/>
        </w:rPr>
        <w:t>27</w:t>
      </w:r>
      <w:r>
        <w:rPr>
          <w:noProof/>
        </w:rPr>
        <w:fldChar w:fldCharType="end"/>
      </w:r>
    </w:p>
    <w:p w14:paraId="671E0565" w14:textId="77777777" w:rsidR="005D1DEA" w:rsidRDefault="005D1DEA">
      <w:pPr>
        <w:pStyle w:val="TM4"/>
        <w:tabs>
          <w:tab w:val="right" w:leader="dot" w:pos="7360"/>
        </w:tabs>
        <w:rPr>
          <w:rFonts w:eastAsiaTheme="minorEastAsia" w:cstheme="minorBidi"/>
          <w:noProof/>
          <w:sz w:val="24"/>
          <w:szCs w:val="24"/>
          <w:lang w:val="fr-FR" w:eastAsia="fr-FR"/>
        </w:rPr>
      </w:pPr>
      <w:r>
        <w:rPr>
          <w:noProof/>
        </w:rPr>
        <w:t>Couverture fonctionnel</w:t>
      </w:r>
      <w:r>
        <w:rPr>
          <w:noProof/>
        </w:rPr>
        <w:tab/>
      </w:r>
      <w:r>
        <w:rPr>
          <w:noProof/>
        </w:rPr>
        <w:fldChar w:fldCharType="begin"/>
      </w:r>
      <w:r>
        <w:rPr>
          <w:noProof/>
        </w:rPr>
        <w:instrText xml:space="preserve"> PAGEREF _Toc454061740 \h </w:instrText>
      </w:r>
      <w:r>
        <w:rPr>
          <w:noProof/>
        </w:rPr>
      </w:r>
      <w:r>
        <w:rPr>
          <w:noProof/>
        </w:rPr>
        <w:fldChar w:fldCharType="separate"/>
      </w:r>
      <w:r w:rsidR="004E5CAB">
        <w:rPr>
          <w:noProof/>
        </w:rPr>
        <w:t>27</w:t>
      </w:r>
      <w:r>
        <w:rPr>
          <w:noProof/>
        </w:rPr>
        <w:fldChar w:fldCharType="end"/>
      </w:r>
    </w:p>
    <w:p w14:paraId="05C1ED01" w14:textId="77777777" w:rsidR="005D1DEA" w:rsidRDefault="005D1DEA">
      <w:pPr>
        <w:pStyle w:val="TM4"/>
        <w:tabs>
          <w:tab w:val="right" w:leader="dot" w:pos="7360"/>
        </w:tabs>
        <w:rPr>
          <w:rFonts w:eastAsiaTheme="minorEastAsia" w:cstheme="minorBidi"/>
          <w:noProof/>
          <w:sz w:val="24"/>
          <w:szCs w:val="24"/>
          <w:lang w:val="fr-FR" w:eastAsia="fr-FR"/>
        </w:rPr>
      </w:pPr>
      <w:r>
        <w:rPr>
          <w:noProof/>
        </w:rPr>
        <w:t>Comparatif des PGI pour PME</w:t>
      </w:r>
      <w:r>
        <w:rPr>
          <w:noProof/>
        </w:rPr>
        <w:tab/>
      </w:r>
      <w:r>
        <w:rPr>
          <w:noProof/>
        </w:rPr>
        <w:fldChar w:fldCharType="begin"/>
      </w:r>
      <w:r>
        <w:rPr>
          <w:noProof/>
        </w:rPr>
        <w:instrText xml:space="preserve"> PAGEREF _Toc454061741 \h </w:instrText>
      </w:r>
      <w:r>
        <w:rPr>
          <w:noProof/>
        </w:rPr>
      </w:r>
      <w:r>
        <w:rPr>
          <w:noProof/>
        </w:rPr>
        <w:fldChar w:fldCharType="separate"/>
      </w:r>
      <w:r w:rsidR="004E5CAB">
        <w:rPr>
          <w:noProof/>
        </w:rPr>
        <w:t>28</w:t>
      </w:r>
      <w:r>
        <w:rPr>
          <w:noProof/>
        </w:rPr>
        <w:fldChar w:fldCharType="end"/>
      </w:r>
    </w:p>
    <w:p w14:paraId="7BADF5C2" w14:textId="77777777" w:rsidR="005D1DEA" w:rsidRDefault="005D1DEA">
      <w:pPr>
        <w:pStyle w:val="TM5"/>
        <w:tabs>
          <w:tab w:val="right" w:leader="dot" w:pos="7360"/>
        </w:tabs>
        <w:rPr>
          <w:rFonts w:eastAsiaTheme="minorEastAsia" w:cstheme="minorBidi"/>
          <w:noProof/>
          <w:sz w:val="24"/>
          <w:szCs w:val="24"/>
          <w:lang w:val="fr-FR" w:eastAsia="fr-FR"/>
        </w:rPr>
      </w:pPr>
      <w:r>
        <w:rPr>
          <w:noProof/>
        </w:rPr>
        <w:t>Fonction des ventes</w:t>
      </w:r>
      <w:r>
        <w:rPr>
          <w:noProof/>
        </w:rPr>
        <w:tab/>
      </w:r>
      <w:r>
        <w:rPr>
          <w:noProof/>
        </w:rPr>
        <w:fldChar w:fldCharType="begin"/>
      </w:r>
      <w:r>
        <w:rPr>
          <w:noProof/>
        </w:rPr>
        <w:instrText xml:space="preserve"> PAGEREF _Toc454061742 \h </w:instrText>
      </w:r>
      <w:r>
        <w:rPr>
          <w:noProof/>
        </w:rPr>
      </w:r>
      <w:r>
        <w:rPr>
          <w:noProof/>
        </w:rPr>
        <w:fldChar w:fldCharType="separate"/>
      </w:r>
      <w:r w:rsidR="004E5CAB">
        <w:rPr>
          <w:noProof/>
        </w:rPr>
        <w:t>28</w:t>
      </w:r>
      <w:r>
        <w:rPr>
          <w:noProof/>
        </w:rPr>
        <w:fldChar w:fldCharType="end"/>
      </w:r>
    </w:p>
    <w:p w14:paraId="5BBA0EBB" w14:textId="77777777" w:rsidR="005D1DEA" w:rsidRDefault="005D1DEA">
      <w:pPr>
        <w:pStyle w:val="TM5"/>
        <w:tabs>
          <w:tab w:val="right" w:leader="dot" w:pos="7360"/>
        </w:tabs>
        <w:rPr>
          <w:rFonts w:eastAsiaTheme="minorEastAsia" w:cstheme="minorBidi"/>
          <w:noProof/>
          <w:sz w:val="24"/>
          <w:szCs w:val="24"/>
          <w:lang w:val="fr-FR" w:eastAsia="fr-FR"/>
        </w:rPr>
      </w:pPr>
      <w:r>
        <w:rPr>
          <w:noProof/>
        </w:rPr>
        <w:t>Gestion de l’entrepôt</w:t>
      </w:r>
      <w:r>
        <w:rPr>
          <w:noProof/>
        </w:rPr>
        <w:tab/>
      </w:r>
      <w:r>
        <w:rPr>
          <w:noProof/>
        </w:rPr>
        <w:fldChar w:fldCharType="begin"/>
      </w:r>
      <w:r>
        <w:rPr>
          <w:noProof/>
        </w:rPr>
        <w:instrText xml:space="preserve"> PAGEREF _Toc454061743 \h </w:instrText>
      </w:r>
      <w:r>
        <w:rPr>
          <w:noProof/>
        </w:rPr>
      </w:r>
      <w:r>
        <w:rPr>
          <w:noProof/>
        </w:rPr>
        <w:fldChar w:fldCharType="separate"/>
      </w:r>
      <w:r w:rsidR="004E5CAB">
        <w:rPr>
          <w:noProof/>
        </w:rPr>
        <w:t>29</w:t>
      </w:r>
      <w:r>
        <w:rPr>
          <w:noProof/>
        </w:rPr>
        <w:fldChar w:fldCharType="end"/>
      </w:r>
    </w:p>
    <w:p w14:paraId="0BD4147F" w14:textId="77777777" w:rsidR="005D1DEA" w:rsidRDefault="005D1DEA">
      <w:pPr>
        <w:pStyle w:val="TM5"/>
        <w:tabs>
          <w:tab w:val="right" w:leader="dot" w:pos="7360"/>
        </w:tabs>
        <w:rPr>
          <w:rFonts w:eastAsiaTheme="minorEastAsia" w:cstheme="minorBidi"/>
          <w:noProof/>
          <w:sz w:val="24"/>
          <w:szCs w:val="24"/>
          <w:lang w:val="fr-FR" w:eastAsia="fr-FR"/>
        </w:rPr>
      </w:pPr>
      <w:r>
        <w:rPr>
          <w:noProof/>
        </w:rPr>
        <w:t>Fabrication</w:t>
      </w:r>
      <w:r>
        <w:rPr>
          <w:noProof/>
        </w:rPr>
        <w:tab/>
      </w:r>
      <w:r>
        <w:rPr>
          <w:noProof/>
        </w:rPr>
        <w:fldChar w:fldCharType="begin"/>
      </w:r>
      <w:r>
        <w:rPr>
          <w:noProof/>
        </w:rPr>
        <w:instrText xml:space="preserve"> PAGEREF _Toc454061744 \h </w:instrText>
      </w:r>
      <w:r>
        <w:rPr>
          <w:noProof/>
        </w:rPr>
      </w:r>
      <w:r>
        <w:rPr>
          <w:noProof/>
        </w:rPr>
        <w:fldChar w:fldCharType="separate"/>
      </w:r>
      <w:r w:rsidR="004E5CAB">
        <w:rPr>
          <w:noProof/>
        </w:rPr>
        <w:t>29</w:t>
      </w:r>
      <w:r>
        <w:rPr>
          <w:noProof/>
        </w:rPr>
        <w:fldChar w:fldCharType="end"/>
      </w:r>
    </w:p>
    <w:p w14:paraId="62230993" w14:textId="77777777" w:rsidR="005D1DEA" w:rsidRDefault="005D1DEA">
      <w:pPr>
        <w:pStyle w:val="TM5"/>
        <w:tabs>
          <w:tab w:val="right" w:leader="dot" w:pos="7360"/>
        </w:tabs>
        <w:rPr>
          <w:rFonts w:eastAsiaTheme="minorEastAsia" w:cstheme="minorBidi"/>
          <w:noProof/>
          <w:sz w:val="24"/>
          <w:szCs w:val="24"/>
          <w:lang w:val="fr-FR" w:eastAsia="fr-FR"/>
        </w:rPr>
      </w:pPr>
      <w:r>
        <w:rPr>
          <w:noProof/>
        </w:rPr>
        <w:t>Approvisionnement</w:t>
      </w:r>
      <w:r>
        <w:rPr>
          <w:noProof/>
        </w:rPr>
        <w:tab/>
      </w:r>
      <w:r>
        <w:rPr>
          <w:noProof/>
        </w:rPr>
        <w:fldChar w:fldCharType="begin"/>
      </w:r>
      <w:r>
        <w:rPr>
          <w:noProof/>
        </w:rPr>
        <w:instrText xml:space="preserve"> PAGEREF _Toc454061745 \h </w:instrText>
      </w:r>
      <w:r>
        <w:rPr>
          <w:noProof/>
        </w:rPr>
      </w:r>
      <w:r>
        <w:rPr>
          <w:noProof/>
        </w:rPr>
        <w:fldChar w:fldCharType="separate"/>
      </w:r>
      <w:r w:rsidR="004E5CAB">
        <w:rPr>
          <w:noProof/>
        </w:rPr>
        <w:t>29</w:t>
      </w:r>
      <w:r>
        <w:rPr>
          <w:noProof/>
        </w:rPr>
        <w:fldChar w:fldCharType="end"/>
      </w:r>
    </w:p>
    <w:p w14:paraId="75334A81" w14:textId="77777777" w:rsidR="005D1DEA" w:rsidRDefault="005D1DEA">
      <w:pPr>
        <w:pStyle w:val="TM4"/>
        <w:tabs>
          <w:tab w:val="right" w:leader="dot" w:pos="7360"/>
        </w:tabs>
        <w:rPr>
          <w:rFonts w:eastAsiaTheme="minorEastAsia" w:cstheme="minorBidi"/>
          <w:noProof/>
          <w:sz w:val="24"/>
          <w:szCs w:val="24"/>
          <w:lang w:val="fr-FR" w:eastAsia="fr-FR"/>
        </w:rPr>
      </w:pPr>
      <w:r>
        <w:rPr>
          <w:noProof/>
        </w:rPr>
        <w:t>Modèle économique</w:t>
      </w:r>
      <w:r>
        <w:rPr>
          <w:noProof/>
        </w:rPr>
        <w:tab/>
      </w:r>
      <w:r>
        <w:rPr>
          <w:noProof/>
        </w:rPr>
        <w:fldChar w:fldCharType="begin"/>
      </w:r>
      <w:r>
        <w:rPr>
          <w:noProof/>
        </w:rPr>
        <w:instrText xml:space="preserve"> PAGEREF _Toc454061746 \h </w:instrText>
      </w:r>
      <w:r>
        <w:rPr>
          <w:noProof/>
        </w:rPr>
      </w:r>
      <w:r>
        <w:rPr>
          <w:noProof/>
        </w:rPr>
        <w:fldChar w:fldCharType="separate"/>
      </w:r>
      <w:r w:rsidR="004E5CAB">
        <w:rPr>
          <w:noProof/>
        </w:rPr>
        <w:t>30</w:t>
      </w:r>
      <w:r>
        <w:rPr>
          <w:noProof/>
        </w:rPr>
        <w:fldChar w:fldCharType="end"/>
      </w:r>
    </w:p>
    <w:p w14:paraId="4BBE2B9A" w14:textId="77777777" w:rsidR="005D1DEA" w:rsidRDefault="005D1DEA">
      <w:pPr>
        <w:pStyle w:val="TM4"/>
        <w:tabs>
          <w:tab w:val="right" w:leader="dot" w:pos="7360"/>
        </w:tabs>
        <w:rPr>
          <w:rFonts w:eastAsiaTheme="minorEastAsia" w:cstheme="minorBidi"/>
          <w:noProof/>
          <w:sz w:val="24"/>
          <w:szCs w:val="24"/>
          <w:lang w:val="fr-FR" w:eastAsia="fr-FR"/>
        </w:rPr>
      </w:pPr>
      <w:r>
        <w:rPr>
          <w:noProof/>
        </w:rPr>
        <w:t>Pour les développeurs</w:t>
      </w:r>
      <w:r>
        <w:rPr>
          <w:noProof/>
        </w:rPr>
        <w:tab/>
      </w:r>
      <w:r>
        <w:rPr>
          <w:noProof/>
        </w:rPr>
        <w:fldChar w:fldCharType="begin"/>
      </w:r>
      <w:r>
        <w:rPr>
          <w:noProof/>
        </w:rPr>
        <w:instrText xml:space="preserve"> PAGEREF _Toc454061747 \h </w:instrText>
      </w:r>
      <w:r>
        <w:rPr>
          <w:noProof/>
        </w:rPr>
      </w:r>
      <w:r>
        <w:rPr>
          <w:noProof/>
        </w:rPr>
        <w:fldChar w:fldCharType="separate"/>
      </w:r>
      <w:r w:rsidR="004E5CAB">
        <w:rPr>
          <w:noProof/>
        </w:rPr>
        <w:t>30</w:t>
      </w:r>
      <w:r>
        <w:rPr>
          <w:noProof/>
        </w:rPr>
        <w:fldChar w:fldCharType="end"/>
      </w:r>
    </w:p>
    <w:p w14:paraId="599B8CC8" w14:textId="77777777" w:rsidR="005D1DEA" w:rsidRDefault="005D1DEA">
      <w:pPr>
        <w:pStyle w:val="TM5"/>
        <w:tabs>
          <w:tab w:val="right" w:leader="dot" w:pos="7360"/>
        </w:tabs>
        <w:rPr>
          <w:rFonts w:eastAsiaTheme="minorEastAsia" w:cstheme="minorBidi"/>
          <w:noProof/>
          <w:sz w:val="24"/>
          <w:szCs w:val="24"/>
          <w:lang w:val="fr-FR" w:eastAsia="fr-FR"/>
        </w:rPr>
      </w:pPr>
      <w:r>
        <w:rPr>
          <w:noProof/>
        </w:rPr>
        <w:t>Application Programmable Interface API</w:t>
      </w:r>
      <w:r>
        <w:rPr>
          <w:noProof/>
        </w:rPr>
        <w:tab/>
      </w:r>
      <w:r>
        <w:rPr>
          <w:noProof/>
        </w:rPr>
        <w:fldChar w:fldCharType="begin"/>
      </w:r>
      <w:r>
        <w:rPr>
          <w:noProof/>
        </w:rPr>
        <w:instrText xml:space="preserve"> PAGEREF _Toc454061748 \h </w:instrText>
      </w:r>
      <w:r>
        <w:rPr>
          <w:noProof/>
        </w:rPr>
      </w:r>
      <w:r>
        <w:rPr>
          <w:noProof/>
        </w:rPr>
        <w:fldChar w:fldCharType="separate"/>
      </w:r>
      <w:r w:rsidR="004E5CAB">
        <w:rPr>
          <w:noProof/>
        </w:rPr>
        <w:t>30</w:t>
      </w:r>
      <w:r>
        <w:rPr>
          <w:noProof/>
        </w:rPr>
        <w:fldChar w:fldCharType="end"/>
      </w:r>
    </w:p>
    <w:p w14:paraId="3F74CCB1" w14:textId="77777777" w:rsidR="005D1DEA" w:rsidRDefault="005D1DEA">
      <w:pPr>
        <w:pStyle w:val="TM5"/>
        <w:tabs>
          <w:tab w:val="right" w:leader="dot" w:pos="7360"/>
        </w:tabs>
        <w:rPr>
          <w:rFonts w:eastAsiaTheme="minorEastAsia" w:cstheme="minorBidi"/>
          <w:noProof/>
          <w:sz w:val="24"/>
          <w:szCs w:val="24"/>
          <w:lang w:val="fr-FR" w:eastAsia="fr-FR"/>
        </w:rPr>
      </w:pPr>
      <w:r>
        <w:rPr>
          <w:noProof/>
        </w:rPr>
        <w:t>Modèle objet</w:t>
      </w:r>
      <w:r>
        <w:rPr>
          <w:noProof/>
        </w:rPr>
        <w:tab/>
      </w:r>
      <w:r>
        <w:rPr>
          <w:noProof/>
        </w:rPr>
        <w:fldChar w:fldCharType="begin"/>
      </w:r>
      <w:r>
        <w:rPr>
          <w:noProof/>
        </w:rPr>
        <w:instrText xml:space="preserve"> PAGEREF _Toc454061749 \h </w:instrText>
      </w:r>
      <w:r>
        <w:rPr>
          <w:noProof/>
        </w:rPr>
      </w:r>
      <w:r>
        <w:rPr>
          <w:noProof/>
        </w:rPr>
        <w:fldChar w:fldCharType="separate"/>
      </w:r>
      <w:r w:rsidR="004E5CAB">
        <w:rPr>
          <w:noProof/>
        </w:rPr>
        <w:t>30</w:t>
      </w:r>
      <w:r>
        <w:rPr>
          <w:noProof/>
        </w:rPr>
        <w:fldChar w:fldCharType="end"/>
      </w:r>
    </w:p>
    <w:p w14:paraId="7EDD7BB0" w14:textId="77777777" w:rsidR="005D1DEA" w:rsidRDefault="005D1DEA">
      <w:pPr>
        <w:pStyle w:val="TM5"/>
        <w:tabs>
          <w:tab w:val="right" w:leader="dot" w:pos="7360"/>
        </w:tabs>
        <w:rPr>
          <w:rFonts w:eastAsiaTheme="minorEastAsia" w:cstheme="minorBidi"/>
          <w:noProof/>
          <w:sz w:val="24"/>
          <w:szCs w:val="24"/>
          <w:lang w:val="fr-FR" w:eastAsia="fr-FR"/>
        </w:rPr>
      </w:pPr>
      <w:r>
        <w:rPr>
          <w:noProof/>
        </w:rPr>
        <w:t>Workflows</w:t>
      </w:r>
      <w:r>
        <w:rPr>
          <w:noProof/>
        </w:rPr>
        <w:tab/>
      </w:r>
      <w:r>
        <w:rPr>
          <w:noProof/>
        </w:rPr>
        <w:fldChar w:fldCharType="begin"/>
      </w:r>
      <w:r>
        <w:rPr>
          <w:noProof/>
        </w:rPr>
        <w:instrText xml:space="preserve"> PAGEREF _Toc454061750 \h </w:instrText>
      </w:r>
      <w:r>
        <w:rPr>
          <w:noProof/>
        </w:rPr>
      </w:r>
      <w:r>
        <w:rPr>
          <w:noProof/>
        </w:rPr>
        <w:fldChar w:fldCharType="separate"/>
      </w:r>
      <w:r w:rsidR="004E5CAB">
        <w:rPr>
          <w:noProof/>
        </w:rPr>
        <w:t>30</w:t>
      </w:r>
      <w:r>
        <w:rPr>
          <w:noProof/>
        </w:rPr>
        <w:fldChar w:fldCharType="end"/>
      </w:r>
    </w:p>
    <w:p w14:paraId="11DF0387" w14:textId="77777777" w:rsidR="005D1DEA" w:rsidRDefault="005D1DEA">
      <w:pPr>
        <w:pStyle w:val="TM2"/>
        <w:tabs>
          <w:tab w:val="right" w:leader="dot" w:pos="7360"/>
        </w:tabs>
        <w:rPr>
          <w:rFonts w:eastAsiaTheme="minorEastAsia" w:cstheme="minorBidi"/>
          <w:smallCaps w:val="0"/>
          <w:noProof/>
          <w:sz w:val="24"/>
          <w:szCs w:val="24"/>
          <w:lang w:val="fr-FR" w:eastAsia="fr-FR"/>
        </w:rPr>
      </w:pPr>
      <w:r>
        <w:rPr>
          <w:noProof/>
        </w:rPr>
        <w:t>La société de production</w:t>
      </w:r>
      <w:r>
        <w:rPr>
          <w:noProof/>
        </w:rPr>
        <w:tab/>
      </w:r>
      <w:r>
        <w:rPr>
          <w:noProof/>
        </w:rPr>
        <w:fldChar w:fldCharType="begin"/>
      </w:r>
      <w:r>
        <w:rPr>
          <w:noProof/>
        </w:rPr>
        <w:instrText xml:space="preserve"> PAGEREF _Toc454061751 \h </w:instrText>
      </w:r>
      <w:r>
        <w:rPr>
          <w:noProof/>
        </w:rPr>
      </w:r>
      <w:r>
        <w:rPr>
          <w:noProof/>
        </w:rPr>
        <w:fldChar w:fldCharType="separate"/>
      </w:r>
      <w:r w:rsidR="004E5CAB">
        <w:rPr>
          <w:noProof/>
        </w:rPr>
        <w:t>30</w:t>
      </w:r>
      <w:r>
        <w:rPr>
          <w:noProof/>
        </w:rPr>
        <w:fldChar w:fldCharType="end"/>
      </w:r>
    </w:p>
    <w:p w14:paraId="33971DCC" w14:textId="77777777" w:rsidR="005D1DEA" w:rsidRDefault="005D1DEA">
      <w:pPr>
        <w:pStyle w:val="TM3"/>
        <w:tabs>
          <w:tab w:val="right" w:leader="dot" w:pos="7360"/>
        </w:tabs>
        <w:rPr>
          <w:rFonts w:eastAsiaTheme="minorEastAsia" w:cstheme="minorBidi"/>
          <w:i w:val="0"/>
          <w:iCs w:val="0"/>
          <w:noProof/>
          <w:sz w:val="24"/>
          <w:szCs w:val="24"/>
          <w:lang w:val="fr-FR" w:eastAsia="fr-FR"/>
        </w:rPr>
      </w:pPr>
      <w:r>
        <w:rPr>
          <w:noProof/>
        </w:rPr>
        <w:t>Le processus de planification et prévision</w:t>
      </w:r>
      <w:r>
        <w:rPr>
          <w:noProof/>
        </w:rPr>
        <w:tab/>
      </w:r>
      <w:r>
        <w:rPr>
          <w:noProof/>
        </w:rPr>
        <w:fldChar w:fldCharType="begin"/>
      </w:r>
      <w:r>
        <w:rPr>
          <w:noProof/>
        </w:rPr>
        <w:instrText xml:space="preserve"> PAGEREF _Toc454061752 \h </w:instrText>
      </w:r>
      <w:r>
        <w:rPr>
          <w:noProof/>
        </w:rPr>
      </w:r>
      <w:r>
        <w:rPr>
          <w:noProof/>
        </w:rPr>
        <w:fldChar w:fldCharType="separate"/>
      </w:r>
      <w:r w:rsidR="004E5CAB">
        <w:rPr>
          <w:noProof/>
        </w:rPr>
        <w:t>31</w:t>
      </w:r>
      <w:r>
        <w:rPr>
          <w:noProof/>
        </w:rPr>
        <w:fldChar w:fldCharType="end"/>
      </w:r>
    </w:p>
    <w:p w14:paraId="475EE716" w14:textId="77777777" w:rsidR="005D1DEA" w:rsidRDefault="005D1DEA">
      <w:pPr>
        <w:pStyle w:val="TM3"/>
        <w:tabs>
          <w:tab w:val="right" w:leader="dot" w:pos="7360"/>
        </w:tabs>
        <w:rPr>
          <w:rFonts w:eastAsiaTheme="minorEastAsia" w:cstheme="minorBidi"/>
          <w:i w:val="0"/>
          <w:iCs w:val="0"/>
          <w:noProof/>
          <w:sz w:val="24"/>
          <w:szCs w:val="24"/>
          <w:lang w:val="fr-FR" w:eastAsia="fr-FR"/>
        </w:rPr>
      </w:pPr>
      <w:r>
        <w:rPr>
          <w:noProof/>
        </w:rPr>
        <w:t>Le processus d’approvisionnement</w:t>
      </w:r>
      <w:r>
        <w:rPr>
          <w:noProof/>
        </w:rPr>
        <w:tab/>
      </w:r>
      <w:r>
        <w:rPr>
          <w:noProof/>
        </w:rPr>
        <w:fldChar w:fldCharType="begin"/>
      </w:r>
      <w:r>
        <w:rPr>
          <w:noProof/>
        </w:rPr>
        <w:instrText xml:space="preserve"> PAGEREF _Toc454061753 \h </w:instrText>
      </w:r>
      <w:r>
        <w:rPr>
          <w:noProof/>
        </w:rPr>
      </w:r>
      <w:r>
        <w:rPr>
          <w:noProof/>
        </w:rPr>
        <w:fldChar w:fldCharType="separate"/>
      </w:r>
      <w:r w:rsidR="004E5CAB">
        <w:rPr>
          <w:noProof/>
        </w:rPr>
        <w:t>31</w:t>
      </w:r>
      <w:r>
        <w:rPr>
          <w:noProof/>
        </w:rPr>
        <w:fldChar w:fldCharType="end"/>
      </w:r>
    </w:p>
    <w:p w14:paraId="1ED417E0" w14:textId="77777777" w:rsidR="005D1DEA" w:rsidRDefault="005D1DEA">
      <w:pPr>
        <w:pStyle w:val="TM3"/>
        <w:tabs>
          <w:tab w:val="right" w:leader="dot" w:pos="7360"/>
        </w:tabs>
        <w:rPr>
          <w:rFonts w:eastAsiaTheme="minorEastAsia" w:cstheme="minorBidi"/>
          <w:i w:val="0"/>
          <w:iCs w:val="0"/>
          <w:noProof/>
          <w:sz w:val="24"/>
          <w:szCs w:val="24"/>
          <w:lang w:val="fr-FR" w:eastAsia="fr-FR"/>
        </w:rPr>
      </w:pPr>
      <w:r>
        <w:rPr>
          <w:noProof/>
        </w:rPr>
        <w:t>Le processus de fabrication</w:t>
      </w:r>
      <w:r>
        <w:rPr>
          <w:noProof/>
        </w:rPr>
        <w:tab/>
      </w:r>
      <w:r>
        <w:rPr>
          <w:noProof/>
        </w:rPr>
        <w:fldChar w:fldCharType="begin"/>
      </w:r>
      <w:r>
        <w:rPr>
          <w:noProof/>
        </w:rPr>
        <w:instrText xml:space="preserve"> PAGEREF _Toc454061754 \h </w:instrText>
      </w:r>
      <w:r>
        <w:rPr>
          <w:noProof/>
        </w:rPr>
      </w:r>
      <w:r>
        <w:rPr>
          <w:noProof/>
        </w:rPr>
        <w:fldChar w:fldCharType="separate"/>
      </w:r>
      <w:r w:rsidR="004E5CAB">
        <w:rPr>
          <w:noProof/>
        </w:rPr>
        <w:t>31</w:t>
      </w:r>
      <w:r>
        <w:rPr>
          <w:noProof/>
        </w:rPr>
        <w:fldChar w:fldCharType="end"/>
      </w:r>
    </w:p>
    <w:p w14:paraId="49A4C0E5" w14:textId="77777777" w:rsidR="005D1DEA" w:rsidRDefault="005D1DEA">
      <w:pPr>
        <w:pStyle w:val="TM3"/>
        <w:tabs>
          <w:tab w:val="right" w:leader="dot" w:pos="7360"/>
        </w:tabs>
        <w:rPr>
          <w:rFonts w:eastAsiaTheme="minorEastAsia" w:cstheme="minorBidi"/>
          <w:i w:val="0"/>
          <w:iCs w:val="0"/>
          <w:noProof/>
          <w:sz w:val="24"/>
          <w:szCs w:val="24"/>
          <w:lang w:val="fr-FR" w:eastAsia="fr-FR"/>
        </w:rPr>
      </w:pPr>
      <w:r>
        <w:rPr>
          <w:noProof/>
        </w:rPr>
        <w:t>Le processus de vente</w:t>
      </w:r>
      <w:r>
        <w:rPr>
          <w:noProof/>
        </w:rPr>
        <w:tab/>
      </w:r>
      <w:r>
        <w:rPr>
          <w:noProof/>
        </w:rPr>
        <w:fldChar w:fldCharType="begin"/>
      </w:r>
      <w:r>
        <w:rPr>
          <w:noProof/>
        </w:rPr>
        <w:instrText xml:space="preserve"> PAGEREF _Toc454061755 \h </w:instrText>
      </w:r>
      <w:r>
        <w:rPr>
          <w:noProof/>
        </w:rPr>
      </w:r>
      <w:r>
        <w:rPr>
          <w:noProof/>
        </w:rPr>
        <w:fldChar w:fldCharType="separate"/>
      </w:r>
      <w:r w:rsidR="004E5CAB">
        <w:rPr>
          <w:noProof/>
        </w:rPr>
        <w:t>31</w:t>
      </w:r>
      <w:r>
        <w:rPr>
          <w:noProof/>
        </w:rPr>
        <w:fldChar w:fldCharType="end"/>
      </w:r>
    </w:p>
    <w:p w14:paraId="5088E6D5" w14:textId="77777777" w:rsidR="005D1DEA" w:rsidRDefault="005D1DEA">
      <w:pPr>
        <w:pStyle w:val="TM3"/>
        <w:tabs>
          <w:tab w:val="right" w:leader="dot" w:pos="7360"/>
        </w:tabs>
        <w:rPr>
          <w:rFonts w:eastAsiaTheme="minorEastAsia" w:cstheme="minorBidi"/>
          <w:i w:val="0"/>
          <w:iCs w:val="0"/>
          <w:noProof/>
          <w:sz w:val="24"/>
          <w:szCs w:val="24"/>
          <w:lang w:val="fr-FR" w:eastAsia="fr-FR"/>
        </w:rPr>
      </w:pPr>
      <w:r>
        <w:rPr>
          <w:noProof/>
        </w:rPr>
        <w:t>Le marketing</w:t>
      </w:r>
      <w:r>
        <w:rPr>
          <w:noProof/>
        </w:rPr>
        <w:tab/>
      </w:r>
      <w:r>
        <w:rPr>
          <w:noProof/>
        </w:rPr>
        <w:fldChar w:fldCharType="begin"/>
      </w:r>
      <w:r>
        <w:rPr>
          <w:noProof/>
        </w:rPr>
        <w:instrText xml:space="preserve"> PAGEREF _Toc454061756 \h </w:instrText>
      </w:r>
      <w:r>
        <w:rPr>
          <w:noProof/>
        </w:rPr>
      </w:r>
      <w:r>
        <w:rPr>
          <w:noProof/>
        </w:rPr>
        <w:fldChar w:fldCharType="separate"/>
      </w:r>
      <w:r w:rsidR="004E5CAB">
        <w:rPr>
          <w:noProof/>
        </w:rPr>
        <w:t>31</w:t>
      </w:r>
      <w:r>
        <w:rPr>
          <w:noProof/>
        </w:rPr>
        <w:fldChar w:fldCharType="end"/>
      </w:r>
    </w:p>
    <w:p w14:paraId="2F0C6AD2" w14:textId="77777777" w:rsidR="005D1DEA" w:rsidRDefault="005D1DEA">
      <w:pPr>
        <w:pStyle w:val="TM3"/>
        <w:tabs>
          <w:tab w:val="right" w:leader="dot" w:pos="7360"/>
        </w:tabs>
        <w:rPr>
          <w:rFonts w:eastAsiaTheme="minorEastAsia" w:cstheme="minorBidi"/>
          <w:i w:val="0"/>
          <w:iCs w:val="0"/>
          <w:noProof/>
          <w:sz w:val="24"/>
          <w:szCs w:val="24"/>
          <w:lang w:val="fr-FR" w:eastAsia="fr-FR"/>
        </w:rPr>
      </w:pPr>
      <w:r>
        <w:rPr>
          <w:noProof/>
        </w:rPr>
        <w:lastRenderedPageBreak/>
        <w:t>La comptabilité</w:t>
      </w:r>
      <w:r>
        <w:rPr>
          <w:noProof/>
        </w:rPr>
        <w:tab/>
      </w:r>
      <w:r>
        <w:rPr>
          <w:noProof/>
        </w:rPr>
        <w:fldChar w:fldCharType="begin"/>
      </w:r>
      <w:r>
        <w:rPr>
          <w:noProof/>
        </w:rPr>
        <w:instrText xml:space="preserve"> PAGEREF _Toc454061757 \h </w:instrText>
      </w:r>
      <w:r>
        <w:rPr>
          <w:noProof/>
        </w:rPr>
      </w:r>
      <w:r>
        <w:rPr>
          <w:noProof/>
        </w:rPr>
        <w:fldChar w:fldCharType="separate"/>
      </w:r>
      <w:r w:rsidR="004E5CAB">
        <w:rPr>
          <w:noProof/>
        </w:rPr>
        <w:t>31</w:t>
      </w:r>
      <w:r>
        <w:rPr>
          <w:noProof/>
        </w:rPr>
        <w:fldChar w:fldCharType="end"/>
      </w:r>
    </w:p>
    <w:p w14:paraId="0A6AD448" w14:textId="77777777" w:rsidR="005D1DEA" w:rsidRDefault="005D1DEA">
      <w:pPr>
        <w:pStyle w:val="TM2"/>
        <w:tabs>
          <w:tab w:val="right" w:leader="dot" w:pos="7360"/>
        </w:tabs>
        <w:rPr>
          <w:rFonts w:eastAsiaTheme="minorEastAsia" w:cstheme="minorBidi"/>
          <w:smallCaps w:val="0"/>
          <w:noProof/>
          <w:sz w:val="24"/>
          <w:szCs w:val="24"/>
          <w:lang w:val="fr-FR" w:eastAsia="fr-FR"/>
        </w:rPr>
      </w:pPr>
      <w:r>
        <w:rPr>
          <w:noProof/>
        </w:rPr>
        <w:t>Principes micro-économiques</w:t>
      </w:r>
      <w:r>
        <w:rPr>
          <w:noProof/>
        </w:rPr>
        <w:tab/>
      </w:r>
      <w:r>
        <w:rPr>
          <w:noProof/>
        </w:rPr>
        <w:fldChar w:fldCharType="begin"/>
      </w:r>
      <w:r>
        <w:rPr>
          <w:noProof/>
        </w:rPr>
        <w:instrText xml:space="preserve"> PAGEREF _Toc454061758 \h </w:instrText>
      </w:r>
      <w:r>
        <w:rPr>
          <w:noProof/>
        </w:rPr>
      </w:r>
      <w:r>
        <w:rPr>
          <w:noProof/>
        </w:rPr>
        <w:fldChar w:fldCharType="separate"/>
      </w:r>
      <w:r w:rsidR="004E5CAB">
        <w:rPr>
          <w:noProof/>
        </w:rPr>
        <w:t>31</w:t>
      </w:r>
      <w:r>
        <w:rPr>
          <w:noProof/>
        </w:rPr>
        <w:fldChar w:fldCharType="end"/>
      </w:r>
    </w:p>
    <w:p w14:paraId="3F5E8767" w14:textId="77777777" w:rsidR="005D1DEA" w:rsidRDefault="005D1DEA">
      <w:pPr>
        <w:pStyle w:val="TM3"/>
        <w:tabs>
          <w:tab w:val="right" w:leader="dot" w:pos="7360"/>
        </w:tabs>
        <w:rPr>
          <w:rFonts w:eastAsiaTheme="minorEastAsia" w:cstheme="minorBidi"/>
          <w:i w:val="0"/>
          <w:iCs w:val="0"/>
          <w:noProof/>
          <w:sz w:val="24"/>
          <w:szCs w:val="24"/>
          <w:lang w:val="fr-FR" w:eastAsia="fr-FR"/>
        </w:rPr>
      </w:pPr>
      <w:r>
        <w:rPr>
          <w:noProof/>
        </w:rPr>
        <w:t>Les économies de marchés</w:t>
      </w:r>
      <w:r>
        <w:rPr>
          <w:noProof/>
        </w:rPr>
        <w:tab/>
      </w:r>
      <w:r>
        <w:rPr>
          <w:noProof/>
        </w:rPr>
        <w:fldChar w:fldCharType="begin"/>
      </w:r>
      <w:r>
        <w:rPr>
          <w:noProof/>
        </w:rPr>
        <w:instrText xml:space="preserve"> PAGEREF _Toc454061759 \h </w:instrText>
      </w:r>
      <w:r>
        <w:rPr>
          <w:noProof/>
        </w:rPr>
      </w:r>
      <w:r>
        <w:rPr>
          <w:noProof/>
        </w:rPr>
        <w:fldChar w:fldCharType="separate"/>
      </w:r>
      <w:r w:rsidR="004E5CAB">
        <w:rPr>
          <w:noProof/>
        </w:rPr>
        <w:t>31</w:t>
      </w:r>
      <w:r>
        <w:rPr>
          <w:noProof/>
        </w:rPr>
        <w:fldChar w:fldCharType="end"/>
      </w:r>
    </w:p>
    <w:p w14:paraId="287D4B91" w14:textId="77777777" w:rsidR="005D1DEA" w:rsidRDefault="005D1DEA">
      <w:pPr>
        <w:pStyle w:val="TM4"/>
        <w:tabs>
          <w:tab w:val="right" w:leader="dot" w:pos="7360"/>
        </w:tabs>
        <w:rPr>
          <w:rFonts w:eastAsiaTheme="minorEastAsia" w:cstheme="minorBidi"/>
          <w:noProof/>
          <w:sz w:val="24"/>
          <w:szCs w:val="24"/>
          <w:lang w:val="fr-FR" w:eastAsia="fr-FR"/>
        </w:rPr>
      </w:pPr>
      <w:r>
        <w:rPr>
          <w:noProof/>
        </w:rPr>
        <w:t>La demande</w:t>
      </w:r>
      <w:r>
        <w:rPr>
          <w:noProof/>
        </w:rPr>
        <w:tab/>
      </w:r>
      <w:r>
        <w:rPr>
          <w:noProof/>
        </w:rPr>
        <w:fldChar w:fldCharType="begin"/>
      </w:r>
      <w:r>
        <w:rPr>
          <w:noProof/>
        </w:rPr>
        <w:instrText xml:space="preserve"> PAGEREF _Toc454061760 \h </w:instrText>
      </w:r>
      <w:r>
        <w:rPr>
          <w:noProof/>
        </w:rPr>
      </w:r>
      <w:r>
        <w:rPr>
          <w:noProof/>
        </w:rPr>
        <w:fldChar w:fldCharType="separate"/>
      </w:r>
      <w:r w:rsidR="004E5CAB">
        <w:rPr>
          <w:noProof/>
        </w:rPr>
        <w:t>31</w:t>
      </w:r>
      <w:r>
        <w:rPr>
          <w:noProof/>
        </w:rPr>
        <w:fldChar w:fldCharType="end"/>
      </w:r>
    </w:p>
    <w:p w14:paraId="69C8C8A6" w14:textId="77777777" w:rsidR="005D1DEA" w:rsidRDefault="005D1DEA">
      <w:pPr>
        <w:pStyle w:val="TM4"/>
        <w:tabs>
          <w:tab w:val="right" w:leader="dot" w:pos="7360"/>
        </w:tabs>
        <w:rPr>
          <w:rFonts w:eastAsiaTheme="minorEastAsia" w:cstheme="minorBidi"/>
          <w:noProof/>
          <w:sz w:val="24"/>
          <w:szCs w:val="24"/>
          <w:lang w:val="fr-FR" w:eastAsia="fr-FR"/>
        </w:rPr>
      </w:pPr>
      <w:r>
        <w:rPr>
          <w:noProof/>
        </w:rPr>
        <w:t>L’offre</w:t>
      </w:r>
      <w:r>
        <w:rPr>
          <w:noProof/>
        </w:rPr>
        <w:tab/>
      </w:r>
      <w:r>
        <w:rPr>
          <w:noProof/>
        </w:rPr>
        <w:fldChar w:fldCharType="begin"/>
      </w:r>
      <w:r>
        <w:rPr>
          <w:noProof/>
        </w:rPr>
        <w:instrText xml:space="preserve"> PAGEREF _Toc454061761 \h </w:instrText>
      </w:r>
      <w:r>
        <w:rPr>
          <w:noProof/>
        </w:rPr>
      </w:r>
      <w:r>
        <w:rPr>
          <w:noProof/>
        </w:rPr>
        <w:fldChar w:fldCharType="separate"/>
      </w:r>
      <w:r w:rsidR="004E5CAB">
        <w:rPr>
          <w:noProof/>
        </w:rPr>
        <w:t>31</w:t>
      </w:r>
      <w:r>
        <w:rPr>
          <w:noProof/>
        </w:rPr>
        <w:fldChar w:fldCharType="end"/>
      </w:r>
    </w:p>
    <w:p w14:paraId="56C67360" w14:textId="77777777" w:rsidR="005D1DEA" w:rsidRDefault="005D1DEA">
      <w:pPr>
        <w:pStyle w:val="TM4"/>
        <w:tabs>
          <w:tab w:val="right" w:leader="dot" w:pos="7360"/>
        </w:tabs>
        <w:rPr>
          <w:rFonts w:eastAsiaTheme="minorEastAsia" w:cstheme="minorBidi"/>
          <w:noProof/>
          <w:sz w:val="24"/>
          <w:szCs w:val="24"/>
          <w:lang w:val="fr-FR" w:eastAsia="fr-FR"/>
        </w:rPr>
      </w:pPr>
      <w:r>
        <w:rPr>
          <w:noProof/>
        </w:rPr>
        <w:t>Influence des prix</w:t>
      </w:r>
      <w:r>
        <w:rPr>
          <w:noProof/>
        </w:rPr>
        <w:tab/>
      </w:r>
      <w:r>
        <w:rPr>
          <w:noProof/>
        </w:rPr>
        <w:fldChar w:fldCharType="begin"/>
      </w:r>
      <w:r>
        <w:rPr>
          <w:noProof/>
        </w:rPr>
        <w:instrText xml:space="preserve"> PAGEREF _Toc454061762 \h </w:instrText>
      </w:r>
      <w:r>
        <w:rPr>
          <w:noProof/>
        </w:rPr>
      </w:r>
      <w:r>
        <w:rPr>
          <w:noProof/>
        </w:rPr>
        <w:fldChar w:fldCharType="separate"/>
      </w:r>
      <w:r w:rsidR="004E5CAB">
        <w:rPr>
          <w:noProof/>
        </w:rPr>
        <w:t>31</w:t>
      </w:r>
      <w:r>
        <w:rPr>
          <w:noProof/>
        </w:rPr>
        <w:fldChar w:fldCharType="end"/>
      </w:r>
    </w:p>
    <w:p w14:paraId="1645195F" w14:textId="77777777" w:rsidR="005D1DEA" w:rsidRDefault="005D1DEA">
      <w:pPr>
        <w:pStyle w:val="TM5"/>
        <w:tabs>
          <w:tab w:val="right" w:leader="dot" w:pos="7360"/>
        </w:tabs>
        <w:rPr>
          <w:rFonts w:eastAsiaTheme="minorEastAsia" w:cstheme="minorBidi"/>
          <w:noProof/>
          <w:sz w:val="24"/>
          <w:szCs w:val="24"/>
          <w:lang w:val="fr-FR" w:eastAsia="fr-FR"/>
        </w:rPr>
      </w:pPr>
      <w:r>
        <w:rPr>
          <w:noProof/>
        </w:rPr>
        <w:t>L’élasticité</w:t>
      </w:r>
      <w:r>
        <w:rPr>
          <w:noProof/>
        </w:rPr>
        <w:tab/>
      </w:r>
      <w:r>
        <w:rPr>
          <w:noProof/>
        </w:rPr>
        <w:fldChar w:fldCharType="begin"/>
      </w:r>
      <w:r>
        <w:rPr>
          <w:noProof/>
        </w:rPr>
        <w:instrText xml:space="preserve"> PAGEREF _Toc454061763 \h </w:instrText>
      </w:r>
      <w:r>
        <w:rPr>
          <w:noProof/>
        </w:rPr>
      </w:r>
      <w:r>
        <w:rPr>
          <w:noProof/>
        </w:rPr>
        <w:fldChar w:fldCharType="separate"/>
      </w:r>
      <w:r w:rsidR="004E5CAB">
        <w:rPr>
          <w:noProof/>
        </w:rPr>
        <w:t>31</w:t>
      </w:r>
      <w:r>
        <w:rPr>
          <w:noProof/>
        </w:rPr>
        <w:fldChar w:fldCharType="end"/>
      </w:r>
    </w:p>
    <w:p w14:paraId="73EB0FC6" w14:textId="77777777" w:rsidR="005D1DEA" w:rsidRDefault="005D1DEA">
      <w:pPr>
        <w:pStyle w:val="TM3"/>
        <w:tabs>
          <w:tab w:val="right" w:leader="dot" w:pos="7360"/>
        </w:tabs>
        <w:rPr>
          <w:rFonts w:eastAsiaTheme="minorEastAsia" w:cstheme="minorBidi"/>
          <w:i w:val="0"/>
          <w:iCs w:val="0"/>
          <w:noProof/>
          <w:sz w:val="24"/>
          <w:szCs w:val="24"/>
          <w:lang w:val="fr-FR" w:eastAsia="fr-FR"/>
        </w:rPr>
      </w:pPr>
      <w:r>
        <w:rPr>
          <w:noProof/>
        </w:rPr>
        <w:t>Les économies d’échelles</w:t>
      </w:r>
      <w:r>
        <w:rPr>
          <w:noProof/>
        </w:rPr>
        <w:tab/>
      </w:r>
      <w:r>
        <w:rPr>
          <w:noProof/>
        </w:rPr>
        <w:fldChar w:fldCharType="begin"/>
      </w:r>
      <w:r>
        <w:rPr>
          <w:noProof/>
        </w:rPr>
        <w:instrText xml:space="preserve"> PAGEREF _Toc454061764 \h </w:instrText>
      </w:r>
      <w:r>
        <w:rPr>
          <w:noProof/>
        </w:rPr>
      </w:r>
      <w:r>
        <w:rPr>
          <w:noProof/>
        </w:rPr>
        <w:fldChar w:fldCharType="separate"/>
      </w:r>
      <w:r w:rsidR="004E5CAB">
        <w:rPr>
          <w:noProof/>
        </w:rPr>
        <w:t>31</w:t>
      </w:r>
      <w:r>
        <w:rPr>
          <w:noProof/>
        </w:rPr>
        <w:fldChar w:fldCharType="end"/>
      </w:r>
    </w:p>
    <w:p w14:paraId="1BC91CF6" w14:textId="77777777" w:rsidR="005D1DEA" w:rsidRDefault="005D1DEA">
      <w:pPr>
        <w:pStyle w:val="TM2"/>
        <w:tabs>
          <w:tab w:val="right" w:leader="dot" w:pos="7360"/>
        </w:tabs>
        <w:rPr>
          <w:rFonts w:eastAsiaTheme="minorEastAsia" w:cstheme="minorBidi"/>
          <w:smallCaps w:val="0"/>
          <w:noProof/>
          <w:sz w:val="24"/>
          <w:szCs w:val="24"/>
          <w:lang w:val="fr-FR" w:eastAsia="fr-FR"/>
        </w:rPr>
      </w:pPr>
      <w:r>
        <w:rPr>
          <w:noProof/>
        </w:rPr>
        <w:t>Domaine brassicole</w:t>
      </w:r>
      <w:r>
        <w:rPr>
          <w:noProof/>
        </w:rPr>
        <w:tab/>
      </w:r>
      <w:r>
        <w:rPr>
          <w:noProof/>
        </w:rPr>
        <w:fldChar w:fldCharType="begin"/>
      </w:r>
      <w:r>
        <w:rPr>
          <w:noProof/>
        </w:rPr>
        <w:instrText xml:space="preserve"> PAGEREF _Toc454061765 \h </w:instrText>
      </w:r>
      <w:r>
        <w:rPr>
          <w:noProof/>
        </w:rPr>
      </w:r>
      <w:r>
        <w:rPr>
          <w:noProof/>
        </w:rPr>
        <w:fldChar w:fldCharType="separate"/>
      </w:r>
      <w:r w:rsidR="004E5CAB">
        <w:rPr>
          <w:noProof/>
        </w:rPr>
        <w:t>31</w:t>
      </w:r>
      <w:r>
        <w:rPr>
          <w:noProof/>
        </w:rPr>
        <w:fldChar w:fldCharType="end"/>
      </w:r>
    </w:p>
    <w:p w14:paraId="0D68D0ED" w14:textId="77777777" w:rsidR="005D1DEA" w:rsidRDefault="005D1DEA">
      <w:pPr>
        <w:pStyle w:val="TM3"/>
        <w:tabs>
          <w:tab w:val="right" w:leader="dot" w:pos="7360"/>
        </w:tabs>
        <w:rPr>
          <w:rFonts w:eastAsiaTheme="minorEastAsia" w:cstheme="minorBidi"/>
          <w:i w:val="0"/>
          <w:iCs w:val="0"/>
          <w:noProof/>
          <w:sz w:val="24"/>
          <w:szCs w:val="24"/>
          <w:lang w:val="fr-FR" w:eastAsia="fr-FR"/>
        </w:rPr>
      </w:pPr>
      <w:r>
        <w:rPr>
          <w:noProof/>
        </w:rPr>
        <w:t>Ingrédients</w:t>
      </w:r>
      <w:r>
        <w:rPr>
          <w:noProof/>
        </w:rPr>
        <w:tab/>
      </w:r>
      <w:r>
        <w:rPr>
          <w:noProof/>
        </w:rPr>
        <w:fldChar w:fldCharType="begin"/>
      </w:r>
      <w:r>
        <w:rPr>
          <w:noProof/>
        </w:rPr>
        <w:instrText xml:space="preserve"> PAGEREF _Toc454061766 \h </w:instrText>
      </w:r>
      <w:r>
        <w:rPr>
          <w:noProof/>
        </w:rPr>
      </w:r>
      <w:r>
        <w:rPr>
          <w:noProof/>
        </w:rPr>
        <w:fldChar w:fldCharType="separate"/>
      </w:r>
      <w:r w:rsidR="004E5CAB">
        <w:rPr>
          <w:noProof/>
        </w:rPr>
        <w:t>32</w:t>
      </w:r>
      <w:r>
        <w:rPr>
          <w:noProof/>
        </w:rPr>
        <w:fldChar w:fldCharType="end"/>
      </w:r>
    </w:p>
    <w:p w14:paraId="0923D97C" w14:textId="77777777" w:rsidR="005D1DEA" w:rsidRDefault="005D1DEA">
      <w:pPr>
        <w:pStyle w:val="TM4"/>
        <w:tabs>
          <w:tab w:val="right" w:leader="dot" w:pos="7360"/>
        </w:tabs>
        <w:rPr>
          <w:rFonts w:eastAsiaTheme="minorEastAsia" w:cstheme="minorBidi"/>
          <w:noProof/>
          <w:sz w:val="24"/>
          <w:szCs w:val="24"/>
          <w:lang w:val="fr-FR" w:eastAsia="fr-FR"/>
        </w:rPr>
      </w:pPr>
      <w:r>
        <w:rPr>
          <w:noProof/>
        </w:rPr>
        <w:t>Le malt d’orge</w:t>
      </w:r>
      <w:r>
        <w:rPr>
          <w:noProof/>
        </w:rPr>
        <w:tab/>
      </w:r>
      <w:r>
        <w:rPr>
          <w:noProof/>
        </w:rPr>
        <w:fldChar w:fldCharType="begin"/>
      </w:r>
      <w:r>
        <w:rPr>
          <w:noProof/>
        </w:rPr>
        <w:instrText xml:space="preserve"> PAGEREF _Toc454061767 \h </w:instrText>
      </w:r>
      <w:r>
        <w:rPr>
          <w:noProof/>
        </w:rPr>
      </w:r>
      <w:r>
        <w:rPr>
          <w:noProof/>
        </w:rPr>
        <w:fldChar w:fldCharType="separate"/>
      </w:r>
      <w:r w:rsidR="004E5CAB">
        <w:rPr>
          <w:noProof/>
        </w:rPr>
        <w:t>32</w:t>
      </w:r>
      <w:r>
        <w:rPr>
          <w:noProof/>
        </w:rPr>
        <w:fldChar w:fldCharType="end"/>
      </w:r>
    </w:p>
    <w:p w14:paraId="3F5B252A" w14:textId="77777777" w:rsidR="005D1DEA" w:rsidRDefault="005D1DEA">
      <w:pPr>
        <w:pStyle w:val="TM4"/>
        <w:tabs>
          <w:tab w:val="right" w:leader="dot" w:pos="7360"/>
        </w:tabs>
        <w:rPr>
          <w:rFonts w:eastAsiaTheme="minorEastAsia" w:cstheme="minorBidi"/>
          <w:noProof/>
          <w:sz w:val="24"/>
          <w:szCs w:val="24"/>
          <w:lang w:val="fr-FR" w:eastAsia="fr-FR"/>
        </w:rPr>
      </w:pPr>
      <w:r>
        <w:rPr>
          <w:noProof/>
        </w:rPr>
        <w:t>Autres matières premières amylacées</w:t>
      </w:r>
      <w:r>
        <w:rPr>
          <w:noProof/>
        </w:rPr>
        <w:tab/>
      </w:r>
      <w:r>
        <w:rPr>
          <w:noProof/>
        </w:rPr>
        <w:fldChar w:fldCharType="begin"/>
      </w:r>
      <w:r>
        <w:rPr>
          <w:noProof/>
        </w:rPr>
        <w:instrText xml:space="preserve"> PAGEREF _Toc454061768 \h </w:instrText>
      </w:r>
      <w:r>
        <w:rPr>
          <w:noProof/>
        </w:rPr>
      </w:r>
      <w:r>
        <w:rPr>
          <w:noProof/>
        </w:rPr>
        <w:fldChar w:fldCharType="separate"/>
      </w:r>
      <w:r w:rsidR="004E5CAB">
        <w:rPr>
          <w:noProof/>
        </w:rPr>
        <w:t>33</w:t>
      </w:r>
      <w:r>
        <w:rPr>
          <w:noProof/>
        </w:rPr>
        <w:fldChar w:fldCharType="end"/>
      </w:r>
    </w:p>
    <w:p w14:paraId="26ADA22A" w14:textId="77777777" w:rsidR="005D1DEA" w:rsidRDefault="005D1DEA">
      <w:pPr>
        <w:pStyle w:val="TM4"/>
        <w:tabs>
          <w:tab w:val="right" w:leader="dot" w:pos="7360"/>
        </w:tabs>
        <w:rPr>
          <w:rFonts w:eastAsiaTheme="minorEastAsia" w:cstheme="minorBidi"/>
          <w:noProof/>
          <w:sz w:val="24"/>
          <w:szCs w:val="24"/>
          <w:lang w:val="fr-FR" w:eastAsia="fr-FR"/>
        </w:rPr>
      </w:pPr>
      <w:r>
        <w:rPr>
          <w:noProof/>
        </w:rPr>
        <w:t>Le houblon</w:t>
      </w:r>
      <w:r>
        <w:rPr>
          <w:noProof/>
        </w:rPr>
        <w:tab/>
      </w:r>
      <w:r>
        <w:rPr>
          <w:noProof/>
        </w:rPr>
        <w:fldChar w:fldCharType="begin"/>
      </w:r>
      <w:r>
        <w:rPr>
          <w:noProof/>
        </w:rPr>
        <w:instrText xml:space="preserve"> PAGEREF _Toc454061769 \h </w:instrText>
      </w:r>
      <w:r>
        <w:rPr>
          <w:noProof/>
        </w:rPr>
      </w:r>
      <w:r>
        <w:rPr>
          <w:noProof/>
        </w:rPr>
        <w:fldChar w:fldCharType="separate"/>
      </w:r>
      <w:r w:rsidR="004E5CAB">
        <w:rPr>
          <w:noProof/>
        </w:rPr>
        <w:t>33</w:t>
      </w:r>
      <w:r>
        <w:rPr>
          <w:noProof/>
        </w:rPr>
        <w:fldChar w:fldCharType="end"/>
      </w:r>
    </w:p>
    <w:p w14:paraId="6E32D9EE" w14:textId="77777777" w:rsidR="005D1DEA" w:rsidRDefault="005D1DEA">
      <w:pPr>
        <w:pStyle w:val="TM4"/>
        <w:tabs>
          <w:tab w:val="right" w:leader="dot" w:pos="7360"/>
        </w:tabs>
        <w:rPr>
          <w:rFonts w:eastAsiaTheme="minorEastAsia" w:cstheme="minorBidi"/>
          <w:noProof/>
          <w:sz w:val="24"/>
          <w:szCs w:val="24"/>
          <w:lang w:val="fr-FR" w:eastAsia="fr-FR"/>
        </w:rPr>
      </w:pPr>
      <w:r>
        <w:rPr>
          <w:noProof/>
        </w:rPr>
        <w:t>L’eau</w:t>
      </w:r>
      <w:r>
        <w:rPr>
          <w:noProof/>
        </w:rPr>
        <w:tab/>
      </w:r>
      <w:r>
        <w:rPr>
          <w:noProof/>
        </w:rPr>
        <w:fldChar w:fldCharType="begin"/>
      </w:r>
      <w:r>
        <w:rPr>
          <w:noProof/>
        </w:rPr>
        <w:instrText xml:space="preserve"> PAGEREF _Toc454061770 \h </w:instrText>
      </w:r>
      <w:r>
        <w:rPr>
          <w:noProof/>
        </w:rPr>
      </w:r>
      <w:r>
        <w:rPr>
          <w:noProof/>
        </w:rPr>
        <w:fldChar w:fldCharType="separate"/>
      </w:r>
      <w:r w:rsidR="004E5CAB">
        <w:rPr>
          <w:noProof/>
        </w:rPr>
        <w:t>33</w:t>
      </w:r>
      <w:r>
        <w:rPr>
          <w:noProof/>
        </w:rPr>
        <w:fldChar w:fldCharType="end"/>
      </w:r>
    </w:p>
    <w:p w14:paraId="2FDF73E7" w14:textId="77777777" w:rsidR="005D1DEA" w:rsidRDefault="005D1DEA">
      <w:pPr>
        <w:pStyle w:val="TM4"/>
        <w:tabs>
          <w:tab w:val="right" w:leader="dot" w:pos="7360"/>
        </w:tabs>
        <w:rPr>
          <w:rFonts w:eastAsiaTheme="minorEastAsia" w:cstheme="minorBidi"/>
          <w:noProof/>
          <w:sz w:val="24"/>
          <w:szCs w:val="24"/>
          <w:lang w:val="fr-FR" w:eastAsia="fr-FR"/>
        </w:rPr>
      </w:pPr>
      <w:r>
        <w:rPr>
          <w:noProof/>
        </w:rPr>
        <w:t>La levure</w:t>
      </w:r>
      <w:r>
        <w:rPr>
          <w:noProof/>
        </w:rPr>
        <w:tab/>
      </w:r>
      <w:r>
        <w:rPr>
          <w:noProof/>
        </w:rPr>
        <w:fldChar w:fldCharType="begin"/>
      </w:r>
      <w:r>
        <w:rPr>
          <w:noProof/>
        </w:rPr>
        <w:instrText xml:space="preserve"> PAGEREF _Toc454061771 \h </w:instrText>
      </w:r>
      <w:r>
        <w:rPr>
          <w:noProof/>
        </w:rPr>
      </w:r>
      <w:r>
        <w:rPr>
          <w:noProof/>
        </w:rPr>
        <w:fldChar w:fldCharType="separate"/>
      </w:r>
      <w:r w:rsidR="004E5CAB">
        <w:rPr>
          <w:noProof/>
        </w:rPr>
        <w:t>34</w:t>
      </w:r>
      <w:r>
        <w:rPr>
          <w:noProof/>
        </w:rPr>
        <w:fldChar w:fldCharType="end"/>
      </w:r>
    </w:p>
    <w:p w14:paraId="2A6E22E3" w14:textId="77777777" w:rsidR="005D1DEA" w:rsidRDefault="005D1DEA">
      <w:pPr>
        <w:pStyle w:val="TM3"/>
        <w:tabs>
          <w:tab w:val="right" w:leader="dot" w:pos="7360"/>
        </w:tabs>
        <w:rPr>
          <w:rFonts w:eastAsiaTheme="minorEastAsia" w:cstheme="minorBidi"/>
          <w:i w:val="0"/>
          <w:iCs w:val="0"/>
          <w:noProof/>
          <w:sz w:val="24"/>
          <w:szCs w:val="24"/>
          <w:lang w:val="fr-FR" w:eastAsia="fr-FR"/>
        </w:rPr>
      </w:pPr>
      <w:r>
        <w:rPr>
          <w:noProof/>
        </w:rPr>
        <w:t>La fabrication de la bière</w:t>
      </w:r>
      <w:r>
        <w:rPr>
          <w:noProof/>
        </w:rPr>
        <w:tab/>
      </w:r>
      <w:r>
        <w:rPr>
          <w:noProof/>
        </w:rPr>
        <w:fldChar w:fldCharType="begin"/>
      </w:r>
      <w:r>
        <w:rPr>
          <w:noProof/>
        </w:rPr>
        <w:instrText xml:space="preserve"> PAGEREF _Toc454061772 \h </w:instrText>
      </w:r>
      <w:r>
        <w:rPr>
          <w:noProof/>
        </w:rPr>
      </w:r>
      <w:r>
        <w:rPr>
          <w:noProof/>
        </w:rPr>
        <w:fldChar w:fldCharType="separate"/>
      </w:r>
      <w:r w:rsidR="004E5CAB">
        <w:rPr>
          <w:noProof/>
        </w:rPr>
        <w:t>34</w:t>
      </w:r>
      <w:r>
        <w:rPr>
          <w:noProof/>
        </w:rPr>
        <w:fldChar w:fldCharType="end"/>
      </w:r>
    </w:p>
    <w:p w14:paraId="5E3D1A42" w14:textId="77777777" w:rsidR="005D1DEA" w:rsidRDefault="005D1DEA">
      <w:pPr>
        <w:pStyle w:val="TM4"/>
        <w:tabs>
          <w:tab w:val="right" w:leader="dot" w:pos="7360"/>
        </w:tabs>
        <w:rPr>
          <w:rFonts w:eastAsiaTheme="minorEastAsia" w:cstheme="minorBidi"/>
          <w:noProof/>
          <w:sz w:val="24"/>
          <w:szCs w:val="24"/>
          <w:lang w:val="fr-FR" w:eastAsia="fr-FR"/>
        </w:rPr>
      </w:pPr>
      <w:r>
        <w:rPr>
          <w:noProof/>
        </w:rPr>
        <w:t>Le brassage</w:t>
      </w:r>
      <w:r>
        <w:rPr>
          <w:noProof/>
        </w:rPr>
        <w:tab/>
      </w:r>
      <w:r>
        <w:rPr>
          <w:noProof/>
        </w:rPr>
        <w:fldChar w:fldCharType="begin"/>
      </w:r>
      <w:r>
        <w:rPr>
          <w:noProof/>
        </w:rPr>
        <w:instrText xml:space="preserve"> PAGEREF _Toc454061773 \h </w:instrText>
      </w:r>
      <w:r>
        <w:rPr>
          <w:noProof/>
        </w:rPr>
      </w:r>
      <w:r>
        <w:rPr>
          <w:noProof/>
        </w:rPr>
        <w:fldChar w:fldCharType="separate"/>
      </w:r>
      <w:r w:rsidR="004E5CAB">
        <w:rPr>
          <w:noProof/>
        </w:rPr>
        <w:t>34</w:t>
      </w:r>
      <w:r>
        <w:rPr>
          <w:noProof/>
        </w:rPr>
        <w:fldChar w:fldCharType="end"/>
      </w:r>
    </w:p>
    <w:p w14:paraId="69252DDE" w14:textId="77777777" w:rsidR="005D1DEA" w:rsidRDefault="005D1DEA">
      <w:pPr>
        <w:pStyle w:val="TM4"/>
        <w:tabs>
          <w:tab w:val="right" w:leader="dot" w:pos="7360"/>
        </w:tabs>
        <w:rPr>
          <w:rFonts w:eastAsiaTheme="minorEastAsia" w:cstheme="minorBidi"/>
          <w:noProof/>
          <w:sz w:val="24"/>
          <w:szCs w:val="24"/>
          <w:lang w:val="fr-FR" w:eastAsia="fr-FR"/>
        </w:rPr>
      </w:pPr>
      <w:r>
        <w:rPr>
          <w:noProof/>
        </w:rPr>
        <w:t>La fermentation</w:t>
      </w:r>
      <w:r>
        <w:rPr>
          <w:noProof/>
        </w:rPr>
        <w:tab/>
      </w:r>
      <w:r>
        <w:rPr>
          <w:noProof/>
        </w:rPr>
        <w:fldChar w:fldCharType="begin"/>
      </w:r>
      <w:r>
        <w:rPr>
          <w:noProof/>
        </w:rPr>
        <w:instrText xml:space="preserve"> PAGEREF _Toc454061774 \h </w:instrText>
      </w:r>
      <w:r>
        <w:rPr>
          <w:noProof/>
        </w:rPr>
      </w:r>
      <w:r>
        <w:rPr>
          <w:noProof/>
        </w:rPr>
        <w:fldChar w:fldCharType="separate"/>
      </w:r>
      <w:r w:rsidR="004E5CAB">
        <w:rPr>
          <w:noProof/>
        </w:rPr>
        <w:t>35</w:t>
      </w:r>
      <w:r>
        <w:rPr>
          <w:noProof/>
        </w:rPr>
        <w:fldChar w:fldCharType="end"/>
      </w:r>
    </w:p>
    <w:p w14:paraId="525D79F6" w14:textId="77777777" w:rsidR="005D1DEA" w:rsidRDefault="005D1DEA">
      <w:pPr>
        <w:pStyle w:val="TM4"/>
        <w:tabs>
          <w:tab w:val="right" w:leader="dot" w:pos="7360"/>
        </w:tabs>
        <w:rPr>
          <w:rFonts w:eastAsiaTheme="minorEastAsia" w:cstheme="minorBidi"/>
          <w:noProof/>
          <w:sz w:val="24"/>
          <w:szCs w:val="24"/>
          <w:lang w:val="fr-FR" w:eastAsia="fr-FR"/>
        </w:rPr>
      </w:pPr>
      <w:r>
        <w:rPr>
          <w:noProof/>
        </w:rPr>
        <w:t>La garde</w:t>
      </w:r>
      <w:r>
        <w:rPr>
          <w:noProof/>
        </w:rPr>
        <w:tab/>
      </w:r>
      <w:r>
        <w:rPr>
          <w:noProof/>
        </w:rPr>
        <w:fldChar w:fldCharType="begin"/>
      </w:r>
      <w:r>
        <w:rPr>
          <w:noProof/>
        </w:rPr>
        <w:instrText xml:space="preserve"> PAGEREF _Toc454061775 \h </w:instrText>
      </w:r>
      <w:r>
        <w:rPr>
          <w:noProof/>
        </w:rPr>
      </w:r>
      <w:r>
        <w:rPr>
          <w:noProof/>
        </w:rPr>
        <w:fldChar w:fldCharType="separate"/>
      </w:r>
      <w:r w:rsidR="004E5CAB">
        <w:rPr>
          <w:noProof/>
        </w:rPr>
        <w:t>35</w:t>
      </w:r>
      <w:r>
        <w:rPr>
          <w:noProof/>
        </w:rPr>
        <w:fldChar w:fldCharType="end"/>
      </w:r>
    </w:p>
    <w:p w14:paraId="671CA3D0" w14:textId="77777777" w:rsidR="005D1DEA" w:rsidRDefault="005D1DEA">
      <w:pPr>
        <w:pStyle w:val="TM4"/>
        <w:tabs>
          <w:tab w:val="right" w:leader="dot" w:pos="7360"/>
        </w:tabs>
        <w:rPr>
          <w:rFonts w:eastAsiaTheme="minorEastAsia" w:cstheme="minorBidi"/>
          <w:noProof/>
          <w:sz w:val="24"/>
          <w:szCs w:val="24"/>
          <w:lang w:val="fr-FR" w:eastAsia="fr-FR"/>
        </w:rPr>
      </w:pPr>
      <w:r>
        <w:rPr>
          <w:noProof/>
        </w:rPr>
        <w:t>La filtration</w:t>
      </w:r>
      <w:r>
        <w:rPr>
          <w:noProof/>
        </w:rPr>
        <w:tab/>
      </w:r>
      <w:r>
        <w:rPr>
          <w:noProof/>
        </w:rPr>
        <w:fldChar w:fldCharType="begin"/>
      </w:r>
      <w:r>
        <w:rPr>
          <w:noProof/>
        </w:rPr>
        <w:instrText xml:space="preserve"> PAGEREF _Toc454061776 \h </w:instrText>
      </w:r>
      <w:r>
        <w:rPr>
          <w:noProof/>
        </w:rPr>
      </w:r>
      <w:r>
        <w:rPr>
          <w:noProof/>
        </w:rPr>
        <w:fldChar w:fldCharType="separate"/>
      </w:r>
      <w:r w:rsidR="004E5CAB">
        <w:rPr>
          <w:noProof/>
        </w:rPr>
        <w:t>35</w:t>
      </w:r>
      <w:r>
        <w:rPr>
          <w:noProof/>
        </w:rPr>
        <w:fldChar w:fldCharType="end"/>
      </w:r>
    </w:p>
    <w:p w14:paraId="50C54D69" w14:textId="77777777" w:rsidR="005D1DEA" w:rsidRDefault="005D1DEA">
      <w:pPr>
        <w:pStyle w:val="TM4"/>
        <w:tabs>
          <w:tab w:val="right" w:leader="dot" w:pos="7360"/>
        </w:tabs>
        <w:rPr>
          <w:rFonts w:eastAsiaTheme="minorEastAsia" w:cstheme="minorBidi"/>
          <w:noProof/>
          <w:sz w:val="24"/>
          <w:szCs w:val="24"/>
          <w:lang w:val="fr-FR" w:eastAsia="fr-FR"/>
        </w:rPr>
      </w:pPr>
      <w:r>
        <w:rPr>
          <w:noProof/>
        </w:rPr>
        <w:t>La mise en bouteille et le conditionnement</w:t>
      </w:r>
      <w:r>
        <w:rPr>
          <w:noProof/>
        </w:rPr>
        <w:tab/>
      </w:r>
      <w:r>
        <w:rPr>
          <w:noProof/>
        </w:rPr>
        <w:fldChar w:fldCharType="begin"/>
      </w:r>
      <w:r>
        <w:rPr>
          <w:noProof/>
        </w:rPr>
        <w:instrText xml:space="preserve"> PAGEREF _Toc454061777 \h </w:instrText>
      </w:r>
      <w:r>
        <w:rPr>
          <w:noProof/>
        </w:rPr>
      </w:r>
      <w:r>
        <w:rPr>
          <w:noProof/>
        </w:rPr>
        <w:fldChar w:fldCharType="separate"/>
      </w:r>
      <w:r w:rsidR="004E5CAB">
        <w:rPr>
          <w:noProof/>
        </w:rPr>
        <w:t>35</w:t>
      </w:r>
      <w:r>
        <w:rPr>
          <w:noProof/>
        </w:rPr>
        <w:fldChar w:fldCharType="end"/>
      </w:r>
    </w:p>
    <w:p w14:paraId="3C378FBC" w14:textId="77777777" w:rsidR="005D1DEA" w:rsidRDefault="005D1DEA">
      <w:pPr>
        <w:pStyle w:val="TM2"/>
        <w:tabs>
          <w:tab w:val="right" w:leader="dot" w:pos="7360"/>
        </w:tabs>
        <w:rPr>
          <w:rFonts w:eastAsiaTheme="minorEastAsia" w:cstheme="minorBidi"/>
          <w:smallCaps w:val="0"/>
          <w:noProof/>
          <w:sz w:val="24"/>
          <w:szCs w:val="24"/>
          <w:lang w:val="fr-FR" w:eastAsia="fr-FR"/>
        </w:rPr>
      </w:pPr>
      <w:r>
        <w:rPr>
          <w:noProof/>
        </w:rPr>
        <w:t>Business Process Modeling Notation (BPMN)</w:t>
      </w:r>
      <w:r>
        <w:rPr>
          <w:noProof/>
        </w:rPr>
        <w:tab/>
      </w:r>
      <w:r>
        <w:rPr>
          <w:noProof/>
        </w:rPr>
        <w:fldChar w:fldCharType="begin"/>
      </w:r>
      <w:r>
        <w:rPr>
          <w:noProof/>
        </w:rPr>
        <w:instrText xml:space="preserve"> PAGEREF _Toc454061778 \h </w:instrText>
      </w:r>
      <w:r>
        <w:rPr>
          <w:noProof/>
        </w:rPr>
      </w:r>
      <w:r>
        <w:rPr>
          <w:noProof/>
        </w:rPr>
        <w:fldChar w:fldCharType="separate"/>
      </w:r>
      <w:r w:rsidR="004E5CAB">
        <w:rPr>
          <w:noProof/>
        </w:rPr>
        <w:t>36</w:t>
      </w:r>
      <w:r>
        <w:rPr>
          <w:noProof/>
        </w:rPr>
        <w:fldChar w:fldCharType="end"/>
      </w:r>
    </w:p>
    <w:p w14:paraId="3A91E9ED" w14:textId="77777777" w:rsidR="005D1DEA" w:rsidRDefault="005D1DEA">
      <w:pPr>
        <w:pStyle w:val="TM3"/>
        <w:tabs>
          <w:tab w:val="right" w:leader="dot" w:pos="7360"/>
        </w:tabs>
        <w:rPr>
          <w:rFonts w:eastAsiaTheme="minorEastAsia" w:cstheme="minorBidi"/>
          <w:i w:val="0"/>
          <w:iCs w:val="0"/>
          <w:noProof/>
          <w:sz w:val="24"/>
          <w:szCs w:val="24"/>
          <w:lang w:val="fr-FR" w:eastAsia="fr-FR"/>
        </w:rPr>
      </w:pPr>
      <w:r>
        <w:rPr>
          <w:noProof/>
        </w:rPr>
        <w:t>La palette d’éléments BPMN 2.0</w:t>
      </w:r>
      <w:r>
        <w:rPr>
          <w:noProof/>
        </w:rPr>
        <w:tab/>
      </w:r>
      <w:r>
        <w:rPr>
          <w:noProof/>
        </w:rPr>
        <w:fldChar w:fldCharType="begin"/>
      </w:r>
      <w:r>
        <w:rPr>
          <w:noProof/>
        </w:rPr>
        <w:instrText xml:space="preserve"> PAGEREF _Toc454061779 \h </w:instrText>
      </w:r>
      <w:r>
        <w:rPr>
          <w:noProof/>
        </w:rPr>
      </w:r>
      <w:r>
        <w:rPr>
          <w:noProof/>
        </w:rPr>
        <w:fldChar w:fldCharType="separate"/>
      </w:r>
      <w:r w:rsidR="004E5CAB">
        <w:rPr>
          <w:noProof/>
        </w:rPr>
        <w:t>37</w:t>
      </w:r>
      <w:r>
        <w:rPr>
          <w:noProof/>
        </w:rPr>
        <w:fldChar w:fldCharType="end"/>
      </w:r>
    </w:p>
    <w:p w14:paraId="0AC7FFA5" w14:textId="77777777" w:rsidR="005D1DEA" w:rsidRDefault="005D1DEA">
      <w:pPr>
        <w:pStyle w:val="TM3"/>
        <w:tabs>
          <w:tab w:val="right" w:leader="dot" w:pos="7360"/>
        </w:tabs>
        <w:rPr>
          <w:rFonts w:eastAsiaTheme="minorEastAsia" w:cstheme="minorBidi"/>
          <w:i w:val="0"/>
          <w:iCs w:val="0"/>
          <w:noProof/>
          <w:sz w:val="24"/>
          <w:szCs w:val="24"/>
          <w:lang w:val="fr-FR" w:eastAsia="fr-FR"/>
        </w:rPr>
      </w:pPr>
      <w:r>
        <w:rPr>
          <w:noProof/>
        </w:rPr>
        <w:t>Les niveaux d’utilisation</w:t>
      </w:r>
      <w:r>
        <w:rPr>
          <w:noProof/>
        </w:rPr>
        <w:tab/>
      </w:r>
      <w:r>
        <w:rPr>
          <w:noProof/>
        </w:rPr>
        <w:fldChar w:fldCharType="begin"/>
      </w:r>
      <w:r>
        <w:rPr>
          <w:noProof/>
        </w:rPr>
        <w:instrText xml:space="preserve"> PAGEREF _Toc454061780 \h </w:instrText>
      </w:r>
      <w:r>
        <w:rPr>
          <w:noProof/>
        </w:rPr>
      </w:r>
      <w:r>
        <w:rPr>
          <w:noProof/>
        </w:rPr>
        <w:fldChar w:fldCharType="separate"/>
      </w:r>
      <w:r w:rsidR="004E5CAB">
        <w:rPr>
          <w:noProof/>
        </w:rPr>
        <w:t>38</w:t>
      </w:r>
      <w:r>
        <w:rPr>
          <w:noProof/>
        </w:rPr>
        <w:fldChar w:fldCharType="end"/>
      </w:r>
    </w:p>
    <w:p w14:paraId="35A7088D" w14:textId="77777777" w:rsidR="005D1DEA" w:rsidRDefault="005D1DEA">
      <w:pPr>
        <w:pStyle w:val="TM3"/>
        <w:tabs>
          <w:tab w:val="right" w:leader="dot" w:pos="7360"/>
        </w:tabs>
        <w:rPr>
          <w:rFonts w:eastAsiaTheme="minorEastAsia" w:cstheme="minorBidi"/>
          <w:i w:val="0"/>
          <w:iCs w:val="0"/>
          <w:noProof/>
          <w:sz w:val="24"/>
          <w:szCs w:val="24"/>
          <w:lang w:val="fr-FR" w:eastAsia="fr-FR"/>
        </w:rPr>
      </w:pPr>
      <w:r>
        <w:rPr>
          <w:noProof/>
        </w:rPr>
        <w:t>Méthodes et styles</w:t>
      </w:r>
      <w:r>
        <w:rPr>
          <w:noProof/>
        </w:rPr>
        <w:tab/>
      </w:r>
      <w:r>
        <w:rPr>
          <w:noProof/>
        </w:rPr>
        <w:fldChar w:fldCharType="begin"/>
      </w:r>
      <w:r>
        <w:rPr>
          <w:noProof/>
        </w:rPr>
        <w:instrText xml:space="preserve"> PAGEREF _Toc454061781 \h </w:instrText>
      </w:r>
      <w:r>
        <w:rPr>
          <w:noProof/>
        </w:rPr>
      </w:r>
      <w:r>
        <w:rPr>
          <w:noProof/>
        </w:rPr>
        <w:fldChar w:fldCharType="separate"/>
      </w:r>
      <w:r w:rsidR="004E5CAB">
        <w:rPr>
          <w:noProof/>
        </w:rPr>
        <w:t>38</w:t>
      </w:r>
      <w:r>
        <w:rPr>
          <w:noProof/>
        </w:rPr>
        <w:fldChar w:fldCharType="end"/>
      </w:r>
    </w:p>
    <w:p w14:paraId="63FFD81F" w14:textId="77777777" w:rsidR="005D1DEA" w:rsidRDefault="005D1DEA">
      <w:pPr>
        <w:pStyle w:val="TM4"/>
        <w:tabs>
          <w:tab w:val="right" w:leader="dot" w:pos="7360"/>
        </w:tabs>
        <w:rPr>
          <w:rFonts w:eastAsiaTheme="minorEastAsia" w:cstheme="minorBidi"/>
          <w:noProof/>
          <w:sz w:val="24"/>
          <w:szCs w:val="24"/>
          <w:lang w:val="fr-FR" w:eastAsia="fr-FR"/>
        </w:rPr>
      </w:pPr>
      <w:r>
        <w:rPr>
          <w:noProof/>
        </w:rPr>
        <w:t>Niveau 1</w:t>
      </w:r>
      <w:r>
        <w:rPr>
          <w:noProof/>
        </w:rPr>
        <w:tab/>
      </w:r>
      <w:r>
        <w:rPr>
          <w:noProof/>
        </w:rPr>
        <w:fldChar w:fldCharType="begin"/>
      </w:r>
      <w:r>
        <w:rPr>
          <w:noProof/>
        </w:rPr>
        <w:instrText xml:space="preserve"> PAGEREF _Toc454061782 \h </w:instrText>
      </w:r>
      <w:r>
        <w:rPr>
          <w:noProof/>
        </w:rPr>
      </w:r>
      <w:r>
        <w:rPr>
          <w:noProof/>
        </w:rPr>
        <w:fldChar w:fldCharType="separate"/>
      </w:r>
      <w:r w:rsidR="004E5CAB">
        <w:rPr>
          <w:noProof/>
        </w:rPr>
        <w:t>38</w:t>
      </w:r>
      <w:r>
        <w:rPr>
          <w:noProof/>
        </w:rPr>
        <w:fldChar w:fldCharType="end"/>
      </w:r>
    </w:p>
    <w:p w14:paraId="6913015D" w14:textId="77777777" w:rsidR="005D1DEA" w:rsidRDefault="005D1DEA">
      <w:pPr>
        <w:pStyle w:val="TM4"/>
        <w:tabs>
          <w:tab w:val="right" w:leader="dot" w:pos="7360"/>
        </w:tabs>
        <w:rPr>
          <w:rFonts w:eastAsiaTheme="minorEastAsia" w:cstheme="minorBidi"/>
          <w:noProof/>
          <w:sz w:val="24"/>
          <w:szCs w:val="24"/>
          <w:lang w:val="fr-FR" w:eastAsia="fr-FR"/>
        </w:rPr>
      </w:pPr>
      <w:r>
        <w:rPr>
          <w:noProof/>
        </w:rPr>
        <w:t>Niveau 2</w:t>
      </w:r>
      <w:r>
        <w:rPr>
          <w:noProof/>
        </w:rPr>
        <w:tab/>
      </w:r>
      <w:r>
        <w:rPr>
          <w:noProof/>
        </w:rPr>
        <w:fldChar w:fldCharType="begin"/>
      </w:r>
      <w:r>
        <w:rPr>
          <w:noProof/>
        </w:rPr>
        <w:instrText xml:space="preserve"> PAGEREF _Toc454061783 \h </w:instrText>
      </w:r>
      <w:r>
        <w:rPr>
          <w:noProof/>
        </w:rPr>
      </w:r>
      <w:r>
        <w:rPr>
          <w:noProof/>
        </w:rPr>
        <w:fldChar w:fldCharType="separate"/>
      </w:r>
      <w:r w:rsidR="004E5CAB">
        <w:rPr>
          <w:noProof/>
        </w:rPr>
        <w:t>39</w:t>
      </w:r>
      <w:r>
        <w:rPr>
          <w:noProof/>
        </w:rPr>
        <w:fldChar w:fldCharType="end"/>
      </w:r>
    </w:p>
    <w:p w14:paraId="19284067" w14:textId="77777777" w:rsidR="005D1DEA" w:rsidRDefault="005D1DEA">
      <w:pPr>
        <w:pStyle w:val="TM3"/>
        <w:tabs>
          <w:tab w:val="right" w:leader="dot" w:pos="7360"/>
        </w:tabs>
        <w:rPr>
          <w:rFonts w:eastAsiaTheme="minorEastAsia" w:cstheme="minorBidi"/>
          <w:i w:val="0"/>
          <w:iCs w:val="0"/>
          <w:noProof/>
          <w:sz w:val="24"/>
          <w:szCs w:val="24"/>
          <w:lang w:val="fr-FR" w:eastAsia="fr-FR"/>
        </w:rPr>
      </w:pPr>
      <w:r>
        <w:rPr>
          <w:noProof/>
        </w:rPr>
        <w:t>Processus et procédures</w:t>
      </w:r>
      <w:r>
        <w:rPr>
          <w:noProof/>
        </w:rPr>
        <w:tab/>
      </w:r>
      <w:r>
        <w:rPr>
          <w:noProof/>
        </w:rPr>
        <w:fldChar w:fldCharType="begin"/>
      </w:r>
      <w:r>
        <w:rPr>
          <w:noProof/>
        </w:rPr>
        <w:instrText xml:space="preserve"> PAGEREF _Toc454061784 \h </w:instrText>
      </w:r>
      <w:r>
        <w:rPr>
          <w:noProof/>
        </w:rPr>
      </w:r>
      <w:r>
        <w:rPr>
          <w:noProof/>
        </w:rPr>
        <w:fldChar w:fldCharType="separate"/>
      </w:r>
      <w:r w:rsidR="004E5CAB">
        <w:rPr>
          <w:noProof/>
        </w:rPr>
        <w:t>40</w:t>
      </w:r>
      <w:r>
        <w:rPr>
          <w:noProof/>
        </w:rPr>
        <w:fldChar w:fldCharType="end"/>
      </w:r>
    </w:p>
    <w:p w14:paraId="383B6D4F" w14:textId="77777777" w:rsidR="005D1DEA" w:rsidRDefault="005D1DEA">
      <w:pPr>
        <w:pStyle w:val="TM1"/>
        <w:tabs>
          <w:tab w:val="right" w:leader="dot" w:pos="7360"/>
        </w:tabs>
        <w:rPr>
          <w:rFonts w:eastAsiaTheme="minorEastAsia" w:cstheme="minorBidi"/>
          <w:b w:val="0"/>
          <w:bCs w:val="0"/>
          <w:caps w:val="0"/>
          <w:noProof/>
          <w:sz w:val="24"/>
          <w:szCs w:val="24"/>
          <w:lang w:val="fr-FR" w:eastAsia="fr-FR"/>
        </w:rPr>
      </w:pPr>
      <w:r>
        <w:rPr>
          <w:noProof/>
        </w:rPr>
        <w:t>Partie pratique</w:t>
      </w:r>
      <w:r>
        <w:rPr>
          <w:noProof/>
        </w:rPr>
        <w:tab/>
      </w:r>
      <w:r>
        <w:rPr>
          <w:noProof/>
        </w:rPr>
        <w:fldChar w:fldCharType="begin"/>
      </w:r>
      <w:r>
        <w:rPr>
          <w:noProof/>
        </w:rPr>
        <w:instrText xml:space="preserve"> PAGEREF _Toc454061785 \h </w:instrText>
      </w:r>
      <w:r>
        <w:rPr>
          <w:noProof/>
        </w:rPr>
      </w:r>
      <w:r>
        <w:rPr>
          <w:noProof/>
        </w:rPr>
        <w:fldChar w:fldCharType="separate"/>
      </w:r>
      <w:r w:rsidR="004E5CAB">
        <w:rPr>
          <w:noProof/>
        </w:rPr>
        <w:t>42</w:t>
      </w:r>
      <w:r>
        <w:rPr>
          <w:noProof/>
        </w:rPr>
        <w:fldChar w:fldCharType="end"/>
      </w:r>
    </w:p>
    <w:p w14:paraId="5ADD4AE3" w14:textId="77777777" w:rsidR="005D1DEA" w:rsidRDefault="005D1DEA">
      <w:pPr>
        <w:pStyle w:val="TM2"/>
        <w:tabs>
          <w:tab w:val="right" w:leader="dot" w:pos="7360"/>
        </w:tabs>
        <w:rPr>
          <w:rFonts w:eastAsiaTheme="minorEastAsia" w:cstheme="minorBidi"/>
          <w:smallCaps w:val="0"/>
          <w:noProof/>
          <w:sz w:val="24"/>
          <w:szCs w:val="24"/>
          <w:lang w:val="fr-FR" w:eastAsia="fr-FR"/>
        </w:rPr>
      </w:pPr>
      <w:r>
        <w:rPr>
          <w:noProof/>
        </w:rPr>
        <w:t>Scénario</w:t>
      </w:r>
      <w:r>
        <w:rPr>
          <w:noProof/>
        </w:rPr>
        <w:tab/>
      </w:r>
      <w:r>
        <w:rPr>
          <w:noProof/>
        </w:rPr>
        <w:fldChar w:fldCharType="begin"/>
      </w:r>
      <w:r>
        <w:rPr>
          <w:noProof/>
        </w:rPr>
        <w:instrText xml:space="preserve"> PAGEREF _Toc454061786 \h </w:instrText>
      </w:r>
      <w:r>
        <w:rPr>
          <w:noProof/>
        </w:rPr>
      </w:r>
      <w:r>
        <w:rPr>
          <w:noProof/>
        </w:rPr>
        <w:fldChar w:fldCharType="separate"/>
      </w:r>
      <w:r w:rsidR="004E5CAB">
        <w:rPr>
          <w:noProof/>
        </w:rPr>
        <w:t>43</w:t>
      </w:r>
      <w:r>
        <w:rPr>
          <w:noProof/>
        </w:rPr>
        <w:fldChar w:fldCharType="end"/>
      </w:r>
    </w:p>
    <w:p w14:paraId="768EC279" w14:textId="77777777" w:rsidR="005D1DEA" w:rsidRDefault="005D1DEA">
      <w:pPr>
        <w:pStyle w:val="TM3"/>
        <w:tabs>
          <w:tab w:val="right" w:leader="dot" w:pos="7360"/>
        </w:tabs>
        <w:rPr>
          <w:rFonts w:eastAsiaTheme="minorEastAsia" w:cstheme="minorBidi"/>
          <w:i w:val="0"/>
          <w:iCs w:val="0"/>
          <w:noProof/>
          <w:sz w:val="24"/>
          <w:szCs w:val="24"/>
          <w:lang w:val="fr-FR" w:eastAsia="fr-FR"/>
        </w:rPr>
      </w:pPr>
      <w:r>
        <w:rPr>
          <w:noProof/>
        </w:rPr>
        <w:t>Démarche et critères pour le développement</w:t>
      </w:r>
      <w:r>
        <w:rPr>
          <w:noProof/>
        </w:rPr>
        <w:tab/>
      </w:r>
      <w:r>
        <w:rPr>
          <w:noProof/>
        </w:rPr>
        <w:fldChar w:fldCharType="begin"/>
      </w:r>
      <w:r>
        <w:rPr>
          <w:noProof/>
        </w:rPr>
        <w:instrText xml:space="preserve"> PAGEREF _Toc454061787 \h </w:instrText>
      </w:r>
      <w:r>
        <w:rPr>
          <w:noProof/>
        </w:rPr>
      </w:r>
      <w:r>
        <w:rPr>
          <w:noProof/>
        </w:rPr>
        <w:fldChar w:fldCharType="separate"/>
      </w:r>
      <w:r w:rsidR="004E5CAB">
        <w:rPr>
          <w:noProof/>
        </w:rPr>
        <w:t>44</w:t>
      </w:r>
      <w:r>
        <w:rPr>
          <w:noProof/>
        </w:rPr>
        <w:fldChar w:fldCharType="end"/>
      </w:r>
    </w:p>
    <w:p w14:paraId="5DC79E41" w14:textId="77777777" w:rsidR="005D1DEA" w:rsidRDefault="005D1DEA">
      <w:pPr>
        <w:pStyle w:val="TM4"/>
        <w:tabs>
          <w:tab w:val="right" w:leader="dot" w:pos="7360"/>
        </w:tabs>
        <w:rPr>
          <w:rFonts w:eastAsiaTheme="minorEastAsia" w:cstheme="minorBidi"/>
          <w:noProof/>
          <w:sz w:val="24"/>
          <w:szCs w:val="24"/>
          <w:lang w:val="fr-FR" w:eastAsia="fr-FR"/>
        </w:rPr>
      </w:pPr>
      <w:r>
        <w:rPr>
          <w:noProof/>
        </w:rPr>
        <w:t>Définir un contexte accrocheur</w:t>
      </w:r>
      <w:r>
        <w:rPr>
          <w:noProof/>
        </w:rPr>
        <w:tab/>
      </w:r>
      <w:r>
        <w:rPr>
          <w:noProof/>
        </w:rPr>
        <w:fldChar w:fldCharType="begin"/>
      </w:r>
      <w:r>
        <w:rPr>
          <w:noProof/>
        </w:rPr>
        <w:instrText xml:space="preserve"> PAGEREF _Toc454061788 \h </w:instrText>
      </w:r>
      <w:r>
        <w:rPr>
          <w:noProof/>
        </w:rPr>
      </w:r>
      <w:r>
        <w:rPr>
          <w:noProof/>
        </w:rPr>
        <w:fldChar w:fldCharType="separate"/>
      </w:r>
      <w:r w:rsidR="004E5CAB">
        <w:rPr>
          <w:noProof/>
        </w:rPr>
        <w:t>44</w:t>
      </w:r>
      <w:r>
        <w:rPr>
          <w:noProof/>
        </w:rPr>
        <w:fldChar w:fldCharType="end"/>
      </w:r>
    </w:p>
    <w:p w14:paraId="4E0F1F05" w14:textId="77777777" w:rsidR="005D1DEA" w:rsidRDefault="005D1DEA">
      <w:pPr>
        <w:pStyle w:val="TM4"/>
        <w:tabs>
          <w:tab w:val="right" w:leader="dot" w:pos="7360"/>
        </w:tabs>
        <w:rPr>
          <w:rFonts w:eastAsiaTheme="minorEastAsia" w:cstheme="minorBidi"/>
          <w:noProof/>
          <w:sz w:val="24"/>
          <w:szCs w:val="24"/>
          <w:lang w:val="fr-FR" w:eastAsia="fr-FR"/>
        </w:rPr>
      </w:pPr>
      <w:r>
        <w:rPr>
          <w:noProof/>
        </w:rPr>
        <w:t>Définir la valeur ajoutée</w:t>
      </w:r>
      <w:r>
        <w:rPr>
          <w:noProof/>
        </w:rPr>
        <w:tab/>
      </w:r>
      <w:r>
        <w:rPr>
          <w:noProof/>
        </w:rPr>
        <w:fldChar w:fldCharType="begin"/>
      </w:r>
      <w:r>
        <w:rPr>
          <w:noProof/>
        </w:rPr>
        <w:instrText xml:space="preserve"> PAGEREF _Toc454061789 \h </w:instrText>
      </w:r>
      <w:r>
        <w:rPr>
          <w:noProof/>
        </w:rPr>
      </w:r>
      <w:r>
        <w:rPr>
          <w:noProof/>
        </w:rPr>
        <w:fldChar w:fldCharType="separate"/>
      </w:r>
      <w:r w:rsidR="004E5CAB">
        <w:rPr>
          <w:noProof/>
        </w:rPr>
        <w:t>44</w:t>
      </w:r>
      <w:r>
        <w:rPr>
          <w:noProof/>
        </w:rPr>
        <w:fldChar w:fldCharType="end"/>
      </w:r>
    </w:p>
    <w:p w14:paraId="3525E2E0" w14:textId="77777777" w:rsidR="005D1DEA" w:rsidRDefault="005D1DEA">
      <w:pPr>
        <w:pStyle w:val="TM4"/>
        <w:tabs>
          <w:tab w:val="right" w:leader="dot" w:pos="7360"/>
        </w:tabs>
        <w:rPr>
          <w:rFonts w:eastAsiaTheme="minorEastAsia" w:cstheme="minorBidi"/>
          <w:noProof/>
          <w:sz w:val="24"/>
          <w:szCs w:val="24"/>
          <w:lang w:val="fr-FR" w:eastAsia="fr-FR"/>
        </w:rPr>
      </w:pPr>
      <w:r>
        <w:rPr>
          <w:noProof/>
        </w:rPr>
        <w:t>Définir le type d’affaire</w:t>
      </w:r>
      <w:r>
        <w:rPr>
          <w:noProof/>
        </w:rPr>
        <w:tab/>
      </w:r>
      <w:r>
        <w:rPr>
          <w:noProof/>
        </w:rPr>
        <w:fldChar w:fldCharType="begin"/>
      </w:r>
      <w:r>
        <w:rPr>
          <w:noProof/>
        </w:rPr>
        <w:instrText xml:space="preserve"> PAGEREF _Toc454061790 \h </w:instrText>
      </w:r>
      <w:r>
        <w:rPr>
          <w:noProof/>
        </w:rPr>
      </w:r>
      <w:r>
        <w:rPr>
          <w:noProof/>
        </w:rPr>
        <w:fldChar w:fldCharType="separate"/>
      </w:r>
      <w:r w:rsidR="004E5CAB">
        <w:rPr>
          <w:noProof/>
        </w:rPr>
        <w:t>45</w:t>
      </w:r>
      <w:r>
        <w:rPr>
          <w:noProof/>
        </w:rPr>
        <w:fldChar w:fldCharType="end"/>
      </w:r>
    </w:p>
    <w:p w14:paraId="097D7FF9" w14:textId="77777777" w:rsidR="005D1DEA" w:rsidRDefault="005D1DEA">
      <w:pPr>
        <w:pStyle w:val="TM4"/>
        <w:tabs>
          <w:tab w:val="right" w:leader="dot" w:pos="7360"/>
        </w:tabs>
        <w:rPr>
          <w:rFonts w:eastAsiaTheme="minorEastAsia" w:cstheme="minorBidi"/>
          <w:noProof/>
          <w:sz w:val="24"/>
          <w:szCs w:val="24"/>
          <w:lang w:val="fr-FR" w:eastAsia="fr-FR"/>
        </w:rPr>
      </w:pPr>
      <w:r>
        <w:rPr>
          <w:noProof/>
        </w:rPr>
        <w:t>L’organisation logistique</w:t>
      </w:r>
      <w:r>
        <w:rPr>
          <w:noProof/>
        </w:rPr>
        <w:tab/>
      </w:r>
      <w:r>
        <w:rPr>
          <w:noProof/>
        </w:rPr>
        <w:fldChar w:fldCharType="begin"/>
      </w:r>
      <w:r>
        <w:rPr>
          <w:noProof/>
        </w:rPr>
        <w:instrText xml:space="preserve"> PAGEREF _Toc454061791 \h </w:instrText>
      </w:r>
      <w:r>
        <w:rPr>
          <w:noProof/>
        </w:rPr>
      </w:r>
      <w:r>
        <w:rPr>
          <w:noProof/>
        </w:rPr>
        <w:fldChar w:fldCharType="separate"/>
      </w:r>
      <w:r w:rsidR="004E5CAB">
        <w:rPr>
          <w:noProof/>
        </w:rPr>
        <w:t>45</w:t>
      </w:r>
      <w:r>
        <w:rPr>
          <w:noProof/>
        </w:rPr>
        <w:fldChar w:fldCharType="end"/>
      </w:r>
    </w:p>
    <w:p w14:paraId="2EA329B5" w14:textId="77777777" w:rsidR="005D1DEA" w:rsidRDefault="005D1DEA">
      <w:pPr>
        <w:pStyle w:val="TM4"/>
        <w:tabs>
          <w:tab w:val="right" w:leader="dot" w:pos="7360"/>
        </w:tabs>
        <w:rPr>
          <w:rFonts w:eastAsiaTheme="minorEastAsia" w:cstheme="minorBidi"/>
          <w:noProof/>
          <w:sz w:val="24"/>
          <w:szCs w:val="24"/>
          <w:lang w:val="fr-FR" w:eastAsia="fr-FR"/>
        </w:rPr>
      </w:pPr>
      <w:r>
        <w:rPr>
          <w:noProof/>
        </w:rPr>
        <w:t>Définir les clients et leurs caractéristiques</w:t>
      </w:r>
      <w:r>
        <w:rPr>
          <w:noProof/>
        </w:rPr>
        <w:tab/>
      </w:r>
      <w:r>
        <w:rPr>
          <w:noProof/>
        </w:rPr>
        <w:fldChar w:fldCharType="begin"/>
      </w:r>
      <w:r>
        <w:rPr>
          <w:noProof/>
        </w:rPr>
        <w:instrText xml:space="preserve"> PAGEREF _Toc454061792 \h </w:instrText>
      </w:r>
      <w:r>
        <w:rPr>
          <w:noProof/>
        </w:rPr>
      </w:r>
      <w:r>
        <w:rPr>
          <w:noProof/>
        </w:rPr>
        <w:fldChar w:fldCharType="separate"/>
      </w:r>
      <w:r w:rsidR="004E5CAB">
        <w:rPr>
          <w:noProof/>
        </w:rPr>
        <w:t>46</w:t>
      </w:r>
      <w:r>
        <w:rPr>
          <w:noProof/>
        </w:rPr>
        <w:fldChar w:fldCharType="end"/>
      </w:r>
    </w:p>
    <w:p w14:paraId="4483CBB6" w14:textId="77777777" w:rsidR="005D1DEA" w:rsidRDefault="005D1DEA">
      <w:pPr>
        <w:pStyle w:val="TM4"/>
        <w:tabs>
          <w:tab w:val="right" w:leader="dot" w:pos="7360"/>
        </w:tabs>
        <w:rPr>
          <w:rFonts w:eastAsiaTheme="minorEastAsia" w:cstheme="minorBidi"/>
          <w:noProof/>
          <w:sz w:val="24"/>
          <w:szCs w:val="24"/>
          <w:lang w:val="fr-FR" w:eastAsia="fr-FR"/>
        </w:rPr>
      </w:pPr>
      <w:r>
        <w:rPr>
          <w:noProof/>
        </w:rPr>
        <w:t>Définir les aspects financiers</w:t>
      </w:r>
      <w:r>
        <w:rPr>
          <w:noProof/>
        </w:rPr>
        <w:tab/>
      </w:r>
      <w:r>
        <w:rPr>
          <w:noProof/>
        </w:rPr>
        <w:fldChar w:fldCharType="begin"/>
      </w:r>
      <w:r>
        <w:rPr>
          <w:noProof/>
        </w:rPr>
        <w:instrText xml:space="preserve"> PAGEREF _Toc454061793 \h </w:instrText>
      </w:r>
      <w:r>
        <w:rPr>
          <w:noProof/>
        </w:rPr>
      </w:r>
      <w:r>
        <w:rPr>
          <w:noProof/>
        </w:rPr>
        <w:fldChar w:fldCharType="separate"/>
      </w:r>
      <w:r w:rsidR="004E5CAB">
        <w:rPr>
          <w:noProof/>
        </w:rPr>
        <w:t>46</w:t>
      </w:r>
      <w:r>
        <w:rPr>
          <w:noProof/>
        </w:rPr>
        <w:fldChar w:fldCharType="end"/>
      </w:r>
    </w:p>
    <w:p w14:paraId="0F2ADF7C" w14:textId="77777777" w:rsidR="005D1DEA" w:rsidRDefault="005D1DEA">
      <w:pPr>
        <w:pStyle w:val="TM4"/>
        <w:tabs>
          <w:tab w:val="right" w:leader="dot" w:pos="7360"/>
        </w:tabs>
        <w:rPr>
          <w:rFonts w:eastAsiaTheme="minorEastAsia" w:cstheme="minorBidi"/>
          <w:noProof/>
          <w:sz w:val="24"/>
          <w:szCs w:val="24"/>
          <w:lang w:val="fr-FR" w:eastAsia="fr-FR"/>
        </w:rPr>
      </w:pPr>
      <w:r>
        <w:rPr>
          <w:noProof/>
        </w:rPr>
        <w:t>Définir des contraintes</w:t>
      </w:r>
      <w:r>
        <w:rPr>
          <w:noProof/>
        </w:rPr>
        <w:tab/>
      </w:r>
      <w:r>
        <w:rPr>
          <w:noProof/>
        </w:rPr>
        <w:fldChar w:fldCharType="begin"/>
      </w:r>
      <w:r>
        <w:rPr>
          <w:noProof/>
        </w:rPr>
        <w:instrText xml:space="preserve"> PAGEREF _Toc454061794 \h </w:instrText>
      </w:r>
      <w:r>
        <w:rPr>
          <w:noProof/>
        </w:rPr>
      </w:r>
      <w:r>
        <w:rPr>
          <w:noProof/>
        </w:rPr>
        <w:fldChar w:fldCharType="separate"/>
      </w:r>
      <w:r w:rsidR="004E5CAB">
        <w:rPr>
          <w:noProof/>
        </w:rPr>
        <w:t>47</w:t>
      </w:r>
      <w:r>
        <w:rPr>
          <w:noProof/>
        </w:rPr>
        <w:fldChar w:fldCharType="end"/>
      </w:r>
    </w:p>
    <w:p w14:paraId="7ACC4DC4" w14:textId="77777777" w:rsidR="005D1DEA" w:rsidRDefault="005D1DEA">
      <w:pPr>
        <w:pStyle w:val="TM3"/>
        <w:tabs>
          <w:tab w:val="right" w:leader="dot" w:pos="7360"/>
        </w:tabs>
        <w:rPr>
          <w:rFonts w:eastAsiaTheme="minorEastAsia" w:cstheme="minorBidi"/>
          <w:i w:val="0"/>
          <w:iCs w:val="0"/>
          <w:noProof/>
          <w:sz w:val="24"/>
          <w:szCs w:val="24"/>
          <w:lang w:val="fr-FR" w:eastAsia="fr-FR"/>
        </w:rPr>
      </w:pPr>
      <w:r>
        <w:rPr>
          <w:noProof/>
        </w:rPr>
        <w:t>Brewery &amp; Co.</w:t>
      </w:r>
      <w:r>
        <w:rPr>
          <w:noProof/>
        </w:rPr>
        <w:tab/>
      </w:r>
      <w:r>
        <w:rPr>
          <w:noProof/>
        </w:rPr>
        <w:fldChar w:fldCharType="begin"/>
      </w:r>
      <w:r>
        <w:rPr>
          <w:noProof/>
        </w:rPr>
        <w:instrText xml:space="preserve"> PAGEREF _Toc454061795 \h </w:instrText>
      </w:r>
      <w:r>
        <w:rPr>
          <w:noProof/>
        </w:rPr>
      </w:r>
      <w:r>
        <w:rPr>
          <w:noProof/>
        </w:rPr>
        <w:fldChar w:fldCharType="separate"/>
      </w:r>
      <w:r w:rsidR="004E5CAB">
        <w:rPr>
          <w:noProof/>
        </w:rPr>
        <w:t>47</w:t>
      </w:r>
      <w:r>
        <w:rPr>
          <w:noProof/>
        </w:rPr>
        <w:fldChar w:fldCharType="end"/>
      </w:r>
    </w:p>
    <w:p w14:paraId="0AD0617A" w14:textId="77777777" w:rsidR="005D1DEA" w:rsidRDefault="005D1DEA">
      <w:pPr>
        <w:pStyle w:val="TM4"/>
        <w:tabs>
          <w:tab w:val="right" w:leader="dot" w:pos="7360"/>
        </w:tabs>
        <w:rPr>
          <w:rFonts w:eastAsiaTheme="minorEastAsia" w:cstheme="minorBidi"/>
          <w:noProof/>
          <w:sz w:val="24"/>
          <w:szCs w:val="24"/>
          <w:lang w:val="fr-FR" w:eastAsia="fr-FR"/>
        </w:rPr>
      </w:pPr>
      <w:r>
        <w:rPr>
          <w:noProof/>
        </w:rPr>
        <w:t>Introduction</w:t>
      </w:r>
      <w:r>
        <w:rPr>
          <w:noProof/>
        </w:rPr>
        <w:tab/>
      </w:r>
      <w:r>
        <w:rPr>
          <w:noProof/>
        </w:rPr>
        <w:fldChar w:fldCharType="begin"/>
      </w:r>
      <w:r>
        <w:rPr>
          <w:noProof/>
        </w:rPr>
        <w:instrText xml:space="preserve"> PAGEREF _Toc454061796 \h </w:instrText>
      </w:r>
      <w:r>
        <w:rPr>
          <w:noProof/>
        </w:rPr>
      </w:r>
      <w:r>
        <w:rPr>
          <w:noProof/>
        </w:rPr>
        <w:fldChar w:fldCharType="separate"/>
      </w:r>
      <w:r w:rsidR="004E5CAB">
        <w:rPr>
          <w:noProof/>
        </w:rPr>
        <w:t>47</w:t>
      </w:r>
      <w:r>
        <w:rPr>
          <w:noProof/>
        </w:rPr>
        <w:fldChar w:fldCharType="end"/>
      </w:r>
    </w:p>
    <w:p w14:paraId="77382FCD" w14:textId="77777777" w:rsidR="005D1DEA" w:rsidRDefault="005D1DEA">
      <w:pPr>
        <w:pStyle w:val="TM4"/>
        <w:tabs>
          <w:tab w:val="right" w:leader="dot" w:pos="7360"/>
        </w:tabs>
        <w:rPr>
          <w:rFonts w:eastAsiaTheme="minorEastAsia" w:cstheme="minorBidi"/>
          <w:noProof/>
          <w:sz w:val="24"/>
          <w:szCs w:val="24"/>
          <w:lang w:val="fr-FR" w:eastAsia="fr-FR"/>
        </w:rPr>
      </w:pPr>
      <w:r>
        <w:rPr>
          <w:noProof/>
        </w:rPr>
        <w:t>Description de l’entreprise</w:t>
      </w:r>
      <w:r>
        <w:rPr>
          <w:noProof/>
        </w:rPr>
        <w:tab/>
      </w:r>
      <w:r>
        <w:rPr>
          <w:noProof/>
        </w:rPr>
        <w:fldChar w:fldCharType="begin"/>
      </w:r>
      <w:r>
        <w:rPr>
          <w:noProof/>
        </w:rPr>
        <w:instrText xml:space="preserve"> PAGEREF _Toc454061797 \h </w:instrText>
      </w:r>
      <w:r>
        <w:rPr>
          <w:noProof/>
        </w:rPr>
      </w:r>
      <w:r>
        <w:rPr>
          <w:noProof/>
        </w:rPr>
        <w:fldChar w:fldCharType="separate"/>
      </w:r>
      <w:r w:rsidR="004E5CAB">
        <w:rPr>
          <w:noProof/>
        </w:rPr>
        <w:t>48</w:t>
      </w:r>
      <w:r>
        <w:rPr>
          <w:noProof/>
        </w:rPr>
        <w:fldChar w:fldCharType="end"/>
      </w:r>
    </w:p>
    <w:p w14:paraId="418ECB4D" w14:textId="77777777" w:rsidR="005D1DEA" w:rsidRDefault="005D1DEA">
      <w:pPr>
        <w:pStyle w:val="TM5"/>
        <w:tabs>
          <w:tab w:val="right" w:leader="dot" w:pos="7360"/>
        </w:tabs>
        <w:rPr>
          <w:rFonts w:eastAsiaTheme="minorEastAsia" w:cstheme="minorBidi"/>
          <w:noProof/>
          <w:sz w:val="24"/>
          <w:szCs w:val="24"/>
          <w:lang w:val="fr-FR" w:eastAsia="fr-FR"/>
        </w:rPr>
      </w:pPr>
      <w:r>
        <w:rPr>
          <w:noProof/>
        </w:rPr>
        <w:t>Les produits commercialisés</w:t>
      </w:r>
      <w:r>
        <w:rPr>
          <w:noProof/>
        </w:rPr>
        <w:tab/>
      </w:r>
      <w:r>
        <w:rPr>
          <w:noProof/>
        </w:rPr>
        <w:fldChar w:fldCharType="begin"/>
      </w:r>
      <w:r>
        <w:rPr>
          <w:noProof/>
        </w:rPr>
        <w:instrText xml:space="preserve"> PAGEREF _Toc454061798 \h </w:instrText>
      </w:r>
      <w:r>
        <w:rPr>
          <w:noProof/>
        </w:rPr>
      </w:r>
      <w:r>
        <w:rPr>
          <w:noProof/>
        </w:rPr>
        <w:fldChar w:fldCharType="separate"/>
      </w:r>
      <w:r w:rsidR="004E5CAB">
        <w:rPr>
          <w:noProof/>
        </w:rPr>
        <w:t>49</w:t>
      </w:r>
      <w:r>
        <w:rPr>
          <w:noProof/>
        </w:rPr>
        <w:fldChar w:fldCharType="end"/>
      </w:r>
    </w:p>
    <w:p w14:paraId="1E1A1E52" w14:textId="77777777" w:rsidR="005D1DEA" w:rsidRDefault="005D1DEA">
      <w:pPr>
        <w:pStyle w:val="TM6"/>
        <w:tabs>
          <w:tab w:val="right" w:leader="dot" w:pos="7360"/>
        </w:tabs>
        <w:rPr>
          <w:rFonts w:eastAsiaTheme="minorEastAsia" w:cstheme="minorBidi"/>
          <w:noProof/>
          <w:sz w:val="24"/>
          <w:szCs w:val="24"/>
          <w:lang w:val="fr-FR" w:eastAsia="fr-FR"/>
        </w:rPr>
      </w:pPr>
      <w:r>
        <w:rPr>
          <w:noProof/>
        </w:rPr>
        <w:t>Les nomenclatures</w:t>
      </w:r>
      <w:r>
        <w:rPr>
          <w:noProof/>
        </w:rPr>
        <w:tab/>
      </w:r>
      <w:r>
        <w:rPr>
          <w:noProof/>
        </w:rPr>
        <w:fldChar w:fldCharType="begin"/>
      </w:r>
      <w:r>
        <w:rPr>
          <w:noProof/>
        </w:rPr>
        <w:instrText xml:space="preserve"> PAGEREF _Toc454061799 \h </w:instrText>
      </w:r>
      <w:r>
        <w:rPr>
          <w:noProof/>
        </w:rPr>
      </w:r>
      <w:r>
        <w:rPr>
          <w:noProof/>
        </w:rPr>
        <w:fldChar w:fldCharType="separate"/>
      </w:r>
      <w:r w:rsidR="004E5CAB">
        <w:rPr>
          <w:noProof/>
        </w:rPr>
        <w:t>49</w:t>
      </w:r>
      <w:r>
        <w:rPr>
          <w:noProof/>
        </w:rPr>
        <w:fldChar w:fldCharType="end"/>
      </w:r>
    </w:p>
    <w:p w14:paraId="6B09DEFE" w14:textId="77777777" w:rsidR="005D1DEA" w:rsidRDefault="005D1DEA">
      <w:pPr>
        <w:pStyle w:val="TM5"/>
        <w:tabs>
          <w:tab w:val="right" w:leader="dot" w:pos="7360"/>
        </w:tabs>
        <w:rPr>
          <w:rFonts w:eastAsiaTheme="minorEastAsia" w:cstheme="minorBidi"/>
          <w:noProof/>
          <w:sz w:val="24"/>
          <w:szCs w:val="24"/>
          <w:lang w:val="fr-FR" w:eastAsia="fr-FR"/>
        </w:rPr>
      </w:pPr>
      <w:r>
        <w:rPr>
          <w:noProof/>
        </w:rPr>
        <w:t>Gestion des opérations de production</w:t>
      </w:r>
      <w:r>
        <w:rPr>
          <w:noProof/>
        </w:rPr>
        <w:tab/>
      </w:r>
      <w:r>
        <w:rPr>
          <w:noProof/>
        </w:rPr>
        <w:fldChar w:fldCharType="begin"/>
      </w:r>
      <w:r>
        <w:rPr>
          <w:noProof/>
        </w:rPr>
        <w:instrText xml:space="preserve"> PAGEREF _Toc454061800 \h </w:instrText>
      </w:r>
      <w:r>
        <w:rPr>
          <w:noProof/>
        </w:rPr>
      </w:r>
      <w:r>
        <w:rPr>
          <w:noProof/>
        </w:rPr>
        <w:fldChar w:fldCharType="separate"/>
      </w:r>
      <w:r w:rsidR="004E5CAB">
        <w:rPr>
          <w:noProof/>
        </w:rPr>
        <w:t>49</w:t>
      </w:r>
      <w:r>
        <w:rPr>
          <w:noProof/>
        </w:rPr>
        <w:fldChar w:fldCharType="end"/>
      </w:r>
    </w:p>
    <w:p w14:paraId="74BCA0BE" w14:textId="77777777" w:rsidR="005D1DEA" w:rsidRDefault="005D1DEA">
      <w:pPr>
        <w:pStyle w:val="TM5"/>
        <w:tabs>
          <w:tab w:val="right" w:leader="dot" w:pos="7360"/>
        </w:tabs>
        <w:rPr>
          <w:rFonts w:eastAsiaTheme="minorEastAsia" w:cstheme="minorBidi"/>
          <w:noProof/>
          <w:sz w:val="24"/>
          <w:szCs w:val="24"/>
          <w:lang w:val="fr-FR" w:eastAsia="fr-FR"/>
        </w:rPr>
      </w:pPr>
      <w:r>
        <w:rPr>
          <w:noProof/>
        </w:rPr>
        <w:t>La chaîne de valeur</w:t>
      </w:r>
      <w:r>
        <w:rPr>
          <w:noProof/>
        </w:rPr>
        <w:tab/>
      </w:r>
      <w:r>
        <w:rPr>
          <w:noProof/>
        </w:rPr>
        <w:fldChar w:fldCharType="begin"/>
      </w:r>
      <w:r>
        <w:rPr>
          <w:noProof/>
        </w:rPr>
        <w:instrText xml:space="preserve"> PAGEREF _Toc454061801 \h </w:instrText>
      </w:r>
      <w:r>
        <w:rPr>
          <w:noProof/>
        </w:rPr>
      </w:r>
      <w:r>
        <w:rPr>
          <w:noProof/>
        </w:rPr>
        <w:fldChar w:fldCharType="separate"/>
      </w:r>
      <w:r w:rsidR="004E5CAB">
        <w:rPr>
          <w:noProof/>
        </w:rPr>
        <w:t>50</w:t>
      </w:r>
      <w:r>
        <w:rPr>
          <w:noProof/>
        </w:rPr>
        <w:fldChar w:fldCharType="end"/>
      </w:r>
    </w:p>
    <w:p w14:paraId="036F9D93" w14:textId="77777777" w:rsidR="005D1DEA" w:rsidRDefault="005D1DEA">
      <w:pPr>
        <w:pStyle w:val="TM5"/>
        <w:tabs>
          <w:tab w:val="right" w:leader="dot" w:pos="7360"/>
        </w:tabs>
        <w:rPr>
          <w:rFonts w:eastAsiaTheme="minorEastAsia" w:cstheme="minorBidi"/>
          <w:noProof/>
          <w:sz w:val="24"/>
          <w:szCs w:val="24"/>
          <w:lang w:val="fr-FR" w:eastAsia="fr-FR"/>
        </w:rPr>
      </w:pPr>
      <w:r>
        <w:rPr>
          <w:noProof/>
        </w:rPr>
        <w:t>Support aux opérations</w:t>
      </w:r>
      <w:r>
        <w:rPr>
          <w:noProof/>
        </w:rPr>
        <w:tab/>
      </w:r>
      <w:r>
        <w:rPr>
          <w:noProof/>
        </w:rPr>
        <w:fldChar w:fldCharType="begin"/>
      </w:r>
      <w:r>
        <w:rPr>
          <w:noProof/>
        </w:rPr>
        <w:instrText xml:space="preserve"> PAGEREF _Toc454061802 \h </w:instrText>
      </w:r>
      <w:r>
        <w:rPr>
          <w:noProof/>
        </w:rPr>
      </w:r>
      <w:r>
        <w:rPr>
          <w:noProof/>
        </w:rPr>
        <w:fldChar w:fldCharType="separate"/>
      </w:r>
      <w:r w:rsidR="004E5CAB">
        <w:rPr>
          <w:noProof/>
        </w:rPr>
        <w:t>51</w:t>
      </w:r>
      <w:r>
        <w:rPr>
          <w:noProof/>
        </w:rPr>
        <w:fldChar w:fldCharType="end"/>
      </w:r>
    </w:p>
    <w:p w14:paraId="6BFCD050" w14:textId="77777777" w:rsidR="005D1DEA" w:rsidRDefault="005D1DEA">
      <w:pPr>
        <w:pStyle w:val="TM5"/>
        <w:tabs>
          <w:tab w:val="right" w:leader="dot" w:pos="7360"/>
        </w:tabs>
        <w:rPr>
          <w:rFonts w:eastAsiaTheme="minorEastAsia" w:cstheme="minorBidi"/>
          <w:noProof/>
          <w:sz w:val="24"/>
          <w:szCs w:val="24"/>
          <w:lang w:val="fr-FR" w:eastAsia="fr-FR"/>
        </w:rPr>
      </w:pPr>
      <w:r>
        <w:rPr>
          <w:noProof/>
        </w:rPr>
        <w:t>Infrastructure</w:t>
      </w:r>
      <w:r>
        <w:rPr>
          <w:noProof/>
        </w:rPr>
        <w:tab/>
      </w:r>
      <w:r>
        <w:rPr>
          <w:noProof/>
        </w:rPr>
        <w:fldChar w:fldCharType="begin"/>
      </w:r>
      <w:r>
        <w:rPr>
          <w:noProof/>
        </w:rPr>
        <w:instrText xml:space="preserve"> PAGEREF _Toc454061803 \h </w:instrText>
      </w:r>
      <w:r>
        <w:rPr>
          <w:noProof/>
        </w:rPr>
      </w:r>
      <w:r>
        <w:rPr>
          <w:noProof/>
        </w:rPr>
        <w:fldChar w:fldCharType="separate"/>
      </w:r>
      <w:r w:rsidR="004E5CAB">
        <w:rPr>
          <w:noProof/>
        </w:rPr>
        <w:t>52</w:t>
      </w:r>
      <w:r>
        <w:rPr>
          <w:noProof/>
        </w:rPr>
        <w:fldChar w:fldCharType="end"/>
      </w:r>
    </w:p>
    <w:p w14:paraId="5CD08AF1" w14:textId="77777777" w:rsidR="005D1DEA" w:rsidRDefault="005D1DEA">
      <w:pPr>
        <w:pStyle w:val="TM5"/>
        <w:tabs>
          <w:tab w:val="right" w:leader="dot" w:pos="7360"/>
        </w:tabs>
        <w:rPr>
          <w:rFonts w:eastAsiaTheme="minorEastAsia" w:cstheme="minorBidi"/>
          <w:noProof/>
          <w:sz w:val="24"/>
          <w:szCs w:val="24"/>
          <w:lang w:val="fr-FR" w:eastAsia="fr-FR"/>
        </w:rPr>
      </w:pPr>
      <w:r>
        <w:rPr>
          <w:noProof/>
        </w:rPr>
        <w:t>Matériels de production</w:t>
      </w:r>
      <w:r>
        <w:rPr>
          <w:noProof/>
        </w:rPr>
        <w:tab/>
      </w:r>
      <w:r>
        <w:rPr>
          <w:noProof/>
        </w:rPr>
        <w:fldChar w:fldCharType="begin"/>
      </w:r>
      <w:r>
        <w:rPr>
          <w:noProof/>
        </w:rPr>
        <w:instrText xml:space="preserve"> PAGEREF _Toc454061804 \h </w:instrText>
      </w:r>
      <w:r>
        <w:rPr>
          <w:noProof/>
        </w:rPr>
      </w:r>
      <w:r>
        <w:rPr>
          <w:noProof/>
        </w:rPr>
        <w:fldChar w:fldCharType="separate"/>
      </w:r>
      <w:r w:rsidR="004E5CAB">
        <w:rPr>
          <w:noProof/>
        </w:rPr>
        <w:t>53</w:t>
      </w:r>
      <w:r>
        <w:rPr>
          <w:noProof/>
        </w:rPr>
        <w:fldChar w:fldCharType="end"/>
      </w:r>
    </w:p>
    <w:p w14:paraId="476F1F62" w14:textId="77777777" w:rsidR="005D1DEA" w:rsidRDefault="005D1DEA">
      <w:pPr>
        <w:pStyle w:val="TM5"/>
        <w:tabs>
          <w:tab w:val="right" w:leader="dot" w:pos="7360"/>
        </w:tabs>
        <w:rPr>
          <w:rFonts w:eastAsiaTheme="minorEastAsia" w:cstheme="minorBidi"/>
          <w:noProof/>
          <w:sz w:val="24"/>
          <w:szCs w:val="24"/>
          <w:lang w:val="fr-FR" w:eastAsia="fr-FR"/>
        </w:rPr>
      </w:pPr>
      <w:r>
        <w:rPr>
          <w:noProof/>
        </w:rPr>
        <w:t>Frais fixes mensuel</w:t>
      </w:r>
      <w:r>
        <w:rPr>
          <w:noProof/>
        </w:rPr>
        <w:tab/>
      </w:r>
      <w:r>
        <w:rPr>
          <w:noProof/>
        </w:rPr>
        <w:fldChar w:fldCharType="begin"/>
      </w:r>
      <w:r>
        <w:rPr>
          <w:noProof/>
        </w:rPr>
        <w:instrText xml:space="preserve"> PAGEREF _Toc454061805 \h </w:instrText>
      </w:r>
      <w:r>
        <w:rPr>
          <w:noProof/>
        </w:rPr>
      </w:r>
      <w:r>
        <w:rPr>
          <w:noProof/>
        </w:rPr>
        <w:fldChar w:fldCharType="separate"/>
      </w:r>
      <w:r w:rsidR="004E5CAB">
        <w:rPr>
          <w:noProof/>
        </w:rPr>
        <w:t>53</w:t>
      </w:r>
      <w:r>
        <w:rPr>
          <w:noProof/>
        </w:rPr>
        <w:fldChar w:fldCharType="end"/>
      </w:r>
    </w:p>
    <w:p w14:paraId="0D13D8A8" w14:textId="77777777" w:rsidR="005D1DEA" w:rsidRDefault="005D1DEA">
      <w:pPr>
        <w:pStyle w:val="TM5"/>
        <w:tabs>
          <w:tab w:val="right" w:leader="dot" w:pos="7360"/>
        </w:tabs>
        <w:rPr>
          <w:rFonts w:eastAsiaTheme="minorEastAsia" w:cstheme="minorBidi"/>
          <w:noProof/>
          <w:sz w:val="24"/>
          <w:szCs w:val="24"/>
          <w:lang w:val="fr-FR" w:eastAsia="fr-FR"/>
        </w:rPr>
      </w:pPr>
      <w:r>
        <w:rPr>
          <w:noProof/>
        </w:rPr>
        <w:t>Coûts de revient</w:t>
      </w:r>
      <w:r>
        <w:rPr>
          <w:noProof/>
        </w:rPr>
        <w:tab/>
      </w:r>
      <w:r>
        <w:rPr>
          <w:noProof/>
        </w:rPr>
        <w:fldChar w:fldCharType="begin"/>
      </w:r>
      <w:r>
        <w:rPr>
          <w:noProof/>
        </w:rPr>
        <w:instrText xml:space="preserve"> PAGEREF _Toc454061806 \h </w:instrText>
      </w:r>
      <w:r>
        <w:rPr>
          <w:noProof/>
        </w:rPr>
      </w:r>
      <w:r>
        <w:rPr>
          <w:noProof/>
        </w:rPr>
        <w:fldChar w:fldCharType="separate"/>
      </w:r>
      <w:r w:rsidR="004E5CAB">
        <w:rPr>
          <w:noProof/>
        </w:rPr>
        <w:t>54</w:t>
      </w:r>
      <w:r>
        <w:rPr>
          <w:noProof/>
        </w:rPr>
        <w:fldChar w:fldCharType="end"/>
      </w:r>
    </w:p>
    <w:p w14:paraId="4D6B67A4" w14:textId="77777777" w:rsidR="005D1DEA" w:rsidRDefault="005D1DEA">
      <w:pPr>
        <w:pStyle w:val="TM6"/>
        <w:tabs>
          <w:tab w:val="right" w:leader="dot" w:pos="7360"/>
        </w:tabs>
        <w:rPr>
          <w:rFonts w:eastAsiaTheme="minorEastAsia" w:cstheme="minorBidi"/>
          <w:noProof/>
          <w:sz w:val="24"/>
          <w:szCs w:val="24"/>
          <w:lang w:val="fr-FR" w:eastAsia="fr-FR"/>
        </w:rPr>
      </w:pPr>
      <w:r>
        <w:rPr>
          <w:noProof/>
        </w:rPr>
        <w:t>Produit BW01</w:t>
      </w:r>
      <w:r>
        <w:rPr>
          <w:noProof/>
        </w:rPr>
        <w:tab/>
      </w:r>
      <w:r>
        <w:rPr>
          <w:noProof/>
        </w:rPr>
        <w:fldChar w:fldCharType="begin"/>
      </w:r>
      <w:r>
        <w:rPr>
          <w:noProof/>
        </w:rPr>
        <w:instrText xml:space="preserve"> PAGEREF _Toc454061807 \h </w:instrText>
      </w:r>
      <w:r>
        <w:rPr>
          <w:noProof/>
        </w:rPr>
      </w:r>
      <w:r>
        <w:rPr>
          <w:noProof/>
        </w:rPr>
        <w:fldChar w:fldCharType="separate"/>
      </w:r>
      <w:r w:rsidR="004E5CAB">
        <w:rPr>
          <w:noProof/>
        </w:rPr>
        <w:t>55</w:t>
      </w:r>
      <w:r>
        <w:rPr>
          <w:noProof/>
        </w:rPr>
        <w:fldChar w:fldCharType="end"/>
      </w:r>
    </w:p>
    <w:p w14:paraId="2C73EAC7" w14:textId="77777777" w:rsidR="005D1DEA" w:rsidRDefault="005D1DEA">
      <w:pPr>
        <w:pStyle w:val="TM6"/>
        <w:tabs>
          <w:tab w:val="right" w:leader="dot" w:pos="7360"/>
        </w:tabs>
        <w:rPr>
          <w:rFonts w:eastAsiaTheme="minorEastAsia" w:cstheme="minorBidi"/>
          <w:noProof/>
          <w:sz w:val="24"/>
          <w:szCs w:val="24"/>
          <w:lang w:val="fr-FR" w:eastAsia="fr-FR"/>
        </w:rPr>
      </w:pPr>
      <w:r>
        <w:rPr>
          <w:noProof/>
        </w:rPr>
        <w:t>Produit BW02</w:t>
      </w:r>
      <w:r>
        <w:rPr>
          <w:noProof/>
        </w:rPr>
        <w:tab/>
      </w:r>
      <w:r>
        <w:rPr>
          <w:noProof/>
        </w:rPr>
        <w:fldChar w:fldCharType="begin"/>
      </w:r>
      <w:r>
        <w:rPr>
          <w:noProof/>
        </w:rPr>
        <w:instrText xml:space="preserve"> PAGEREF _Toc454061808 \h </w:instrText>
      </w:r>
      <w:r>
        <w:rPr>
          <w:noProof/>
        </w:rPr>
      </w:r>
      <w:r>
        <w:rPr>
          <w:noProof/>
        </w:rPr>
        <w:fldChar w:fldCharType="separate"/>
      </w:r>
      <w:r w:rsidR="004E5CAB">
        <w:rPr>
          <w:noProof/>
        </w:rPr>
        <w:t>55</w:t>
      </w:r>
      <w:r>
        <w:rPr>
          <w:noProof/>
        </w:rPr>
        <w:fldChar w:fldCharType="end"/>
      </w:r>
    </w:p>
    <w:p w14:paraId="760292DB" w14:textId="77777777" w:rsidR="005D1DEA" w:rsidRDefault="005D1DEA">
      <w:pPr>
        <w:pStyle w:val="TM6"/>
        <w:tabs>
          <w:tab w:val="right" w:leader="dot" w:pos="7360"/>
        </w:tabs>
        <w:rPr>
          <w:rFonts w:eastAsiaTheme="minorEastAsia" w:cstheme="minorBidi"/>
          <w:noProof/>
          <w:sz w:val="24"/>
          <w:szCs w:val="24"/>
          <w:lang w:val="fr-FR" w:eastAsia="fr-FR"/>
        </w:rPr>
      </w:pPr>
      <w:r>
        <w:rPr>
          <w:noProof/>
        </w:rPr>
        <w:t>Produit BW03</w:t>
      </w:r>
      <w:r>
        <w:rPr>
          <w:noProof/>
        </w:rPr>
        <w:tab/>
      </w:r>
      <w:r>
        <w:rPr>
          <w:noProof/>
        </w:rPr>
        <w:fldChar w:fldCharType="begin"/>
      </w:r>
      <w:r>
        <w:rPr>
          <w:noProof/>
        </w:rPr>
        <w:instrText xml:space="preserve"> PAGEREF _Toc454061809 \h </w:instrText>
      </w:r>
      <w:r>
        <w:rPr>
          <w:noProof/>
        </w:rPr>
      </w:r>
      <w:r>
        <w:rPr>
          <w:noProof/>
        </w:rPr>
        <w:fldChar w:fldCharType="separate"/>
      </w:r>
      <w:r w:rsidR="004E5CAB">
        <w:rPr>
          <w:noProof/>
        </w:rPr>
        <w:t>56</w:t>
      </w:r>
      <w:r>
        <w:rPr>
          <w:noProof/>
        </w:rPr>
        <w:fldChar w:fldCharType="end"/>
      </w:r>
    </w:p>
    <w:p w14:paraId="5BC8CF19" w14:textId="77777777" w:rsidR="005D1DEA" w:rsidRDefault="005D1DEA">
      <w:pPr>
        <w:pStyle w:val="TM6"/>
        <w:tabs>
          <w:tab w:val="right" w:leader="dot" w:pos="7360"/>
        </w:tabs>
        <w:rPr>
          <w:rFonts w:eastAsiaTheme="minorEastAsia" w:cstheme="minorBidi"/>
          <w:noProof/>
          <w:sz w:val="24"/>
          <w:szCs w:val="24"/>
          <w:lang w:val="fr-FR" w:eastAsia="fr-FR"/>
        </w:rPr>
      </w:pPr>
      <w:r>
        <w:rPr>
          <w:noProof/>
        </w:rPr>
        <w:t>Produit BW04</w:t>
      </w:r>
      <w:r>
        <w:rPr>
          <w:noProof/>
        </w:rPr>
        <w:tab/>
      </w:r>
      <w:r>
        <w:rPr>
          <w:noProof/>
        </w:rPr>
        <w:fldChar w:fldCharType="begin"/>
      </w:r>
      <w:r>
        <w:rPr>
          <w:noProof/>
        </w:rPr>
        <w:instrText xml:space="preserve"> PAGEREF _Toc454061810 \h </w:instrText>
      </w:r>
      <w:r>
        <w:rPr>
          <w:noProof/>
        </w:rPr>
      </w:r>
      <w:r>
        <w:rPr>
          <w:noProof/>
        </w:rPr>
        <w:fldChar w:fldCharType="separate"/>
      </w:r>
      <w:r w:rsidR="004E5CAB">
        <w:rPr>
          <w:noProof/>
        </w:rPr>
        <w:t>56</w:t>
      </w:r>
      <w:r>
        <w:rPr>
          <w:noProof/>
        </w:rPr>
        <w:fldChar w:fldCharType="end"/>
      </w:r>
    </w:p>
    <w:p w14:paraId="41BDCF85" w14:textId="77777777" w:rsidR="005D1DEA" w:rsidRDefault="005D1DEA">
      <w:pPr>
        <w:pStyle w:val="TM5"/>
        <w:tabs>
          <w:tab w:val="right" w:leader="dot" w:pos="7360"/>
        </w:tabs>
        <w:rPr>
          <w:rFonts w:eastAsiaTheme="minorEastAsia" w:cstheme="minorBidi"/>
          <w:noProof/>
          <w:sz w:val="24"/>
          <w:szCs w:val="24"/>
          <w:lang w:val="fr-FR" w:eastAsia="fr-FR"/>
        </w:rPr>
      </w:pPr>
      <w:r>
        <w:rPr>
          <w:noProof/>
        </w:rPr>
        <w:t>Exemple de rendement optimum</w:t>
      </w:r>
      <w:r>
        <w:rPr>
          <w:noProof/>
        </w:rPr>
        <w:tab/>
      </w:r>
      <w:r>
        <w:rPr>
          <w:noProof/>
        </w:rPr>
        <w:fldChar w:fldCharType="begin"/>
      </w:r>
      <w:r>
        <w:rPr>
          <w:noProof/>
        </w:rPr>
        <w:instrText xml:space="preserve"> PAGEREF _Toc454061811 \h </w:instrText>
      </w:r>
      <w:r>
        <w:rPr>
          <w:noProof/>
        </w:rPr>
      </w:r>
      <w:r>
        <w:rPr>
          <w:noProof/>
        </w:rPr>
        <w:fldChar w:fldCharType="separate"/>
      </w:r>
      <w:r w:rsidR="004E5CAB">
        <w:rPr>
          <w:noProof/>
        </w:rPr>
        <w:t>57</w:t>
      </w:r>
      <w:r>
        <w:rPr>
          <w:noProof/>
        </w:rPr>
        <w:fldChar w:fldCharType="end"/>
      </w:r>
    </w:p>
    <w:p w14:paraId="29CEE833" w14:textId="77777777" w:rsidR="005D1DEA" w:rsidRDefault="005D1DEA">
      <w:pPr>
        <w:pStyle w:val="TM4"/>
        <w:tabs>
          <w:tab w:val="right" w:leader="dot" w:pos="7360"/>
        </w:tabs>
        <w:rPr>
          <w:rFonts w:eastAsiaTheme="minorEastAsia" w:cstheme="minorBidi"/>
          <w:noProof/>
          <w:sz w:val="24"/>
          <w:szCs w:val="24"/>
          <w:lang w:val="fr-FR" w:eastAsia="fr-FR"/>
        </w:rPr>
      </w:pPr>
      <w:r>
        <w:rPr>
          <w:noProof/>
        </w:rPr>
        <w:lastRenderedPageBreak/>
        <w:t>L’environnement</w:t>
      </w:r>
      <w:r>
        <w:rPr>
          <w:noProof/>
        </w:rPr>
        <w:tab/>
      </w:r>
      <w:r>
        <w:rPr>
          <w:noProof/>
        </w:rPr>
        <w:fldChar w:fldCharType="begin"/>
      </w:r>
      <w:r>
        <w:rPr>
          <w:noProof/>
        </w:rPr>
        <w:instrText xml:space="preserve"> PAGEREF _Toc454061812 \h </w:instrText>
      </w:r>
      <w:r>
        <w:rPr>
          <w:noProof/>
        </w:rPr>
      </w:r>
      <w:r>
        <w:rPr>
          <w:noProof/>
        </w:rPr>
        <w:fldChar w:fldCharType="separate"/>
      </w:r>
      <w:r w:rsidR="004E5CAB">
        <w:rPr>
          <w:noProof/>
        </w:rPr>
        <w:t>57</w:t>
      </w:r>
      <w:r>
        <w:rPr>
          <w:noProof/>
        </w:rPr>
        <w:fldChar w:fldCharType="end"/>
      </w:r>
    </w:p>
    <w:p w14:paraId="01AEBFED" w14:textId="77777777" w:rsidR="005D1DEA" w:rsidRDefault="005D1DEA">
      <w:pPr>
        <w:pStyle w:val="TM5"/>
        <w:tabs>
          <w:tab w:val="right" w:leader="dot" w:pos="7360"/>
        </w:tabs>
        <w:rPr>
          <w:rFonts w:eastAsiaTheme="minorEastAsia" w:cstheme="minorBidi"/>
          <w:noProof/>
          <w:sz w:val="24"/>
          <w:szCs w:val="24"/>
          <w:lang w:val="fr-FR" w:eastAsia="fr-FR"/>
        </w:rPr>
      </w:pPr>
      <w:r>
        <w:rPr>
          <w:noProof/>
        </w:rPr>
        <w:t>Le marché</w:t>
      </w:r>
      <w:r>
        <w:rPr>
          <w:noProof/>
        </w:rPr>
        <w:tab/>
      </w:r>
      <w:r>
        <w:rPr>
          <w:noProof/>
        </w:rPr>
        <w:fldChar w:fldCharType="begin"/>
      </w:r>
      <w:r>
        <w:rPr>
          <w:noProof/>
        </w:rPr>
        <w:instrText xml:space="preserve"> PAGEREF _Toc454061813 \h </w:instrText>
      </w:r>
      <w:r>
        <w:rPr>
          <w:noProof/>
        </w:rPr>
      </w:r>
      <w:r>
        <w:rPr>
          <w:noProof/>
        </w:rPr>
        <w:fldChar w:fldCharType="separate"/>
      </w:r>
      <w:r w:rsidR="004E5CAB">
        <w:rPr>
          <w:noProof/>
        </w:rPr>
        <w:t>57</w:t>
      </w:r>
      <w:r>
        <w:rPr>
          <w:noProof/>
        </w:rPr>
        <w:fldChar w:fldCharType="end"/>
      </w:r>
    </w:p>
    <w:p w14:paraId="2805A0F2" w14:textId="77777777" w:rsidR="005D1DEA" w:rsidRDefault="005D1DEA">
      <w:pPr>
        <w:pStyle w:val="TM5"/>
        <w:tabs>
          <w:tab w:val="right" w:leader="dot" w:pos="7360"/>
        </w:tabs>
        <w:rPr>
          <w:rFonts w:eastAsiaTheme="minorEastAsia" w:cstheme="minorBidi"/>
          <w:noProof/>
          <w:sz w:val="24"/>
          <w:szCs w:val="24"/>
          <w:lang w:val="fr-FR" w:eastAsia="fr-FR"/>
        </w:rPr>
      </w:pPr>
      <w:r>
        <w:rPr>
          <w:noProof/>
        </w:rPr>
        <w:t>Les matières premières</w:t>
      </w:r>
      <w:r>
        <w:rPr>
          <w:noProof/>
        </w:rPr>
        <w:tab/>
      </w:r>
      <w:r>
        <w:rPr>
          <w:noProof/>
        </w:rPr>
        <w:fldChar w:fldCharType="begin"/>
      </w:r>
      <w:r>
        <w:rPr>
          <w:noProof/>
        </w:rPr>
        <w:instrText xml:space="preserve"> PAGEREF _Toc454061814 \h </w:instrText>
      </w:r>
      <w:r>
        <w:rPr>
          <w:noProof/>
        </w:rPr>
      </w:r>
      <w:r>
        <w:rPr>
          <w:noProof/>
        </w:rPr>
        <w:fldChar w:fldCharType="separate"/>
      </w:r>
      <w:r w:rsidR="004E5CAB">
        <w:rPr>
          <w:noProof/>
        </w:rPr>
        <w:t>58</w:t>
      </w:r>
      <w:r>
        <w:rPr>
          <w:noProof/>
        </w:rPr>
        <w:fldChar w:fldCharType="end"/>
      </w:r>
    </w:p>
    <w:p w14:paraId="7AFC2015" w14:textId="77777777" w:rsidR="005D1DEA" w:rsidRDefault="005D1DEA">
      <w:pPr>
        <w:pStyle w:val="TM5"/>
        <w:tabs>
          <w:tab w:val="right" w:leader="dot" w:pos="7360"/>
        </w:tabs>
        <w:rPr>
          <w:rFonts w:eastAsiaTheme="minorEastAsia" w:cstheme="minorBidi"/>
          <w:noProof/>
          <w:sz w:val="24"/>
          <w:szCs w:val="24"/>
          <w:lang w:val="fr-FR" w:eastAsia="fr-FR"/>
        </w:rPr>
      </w:pPr>
      <w:r>
        <w:rPr>
          <w:noProof/>
        </w:rPr>
        <w:t>Les fournisseurs</w:t>
      </w:r>
      <w:r>
        <w:rPr>
          <w:noProof/>
        </w:rPr>
        <w:tab/>
      </w:r>
      <w:r>
        <w:rPr>
          <w:noProof/>
        </w:rPr>
        <w:fldChar w:fldCharType="begin"/>
      </w:r>
      <w:r>
        <w:rPr>
          <w:noProof/>
        </w:rPr>
        <w:instrText xml:space="preserve"> PAGEREF _Toc454061815 \h </w:instrText>
      </w:r>
      <w:r>
        <w:rPr>
          <w:noProof/>
        </w:rPr>
      </w:r>
      <w:r>
        <w:rPr>
          <w:noProof/>
        </w:rPr>
        <w:fldChar w:fldCharType="separate"/>
      </w:r>
      <w:r w:rsidR="004E5CAB">
        <w:rPr>
          <w:noProof/>
        </w:rPr>
        <w:t>58</w:t>
      </w:r>
      <w:r>
        <w:rPr>
          <w:noProof/>
        </w:rPr>
        <w:fldChar w:fldCharType="end"/>
      </w:r>
    </w:p>
    <w:p w14:paraId="3567B101" w14:textId="77777777" w:rsidR="005D1DEA" w:rsidRDefault="005D1DEA">
      <w:pPr>
        <w:pStyle w:val="TM5"/>
        <w:tabs>
          <w:tab w:val="right" w:leader="dot" w:pos="7360"/>
        </w:tabs>
        <w:rPr>
          <w:rFonts w:eastAsiaTheme="minorEastAsia" w:cstheme="minorBidi"/>
          <w:noProof/>
          <w:sz w:val="24"/>
          <w:szCs w:val="24"/>
          <w:lang w:val="fr-FR" w:eastAsia="fr-FR"/>
        </w:rPr>
      </w:pPr>
      <w:r>
        <w:rPr>
          <w:noProof/>
        </w:rPr>
        <w:t>Les revendeurs</w:t>
      </w:r>
      <w:r>
        <w:rPr>
          <w:noProof/>
        </w:rPr>
        <w:tab/>
      </w:r>
      <w:r>
        <w:rPr>
          <w:noProof/>
        </w:rPr>
        <w:fldChar w:fldCharType="begin"/>
      </w:r>
      <w:r>
        <w:rPr>
          <w:noProof/>
        </w:rPr>
        <w:instrText xml:space="preserve"> PAGEREF _Toc454061816 \h </w:instrText>
      </w:r>
      <w:r>
        <w:rPr>
          <w:noProof/>
        </w:rPr>
      </w:r>
      <w:r>
        <w:rPr>
          <w:noProof/>
        </w:rPr>
        <w:fldChar w:fldCharType="separate"/>
      </w:r>
      <w:r w:rsidR="004E5CAB">
        <w:rPr>
          <w:noProof/>
        </w:rPr>
        <w:t>59</w:t>
      </w:r>
      <w:r>
        <w:rPr>
          <w:noProof/>
        </w:rPr>
        <w:fldChar w:fldCharType="end"/>
      </w:r>
    </w:p>
    <w:p w14:paraId="65FE3214" w14:textId="77777777" w:rsidR="005D1DEA" w:rsidRDefault="005D1DEA">
      <w:pPr>
        <w:pStyle w:val="TM6"/>
        <w:tabs>
          <w:tab w:val="right" w:leader="dot" w:pos="7360"/>
        </w:tabs>
        <w:rPr>
          <w:rFonts w:eastAsiaTheme="minorEastAsia" w:cstheme="minorBidi"/>
          <w:noProof/>
          <w:sz w:val="24"/>
          <w:szCs w:val="24"/>
          <w:lang w:val="fr-FR" w:eastAsia="fr-FR"/>
        </w:rPr>
      </w:pPr>
      <w:r>
        <w:rPr>
          <w:noProof/>
        </w:rPr>
        <w:t>Les parts de marchés et les préférences</w:t>
      </w:r>
      <w:r>
        <w:rPr>
          <w:noProof/>
        </w:rPr>
        <w:tab/>
      </w:r>
      <w:r>
        <w:rPr>
          <w:noProof/>
        </w:rPr>
        <w:fldChar w:fldCharType="begin"/>
      </w:r>
      <w:r>
        <w:rPr>
          <w:noProof/>
        </w:rPr>
        <w:instrText xml:space="preserve"> PAGEREF _Toc454061817 \h </w:instrText>
      </w:r>
      <w:r>
        <w:rPr>
          <w:noProof/>
        </w:rPr>
      </w:r>
      <w:r>
        <w:rPr>
          <w:noProof/>
        </w:rPr>
        <w:fldChar w:fldCharType="separate"/>
      </w:r>
      <w:r w:rsidR="004E5CAB">
        <w:rPr>
          <w:noProof/>
        </w:rPr>
        <w:t>59</w:t>
      </w:r>
      <w:r>
        <w:rPr>
          <w:noProof/>
        </w:rPr>
        <w:fldChar w:fldCharType="end"/>
      </w:r>
    </w:p>
    <w:p w14:paraId="63D40460" w14:textId="77777777" w:rsidR="005D1DEA" w:rsidRDefault="005D1DEA">
      <w:pPr>
        <w:pStyle w:val="TM6"/>
        <w:tabs>
          <w:tab w:val="right" w:leader="dot" w:pos="7360"/>
        </w:tabs>
        <w:rPr>
          <w:rFonts w:eastAsiaTheme="minorEastAsia" w:cstheme="minorBidi"/>
          <w:noProof/>
          <w:sz w:val="24"/>
          <w:szCs w:val="24"/>
          <w:lang w:val="fr-FR" w:eastAsia="fr-FR"/>
        </w:rPr>
      </w:pPr>
      <w:r>
        <w:rPr>
          <w:noProof/>
        </w:rPr>
        <w:t>Détaillant</w:t>
      </w:r>
      <w:r>
        <w:rPr>
          <w:noProof/>
        </w:rPr>
        <w:tab/>
      </w:r>
      <w:r>
        <w:rPr>
          <w:noProof/>
        </w:rPr>
        <w:fldChar w:fldCharType="begin"/>
      </w:r>
      <w:r>
        <w:rPr>
          <w:noProof/>
        </w:rPr>
        <w:instrText xml:space="preserve"> PAGEREF _Toc454061818 \h </w:instrText>
      </w:r>
      <w:r>
        <w:rPr>
          <w:noProof/>
        </w:rPr>
      </w:r>
      <w:r>
        <w:rPr>
          <w:noProof/>
        </w:rPr>
        <w:fldChar w:fldCharType="separate"/>
      </w:r>
      <w:r w:rsidR="004E5CAB">
        <w:rPr>
          <w:noProof/>
        </w:rPr>
        <w:t>60</w:t>
      </w:r>
      <w:r>
        <w:rPr>
          <w:noProof/>
        </w:rPr>
        <w:fldChar w:fldCharType="end"/>
      </w:r>
    </w:p>
    <w:p w14:paraId="57B8D248" w14:textId="77777777" w:rsidR="005D1DEA" w:rsidRDefault="005D1DEA">
      <w:pPr>
        <w:pStyle w:val="TM6"/>
        <w:tabs>
          <w:tab w:val="right" w:leader="dot" w:pos="7360"/>
        </w:tabs>
        <w:rPr>
          <w:rFonts w:eastAsiaTheme="minorEastAsia" w:cstheme="minorBidi"/>
          <w:noProof/>
          <w:sz w:val="24"/>
          <w:szCs w:val="24"/>
          <w:lang w:val="fr-FR" w:eastAsia="fr-FR"/>
        </w:rPr>
      </w:pPr>
      <w:r>
        <w:rPr>
          <w:noProof/>
        </w:rPr>
        <w:t>Supermarché</w:t>
      </w:r>
      <w:r>
        <w:rPr>
          <w:noProof/>
        </w:rPr>
        <w:tab/>
      </w:r>
      <w:r>
        <w:rPr>
          <w:noProof/>
        </w:rPr>
        <w:fldChar w:fldCharType="begin"/>
      </w:r>
      <w:r>
        <w:rPr>
          <w:noProof/>
        </w:rPr>
        <w:instrText xml:space="preserve"> PAGEREF _Toc454061819 \h </w:instrText>
      </w:r>
      <w:r>
        <w:rPr>
          <w:noProof/>
        </w:rPr>
      </w:r>
      <w:r>
        <w:rPr>
          <w:noProof/>
        </w:rPr>
        <w:fldChar w:fldCharType="separate"/>
      </w:r>
      <w:r w:rsidR="004E5CAB">
        <w:rPr>
          <w:noProof/>
        </w:rPr>
        <w:t>60</w:t>
      </w:r>
      <w:r>
        <w:rPr>
          <w:noProof/>
        </w:rPr>
        <w:fldChar w:fldCharType="end"/>
      </w:r>
    </w:p>
    <w:p w14:paraId="6867F436" w14:textId="77777777" w:rsidR="005D1DEA" w:rsidRDefault="005D1DEA">
      <w:pPr>
        <w:pStyle w:val="TM6"/>
        <w:tabs>
          <w:tab w:val="right" w:leader="dot" w:pos="7360"/>
        </w:tabs>
        <w:rPr>
          <w:rFonts w:eastAsiaTheme="minorEastAsia" w:cstheme="minorBidi"/>
          <w:noProof/>
          <w:sz w:val="24"/>
          <w:szCs w:val="24"/>
          <w:lang w:val="fr-FR" w:eastAsia="fr-FR"/>
        </w:rPr>
      </w:pPr>
      <w:r>
        <w:rPr>
          <w:noProof/>
        </w:rPr>
        <w:t>Établissement public</w:t>
      </w:r>
      <w:r>
        <w:rPr>
          <w:noProof/>
        </w:rPr>
        <w:tab/>
      </w:r>
      <w:r>
        <w:rPr>
          <w:noProof/>
        </w:rPr>
        <w:fldChar w:fldCharType="begin"/>
      </w:r>
      <w:r>
        <w:rPr>
          <w:noProof/>
        </w:rPr>
        <w:instrText xml:space="preserve"> PAGEREF _Toc454061820 \h </w:instrText>
      </w:r>
      <w:r>
        <w:rPr>
          <w:noProof/>
        </w:rPr>
      </w:r>
      <w:r>
        <w:rPr>
          <w:noProof/>
        </w:rPr>
        <w:fldChar w:fldCharType="separate"/>
      </w:r>
      <w:r w:rsidR="004E5CAB">
        <w:rPr>
          <w:noProof/>
        </w:rPr>
        <w:t>60</w:t>
      </w:r>
      <w:r>
        <w:rPr>
          <w:noProof/>
        </w:rPr>
        <w:fldChar w:fldCharType="end"/>
      </w:r>
    </w:p>
    <w:p w14:paraId="7710B692" w14:textId="77777777" w:rsidR="005D1DEA" w:rsidRDefault="005D1DEA">
      <w:pPr>
        <w:pStyle w:val="TM5"/>
        <w:tabs>
          <w:tab w:val="right" w:leader="dot" w:pos="7360"/>
        </w:tabs>
        <w:rPr>
          <w:rFonts w:eastAsiaTheme="minorEastAsia" w:cstheme="minorBidi"/>
          <w:noProof/>
          <w:sz w:val="24"/>
          <w:szCs w:val="24"/>
          <w:lang w:val="fr-FR" w:eastAsia="fr-FR"/>
        </w:rPr>
      </w:pPr>
      <w:r>
        <w:rPr>
          <w:noProof/>
        </w:rPr>
        <w:t>Les bailleurs de fonds</w:t>
      </w:r>
      <w:r>
        <w:rPr>
          <w:noProof/>
        </w:rPr>
        <w:tab/>
      </w:r>
      <w:r>
        <w:rPr>
          <w:noProof/>
        </w:rPr>
        <w:fldChar w:fldCharType="begin"/>
      </w:r>
      <w:r>
        <w:rPr>
          <w:noProof/>
        </w:rPr>
        <w:instrText xml:space="preserve"> PAGEREF _Toc454061821 \h </w:instrText>
      </w:r>
      <w:r>
        <w:rPr>
          <w:noProof/>
        </w:rPr>
      </w:r>
      <w:r>
        <w:rPr>
          <w:noProof/>
        </w:rPr>
        <w:fldChar w:fldCharType="separate"/>
      </w:r>
      <w:r w:rsidR="004E5CAB">
        <w:rPr>
          <w:noProof/>
        </w:rPr>
        <w:t>61</w:t>
      </w:r>
      <w:r>
        <w:rPr>
          <w:noProof/>
        </w:rPr>
        <w:fldChar w:fldCharType="end"/>
      </w:r>
    </w:p>
    <w:p w14:paraId="57390203" w14:textId="77777777" w:rsidR="005D1DEA" w:rsidRDefault="005D1DEA">
      <w:pPr>
        <w:pStyle w:val="TM5"/>
        <w:tabs>
          <w:tab w:val="right" w:leader="dot" w:pos="7360"/>
        </w:tabs>
        <w:rPr>
          <w:rFonts w:eastAsiaTheme="minorEastAsia" w:cstheme="minorBidi"/>
          <w:noProof/>
          <w:sz w:val="24"/>
          <w:szCs w:val="24"/>
          <w:lang w:val="fr-FR" w:eastAsia="fr-FR"/>
        </w:rPr>
      </w:pPr>
      <w:r>
        <w:rPr>
          <w:noProof/>
        </w:rPr>
        <w:t>La fluctuation de la demande</w:t>
      </w:r>
      <w:r>
        <w:rPr>
          <w:noProof/>
        </w:rPr>
        <w:tab/>
      </w:r>
      <w:r>
        <w:rPr>
          <w:noProof/>
        </w:rPr>
        <w:fldChar w:fldCharType="begin"/>
      </w:r>
      <w:r>
        <w:rPr>
          <w:noProof/>
        </w:rPr>
        <w:instrText xml:space="preserve"> PAGEREF _Toc454061822 \h </w:instrText>
      </w:r>
      <w:r>
        <w:rPr>
          <w:noProof/>
        </w:rPr>
      </w:r>
      <w:r>
        <w:rPr>
          <w:noProof/>
        </w:rPr>
        <w:fldChar w:fldCharType="separate"/>
      </w:r>
      <w:r w:rsidR="004E5CAB">
        <w:rPr>
          <w:noProof/>
        </w:rPr>
        <w:t>61</w:t>
      </w:r>
      <w:r>
        <w:rPr>
          <w:noProof/>
        </w:rPr>
        <w:fldChar w:fldCharType="end"/>
      </w:r>
    </w:p>
    <w:p w14:paraId="410F1A69" w14:textId="77777777" w:rsidR="005D1DEA" w:rsidRDefault="005D1DEA">
      <w:pPr>
        <w:pStyle w:val="TM4"/>
        <w:tabs>
          <w:tab w:val="right" w:leader="dot" w:pos="7360"/>
        </w:tabs>
        <w:rPr>
          <w:rFonts w:eastAsiaTheme="minorEastAsia" w:cstheme="minorBidi"/>
          <w:noProof/>
          <w:sz w:val="24"/>
          <w:szCs w:val="24"/>
          <w:lang w:val="fr-FR" w:eastAsia="fr-FR"/>
        </w:rPr>
      </w:pPr>
      <w:r>
        <w:rPr>
          <w:noProof/>
        </w:rPr>
        <w:t>Les modalités de jeu</w:t>
      </w:r>
      <w:r>
        <w:rPr>
          <w:noProof/>
        </w:rPr>
        <w:tab/>
      </w:r>
      <w:r>
        <w:rPr>
          <w:noProof/>
        </w:rPr>
        <w:fldChar w:fldCharType="begin"/>
      </w:r>
      <w:r>
        <w:rPr>
          <w:noProof/>
        </w:rPr>
        <w:instrText xml:space="preserve"> PAGEREF _Toc454061823 \h </w:instrText>
      </w:r>
      <w:r>
        <w:rPr>
          <w:noProof/>
        </w:rPr>
      </w:r>
      <w:r>
        <w:rPr>
          <w:noProof/>
        </w:rPr>
        <w:fldChar w:fldCharType="separate"/>
      </w:r>
      <w:r w:rsidR="004E5CAB">
        <w:rPr>
          <w:noProof/>
        </w:rPr>
        <w:t>62</w:t>
      </w:r>
      <w:r>
        <w:rPr>
          <w:noProof/>
        </w:rPr>
        <w:fldChar w:fldCharType="end"/>
      </w:r>
    </w:p>
    <w:p w14:paraId="7B750881" w14:textId="77777777" w:rsidR="005D1DEA" w:rsidRDefault="005D1DEA">
      <w:pPr>
        <w:pStyle w:val="TM5"/>
        <w:tabs>
          <w:tab w:val="right" w:leader="dot" w:pos="7360"/>
        </w:tabs>
        <w:rPr>
          <w:rFonts w:eastAsiaTheme="minorEastAsia" w:cstheme="minorBidi"/>
          <w:noProof/>
          <w:sz w:val="24"/>
          <w:szCs w:val="24"/>
          <w:lang w:val="fr-FR" w:eastAsia="fr-FR"/>
        </w:rPr>
      </w:pPr>
      <w:r>
        <w:rPr>
          <w:noProof/>
        </w:rPr>
        <w:t>Simulation du temps</w:t>
      </w:r>
      <w:r>
        <w:rPr>
          <w:noProof/>
        </w:rPr>
        <w:tab/>
      </w:r>
      <w:r>
        <w:rPr>
          <w:noProof/>
        </w:rPr>
        <w:fldChar w:fldCharType="begin"/>
      </w:r>
      <w:r>
        <w:rPr>
          <w:noProof/>
        </w:rPr>
        <w:instrText xml:space="preserve"> PAGEREF _Toc454061824 \h </w:instrText>
      </w:r>
      <w:r>
        <w:rPr>
          <w:noProof/>
        </w:rPr>
      </w:r>
      <w:r>
        <w:rPr>
          <w:noProof/>
        </w:rPr>
        <w:fldChar w:fldCharType="separate"/>
      </w:r>
      <w:r w:rsidR="004E5CAB">
        <w:rPr>
          <w:noProof/>
        </w:rPr>
        <w:t>62</w:t>
      </w:r>
      <w:r>
        <w:rPr>
          <w:noProof/>
        </w:rPr>
        <w:fldChar w:fldCharType="end"/>
      </w:r>
    </w:p>
    <w:p w14:paraId="53D43F50" w14:textId="77777777" w:rsidR="005D1DEA" w:rsidRDefault="005D1DEA">
      <w:pPr>
        <w:pStyle w:val="TM5"/>
        <w:tabs>
          <w:tab w:val="right" w:leader="dot" w:pos="7360"/>
        </w:tabs>
        <w:rPr>
          <w:rFonts w:eastAsiaTheme="minorEastAsia" w:cstheme="minorBidi"/>
          <w:noProof/>
          <w:sz w:val="24"/>
          <w:szCs w:val="24"/>
          <w:lang w:val="fr-FR" w:eastAsia="fr-FR"/>
        </w:rPr>
      </w:pPr>
      <w:r>
        <w:rPr>
          <w:noProof/>
        </w:rPr>
        <w:t>Les contraintes</w:t>
      </w:r>
      <w:r>
        <w:rPr>
          <w:noProof/>
        </w:rPr>
        <w:tab/>
      </w:r>
      <w:r>
        <w:rPr>
          <w:noProof/>
        </w:rPr>
        <w:fldChar w:fldCharType="begin"/>
      </w:r>
      <w:r>
        <w:rPr>
          <w:noProof/>
        </w:rPr>
        <w:instrText xml:space="preserve"> PAGEREF _Toc454061825 \h </w:instrText>
      </w:r>
      <w:r>
        <w:rPr>
          <w:noProof/>
        </w:rPr>
      </w:r>
      <w:r>
        <w:rPr>
          <w:noProof/>
        </w:rPr>
        <w:fldChar w:fldCharType="separate"/>
      </w:r>
      <w:r w:rsidR="004E5CAB">
        <w:rPr>
          <w:noProof/>
        </w:rPr>
        <w:t>62</w:t>
      </w:r>
      <w:r>
        <w:rPr>
          <w:noProof/>
        </w:rPr>
        <w:fldChar w:fldCharType="end"/>
      </w:r>
    </w:p>
    <w:p w14:paraId="108DC30C" w14:textId="77777777" w:rsidR="005D1DEA" w:rsidRDefault="005D1DEA">
      <w:pPr>
        <w:pStyle w:val="TM5"/>
        <w:tabs>
          <w:tab w:val="right" w:leader="dot" w:pos="7360"/>
        </w:tabs>
        <w:rPr>
          <w:rFonts w:eastAsiaTheme="minorEastAsia" w:cstheme="minorBidi"/>
          <w:noProof/>
          <w:sz w:val="24"/>
          <w:szCs w:val="24"/>
          <w:lang w:val="fr-FR" w:eastAsia="fr-FR"/>
        </w:rPr>
      </w:pPr>
      <w:r>
        <w:rPr>
          <w:noProof/>
        </w:rPr>
        <w:t>Les décisions</w:t>
      </w:r>
      <w:r>
        <w:rPr>
          <w:noProof/>
        </w:rPr>
        <w:tab/>
      </w:r>
      <w:r>
        <w:rPr>
          <w:noProof/>
        </w:rPr>
        <w:fldChar w:fldCharType="begin"/>
      </w:r>
      <w:r>
        <w:rPr>
          <w:noProof/>
        </w:rPr>
        <w:instrText xml:space="preserve"> PAGEREF _Toc454061826 \h </w:instrText>
      </w:r>
      <w:r>
        <w:rPr>
          <w:noProof/>
        </w:rPr>
      </w:r>
      <w:r>
        <w:rPr>
          <w:noProof/>
        </w:rPr>
        <w:fldChar w:fldCharType="separate"/>
      </w:r>
      <w:r w:rsidR="004E5CAB">
        <w:rPr>
          <w:noProof/>
        </w:rPr>
        <w:t>62</w:t>
      </w:r>
      <w:r>
        <w:rPr>
          <w:noProof/>
        </w:rPr>
        <w:fldChar w:fldCharType="end"/>
      </w:r>
    </w:p>
    <w:p w14:paraId="298054D0" w14:textId="77777777" w:rsidR="005D1DEA" w:rsidRDefault="005D1DEA">
      <w:pPr>
        <w:pStyle w:val="TM2"/>
        <w:tabs>
          <w:tab w:val="right" w:leader="dot" w:pos="7360"/>
        </w:tabs>
        <w:rPr>
          <w:rFonts w:eastAsiaTheme="minorEastAsia" w:cstheme="minorBidi"/>
          <w:smallCaps w:val="0"/>
          <w:noProof/>
          <w:sz w:val="24"/>
          <w:szCs w:val="24"/>
          <w:lang w:val="fr-FR" w:eastAsia="fr-FR"/>
        </w:rPr>
      </w:pPr>
      <w:r>
        <w:rPr>
          <w:noProof/>
        </w:rPr>
        <w:t>Analyse des processus</w:t>
      </w:r>
      <w:r>
        <w:rPr>
          <w:noProof/>
        </w:rPr>
        <w:tab/>
      </w:r>
      <w:r>
        <w:rPr>
          <w:noProof/>
        </w:rPr>
        <w:fldChar w:fldCharType="begin"/>
      </w:r>
      <w:r>
        <w:rPr>
          <w:noProof/>
        </w:rPr>
        <w:instrText xml:space="preserve"> PAGEREF _Toc454061827 \h </w:instrText>
      </w:r>
      <w:r>
        <w:rPr>
          <w:noProof/>
        </w:rPr>
      </w:r>
      <w:r>
        <w:rPr>
          <w:noProof/>
        </w:rPr>
        <w:fldChar w:fldCharType="separate"/>
      </w:r>
      <w:r w:rsidR="004E5CAB">
        <w:rPr>
          <w:noProof/>
        </w:rPr>
        <w:t>63</w:t>
      </w:r>
      <w:r>
        <w:rPr>
          <w:noProof/>
        </w:rPr>
        <w:fldChar w:fldCharType="end"/>
      </w:r>
    </w:p>
    <w:p w14:paraId="3B4284E8" w14:textId="77777777" w:rsidR="005D1DEA" w:rsidRDefault="005D1DEA">
      <w:pPr>
        <w:pStyle w:val="TM3"/>
        <w:tabs>
          <w:tab w:val="right" w:leader="dot" w:pos="7360"/>
        </w:tabs>
        <w:rPr>
          <w:rFonts w:eastAsiaTheme="minorEastAsia" w:cstheme="minorBidi"/>
          <w:i w:val="0"/>
          <w:iCs w:val="0"/>
          <w:noProof/>
          <w:sz w:val="24"/>
          <w:szCs w:val="24"/>
          <w:lang w:val="fr-FR" w:eastAsia="fr-FR"/>
        </w:rPr>
      </w:pPr>
      <w:r>
        <w:rPr>
          <w:noProof/>
        </w:rPr>
        <w:t>Démarche</w:t>
      </w:r>
      <w:r>
        <w:rPr>
          <w:noProof/>
        </w:rPr>
        <w:tab/>
      </w:r>
      <w:r>
        <w:rPr>
          <w:noProof/>
        </w:rPr>
        <w:fldChar w:fldCharType="begin"/>
      </w:r>
      <w:r>
        <w:rPr>
          <w:noProof/>
        </w:rPr>
        <w:instrText xml:space="preserve"> PAGEREF _Toc454061828 \h </w:instrText>
      </w:r>
      <w:r>
        <w:rPr>
          <w:noProof/>
        </w:rPr>
      </w:r>
      <w:r>
        <w:rPr>
          <w:noProof/>
        </w:rPr>
        <w:fldChar w:fldCharType="separate"/>
      </w:r>
      <w:r w:rsidR="004E5CAB">
        <w:rPr>
          <w:noProof/>
        </w:rPr>
        <w:t>63</w:t>
      </w:r>
      <w:r>
        <w:rPr>
          <w:noProof/>
        </w:rPr>
        <w:fldChar w:fldCharType="end"/>
      </w:r>
    </w:p>
    <w:p w14:paraId="01F18DDA" w14:textId="77777777" w:rsidR="005D1DEA" w:rsidRDefault="005D1DEA">
      <w:pPr>
        <w:pStyle w:val="TM4"/>
        <w:tabs>
          <w:tab w:val="right" w:leader="dot" w:pos="7360"/>
        </w:tabs>
        <w:rPr>
          <w:rFonts w:eastAsiaTheme="minorEastAsia" w:cstheme="minorBidi"/>
          <w:noProof/>
          <w:sz w:val="24"/>
          <w:szCs w:val="24"/>
          <w:lang w:val="fr-FR" w:eastAsia="fr-FR"/>
        </w:rPr>
      </w:pPr>
      <w:r>
        <w:rPr>
          <w:noProof/>
        </w:rPr>
        <w:t>Compréhension métier</w:t>
      </w:r>
      <w:r>
        <w:rPr>
          <w:noProof/>
        </w:rPr>
        <w:tab/>
      </w:r>
      <w:r>
        <w:rPr>
          <w:noProof/>
        </w:rPr>
        <w:fldChar w:fldCharType="begin"/>
      </w:r>
      <w:r>
        <w:rPr>
          <w:noProof/>
        </w:rPr>
        <w:instrText xml:space="preserve"> PAGEREF _Toc454061829 \h </w:instrText>
      </w:r>
      <w:r>
        <w:rPr>
          <w:noProof/>
        </w:rPr>
      </w:r>
      <w:r>
        <w:rPr>
          <w:noProof/>
        </w:rPr>
        <w:fldChar w:fldCharType="separate"/>
      </w:r>
      <w:r w:rsidR="004E5CAB">
        <w:rPr>
          <w:noProof/>
        </w:rPr>
        <w:t>63</w:t>
      </w:r>
      <w:r>
        <w:rPr>
          <w:noProof/>
        </w:rPr>
        <w:fldChar w:fldCharType="end"/>
      </w:r>
    </w:p>
    <w:p w14:paraId="2ADBA84F" w14:textId="77777777" w:rsidR="005D1DEA" w:rsidRDefault="005D1DEA">
      <w:pPr>
        <w:pStyle w:val="TM4"/>
        <w:tabs>
          <w:tab w:val="right" w:leader="dot" w:pos="7360"/>
        </w:tabs>
        <w:rPr>
          <w:rFonts w:eastAsiaTheme="minorEastAsia" w:cstheme="minorBidi"/>
          <w:noProof/>
          <w:sz w:val="24"/>
          <w:szCs w:val="24"/>
          <w:lang w:val="fr-FR" w:eastAsia="fr-FR"/>
        </w:rPr>
      </w:pPr>
      <w:r>
        <w:rPr>
          <w:noProof/>
        </w:rPr>
        <w:t>Résultat dans le progiciel</w:t>
      </w:r>
      <w:r>
        <w:rPr>
          <w:noProof/>
        </w:rPr>
        <w:tab/>
      </w:r>
      <w:r>
        <w:rPr>
          <w:noProof/>
        </w:rPr>
        <w:fldChar w:fldCharType="begin"/>
      </w:r>
      <w:r>
        <w:rPr>
          <w:noProof/>
        </w:rPr>
        <w:instrText xml:space="preserve"> PAGEREF _Toc454061830 \h </w:instrText>
      </w:r>
      <w:r>
        <w:rPr>
          <w:noProof/>
        </w:rPr>
      </w:r>
      <w:r>
        <w:rPr>
          <w:noProof/>
        </w:rPr>
        <w:fldChar w:fldCharType="separate"/>
      </w:r>
      <w:r w:rsidR="004E5CAB">
        <w:rPr>
          <w:noProof/>
        </w:rPr>
        <w:t>63</w:t>
      </w:r>
      <w:r>
        <w:rPr>
          <w:noProof/>
        </w:rPr>
        <w:fldChar w:fldCharType="end"/>
      </w:r>
    </w:p>
    <w:p w14:paraId="47D49673" w14:textId="77777777" w:rsidR="005D1DEA" w:rsidRDefault="005D1DEA">
      <w:pPr>
        <w:pStyle w:val="TM4"/>
        <w:tabs>
          <w:tab w:val="right" w:leader="dot" w:pos="7360"/>
        </w:tabs>
        <w:rPr>
          <w:rFonts w:eastAsiaTheme="minorEastAsia" w:cstheme="minorBidi"/>
          <w:noProof/>
          <w:sz w:val="24"/>
          <w:szCs w:val="24"/>
          <w:lang w:val="fr-FR" w:eastAsia="fr-FR"/>
        </w:rPr>
      </w:pPr>
      <w:r>
        <w:rPr>
          <w:noProof/>
        </w:rPr>
        <w:t>Analyse technique</w:t>
      </w:r>
      <w:r>
        <w:rPr>
          <w:noProof/>
        </w:rPr>
        <w:tab/>
      </w:r>
      <w:r>
        <w:rPr>
          <w:noProof/>
        </w:rPr>
        <w:fldChar w:fldCharType="begin"/>
      </w:r>
      <w:r>
        <w:rPr>
          <w:noProof/>
        </w:rPr>
        <w:instrText xml:space="preserve"> PAGEREF _Toc454061831 \h </w:instrText>
      </w:r>
      <w:r>
        <w:rPr>
          <w:noProof/>
        </w:rPr>
      </w:r>
      <w:r>
        <w:rPr>
          <w:noProof/>
        </w:rPr>
        <w:fldChar w:fldCharType="separate"/>
      </w:r>
      <w:r w:rsidR="004E5CAB">
        <w:rPr>
          <w:noProof/>
        </w:rPr>
        <w:t>64</w:t>
      </w:r>
      <w:r>
        <w:rPr>
          <w:noProof/>
        </w:rPr>
        <w:fldChar w:fldCharType="end"/>
      </w:r>
    </w:p>
    <w:p w14:paraId="419C89A7" w14:textId="77777777" w:rsidR="005D1DEA" w:rsidRDefault="005D1DEA">
      <w:pPr>
        <w:pStyle w:val="TM4"/>
        <w:tabs>
          <w:tab w:val="right" w:leader="dot" w:pos="7360"/>
        </w:tabs>
        <w:rPr>
          <w:rFonts w:eastAsiaTheme="minorEastAsia" w:cstheme="minorBidi"/>
          <w:noProof/>
          <w:sz w:val="24"/>
          <w:szCs w:val="24"/>
          <w:lang w:val="fr-FR" w:eastAsia="fr-FR"/>
        </w:rPr>
      </w:pPr>
      <w:r>
        <w:rPr>
          <w:noProof/>
        </w:rPr>
        <w:t>Analyse pédagogique</w:t>
      </w:r>
      <w:r>
        <w:rPr>
          <w:noProof/>
        </w:rPr>
        <w:tab/>
      </w:r>
      <w:r>
        <w:rPr>
          <w:noProof/>
        </w:rPr>
        <w:fldChar w:fldCharType="begin"/>
      </w:r>
      <w:r>
        <w:rPr>
          <w:noProof/>
        </w:rPr>
        <w:instrText xml:space="preserve"> PAGEREF _Toc454061832 \h </w:instrText>
      </w:r>
      <w:r>
        <w:rPr>
          <w:noProof/>
        </w:rPr>
      </w:r>
      <w:r>
        <w:rPr>
          <w:noProof/>
        </w:rPr>
        <w:fldChar w:fldCharType="separate"/>
      </w:r>
      <w:r w:rsidR="004E5CAB">
        <w:rPr>
          <w:noProof/>
        </w:rPr>
        <w:t>66</w:t>
      </w:r>
      <w:r>
        <w:rPr>
          <w:noProof/>
        </w:rPr>
        <w:fldChar w:fldCharType="end"/>
      </w:r>
    </w:p>
    <w:p w14:paraId="2D599746" w14:textId="77777777" w:rsidR="005D1DEA" w:rsidRDefault="005D1DEA">
      <w:pPr>
        <w:pStyle w:val="TM4"/>
        <w:tabs>
          <w:tab w:val="right" w:leader="dot" w:pos="7360"/>
        </w:tabs>
        <w:rPr>
          <w:rFonts w:eastAsiaTheme="minorEastAsia" w:cstheme="minorBidi"/>
          <w:noProof/>
          <w:sz w:val="24"/>
          <w:szCs w:val="24"/>
          <w:lang w:val="fr-FR" w:eastAsia="fr-FR"/>
        </w:rPr>
      </w:pPr>
      <w:r>
        <w:rPr>
          <w:noProof/>
        </w:rPr>
        <w:t>Spécifications de développement</w:t>
      </w:r>
      <w:r>
        <w:rPr>
          <w:noProof/>
        </w:rPr>
        <w:tab/>
      </w:r>
      <w:r>
        <w:rPr>
          <w:noProof/>
        </w:rPr>
        <w:fldChar w:fldCharType="begin"/>
      </w:r>
      <w:r>
        <w:rPr>
          <w:noProof/>
        </w:rPr>
        <w:instrText xml:space="preserve"> PAGEREF _Toc454061833 \h </w:instrText>
      </w:r>
      <w:r>
        <w:rPr>
          <w:noProof/>
        </w:rPr>
      </w:r>
      <w:r>
        <w:rPr>
          <w:noProof/>
        </w:rPr>
        <w:fldChar w:fldCharType="separate"/>
      </w:r>
      <w:r w:rsidR="004E5CAB">
        <w:rPr>
          <w:noProof/>
        </w:rPr>
        <w:t>66</w:t>
      </w:r>
      <w:r>
        <w:rPr>
          <w:noProof/>
        </w:rPr>
        <w:fldChar w:fldCharType="end"/>
      </w:r>
    </w:p>
    <w:p w14:paraId="610D1678" w14:textId="77777777" w:rsidR="005D1DEA" w:rsidRDefault="005D1DEA">
      <w:pPr>
        <w:pStyle w:val="TM3"/>
        <w:tabs>
          <w:tab w:val="right" w:leader="dot" w:pos="7360"/>
        </w:tabs>
        <w:rPr>
          <w:rFonts w:eastAsiaTheme="minorEastAsia" w:cstheme="minorBidi"/>
          <w:i w:val="0"/>
          <w:iCs w:val="0"/>
          <w:noProof/>
          <w:sz w:val="24"/>
          <w:szCs w:val="24"/>
          <w:lang w:val="fr-FR" w:eastAsia="fr-FR"/>
        </w:rPr>
      </w:pPr>
      <w:r>
        <w:rPr>
          <w:noProof/>
        </w:rPr>
        <w:t>Chaîne de valeur globale</w:t>
      </w:r>
      <w:r>
        <w:rPr>
          <w:noProof/>
        </w:rPr>
        <w:tab/>
      </w:r>
      <w:r>
        <w:rPr>
          <w:noProof/>
        </w:rPr>
        <w:fldChar w:fldCharType="begin"/>
      </w:r>
      <w:r>
        <w:rPr>
          <w:noProof/>
        </w:rPr>
        <w:instrText xml:space="preserve"> PAGEREF _Toc454061834 \h </w:instrText>
      </w:r>
      <w:r>
        <w:rPr>
          <w:noProof/>
        </w:rPr>
      </w:r>
      <w:r>
        <w:rPr>
          <w:noProof/>
        </w:rPr>
        <w:fldChar w:fldCharType="separate"/>
      </w:r>
      <w:r w:rsidR="004E5CAB">
        <w:rPr>
          <w:noProof/>
        </w:rPr>
        <w:t>67</w:t>
      </w:r>
      <w:r>
        <w:rPr>
          <w:noProof/>
        </w:rPr>
        <w:fldChar w:fldCharType="end"/>
      </w:r>
    </w:p>
    <w:p w14:paraId="4E23E2B8" w14:textId="77777777" w:rsidR="005D1DEA" w:rsidRDefault="005D1DEA">
      <w:pPr>
        <w:pStyle w:val="TM4"/>
        <w:tabs>
          <w:tab w:val="right" w:leader="dot" w:pos="7360"/>
        </w:tabs>
        <w:rPr>
          <w:rFonts w:eastAsiaTheme="minorEastAsia" w:cstheme="minorBidi"/>
          <w:noProof/>
          <w:sz w:val="24"/>
          <w:szCs w:val="24"/>
          <w:lang w:val="fr-FR" w:eastAsia="fr-FR"/>
        </w:rPr>
      </w:pPr>
      <w:r>
        <w:rPr>
          <w:noProof/>
        </w:rPr>
        <w:t>Partie logistique</w:t>
      </w:r>
      <w:r>
        <w:rPr>
          <w:noProof/>
        </w:rPr>
        <w:tab/>
      </w:r>
      <w:r>
        <w:rPr>
          <w:noProof/>
        </w:rPr>
        <w:fldChar w:fldCharType="begin"/>
      </w:r>
      <w:r>
        <w:rPr>
          <w:noProof/>
        </w:rPr>
        <w:instrText xml:space="preserve"> PAGEREF _Toc454061835 \h </w:instrText>
      </w:r>
      <w:r>
        <w:rPr>
          <w:noProof/>
        </w:rPr>
      </w:r>
      <w:r>
        <w:rPr>
          <w:noProof/>
        </w:rPr>
        <w:fldChar w:fldCharType="separate"/>
      </w:r>
      <w:r w:rsidR="004E5CAB">
        <w:rPr>
          <w:noProof/>
        </w:rPr>
        <w:t>67</w:t>
      </w:r>
      <w:r>
        <w:rPr>
          <w:noProof/>
        </w:rPr>
        <w:fldChar w:fldCharType="end"/>
      </w:r>
    </w:p>
    <w:p w14:paraId="51BD809D" w14:textId="77777777" w:rsidR="005D1DEA" w:rsidRDefault="005D1DEA">
      <w:pPr>
        <w:pStyle w:val="TM4"/>
        <w:tabs>
          <w:tab w:val="right" w:leader="dot" w:pos="7360"/>
        </w:tabs>
        <w:rPr>
          <w:rFonts w:eastAsiaTheme="minorEastAsia" w:cstheme="minorBidi"/>
          <w:noProof/>
          <w:sz w:val="24"/>
          <w:szCs w:val="24"/>
          <w:lang w:val="fr-FR" w:eastAsia="fr-FR"/>
        </w:rPr>
      </w:pPr>
      <w:r>
        <w:rPr>
          <w:noProof/>
        </w:rPr>
        <w:t>Partie des ventes</w:t>
      </w:r>
      <w:r>
        <w:rPr>
          <w:noProof/>
        </w:rPr>
        <w:tab/>
      </w:r>
      <w:r>
        <w:rPr>
          <w:noProof/>
        </w:rPr>
        <w:fldChar w:fldCharType="begin"/>
      </w:r>
      <w:r>
        <w:rPr>
          <w:noProof/>
        </w:rPr>
        <w:instrText xml:space="preserve"> PAGEREF _Toc454061836 \h </w:instrText>
      </w:r>
      <w:r>
        <w:rPr>
          <w:noProof/>
        </w:rPr>
      </w:r>
      <w:r>
        <w:rPr>
          <w:noProof/>
        </w:rPr>
        <w:fldChar w:fldCharType="separate"/>
      </w:r>
      <w:r w:rsidR="004E5CAB">
        <w:rPr>
          <w:noProof/>
        </w:rPr>
        <w:t>67</w:t>
      </w:r>
      <w:r>
        <w:rPr>
          <w:noProof/>
        </w:rPr>
        <w:fldChar w:fldCharType="end"/>
      </w:r>
    </w:p>
    <w:p w14:paraId="6DFBE3B8" w14:textId="77777777" w:rsidR="005D1DEA" w:rsidRDefault="005D1DEA">
      <w:pPr>
        <w:pStyle w:val="TM3"/>
        <w:tabs>
          <w:tab w:val="right" w:leader="dot" w:pos="7360"/>
        </w:tabs>
        <w:rPr>
          <w:rFonts w:eastAsiaTheme="minorEastAsia" w:cstheme="minorBidi"/>
          <w:i w:val="0"/>
          <w:iCs w:val="0"/>
          <w:noProof/>
          <w:sz w:val="24"/>
          <w:szCs w:val="24"/>
          <w:lang w:val="fr-FR" w:eastAsia="fr-FR"/>
        </w:rPr>
      </w:pPr>
      <w:r>
        <w:rPr>
          <w:noProof/>
        </w:rPr>
        <w:t>Planification</w:t>
      </w:r>
      <w:r>
        <w:rPr>
          <w:noProof/>
        </w:rPr>
        <w:tab/>
      </w:r>
      <w:r>
        <w:rPr>
          <w:noProof/>
        </w:rPr>
        <w:fldChar w:fldCharType="begin"/>
      </w:r>
      <w:r>
        <w:rPr>
          <w:noProof/>
        </w:rPr>
        <w:instrText xml:space="preserve"> PAGEREF _Toc454061837 \h </w:instrText>
      </w:r>
      <w:r>
        <w:rPr>
          <w:noProof/>
        </w:rPr>
      </w:r>
      <w:r>
        <w:rPr>
          <w:noProof/>
        </w:rPr>
        <w:fldChar w:fldCharType="separate"/>
      </w:r>
      <w:r w:rsidR="004E5CAB">
        <w:rPr>
          <w:noProof/>
        </w:rPr>
        <w:t>68</w:t>
      </w:r>
      <w:r>
        <w:rPr>
          <w:noProof/>
        </w:rPr>
        <w:fldChar w:fldCharType="end"/>
      </w:r>
    </w:p>
    <w:p w14:paraId="735BFE21" w14:textId="77777777" w:rsidR="005D1DEA" w:rsidRDefault="005D1DEA">
      <w:pPr>
        <w:pStyle w:val="TM4"/>
        <w:tabs>
          <w:tab w:val="right" w:leader="dot" w:pos="7360"/>
        </w:tabs>
        <w:rPr>
          <w:rFonts w:eastAsiaTheme="minorEastAsia" w:cstheme="minorBidi"/>
          <w:noProof/>
          <w:sz w:val="24"/>
          <w:szCs w:val="24"/>
          <w:lang w:val="fr-FR" w:eastAsia="fr-FR"/>
        </w:rPr>
      </w:pPr>
      <w:r>
        <w:rPr>
          <w:noProof/>
        </w:rPr>
        <w:t>Mise en place dans Odoo®</w:t>
      </w:r>
      <w:r>
        <w:rPr>
          <w:noProof/>
        </w:rPr>
        <w:tab/>
      </w:r>
      <w:r>
        <w:rPr>
          <w:noProof/>
        </w:rPr>
        <w:fldChar w:fldCharType="begin"/>
      </w:r>
      <w:r>
        <w:rPr>
          <w:noProof/>
        </w:rPr>
        <w:instrText xml:space="preserve"> PAGEREF _Toc454061838 \h </w:instrText>
      </w:r>
      <w:r>
        <w:rPr>
          <w:noProof/>
        </w:rPr>
      </w:r>
      <w:r>
        <w:rPr>
          <w:noProof/>
        </w:rPr>
        <w:fldChar w:fldCharType="separate"/>
      </w:r>
      <w:r w:rsidR="004E5CAB">
        <w:rPr>
          <w:noProof/>
        </w:rPr>
        <w:t>68</w:t>
      </w:r>
      <w:r>
        <w:rPr>
          <w:noProof/>
        </w:rPr>
        <w:fldChar w:fldCharType="end"/>
      </w:r>
    </w:p>
    <w:p w14:paraId="2B313498" w14:textId="77777777" w:rsidR="005D1DEA" w:rsidRDefault="005D1DEA">
      <w:pPr>
        <w:pStyle w:val="TM4"/>
        <w:tabs>
          <w:tab w:val="right" w:leader="dot" w:pos="7360"/>
        </w:tabs>
        <w:rPr>
          <w:rFonts w:eastAsiaTheme="minorEastAsia" w:cstheme="minorBidi"/>
          <w:noProof/>
          <w:sz w:val="24"/>
          <w:szCs w:val="24"/>
          <w:lang w:val="fr-FR" w:eastAsia="fr-FR"/>
        </w:rPr>
      </w:pPr>
      <w:r>
        <w:rPr>
          <w:noProof/>
        </w:rPr>
        <w:t>Spécifications d’implémentations</w:t>
      </w:r>
      <w:r>
        <w:rPr>
          <w:noProof/>
        </w:rPr>
        <w:tab/>
      </w:r>
      <w:r>
        <w:rPr>
          <w:noProof/>
        </w:rPr>
        <w:fldChar w:fldCharType="begin"/>
      </w:r>
      <w:r>
        <w:rPr>
          <w:noProof/>
        </w:rPr>
        <w:instrText xml:space="preserve"> PAGEREF _Toc454061839 \h </w:instrText>
      </w:r>
      <w:r>
        <w:rPr>
          <w:noProof/>
        </w:rPr>
      </w:r>
      <w:r>
        <w:rPr>
          <w:noProof/>
        </w:rPr>
        <w:fldChar w:fldCharType="separate"/>
      </w:r>
      <w:r w:rsidR="004E5CAB">
        <w:rPr>
          <w:noProof/>
        </w:rPr>
        <w:t>70</w:t>
      </w:r>
      <w:r>
        <w:rPr>
          <w:noProof/>
        </w:rPr>
        <w:fldChar w:fldCharType="end"/>
      </w:r>
    </w:p>
    <w:p w14:paraId="19BB87C2" w14:textId="77777777" w:rsidR="005D1DEA" w:rsidRDefault="005D1DEA">
      <w:pPr>
        <w:pStyle w:val="TM5"/>
        <w:tabs>
          <w:tab w:val="right" w:leader="dot" w:pos="7360"/>
        </w:tabs>
        <w:rPr>
          <w:rFonts w:eastAsiaTheme="minorEastAsia" w:cstheme="minorBidi"/>
          <w:noProof/>
          <w:sz w:val="24"/>
          <w:szCs w:val="24"/>
          <w:lang w:val="fr-FR" w:eastAsia="fr-FR"/>
        </w:rPr>
      </w:pPr>
      <w:r>
        <w:rPr>
          <w:noProof/>
        </w:rPr>
        <w:t>Logique applicative</w:t>
      </w:r>
      <w:r>
        <w:rPr>
          <w:noProof/>
        </w:rPr>
        <w:tab/>
      </w:r>
      <w:r>
        <w:rPr>
          <w:noProof/>
        </w:rPr>
        <w:fldChar w:fldCharType="begin"/>
      </w:r>
      <w:r>
        <w:rPr>
          <w:noProof/>
        </w:rPr>
        <w:instrText xml:space="preserve"> PAGEREF _Toc454061840 \h </w:instrText>
      </w:r>
      <w:r>
        <w:rPr>
          <w:noProof/>
        </w:rPr>
      </w:r>
      <w:r>
        <w:rPr>
          <w:noProof/>
        </w:rPr>
        <w:fldChar w:fldCharType="separate"/>
      </w:r>
      <w:r w:rsidR="004E5CAB">
        <w:rPr>
          <w:noProof/>
        </w:rPr>
        <w:t>70</w:t>
      </w:r>
      <w:r>
        <w:rPr>
          <w:noProof/>
        </w:rPr>
        <w:fldChar w:fldCharType="end"/>
      </w:r>
    </w:p>
    <w:p w14:paraId="4A53DD77" w14:textId="77777777" w:rsidR="005D1DEA" w:rsidRDefault="005D1DEA">
      <w:pPr>
        <w:pStyle w:val="TM5"/>
        <w:tabs>
          <w:tab w:val="right" w:leader="dot" w:pos="7360"/>
        </w:tabs>
        <w:rPr>
          <w:rFonts w:eastAsiaTheme="minorEastAsia" w:cstheme="minorBidi"/>
          <w:noProof/>
          <w:sz w:val="24"/>
          <w:szCs w:val="24"/>
          <w:lang w:val="fr-FR" w:eastAsia="fr-FR"/>
        </w:rPr>
      </w:pPr>
      <w:r>
        <w:rPr>
          <w:noProof/>
        </w:rPr>
        <w:t>Adaptation IHM</w:t>
      </w:r>
      <w:r>
        <w:rPr>
          <w:noProof/>
        </w:rPr>
        <w:tab/>
      </w:r>
      <w:r>
        <w:rPr>
          <w:noProof/>
        </w:rPr>
        <w:fldChar w:fldCharType="begin"/>
      </w:r>
      <w:r>
        <w:rPr>
          <w:noProof/>
        </w:rPr>
        <w:instrText xml:space="preserve"> PAGEREF _Toc454061841 \h </w:instrText>
      </w:r>
      <w:r>
        <w:rPr>
          <w:noProof/>
        </w:rPr>
      </w:r>
      <w:r>
        <w:rPr>
          <w:noProof/>
        </w:rPr>
        <w:fldChar w:fldCharType="separate"/>
      </w:r>
      <w:r w:rsidR="004E5CAB">
        <w:rPr>
          <w:noProof/>
        </w:rPr>
        <w:t>70</w:t>
      </w:r>
      <w:r>
        <w:rPr>
          <w:noProof/>
        </w:rPr>
        <w:fldChar w:fldCharType="end"/>
      </w:r>
    </w:p>
    <w:p w14:paraId="0E63FCB8" w14:textId="77777777" w:rsidR="005D1DEA" w:rsidRDefault="005D1DEA">
      <w:pPr>
        <w:pStyle w:val="TM5"/>
        <w:tabs>
          <w:tab w:val="right" w:leader="dot" w:pos="7360"/>
        </w:tabs>
        <w:rPr>
          <w:rFonts w:eastAsiaTheme="minorEastAsia" w:cstheme="minorBidi"/>
          <w:noProof/>
          <w:sz w:val="24"/>
          <w:szCs w:val="24"/>
          <w:lang w:val="fr-FR" w:eastAsia="fr-FR"/>
        </w:rPr>
      </w:pPr>
      <w:r>
        <w:rPr>
          <w:noProof/>
        </w:rPr>
        <w:t>Droit utilisateur</w:t>
      </w:r>
      <w:r>
        <w:rPr>
          <w:noProof/>
        </w:rPr>
        <w:tab/>
      </w:r>
      <w:r>
        <w:rPr>
          <w:noProof/>
        </w:rPr>
        <w:fldChar w:fldCharType="begin"/>
      </w:r>
      <w:r>
        <w:rPr>
          <w:noProof/>
        </w:rPr>
        <w:instrText xml:space="preserve"> PAGEREF _Toc454061842 \h </w:instrText>
      </w:r>
      <w:r>
        <w:rPr>
          <w:noProof/>
        </w:rPr>
      </w:r>
      <w:r>
        <w:rPr>
          <w:noProof/>
        </w:rPr>
        <w:fldChar w:fldCharType="separate"/>
      </w:r>
      <w:r w:rsidR="004E5CAB">
        <w:rPr>
          <w:noProof/>
        </w:rPr>
        <w:t>71</w:t>
      </w:r>
      <w:r>
        <w:rPr>
          <w:noProof/>
        </w:rPr>
        <w:fldChar w:fldCharType="end"/>
      </w:r>
    </w:p>
    <w:p w14:paraId="2CE2D432" w14:textId="77777777" w:rsidR="005D1DEA" w:rsidRDefault="005D1DEA">
      <w:pPr>
        <w:pStyle w:val="TM3"/>
        <w:tabs>
          <w:tab w:val="right" w:leader="dot" w:pos="7360"/>
        </w:tabs>
        <w:rPr>
          <w:rFonts w:eastAsiaTheme="minorEastAsia" w:cstheme="minorBidi"/>
          <w:i w:val="0"/>
          <w:iCs w:val="0"/>
          <w:noProof/>
          <w:sz w:val="24"/>
          <w:szCs w:val="24"/>
          <w:lang w:val="fr-FR" w:eastAsia="fr-FR"/>
        </w:rPr>
      </w:pPr>
      <w:r>
        <w:rPr>
          <w:noProof/>
        </w:rPr>
        <w:t>Approvisionnement</w:t>
      </w:r>
      <w:r>
        <w:rPr>
          <w:noProof/>
        </w:rPr>
        <w:tab/>
      </w:r>
      <w:r>
        <w:rPr>
          <w:noProof/>
        </w:rPr>
        <w:fldChar w:fldCharType="begin"/>
      </w:r>
      <w:r>
        <w:rPr>
          <w:noProof/>
        </w:rPr>
        <w:instrText xml:space="preserve"> PAGEREF _Toc454061843 \h </w:instrText>
      </w:r>
      <w:r>
        <w:rPr>
          <w:noProof/>
        </w:rPr>
      </w:r>
      <w:r>
        <w:rPr>
          <w:noProof/>
        </w:rPr>
        <w:fldChar w:fldCharType="separate"/>
      </w:r>
      <w:r w:rsidR="004E5CAB">
        <w:rPr>
          <w:noProof/>
        </w:rPr>
        <w:t>71</w:t>
      </w:r>
      <w:r>
        <w:rPr>
          <w:noProof/>
        </w:rPr>
        <w:fldChar w:fldCharType="end"/>
      </w:r>
    </w:p>
    <w:p w14:paraId="14F3423B" w14:textId="77777777" w:rsidR="005D1DEA" w:rsidRDefault="005D1DEA">
      <w:pPr>
        <w:pStyle w:val="TM4"/>
        <w:tabs>
          <w:tab w:val="right" w:leader="dot" w:pos="7360"/>
        </w:tabs>
        <w:rPr>
          <w:rFonts w:eastAsiaTheme="minorEastAsia" w:cstheme="minorBidi"/>
          <w:noProof/>
          <w:sz w:val="24"/>
          <w:szCs w:val="24"/>
          <w:lang w:val="fr-FR" w:eastAsia="fr-FR"/>
        </w:rPr>
      </w:pPr>
      <w:r>
        <w:rPr>
          <w:noProof/>
        </w:rPr>
        <w:t>Mise en place dans Odoo®</w:t>
      </w:r>
      <w:r>
        <w:rPr>
          <w:noProof/>
        </w:rPr>
        <w:tab/>
      </w:r>
      <w:r>
        <w:rPr>
          <w:noProof/>
        </w:rPr>
        <w:fldChar w:fldCharType="begin"/>
      </w:r>
      <w:r>
        <w:rPr>
          <w:noProof/>
        </w:rPr>
        <w:instrText xml:space="preserve"> PAGEREF _Toc454061844 \h </w:instrText>
      </w:r>
      <w:r>
        <w:rPr>
          <w:noProof/>
        </w:rPr>
      </w:r>
      <w:r>
        <w:rPr>
          <w:noProof/>
        </w:rPr>
        <w:fldChar w:fldCharType="separate"/>
      </w:r>
      <w:r w:rsidR="004E5CAB">
        <w:rPr>
          <w:noProof/>
        </w:rPr>
        <w:t>71</w:t>
      </w:r>
      <w:r>
        <w:rPr>
          <w:noProof/>
        </w:rPr>
        <w:fldChar w:fldCharType="end"/>
      </w:r>
    </w:p>
    <w:p w14:paraId="53409086" w14:textId="77777777" w:rsidR="005D1DEA" w:rsidRDefault="005D1DEA">
      <w:pPr>
        <w:pStyle w:val="TM3"/>
        <w:tabs>
          <w:tab w:val="right" w:leader="dot" w:pos="7360"/>
        </w:tabs>
        <w:rPr>
          <w:rFonts w:eastAsiaTheme="minorEastAsia" w:cstheme="minorBidi"/>
          <w:i w:val="0"/>
          <w:iCs w:val="0"/>
          <w:noProof/>
          <w:sz w:val="24"/>
          <w:szCs w:val="24"/>
          <w:lang w:val="fr-FR" w:eastAsia="fr-FR"/>
        </w:rPr>
      </w:pPr>
      <w:r>
        <w:rPr>
          <w:noProof/>
        </w:rPr>
        <w:t>Production</w:t>
      </w:r>
      <w:r>
        <w:rPr>
          <w:noProof/>
        </w:rPr>
        <w:tab/>
      </w:r>
      <w:r>
        <w:rPr>
          <w:noProof/>
        </w:rPr>
        <w:fldChar w:fldCharType="begin"/>
      </w:r>
      <w:r>
        <w:rPr>
          <w:noProof/>
        </w:rPr>
        <w:instrText xml:space="preserve"> PAGEREF _Toc454061845 \h </w:instrText>
      </w:r>
      <w:r>
        <w:rPr>
          <w:noProof/>
        </w:rPr>
      </w:r>
      <w:r>
        <w:rPr>
          <w:noProof/>
        </w:rPr>
        <w:fldChar w:fldCharType="separate"/>
      </w:r>
      <w:r w:rsidR="004E5CAB">
        <w:rPr>
          <w:noProof/>
        </w:rPr>
        <w:t>72</w:t>
      </w:r>
      <w:r>
        <w:rPr>
          <w:noProof/>
        </w:rPr>
        <w:fldChar w:fldCharType="end"/>
      </w:r>
    </w:p>
    <w:p w14:paraId="6EF53C45" w14:textId="77777777" w:rsidR="005D1DEA" w:rsidRDefault="005D1DEA">
      <w:pPr>
        <w:pStyle w:val="TM3"/>
        <w:tabs>
          <w:tab w:val="right" w:leader="dot" w:pos="7360"/>
        </w:tabs>
        <w:rPr>
          <w:rFonts w:eastAsiaTheme="minorEastAsia" w:cstheme="minorBidi"/>
          <w:i w:val="0"/>
          <w:iCs w:val="0"/>
          <w:noProof/>
          <w:sz w:val="24"/>
          <w:szCs w:val="24"/>
          <w:lang w:val="fr-FR" w:eastAsia="fr-FR"/>
        </w:rPr>
      </w:pPr>
      <w:r>
        <w:rPr>
          <w:noProof/>
        </w:rPr>
        <w:t>Vente</w:t>
      </w:r>
      <w:r>
        <w:rPr>
          <w:noProof/>
        </w:rPr>
        <w:tab/>
      </w:r>
      <w:r>
        <w:rPr>
          <w:noProof/>
        </w:rPr>
        <w:fldChar w:fldCharType="begin"/>
      </w:r>
      <w:r>
        <w:rPr>
          <w:noProof/>
        </w:rPr>
        <w:instrText xml:space="preserve"> PAGEREF _Toc454061846 \h </w:instrText>
      </w:r>
      <w:r>
        <w:rPr>
          <w:noProof/>
        </w:rPr>
      </w:r>
      <w:r>
        <w:rPr>
          <w:noProof/>
        </w:rPr>
        <w:fldChar w:fldCharType="separate"/>
      </w:r>
      <w:r w:rsidR="004E5CAB">
        <w:rPr>
          <w:noProof/>
        </w:rPr>
        <w:t>72</w:t>
      </w:r>
      <w:r>
        <w:rPr>
          <w:noProof/>
        </w:rPr>
        <w:fldChar w:fldCharType="end"/>
      </w:r>
    </w:p>
    <w:p w14:paraId="511609DE" w14:textId="77777777" w:rsidR="005D1DEA" w:rsidRDefault="005D1DEA">
      <w:pPr>
        <w:pStyle w:val="TM3"/>
        <w:tabs>
          <w:tab w:val="right" w:leader="dot" w:pos="7360"/>
        </w:tabs>
        <w:rPr>
          <w:rFonts w:eastAsiaTheme="minorEastAsia" w:cstheme="minorBidi"/>
          <w:i w:val="0"/>
          <w:iCs w:val="0"/>
          <w:noProof/>
          <w:sz w:val="24"/>
          <w:szCs w:val="24"/>
          <w:lang w:val="fr-FR" w:eastAsia="fr-FR"/>
        </w:rPr>
      </w:pPr>
      <w:r>
        <w:rPr>
          <w:noProof/>
        </w:rPr>
        <w:t>Choix pédagogiques</w:t>
      </w:r>
      <w:r>
        <w:rPr>
          <w:noProof/>
        </w:rPr>
        <w:tab/>
      </w:r>
      <w:r>
        <w:rPr>
          <w:noProof/>
        </w:rPr>
        <w:fldChar w:fldCharType="begin"/>
      </w:r>
      <w:r>
        <w:rPr>
          <w:noProof/>
        </w:rPr>
        <w:instrText xml:space="preserve"> PAGEREF _Toc454061847 \h </w:instrText>
      </w:r>
      <w:r>
        <w:rPr>
          <w:noProof/>
        </w:rPr>
      </w:r>
      <w:r>
        <w:rPr>
          <w:noProof/>
        </w:rPr>
        <w:fldChar w:fldCharType="separate"/>
      </w:r>
      <w:r w:rsidR="004E5CAB">
        <w:rPr>
          <w:noProof/>
        </w:rPr>
        <w:t>72</w:t>
      </w:r>
      <w:r>
        <w:rPr>
          <w:noProof/>
        </w:rPr>
        <w:fldChar w:fldCharType="end"/>
      </w:r>
    </w:p>
    <w:p w14:paraId="55856B94" w14:textId="77777777" w:rsidR="005D1DEA" w:rsidRDefault="005D1DEA">
      <w:pPr>
        <w:pStyle w:val="TM2"/>
        <w:tabs>
          <w:tab w:val="right" w:leader="dot" w:pos="7360"/>
        </w:tabs>
        <w:rPr>
          <w:rFonts w:eastAsiaTheme="minorEastAsia" w:cstheme="minorBidi"/>
          <w:smallCaps w:val="0"/>
          <w:noProof/>
          <w:sz w:val="24"/>
          <w:szCs w:val="24"/>
          <w:lang w:val="fr-FR" w:eastAsia="fr-FR"/>
        </w:rPr>
      </w:pPr>
      <w:r>
        <w:rPr>
          <w:noProof/>
        </w:rPr>
        <w:t>OdooSIM</w:t>
      </w:r>
      <w:r>
        <w:rPr>
          <w:noProof/>
        </w:rPr>
        <w:tab/>
      </w:r>
      <w:r>
        <w:rPr>
          <w:noProof/>
        </w:rPr>
        <w:fldChar w:fldCharType="begin"/>
      </w:r>
      <w:r>
        <w:rPr>
          <w:noProof/>
        </w:rPr>
        <w:instrText xml:space="preserve"> PAGEREF _Toc454061848 \h </w:instrText>
      </w:r>
      <w:r>
        <w:rPr>
          <w:noProof/>
        </w:rPr>
      </w:r>
      <w:r>
        <w:rPr>
          <w:noProof/>
        </w:rPr>
        <w:fldChar w:fldCharType="separate"/>
      </w:r>
      <w:r w:rsidR="004E5CAB">
        <w:rPr>
          <w:noProof/>
        </w:rPr>
        <w:t>73</w:t>
      </w:r>
      <w:r>
        <w:rPr>
          <w:noProof/>
        </w:rPr>
        <w:fldChar w:fldCharType="end"/>
      </w:r>
    </w:p>
    <w:p w14:paraId="7A7CF61D" w14:textId="77777777" w:rsidR="005D1DEA" w:rsidRDefault="005D1DEA">
      <w:pPr>
        <w:pStyle w:val="TM3"/>
        <w:tabs>
          <w:tab w:val="right" w:leader="dot" w:pos="7360"/>
        </w:tabs>
        <w:rPr>
          <w:rFonts w:eastAsiaTheme="minorEastAsia" w:cstheme="minorBidi"/>
          <w:i w:val="0"/>
          <w:iCs w:val="0"/>
          <w:noProof/>
          <w:sz w:val="24"/>
          <w:szCs w:val="24"/>
          <w:lang w:val="fr-FR" w:eastAsia="fr-FR"/>
        </w:rPr>
      </w:pPr>
      <w:r>
        <w:rPr>
          <w:noProof/>
        </w:rPr>
        <w:t>Hypothèses préalables</w:t>
      </w:r>
      <w:r>
        <w:rPr>
          <w:noProof/>
        </w:rPr>
        <w:tab/>
      </w:r>
      <w:r>
        <w:rPr>
          <w:noProof/>
        </w:rPr>
        <w:fldChar w:fldCharType="begin"/>
      </w:r>
      <w:r>
        <w:rPr>
          <w:noProof/>
        </w:rPr>
        <w:instrText xml:space="preserve"> PAGEREF _Toc454061849 \h </w:instrText>
      </w:r>
      <w:r>
        <w:rPr>
          <w:noProof/>
        </w:rPr>
      </w:r>
      <w:r>
        <w:rPr>
          <w:noProof/>
        </w:rPr>
        <w:fldChar w:fldCharType="separate"/>
      </w:r>
      <w:r w:rsidR="004E5CAB">
        <w:rPr>
          <w:noProof/>
        </w:rPr>
        <w:t>73</w:t>
      </w:r>
      <w:r>
        <w:rPr>
          <w:noProof/>
        </w:rPr>
        <w:fldChar w:fldCharType="end"/>
      </w:r>
    </w:p>
    <w:p w14:paraId="26FA9F36" w14:textId="77777777" w:rsidR="005D1DEA" w:rsidRDefault="005D1DEA">
      <w:pPr>
        <w:pStyle w:val="TM5"/>
        <w:tabs>
          <w:tab w:val="right" w:leader="dot" w:pos="7360"/>
        </w:tabs>
        <w:rPr>
          <w:rFonts w:eastAsiaTheme="minorEastAsia" w:cstheme="minorBidi"/>
          <w:noProof/>
          <w:sz w:val="24"/>
          <w:szCs w:val="24"/>
          <w:lang w:val="fr-FR" w:eastAsia="fr-FR"/>
        </w:rPr>
      </w:pPr>
      <w:r>
        <w:rPr>
          <w:noProof/>
        </w:rPr>
        <w:t>Détails des phases</w:t>
      </w:r>
      <w:r>
        <w:rPr>
          <w:noProof/>
        </w:rPr>
        <w:tab/>
      </w:r>
      <w:r>
        <w:rPr>
          <w:noProof/>
        </w:rPr>
        <w:fldChar w:fldCharType="begin"/>
      </w:r>
      <w:r>
        <w:rPr>
          <w:noProof/>
        </w:rPr>
        <w:instrText xml:space="preserve"> PAGEREF _Toc454061850 \h </w:instrText>
      </w:r>
      <w:r>
        <w:rPr>
          <w:noProof/>
        </w:rPr>
      </w:r>
      <w:r>
        <w:rPr>
          <w:noProof/>
        </w:rPr>
        <w:fldChar w:fldCharType="separate"/>
      </w:r>
      <w:r w:rsidR="004E5CAB">
        <w:rPr>
          <w:noProof/>
        </w:rPr>
        <w:t>74</w:t>
      </w:r>
      <w:r>
        <w:rPr>
          <w:noProof/>
        </w:rPr>
        <w:fldChar w:fldCharType="end"/>
      </w:r>
    </w:p>
    <w:p w14:paraId="77BAAB03" w14:textId="77777777" w:rsidR="005D1DEA" w:rsidRDefault="005D1DEA">
      <w:pPr>
        <w:pStyle w:val="TM6"/>
        <w:tabs>
          <w:tab w:val="right" w:leader="dot" w:pos="7360"/>
        </w:tabs>
        <w:rPr>
          <w:rFonts w:eastAsiaTheme="minorEastAsia" w:cstheme="minorBidi"/>
          <w:noProof/>
          <w:sz w:val="24"/>
          <w:szCs w:val="24"/>
          <w:lang w:val="fr-FR" w:eastAsia="fr-FR"/>
        </w:rPr>
      </w:pPr>
      <w:r>
        <w:rPr>
          <w:noProof/>
        </w:rPr>
        <w:t>Phase de configuration</w:t>
      </w:r>
      <w:r>
        <w:rPr>
          <w:noProof/>
        </w:rPr>
        <w:tab/>
      </w:r>
      <w:r>
        <w:rPr>
          <w:noProof/>
        </w:rPr>
        <w:fldChar w:fldCharType="begin"/>
      </w:r>
      <w:r>
        <w:rPr>
          <w:noProof/>
        </w:rPr>
        <w:instrText xml:space="preserve"> PAGEREF _Toc454061851 \h </w:instrText>
      </w:r>
      <w:r>
        <w:rPr>
          <w:noProof/>
        </w:rPr>
      </w:r>
      <w:r>
        <w:rPr>
          <w:noProof/>
        </w:rPr>
        <w:fldChar w:fldCharType="separate"/>
      </w:r>
      <w:r w:rsidR="004E5CAB">
        <w:rPr>
          <w:noProof/>
        </w:rPr>
        <w:t>74</w:t>
      </w:r>
      <w:r>
        <w:rPr>
          <w:noProof/>
        </w:rPr>
        <w:fldChar w:fldCharType="end"/>
      </w:r>
    </w:p>
    <w:p w14:paraId="4F3F8E78" w14:textId="77777777" w:rsidR="005D1DEA" w:rsidRDefault="005D1DEA">
      <w:pPr>
        <w:pStyle w:val="TM6"/>
        <w:tabs>
          <w:tab w:val="right" w:leader="dot" w:pos="7360"/>
        </w:tabs>
        <w:rPr>
          <w:rFonts w:eastAsiaTheme="minorEastAsia" w:cstheme="minorBidi"/>
          <w:noProof/>
          <w:sz w:val="24"/>
          <w:szCs w:val="24"/>
          <w:lang w:val="fr-FR" w:eastAsia="fr-FR"/>
        </w:rPr>
      </w:pPr>
      <w:r>
        <w:rPr>
          <w:noProof/>
        </w:rPr>
        <w:t>Phase de simulation</w:t>
      </w:r>
      <w:r>
        <w:rPr>
          <w:noProof/>
        </w:rPr>
        <w:tab/>
      </w:r>
      <w:r>
        <w:rPr>
          <w:noProof/>
        </w:rPr>
        <w:fldChar w:fldCharType="begin"/>
      </w:r>
      <w:r>
        <w:rPr>
          <w:noProof/>
        </w:rPr>
        <w:instrText xml:space="preserve"> PAGEREF _Toc454061852 \h </w:instrText>
      </w:r>
      <w:r>
        <w:rPr>
          <w:noProof/>
        </w:rPr>
      </w:r>
      <w:r>
        <w:rPr>
          <w:noProof/>
        </w:rPr>
        <w:fldChar w:fldCharType="separate"/>
      </w:r>
      <w:r w:rsidR="004E5CAB">
        <w:rPr>
          <w:noProof/>
        </w:rPr>
        <w:t>75</w:t>
      </w:r>
      <w:r>
        <w:rPr>
          <w:noProof/>
        </w:rPr>
        <w:fldChar w:fldCharType="end"/>
      </w:r>
    </w:p>
    <w:p w14:paraId="54497F83" w14:textId="77777777" w:rsidR="005D1DEA" w:rsidRDefault="005D1DEA">
      <w:pPr>
        <w:pStyle w:val="TM6"/>
        <w:tabs>
          <w:tab w:val="right" w:leader="dot" w:pos="7360"/>
        </w:tabs>
        <w:rPr>
          <w:rFonts w:eastAsiaTheme="minorEastAsia" w:cstheme="minorBidi"/>
          <w:noProof/>
          <w:sz w:val="24"/>
          <w:szCs w:val="24"/>
          <w:lang w:val="fr-FR" w:eastAsia="fr-FR"/>
        </w:rPr>
      </w:pPr>
      <w:r>
        <w:rPr>
          <w:noProof/>
        </w:rPr>
        <w:t>Phase d’historisation</w:t>
      </w:r>
      <w:r>
        <w:rPr>
          <w:noProof/>
        </w:rPr>
        <w:tab/>
      </w:r>
      <w:r>
        <w:rPr>
          <w:noProof/>
        </w:rPr>
        <w:fldChar w:fldCharType="begin"/>
      </w:r>
      <w:r>
        <w:rPr>
          <w:noProof/>
        </w:rPr>
        <w:instrText xml:space="preserve"> PAGEREF _Toc454061853 \h </w:instrText>
      </w:r>
      <w:r>
        <w:rPr>
          <w:noProof/>
        </w:rPr>
      </w:r>
      <w:r>
        <w:rPr>
          <w:noProof/>
        </w:rPr>
        <w:fldChar w:fldCharType="separate"/>
      </w:r>
      <w:r w:rsidR="004E5CAB">
        <w:rPr>
          <w:noProof/>
        </w:rPr>
        <w:t>75</w:t>
      </w:r>
      <w:r>
        <w:rPr>
          <w:noProof/>
        </w:rPr>
        <w:fldChar w:fldCharType="end"/>
      </w:r>
    </w:p>
    <w:p w14:paraId="22ADB057" w14:textId="77777777" w:rsidR="005D1DEA" w:rsidRDefault="005D1DEA">
      <w:pPr>
        <w:pStyle w:val="TM3"/>
        <w:tabs>
          <w:tab w:val="right" w:leader="dot" w:pos="7360"/>
        </w:tabs>
        <w:rPr>
          <w:rFonts w:eastAsiaTheme="minorEastAsia" w:cstheme="minorBidi"/>
          <w:i w:val="0"/>
          <w:iCs w:val="0"/>
          <w:noProof/>
          <w:sz w:val="24"/>
          <w:szCs w:val="24"/>
          <w:lang w:val="fr-FR" w:eastAsia="fr-FR"/>
        </w:rPr>
      </w:pPr>
      <w:r>
        <w:rPr>
          <w:noProof/>
        </w:rPr>
        <w:t>Logistique</w:t>
      </w:r>
      <w:r>
        <w:rPr>
          <w:noProof/>
        </w:rPr>
        <w:tab/>
      </w:r>
      <w:r>
        <w:rPr>
          <w:noProof/>
        </w:rPr>
        <w:fldChar w:fldCharType="begin"/>
      </w:r>
      <w:r>
        <w:rPr>
          <w:noProof/>
        </w:rPr>
        <w:instrText xml:space="preserve"> PAGEREF _Toc454061854 \h </w:instrText>
      </w:r>
      <w:r>
        <w:rPr>
          <w:noProof/>
        </w:rPr>
        <w:fldChar w:fldCharType="separate"/>
      </w:r>
      <w:r w:rsidR="004E5CAB">
        <w:rPr>
          <w:b/>
          <w:bCs/>
          <w:noProof/>
          <w:lang w:val="fr-FR"/>
        </w:rPr>
        <w:t>Erreur ! Le signet n’est pas défini.</w:t>
      </w:r>
      <w:r>
        <w:rPr>
          <w:noProof/>
        </w:rPr>
        <w:fldChar w:fldCharType="end"/>
      </w:r>
    </w:p>
    <w:p w14:paraId="7C52B4B8" w14:textId="77777777" w:rsidR="005D1DEA" w:rsidRDefault="005D1DEA">
      <w:pPr>
        <w:pStyle w:val="TM3"/>
        <w:tabs>
          <w:tab w:val="right" w:leader="dot" w:pos="7360"/>
        </w:tabs>
        <w:rPr>
          <w:rFonts w:eastAsiaTheme="minorEastAsia" w:cstheme="minorBidi"/>
          <w:i w:val="0"/>
          <w:iCs w:val="0"/>
          <w:noProof/>
          <w:sz w:val="24"/>
          <w:szCs w:val="24"/>
          <w:lang w:val="fr-FR" w:eastAsia="fr-FR"/>
        </w:rPr>
      </w:pPr>
      <w:r>
        <w:rPr>
          <w:noProof/>
        </w:rPr>
        <w:t>Les ventes</w:t>
      </w:r>
      <w:r>
        <w:rPr>
          <w:noProof/>
        </w:rPr>
        <w:tab/>
      </w:r>
      <w:r>
        <w:rPr>
          <w:noProof/>
        </w:rPr>
        <w:fldChar w:fldCharType="begin"/>
      </w:r>
      <w:r>
        <w:rPr>
          <w:noProof/>
        </w:rPr>
        <w:instrText xml:space="preserve"> PAGEREF _Toc454061855 \h </w:instrText>
      </w:r>
      <w:r>
        <w:rPr>
          <w:noProof/>
        </w:rPr>
        <w:fldChar w:fldCharType="separate"/>
      </w:r>
      <w:r w:rsidR="004E5CAB">
        <w:rPr>
          <w:b/>
          <w:bCs/>
          <w:noProof/>
          <w:lang w:val="fr-FR"/>
        </w:rPr>
        <w:t>Erreur ! Le signet n’est pas défini.</w:t>
      </w:r>
      <w:r>
        <w:rPr>
          <w:noProof/>
        </w:rPr>
        <w:fldChar w:fldCharType="end"/>
      </w:r>
    </w:p>
    <w:p w14:paraId="0BEC031D" w14:textId="77777777" w:rsidR="005D1DEA" w:rsidRDefault="005D1DEA">
      <w:pPr>
        <w:pStyle w:val="TM4"/>
        <w:tabs>
          <w:tab w:val="right" w:leader="dot" w:pos="7360"/>
        </w:tabs>
        <w:rPr>
          <w:rFonts w:eastAsiaTheme="minorEastAsia" w:cstheme="minorBidi"/>
          <w:noProof/>
          <w:sz w:val="24"/>
          <w:szCs w:val="24"/>
          <w:lang w:val="fr-FR" w:eastAsia="fr-FR"/>
        </w:rPr>
      </w:pPr>
      <w:r>
        <w:rPr>
          <w:noProof/>
        </w:rPr>
        <w:t>Adaptation du scénario</w:t>
      </w:r>
      <w:r>
        <w:rPr>
          <w:noProof/>
        </w:rPr>
        <w:tab/>
      </w:r>
      <w:r>
        <w:rPr>
          <w:noProof/>
        </w:rPr>
        <w:fldChar w:fldCharType="begin"/>
      </w:r>
      <w:r>
        <w:rPr>
          <w:noProof/>
        </w:rPr>
        <w:instrText xml:space="preserve"> PAGEREF _Toc454061856 \h </w:instrText>
      </w:r>
      <w:r>
        <w:rPr>
          <w:noProof/>
        </w:rPr>
      </w:r>
      <w:r>
        <w:rPr>
          <w:noProof/>
        </w:rPr>
        <w:fldChar w:fldCharType="separate"/>
      </w:r>
      <w:r w:rsidR="004E5CAB">
        <w:rPr>
          <w:noProof/>
        </w:rPr>
        <w:t>76</w:t>
      </w:r>
      <w:r>
        <w:rPr>
          <w:noProof/>
        </w:rPr>
        <w:fldChar w:fldCharType="end"/>
      </w:r>
    </w:p>
    <w:p w14:paraId="78402435" w14:textId="77777777" w:rsidR="005D1DEA" w:rsidRDefault="005D1DEA">
      <w:pPr>
        <w:pStyle w:val="TM4"/>
        <w:tabs>
          <w:tab w:val="right" w:leader="dot" w:pos="7360"/>
        </w:tabs>
        <w:rPr>
          <w:rFonts w:eastAsiaTheme="minorEastAsia" w:cstheme="minorBidi"/>
          <w:noProof/>
          <w:sz w:val="24"/>
          <w:szCs w:val="24"/>
          <w:lang w:val="fr-FR" w:eastAsia="fr-FR"/>
        </w:rPr>
      </w:pPr>
      <w:r>
        <w:rPr>
          <w:noProof/>
        </w:rPr>
        <w:t>Configuration du PGI</w:t>
      </w:r>
      <w:r>
        <w:rPr>
          <w:noProof/>
        </w:rPr>
        <w:tab/>
      </w:r>
      <w:r>
        <w:rPr>
          <w:noProof/>
        </w:rPr>
        <w:fldChar w:fldCharType="begin"/>
      </w:r>
      <w:r>
        <w:rPr>
          <w:noProof/>
        </w:rPr>
        <w:instrText xml:space="preserve"> PAGEREF _Toc454061857 \h </w:instrText>
      </w:r>
      <w:r>
        <w:rPr>
          <w:noProof/>
        </w:rPr>
      </w:r>
      <w:r>
        <w:rPr>
          <w:noProof/>
        </w:rPr>
        <w:fldChar w:fldCharType="separate"/>
      </w:r>
      <w:r w:rsidR="004E5CAB">
        <w:rPr>
          <w:noProof/>
        </w:rPr>
        <w:t>77</w:t>
      </w:r>
      <w:r>
        <w:rPr>
          <w:noProof/>
        </w:rPr>
        <w:fldChar w:fldCharType="end"/>
      </w:r>
    </w:p>
    <w:p w14:paraId="4FB9F9B1" w14:textId="77777777" w:rsidR="005D1DEA" w:rsidRDefault="005D1DEA">
      <w:pPr>
        <w:pStyle w:val="TM5"/>
        <w:tabs>
          <w:tab w:val="right" w:leader="dot" w:pos="7360"/>
        </w:tabs>
        <w:rPr>
          <w:rFonts w:eastAsiaTheme="minorEastAsia" w:cstheme="minorBidi"/>
          <w:noProof/>
          <w:sz w:val="24"/>
          <w:szCs w:val="24"/>
          <w:lang w:val="fr-FR" w:eastAsia="fr-FR"/>
        </w:rPr>
      </w:pPr>
      <w:r>
        <w:rPr>
          <w:noProof/>
        </w:rPr>
        <w:t>Modules</w:t>
      </w:r>
      <w:r>
        <w:rPr>
          <w:noProof/>
        </w:rPr>
        <w:tab/>
      </w:r>
      <w:r>
        <w:rPr>
          <w:noProof/>
        </w:rPr>
        <w:fldChar w:fldCharType="begin"/>
      </w:r>
      <w:r>
        <w:rPr>
          <w:noProof/>
        </w:rPr>
        <w:instrText xml:space="preserve"> PAGEREF _Toc454061858 \h </w:instrText>
      </w:r>
      <w:r>
        <w:rPr>
          <w:noProof/>
        </w:rPr>
      </w:r>
      <w:r>
        <w:rPr>
          <w:noProof/>
        </w:rPr>
        <w:fldChar w:fldCharType="separate"/>
      </w:r>
      <w:r w:rsidR="004E5CAB">
        <w:rPr>
          <w:noProof/>
        </w:rPr>
        <w:t>77</w:t>
      </w:r>
      <w:r>
        <w:rPr>
          <w:noProof/>
        </w:rPr>
        <w:fldChar w:fldCharType="end"/>
      </w:r>
    </w:p>
    <w:p w14:paraId="2CACDFA2" w14:textId="77777777" w:rsidR="005D1DEA" w:rsidRDefault="005D1DEA">
      <w:pPr>
        <w:pStyle w:val="TM5"/>
        <w:tabs>
          <w:tab w:val="right" w:leader="dot" w:pos="7360"/>
        </w:tabs>
        <w:rPr>
          <w:rFonts w:eastAsiaTheme="minorEastAsia" w:cstheme="minorBidi"/>
          <w:noProof/>
          <w:sz w:val="24"/>
          <w:szCs w:val="24"/>
          <w:lang w:val="fr-FR" w:eastAsia="fr-FR"/>
        </w:rPr>
      </w:pPr>
      <w:r>
        <w:rPr>
          <w:noProof/>
        </w:rPr>
        <w:t>Master Data</w:t>
      </w:r>
      <w:r>
        <w:rPr>
          <w:noProof/>
        </w:rPr>
        <w:tab/>
      </w:r>
      <w:r>
        <w:rPr>
          <w:noProof/>
        </w:rPr>
        <w:fldChar w:fldCharType="begin"/>
      </w:r>
      <w:r>
        <w:rPr>
          <w:noProof/>
        </w:rPr>
        <w:instrText xml:space="preserve"> PAGEREF _Toc454061859 \h </w:instrText>
      </w:r>
      <w:r>
        <w:rPr>
          <w:noProof/>
        </w:rPr>
      </w:r>
      <w:r>
        <w:rPr>
          <w:noProof/>
        </w:rPr>
        <w:fldChar w:fldCharType="separate"/>
      </w:r>
      <w:r w:rsidR="004E5CAB">
        <w:rPr>
          <w:noProof/>
        </w:rPr>
        <w:t>78</w:t>
      </w:r>
      <w:r>
        <w:rPr>
          <w:noProof/>
        </w:rPr>
        <w:fldChar w:fldCharType="end"/>
      </w:r>
    </w:p>
    <w:p w14:paraId="7F0C05A4" w14:textId="77777777" w:rsidR="005D1DEA" w:rsidRDefault="005D1DEA">
      <w:pPr>
        <w:pStyle w:val="TM6"/>
        <w:tabs>
          <w:tab w:val="right" w:leader="dot" w:pos="7360"/>
        </w:tabs>
        <w:rPr>
          <w:rFonts w:eastAsiaTheme="minorEastAsia" w:cstheme="minorBidi"/>
          <w:noProof/>
          <w:sz w:val="24"/>
          <w:szCs w:val="24"/>
          <w:lang w:val="fr-FR" w:eastAsia="fr-FR"/>
        </w:rPr>
      </w:pPr>
      <w:r>
        <w:rPr>
          <w:noProof/>
        </w:rPr>
        <w:t>Contacts</w:t>
      </w:r>
      <w:r>
        <w:rPr>
          <w:noProof/>
        </w:rPr>
        <w:tab/>
      </w:r>
      <w:r>
        <w:rPr>
          <w:noProof/>
        </w:rPr>
        <w:fldChar w:fldCharType="begin"/>
      </w:r>
      <w:r>
        <w:rPr>
          <w:noProof/>
        </w:rPr>
        <w:instrText xml:space="preserve"> PAGEREF _Toc454061860 \h </w:instrText>
      </w:r>
      <w:r>
        <w:rPr>
          <w:noProof/>
        </w:rPr>
      </w:r>
      <w:r>
        <w:rPr>
          <w:noProof/>
        </w:rPr>
        <w:fldChar w:fldCharType="separate"/>
      </w:r>
      <w:r w:rsidR="004E5CAB">
        <w:rPr>
          <w:noProof/>
        </w:rPr>
        <w:t>78</w:t>
      </w:r>
      <w:r>
        <w:rPr>
          <w:noProof/>
        </w:rPr>
        <w:fldChar w:fldCharType="end"/>
      </w:r>
    </w:p>
    <w:p w14:paraId="0B4162D6" w14:textId="77777777" w:rsidR="005D1DEA" w:rsidRDefault="005D1DEA">
      <w:pPr>
        <w:pStyle w:val="TM7"/>
        <w:tabs>
          <w:tab w:val="right" w:leader="dot" w:pos="7360"/>
        </w:tabs>
        <w:rPr>
          <w:rFonts w:eastAsiaTheme="minorEastAsia" w:cstheme="minorBidi"/>
          <w:noProof/>
          <w:sz w:val="24"/>
          <w:szCs w:val="24"/>
          <w:lang w:val="fr-FR" w:eastAsia="fr-FR"/>
        </w:rPr>
      </w:pPr>
      <w:r>
        <w:rPr>
          <w:noProof/>
        </w:rPr>
        <w:t>Exemple au format XML</w:t>
      </w:r>
      <w:r>
        <w:rPr>
          <w:noProof/>
        </w:rPr>
        <w:tab/>
      </w:r>
      <w:r>
        <w:rPr>
          <w:noProof/>
        </w:rPr>
        <w:fldChar w:fldCharType="begin"/>
      </w:r>
      <w:r>
        <w:rPr>
          <w:noProof/>
        </w:rPr>
        <w:instrText xml:space="preserve"> PAGEREF _Toc454061861 \h </w:instrText>
      </w:r>
      <w:r>
        <w:rPr>
          <w:noProof/>
        </w:rPr>
      </w:r>
      <w:r>
        <w:rPr>
          <w:noProof/>
        </w:rPr>
        <w:fldChar w:fldCharType="separate"/>
      </w:r>
      <w:r w:rsidR="004E5CAB">
        <w:rPr>
          <w:noProof/>
        </w:rPr>
        <w:t>78</w:t>
      </w:r>
      <w:r>
        <w:rPr>
          <w:noProof/>
        </w:rPr>
        <w:fldChar w:fldCharType="end"/>
      </w:r>
    </w:p>
    <w:p w14:paraId="667961C3" w14:textId="77777777" w:rsidR="005D1DEA" w:rsidRDefault="005D1DEA">
      <w:pPr>
        <w:pStyle w:val="TM7"/>
        <w:tabs>
          <w:tab w:val="right" w:leader="dot" w:pos="7360"/>
        </w:tabs>
        <w:rPr>
          <w:rFonts w:eastAsiaTheme="minorEastAsia" w:cstheme="minorBidi"/>
          <w:noProof/>
          <w:sz w:val="24"/>
          <w:szCs w:val="24"/>
          <w:lang w:val="fr-FR" w:eastAsia="fr-FR"/>
        </w:rPr>
      </w:pPr>
      <w:r>
        <w:rPr>
          <w:noProof/>
        </w:rPr>
        <w:t>Objet résultant</w:t>
      </w:r>
      <w:r>
        <w:rPr>
          <w:noProof/>
        </w:rPr>
        <w:tab/>
      </w:r>
      <w:r>
        <w:rPr>
          <w:noProof/>
        </w:rPr>
        <w:fldChar w:fldCharType="begin"/>
      </w:r>
      <w:r>
        <w:rPr>
          <w:noProof/>
        </w:rPr>
        <w:instrText xml:space="preserve"> PAGEREF _Toc454061862 \h </w:instrText>
      </w:r>
      <w:r>
        <w:rPr>
          <w:noProof/>
        </w:rPr>
      </w:r>
      <w:r>
        <w:rPr>
          <w:noProof/>
        </w:rPr>
        <w:fldChar w:fldCharType="separate"/>
      </w:r>
      <w:r w:rsidR="004E5CAB">
        <w:rPr>
          <w:noProof/>
        </w:rPr>
        <w:t>78</w:t>
      </w:r>
      <w:r>
        <w:rPr>
          <w:noProof/>
        </w:rPr>
        <w:fldChar w:fldCharType="end"/>
      </w:r>
    </w:p>
    <w:p w14:paraId="59A8749E" w14:textId="77777777" w:rsidR="005D1DEA" w:rsidRDefault="005D1DEA">
      <w:pPr>
        <w:pStyle w:val="TM6"/>
        <w:tabs>
          <w:tab w:val="right" w:leader="dot" w:pos="7360"/>
        </w:tabs>
        <w:rPr>
          <w:rFonts w:eastAsiaTheme="minorEastAsia" w:cstheme="minorBidi"/>
          <w:noProof/>
          <w:sz w:val="24"/>
          <w:szCs w:val="24"/>
          <w:lang w:val="fr-FR" w:eastAsia="fr-FR"/>
        </w:rPr>
      </w:pPr>
      <w:r>
        <w:rPr>
          <w:noProof/>
        </w:rPr>
        <w:t>Utilisateurs</w:t>
      </w:r>
      <w:r>
        <w:rPr>
          <w:noProof/>
        </w:rPr>
        <w:tab/>
      </w:r>
      <w:r>
        <w:rPr>
          <w:noProof/>
        </w:rPr>
        <w:fldChar w:fldCharType="begin"/>
      </w:r>
      <w:r>
        <w:rPr>
          <w:noProof/>
        </w:rPr>
        <w:instrText xml:space="preserve"> PAGEREF _Toc454061863 \h </w:instrText>
      </w:r>
      <w:r>
        <w:rPr>
          <w:noProof/>
        </w:rPr>
      </w:r>
      <w:r>
        <w:rPr>
          <w:noProof/>
        </w:rPr>
        <w:fldChar w:fldCharType="separate"/>
      </w:r>
      <w:r w:rsidR="004E5CAB">
        <w:rPr>
          <w:noProof/>
        </w:rPr>
        <w:t>79</w:t>
      </w:r>
      <w:r>
        <w:rPr>
          <w:noProof/>
        </w:rPr>
        <w:fldChar w:fldCharType="end"/>
      </w:r>
    </w:p>
    <w:p w14:paraId="2E8EB820" w14:textId="77777777" w:rsidR="005D1DEA" w:rsidRDefault="005D1DEA">
      <w:pPr>
        <w:pStyle w:val="TM7"/>
        <w:tabs>
          <w:tab w:val="right" w:leader="dot" w:pos="7360"/>
        </w:tabs>
        <w:rPr>
          <w:rFonts w:eastAsiaTheme="minorEastAsia" w:cstheme="minorBidi"/>
          <w:noProof/>
          <w:sz w:val="24"/>
          <w:szCs w:val="24"/>
          <w:lang w:val="fr-FR" w:eastAsia="fr-FR"/>
        </w:rPr>
      </w:pPr>
      <w:r>
        <w:rPr>
          <w:noProof/>
        </w:rPr>
        <w:t>Exemple au format XML</w:t>
      </w:r>
      <w:r>
        <w:rPr>
          <w:noProof/>
        </w:rPr>
        <w:tab/>
      </w:r>
      <w:r>
        <w:rPr>
          <w:noProof/>
        </w:rPr>
        <w:fldChar w:fldCharType="begin"/>
      </w:r>
      <w:r>
        <w:rPr>
          <w:noProof/>
        </w:rPr>
        <w:instrText xml:space="preserve"> PAGEREF _Toc454061864 \h </w:instrText>
      </w:r>
      <w:r>
        <w:rPr>
          <w:noProof/>
        </w:rPr>
      </w:r>
      <w:r>
        <w:rPr>
          <w:noProof/>
        </w:rPr>
        <w:fldChar w:fldCharType="separate"/>
      </w:r>
      <w:r w:rsidR="004E5CAB">
        <w:rPr>
          <w:noProof/>
        </w:rPr>
        <w:t>79</w:t>
      </w:r>
      <w:r>
        <w:rPr>
          <w:noProof/>
        </w:rPr>
        <w:fldChar w:fldCharType="end"/>
      </w:r>
    </w:p>
    <w:p w14:paraId="343A7E97" w14:textId="77777777" w:rsidR="005D1DEA" w:rsidRDefault="005D1DEA">
      <w:pPr>
        <w:pStyle w:val="TM7"/>
        <w:tabs>
          <w:tab w:val="right" w:leader="dot" w:pos="7360"/>
        </w:tabs>
        <w:rPr>
          <w:rFonts w:eastAsiaTheme="minorEastAsia" w:cstheme="minorBidi"/>
          <w:noProof/>
          <w:sz w:val="24"/>
          <w:szCs w:val="24"/>
          <w:lang w:val="fr-FR" w:eastAsia="fr-FR"/>
        </w:rPr>
      </w:pPr>
      <w:r>
        <w:rPr>
          <w:noProof/>
        </w:rPr>
        <w:t>Objet résultant</w:t>
      </w:r>
      <w:r>
        <w:rPr>
          <w:noProof/>
        </w:rPr>
        <w:tab/>
      </w:r>
      <w:r>
        <w:rPr>
          <w:noProof/>
        </w:rPr>
        <w:fldChar w:fldCharType="begin"/>
      </w:r>
      <w:r>
        <w:rPr>
          <w:noProof/>
        </w:rPr>
        <w:instrText xml:space="preserve"> PAGEREF _Toc454061865 \h </w:instrText>
      </w:r>
      <w:r>
        <w:rPr>
          <w:noProof/>
        </w:rPr>
      </w:r>
      <w:r>
        <w:rPr>
          <w:noProof/>
        </w:rPr>
        <w:fldChar w:fldCharType="separate"/>
      </w:r>
      <w:r w:rsidR="004E5CAB">
        <w:rPr>
          <w:noProof/>
        </w:rPr>
        <w:t>79</w:t>
      </w:r>
      <w:r>
        <w:rPr>
          <w:noProof/>
        </w:rPr>
        <w:fldChar w:fldCharType="end"/>
      </w:r>
    </w:p>
    <w:p w14:paraId="43172DF6" w14:textId="77777777" w:rsidR="005D1DEA" w:rsidRDefault="005D1DEA">
      <w:pPr>
        <w:pStyle w:val="TM6"/>
        <w:tabs>
          <w:tab w:val="right" w:leader="dot" w:pos="7360"/>
        </w:tabs>
        <w:rPr>
          <w:rFonts w:eastAsiaTheme="minorEastAsia" w:cstheme="minorBidi"/>
          <w:noProof/>
          <w:sz w:val="24"/>
          <w:szCs w:val="24"/>
          <w:lang w:val="fr-FR" w:eastAsia="fr-FR"/>
        </w:rPr>
      </w:pPr>
      <w:r>
        <w:rPr>
          <w:noProof/>
        </w:rPr>
        <w:t>Produits finis</w:t>
      </w:r>
      <w:r>
        <w:rPr>
          <w:noProof/>
        </w:rPr>
        <w:tab/>
      </w:r>
      <w:r>
        <w:rPr>
          <w:noProof/>
        </w:rPr>
        <w:fldChar w:fldCharType="begin"/>
      </w:r>
      <w:r>
        <w:rPr>
          <w:noProof/>
        </w:rPr>
        <w:instrText xml:space="preserve"> PAGEREF _Toc454061866 \h </w:instrText>
      </w:r>
      <w:r>
        <w:rPr>
          <w:noProof/>
        </w:rPr>
      </w:r>
      <w:r>
        <w:rPr>
          <w:noProof/>
        </w:rPr>
        <w:fldChar w:fldCharType="separate"/>
      </w:r>
      <w:r w:rsidR="004E5CAB">
        <w:rPr>
          <w:noProof/>
        </w:rPr>
        <w:t>80</w:t>
      </w:r>
      <w:r>
        <w:rPr>
          <w:noProof/>
        </w:rPr>
        <w:fldChar w:fldCharType="end"/>
      </w:r>
    </w:p>
    <w:p w14:paraId="6B4B1EAA" w14:textId="77777777" w:rsidR="005D1DEA" w:rsidRDefault="005D1DEA">
      <w:pPr>
        <w:pStyle w:val="TM7"/>
        <w:tabs>
          <w:tab w:val="right" w:leader="dot" w:pos="7360"/>
        </w:tabs>
        <w:rPr>
          <w:rFonts w:eastAsiaTheme="minorEastAsia" w:cstheme="minorBidi"/>
          <w:noProof/>
          <w:sz w:val="24"/>
          <w:szCs w:val="24"/>
          <w:lang w:val="fr-FR" w:eastAsia="fr-FR"/>
        </w:rPr>
      </w:pPr>
      <w:r>
        <w:rPr>
          <w:noProof/>
        </w:rPr>
        <w:t>Exemple au format XML</w:t>
      </w:r>
      <w:r>
        <w:rPr>
          <w:noProof/>
        </w:rPr>
        <w:tab/>
      </w:r>
      <w:r>
        <w:rPr>
          <w:noProof/>
        </w:rPr>
        <w:fldChar w:fldCharType="begin"/>
      </w:r>
      <w:r>
        <w:rPr>
          <w:noProof/>
        </w:rPr>
        <w:instrText xml:space="preserve"> PAGEREF _Toc454061867 \h </w:instrText>
      </w:r>
      <w:r>
        <w:rPr>
          <w:noProof/>
        </w:rPr>
      </w:r>
      <w:r>
        <w:rPr>
          <w:noProof/>
        </w:rPr>
        <w:fldChar w:fldCharType="separate"/>
      </w:r>
      <w:r w:rsidR="004E5CAB">
        <w:rPr>
          <w:noProof/>
        </w:rPr>
        <w:t>80</w:t>
      </w:r>
      <w:r>
        <w:rPr>
          <w:noProof/>
        </w:rPr>
        <w:fldChar w:fldCharType="end"/>
      </w:r>
    </w:p>
    <w:p w14:paraId="3BE459F7" w14:textId="77777777" w:rsidR="005D1DEA" w:rsidRDefault="005D1DEA">
      <w:pPr>
        <w:pStyle w:val="TM7"/>
        <w:tabs>
          <w:tab w:val="right" w:leader="dot" w:pos="7360"/>
        </w:tabs>
        <w:rPr>
          <w:rFonts w:eastAsiaTheme="minorEastAsia" w:cstheme="minorBidi"/>
          <w:noProof/>
          <w:sz w:val="24"/>
          <w:szCs w:val="24"/>
          <w:lang w:val="fr-FR" w:eastAsia="fr-FR"/>
        </w:rPr>
      </w:pPr>
      <w:r>
        <w:rPr>
          <w:noProof/>
        </w:rPr>
        <w:lastRenderedPageBreak/>
        <w:t>Objet résultant</w:t>
      </w:r>
      <w:r>
        <w:rPr>
          <w:noProof/>
        </w:rPr>
        <w:tab/>
      </w:r>
      <w:r>
        <w:rPr>
          <w:noProof/>
        </w:rPr>
        <w:fldChar w:fldCharType="begin"/>
      </w:r>
      <w:r>
        <w:rPr>
          <w:noProof/>
        </w:rPr>
        <w:instrText xml:space="preserve"> PAGEREF _Toc454061868 \h </w:instrText>
      </w:r>
      <w:r>
        <w:rPr>
          <w:noProof/>
        </w:rPr>
      </w:r>
      <w:r>
        <w:rPr>
          <w:noProof/>
        </w:rPr>
        <w:fldChar w:fldCharType="separate"/>
      </w:r>
      <w:r w:rsidR="004E5CAB">
        <w:rPr>
          <w:noProof/>
        </w:rPr>
        <w:t>80</w:t>
      </w:r>
      <w:r>
        <w:rPr>
          <w:noProof/>
        </w:rPr>
        <w:fldChar w:fldCharType="end"/>
      </w:r>
    </w:p>
    <w:p w14:paraId="425C3C76" w14:textId="77777777" w:rsidR="005D1DEA" w:rsidRDefault="005D1DEA">
      <w:pPr>
        <w:pStyle w:val="TM6"/>
        <w:tabs>
          <w:tab w:val="right" w:leader="dot" w:pos="7360"/>
        </w:tabs>
        <w:rPr>
          <w:rFonts w:eastAsiaTheme="minorEastAsia" w:cstheme="minorBidi"/>
          <w:noProof/>
          <w:sz w:val="24"/>
          <w:szCs w:val="24"/>
          <w:lang w:val="fr-FR" w:eastAsia="fr-FR"/>
        </w:rPr>
      </w:pPr>
      <w:r>
        <w:rPr>
          <w:noProof/>
        </w:rPr>
        <w:t>Matières premières</w:t>
      </w:r>
      <w:r>
        <w:rPr>
          <w:noProof/>
        </w:rPr>
        <w:tab/>
      </w:r>
      <w:r>
        <w:rPr>
          <w:noProof/>
        </w:rPr>
        <w:fldChar w:fldCharType="begin"/>
      </w:r>
      <w:r>
        <w:rPr>
          <w:noProof/>
        </w:rPr>
        <w:instrText xml:space="preserve"> PAGEREF _Toc454061869 \h </w:instrText>
      </w:r>
      <w:r>
        <w:rPr>
          <w:noProof/>
        </w:rPr>
      </w:r>
      <w:r>
        <w:rPr>
          <w:noProof/>
        </w:rPr>
        <w:fldChar w:fldCharType="separate"/>
      </w:r>
      <w:r w:rsidR="004E5CAB">
        <w:rPr>
          <w:noProof/>
        </w:rPr>
        <w:t>80</w:t>
      </w:r>
      <w:r>
        <w:rPr>
          <w:noProof/>
        </w:rPr>
        <w:fldChar w:fldCharType="end"/>
      </w:r>
    </w:p>
    <w:p w14:paraId="67884BA3" w14:textId="77777777" w:rsidR="005D1DEA" w:rsidRDefault="005D1DEA">
      <w:pPr>
        <w:pStyle w:val="TM7"/>
        <w:tabs>
          <w:tab w:val="right" w:leader="dot" w:pos="7360"/>
        </w:tabs>
        <w:rPr>
          <w:rFonts w:eastAsiaTheme="minorEastAsia" w:cstheme="minorBidi"/>
          <w:noProof/>
          <w:sz w:val="24"/>
          <w:szCs w:val="24"/>
          <w:lang w:val="fr-FR" w:eastAsia="fr-FR"/>
        </w:rPr>
      </w:pPr>
      <w:r>
        <w:rPr>
          <w:noProof/>
        </w:rPr>
        <w:t>Exemple au format XML</w:t>
      </w:r>
      <w:r>
        <w:rPr>
          <w:noProof/>
        </w:rPr>
        <w:tab/>
      </w:r>
      <w:r>
        <w:rPr>
          <w:noProof/>
        </w:rPr>
        <w:fldChar w:fldCharType="begin"/>
      </w:r>
      <w:r>
        <w:rPr>
          <w:noProof/>
        </w:rPr>
        <w:instrText xml:space="preserve"> PAGEREF _Toc454061870 \h </w:instrText>
      </w:r>
      <w:r>
        <w:rPr>
          <w:noProof/>
        </w:rPr>
      </w:r>
      <w:r>
        <w:rPr>
          <w:noProof/>
        </w:rPr>
        <w:fldChar w:fldCharType="separate"/>
      </w:r>
      <w:r w:rsidR="004E5CAB">
        <w:rPr>
          <w:noProof/>
        </w:rPr>
        <w:t>80</w:t>
      </w:r>
      <w:r>
        <w:rPr>
          <w:noProof/>
        </w:rPr>
        <w:fldChar w:fldCharType="end"/>
      </w:r>
    </w:p>
    <w:p w14:paraId="72CAA512" w14:textId="77777777" w:rsidR="005D1DEA" w:rsidRDefault="005D1DEA">
      <w:pPr>
        <w:pStyle w:val="TM7"/>
        <w:tabs>
          <w:tab w:val="right" w:leader="dot" w:pos="7360"/>
        </w:tabs>
        <w:rPr>
          <w:rFonts w:eastAsiaTheme="minorEastAsia" w:cstheme="minorBidi"/>
          <w:noProof/>
          <w:sz w:val="24"/>
          <w:szCs w:val="24"/>
          <w:lang w:val="fr-FR" w:eastAsia="fr-FR"/>
        </w:rPr>
      </w:pPr>
      <w:r>
        <w:rPr>
          <w:noProof/>
        </w:rPr>
        <w:t>Objet résultant</w:t>
      </w:r>
      <w:r>
        <w:rPr>
          <w:noProof/>
        </w:rPr>
        <w:tab/>
      </w:r>
      <w:r>
        <w:rPr>
          <w:noProof/>
        </w:rPr>
        <w:fldChar w:fldCharType="begin"/>
      </w:r>
      <w:r>
        <w:rPr>
          <w:noProof/>
        </w:rPr>
        <w:instrText xml:space="preserve"> PAGEREF _Toc454061871 \h </w:instrText>
      </w:r>
      <w:r>
        <w:rPr>
          <w:noProof/>
        </w:rPr>
      </w:r>
      <w:r>
        <w:rPr>
          <w:noProof/>
        </w:rPr>
        <w:fldChar w:fldCharType="separate"/>
      </w:r>
      <w:r w:rsidR="004E5CAB">
        <w:rPr>
          <w:noProof/>
        </w:rPr>
        <w:t>81</w:t>
      </w:r>
      <w:r>
        <w:rPr>
          <w:noProof/>
        </w:rPr>
        <w:fldChar w:fldCharType="end"/>
      </w:r>
    </w:p>
    <w:p w14:paraId="632BA337" w14:textId="77777777" w:rsidR="005D1DEA" w:rsidRDefault="005D1DEA">
      <w:pPr>
        <w:pStyle w:val="TM6"/>
        <w:tabs>
          <w:tab w:val="right" w:leader="dot" w:pos="7360"/>
        </w:tabs>
        <w:rPr>
          <w:rFonts w:eastAsiaTheme="minorEastAsia" w:cstheme="minorBidi"/>
          <w:noProof/>
          <w:sz w:val="24"/>
          <w:szCs w:val="24"/>
          <w:lang w:val="fr-FR" w:eastAsia="fr-FR"/>
        </w:rPr>
      </w:pPr>
      <w:r>
        <w:rPr>
          <w:noProof/>
        </w:rPr>
        <w:t>Nomenclatures</w:t>
      </w:r>
      <w:r>
        <w:rPr>
          <w:noProof/>
        </w:rPr>
        <w:tab/>
      </w:r>
      <w:r>
        <w:rPr>
          <w:noProof/>
        </w:rPr>
        <w:fldChar w:fldCharType="begin"/>
      </w:r>
      <w:r>
        <w:rPr>
          <w:noProof/>
        </w:rPr>
        <w:instrText xml:space="preserve"> PAGEREF _Toc454061872 \h </w:instrText>
      </w:r>
      <w:r>
        <w:rPr>
          <w:noProof/>
        </w:rPr>
      </w:r>
      <w:r>
        <w:rPr>
          <w:noProof/>
        </w:rPr>
        <w:fldChar w:fldCharType="separate"/>
      </w:r>
      <w:r w:rsidR="004E5CAB">
        <w:rPr>
          <w:noProof/>
        </w:rPr>
        <w:t>81</w:t>
      </w:r>
      <w:r>
        <w:rPr>
          <w:noProof/>
        </w:rPr>
        <w:fldChar w:fldCharType="end"/>
      </w:r>
    </w:p>
    <w:p w14:paraId="1C21629A" w14:textId="77777777" w:rsidR="005D1DEA" w:rsidRDefault="005D1DEA">
      <w:pPr>
        <w:pStyle w:val="TM7"/>
        <w:tabs>
          <w:tab w:val="right" w:leader="dot" w:pos="7360"/>
        </w:tabs>
        <w:rPr>
          <w:rFonts w:eastAsiaTheme="minorEastAsia" w:cstheme="minorBidi"/>
          <w:noProof/>
          <w:sz w:val="24"/>
          <w:szCs w:val="24"/>
          <w:lang w:val="fr-FR" w:eastAsia="fr-FR"/>
        </w:rPr>
      </w:pPr>
      <w:r>
        <w:rPr>
          <w:noProof/>
        </w:rPr>
        <w:t>Exemple au format XML</w:t>
      </w:r>
      <w:r>
        <w:rPr>
          <w:noProof/>
        </w:rPr>
        <w:tab/>
      </w:r>
      <w:r>
        <w:rPr>
          <w:noProof/>
        </w:rPr>
        <w:fldChar w:fldCharType="begin"/>
      </w:r>
      <w:r>
        <w:rPr>
          <w:noProof/>
        </w:rPr>
        <w:instrText xml:space="preserve"> PAGEREF _Toc454061873 \h </w:instrText>
      </w:r>
      <w:r>
        <w:rPr>
          <w:noProof/>
        </w:rPr>
      </w:r>
      <w:r>
        <w:rPr>
          <w:noProof/>
        </w:rPr>
        <w:fldChar w:fldCharType="separate"/>
      </w:r>
      <w:r w:rsidR="004E5CAB">
        <w:rPr>
          <w:noProof/>
        </w:rPr>
        <w:t>81</w:t>
      </w:r>
      <w:r>
        <w:rPr>
          <w:noProof/>
        </w:rPr>
        <w:fldChar w:fldCharType="end"/>
      </w:r>
    </w:p>
    <w:p w14:paraId="47D07DD2" w14:textId="77777777" w:rsidR="005D1DEA" w:rsidRDefault="005D1DEA">
      <w:pPr>
        <w:pStyle w:val="TM7"/>
        <w:tabs>
          <w:tab w:val="right" w:leader="dot" w:pos="7360"/>
        </w:tabs>
        <w:rPr>
          <w:rFonts w:eastAsiaTheme="minorEastAsia" w:cstheme="minorBidi"/>
          <w:noProof/>
          <w:sz w:val="24"/>
          <w:szCs w:val="24"/>
          <w:lang w:val="fr-FR" w:eastAsia="fr-FR"/>
        </w:rPr>
      </w:pPr>
      <w:r>
        <w:rPr>
          <w:noProof/>
        </w:rPr>
        <w:t>Objet résultant</w:t>
      </w:r>
      <w:r>
        <w:rPr>
          <w:noProof/>
        </w:rPr>
        <w:tab/>
      </w:r>
      <w:r>
        <w:rPr>
          <w:noProof/>
        </w:rPr>
        <w:fldChar w:fldCharType="begin"/>
      </w:r>
      <w:r>
        <w:rPr>
          <w:noProof/>
        </w:rPr>
        <w:instrText xml:space="preserve"> PAGEREF _Toc454061874 \h </w:instrText>
      </w:r>
      <w:r>
        <w:rPr>
          <w:noProof/>
        </w:rPr>
      </w:r>
      <w:r>
        <w:rPr>
          <w:noProof/>
        </w:rPr>
        <w:fldChar w:fldCharType="separate"/>
      </w:r>
      <w:r w:rsidR="004E5CAB">
        <w:rPr>
          <w:noProof/>
        </w:rPr>
        <w:t>82</w:t>
      </w:r>
      <w:r>
        <w:rPr>
          <w:noProof/>
        </w:rPr>
        <w:fldChar w:fldCharType="end"/>
      </w:r>
    </w:p>
    <w:p w14:paraId="2477ACE5" w14:textId="77777777" w:rsidR="005D1DEA" w:rsidRDefault="005D1DEA">
      <w:pPr>
        <w:pStyle w:val="TM6"/>
        <w:tabs>
          <w:tab w:val="right" w:leader="dot" w:pos="7360"/>
        </w:tabs>
        <w:rPr>
          <w:rFonts w:eastAsiaTheme="minorEastAsia" w:cstheme="minorBidi"/>
          <w:noProof/>
          <w:sz w:val="24"/>
          <w:szCs w:val="24"/>
          <w:lang w:val="fr-FR" w:eastAsia="fr-FR"/>
        </w:rPr>
      </w:pPr>
      <w:r>
        <w:rPr>
          <w:noProof/>
        </w:rPr>
        <w:t>Comptabilité</w:t>
      </w:r>
      <w:r>
        <w:rPr>
          <w:noProof/>
        </w:rPr>
        <w:tab/>
      </w:r>
      <w:r>
        <w:rPr>
          <w:noProof/>
        </w:rPr>
        <w:fldChar w:fldCharType="begin"/>
      </w:r>
      <w:r>
        <w:rPr>
          <w:noProof/>
        </w:rPr>
        <w:instrText xml:space="preserve"> PAGEREF _Toc454061875 \h </w:instrText>
      </w:r>
      <w:r>
        <w:rPr>
          <w:noProof/>
        </w:rPr>
      </w:r>
      <w:r>
        <w:rPr>
          <w:noProof/>
        </w:rPr>
        <w:fldChar w:fldCharType="separate"/>
      </w:r>
      <w:r w:rsidR="004E5CAB">
        <w:rPr>
          <w:noProof/>
        </w:rPr>
        <w:t>82</w:t>
      </w:r>
      <w:r>
        <w:rPr>
          <w:noProof/>
        </w:rPr>
        <w:fldChar w:fldCharType="end"/>
      </w:r>
    </w:p>
    <w:p w14:paraId="1E308B3C" w14:textId="77777777" w:rsidR="005D1DEA" w:rsidRDefault="005D1DEA">
      <w:pPr>
        <w:pStyle w:val="TM7"/>
        <w:tabs>
          <w:tab w:val="right" w:leader="dot" w:pos="7360"/>
        </w:tabs>
        <w:rPr>
          <w:rFonts w:eastAsiaTheme="minorEastAsia" w:cstheme="minorBidi"/>
          <w:noProof/>
          <w:sz w:val="24"/>
          <w:szCs w:val="24"/>
          <w:lang w:val="fr-FR" w:eastAsia="fr-FR"/>
        </w:rPr>
      </w:pPr>
      <w:r>
        <w:rPr>
          <w:noProof/>
        </w:rPr>
        <w:t>Exemple au format XML</w:t>
      </w:r>
      <w:r>
        <w:rPr>
          <w:noProof/>
        </w:rPr>
        <w:tab/>
      </w:r>
      <w:r>
        <w:rPr>
          <w:noProof/>
        </w:rPr>
        <w:fldChar w:fldCharType="begin"/>
      </w:r>
      <w:r>
        <w:rPr>
          <w:noProof/>
        </w:rPr>
        <w:instrText xml:space="preserve"> PAGEREF _Toc454061876 \h </w:instrText>
      </w:r>
      <w:r>
        <w:rPr>
          <w:noProof/>
        </w:rPr>
      </w:r>
      <w:r>
        <w:rPr>
          <w:noProof/>
        </w:rPr>
        <w:fldChar w:fldCharType="separate"/>
      </w:r>
      <w:r w:rsidR="004E5CAB">
        <w:rPr>
          <w:noProof/>
        </w:rPr>
        <w:t>82</w:t>
      </w:r>
      <w:r>
        <w:rPr>
          <w:noProof/>
        </w:rPr>
        <w:fldChar w:fldCharType="end"/>
      </w:r>
    </w:p>
    <w:p w14:paraId="475A3F8F" w14:textId="77777777" w:rsidR="005D1DEA" w:rsidRDefault="005D1DEA">
      <w:pPr>
        <w:pStyle w:val="TM7"/>
        <w:tabs>
          <w:tab w:val="right" w:leader="dot" w:pos="7360"/>
        </w:tabs>
        <w:rPr>
          <w:rFonts w:eastAsiaTheme="minorEastAsia" w:cstheme="minorBidi"/>
          <w:noProof/>
          <w:sz w:val="24"/>
          <w:szCs w:val="24"/>
          <w:lang w:val="fr-FR" w:eastAsia="fr-FR"/>
        </w:rPr>
      </w:pPr>
      <w:r>
        <w:rPr>
          <w:noProof/>
        </w:rPr>
        <w:t>Objet résultant</w:t>
      </w:r>
      <w:r>
        <w:rPr>
          <w:noProof/>
        </w:rPr>
        <w:tab/>
      </w:r>
      <w:r>
        <w:rPr>
          <w:noProof/>
        </w:rPr>
        <w:fldChar w:fldCharType="begin"/>
      </w:r>
      <w:r>
        <w:rPr>
          <w:noProof/>
        </w:rPr>
        <w:instrText xml:space="preserve"> PAGEREF _Toc454061877 \h </w:instrText>
      </w:r>
      <w:r>
        <w:rPr>
          <w:noProof/>
        </w:rPr>
      </w:r>
      <w:r>
        <w:rPr>
          <w:noProof/>
        </w:rPr>
        <w:fldChar w:fldCharType="separate"/>
      </w:r>
      <w:r w:rsidR="004E5CAB">
        <w:rPr>
          <w:noProof/>
        </w:rPr>
        <w:t>83</w:t>
      </w:r>
      <w:r>
        <w:rPr>
          <w:noProof/>
        </w:rPr>
        <w:fldChar w:fldCharType="end"/>
      </w:r>
    </w:p>
    <w:p w14:paraId="6C4524B7" w14:textId="77777777" w:rsidR="005D1DEA" w:rsidRDefault="005D1DEA">
      <w:pPr>
        <w:pStyle w:val="TM3"/>
        <w:tabs>
          <w:tab w:val="right" w:leader="dot" w:pos="7360"/>
        </w:tabs>
        <w:rPr>
          <w:rFonts w:eastAsiaTheme="minorEastAsia" w:cstheme="minorBidi"/>
          <w:i w:val="0"/>
          <w:iCs w:val="0"/>
          <w:noProof/>
          <w:sz w:val="24"/>
          <w:szCs w:val="24"/>
          <w:lang w:val="fr-FR" w:eastAsia="fr-FR"/>
        </w:rPr>
      </w:pPr>
      <w:r>
        <w:rPr>
          <w:noProof/>
        </w:rPr>
        <w:t>Principe général</w:t>
      </w:r>
      <w:r>
        <w:rPr>
          <w:noProof/>
        </w:rPr>
        <w:tab/>
      </w:r>
      <w:r>
        <w:rPr>
          <w:noProof/>
        </w:rPr>
        <w:fldChar w:fldCharType="begin"/>
      </w:r>
      <w:r>
        <w:rPr>
          <w:noProof/>
        </w:rPr>
        <w:instrText xml:space="preserve"> PAGEREF _Toc454061878 \h </w:instrText>
      </w:r>
      <w:r>
        <w:rPr>
          <w:noProof/>
        </w:rPr>
      </w:r>
      <w:r>
        <w:rPr>
          <w:noProof/>
        </w:rPr>
        <w:fldChar w:fldCharType="separate"/>
      </w:r>
      <w:r w:rsidR="004E5CAB">
        <w:rPr>
          <w:noProof/>
        </w:rPr>
        <w:t>84</w:t>
      </w:r>
      <w:r>
        <w:rPr>
          <w:noProof/>
        </w:rPr>
        <w:fldChar w:fldCharType="end"/>
      </w:r>
    </w:p>
    <w:p w14:paraId="339E8388" w14:textId="77777777" w:rsidR="005D1DEA" w:rsidRDefault="005D1DEA">
      <w:pPr>
        <w:pStyle w:val="TM3"/>
        <w:tabs>
          <w:tab w:val="right" w:leader="dot" w:pos="7360"/>
        </w:tabs>
        <w:rPr>
          <w:rFonts w:eastAsiaTheme="minorEastAsia" w:cstheme="minorBidi"/>
          <w:i w:val="0"/>
          <w:iCs w:val="0"/>
          <w:noProof/>
          <w:sz w:val="24"/>
          <w:szCs w:val="24"/>
          <w:lang w:val="fr-FR" w:eastAsia="fr-FR"/>
        </w:rPr>
      </w:pPr>
      <w:r>
        <w:rPr>
          <w:noProof/>
        </w:rPr>
        <w:t>Problématiques résolues</w:t>
      </w:r>
      <w:r>
        <w:rPr>
          <w:noProof/>
        </w:rPr>
        <w:tab/>
      </w:r>
      <w:r>
        <w:rPr>
          <w:noProof/>
        </w:rPr>
        <w:fldChar w:fldCharType="begin"/>
      </w:r>
      <w:r>
        <w:rPr>
          <w:noProof/>
        </w:rPr>
        <w:instrText xml:space="preserve"> PAGEREF _Toc454061879 \h </w:instrText>
      </w:r>
      <w:r>
        <w:rPr>
          <w:noProof/>
        </w:rPr>
      </w:r>
      <w:r>
        <w:rPr>
          <w:noProof/>
        </w:rPr>
        <w:fldChar w:fldCharType="separate"/>
      </w:r>
      <w:r w:rsidR="004E5CAB">
        <w:rPr>
          <w:noProof/>
        </w:rPr>
        <w:t>87</w:t>
      </w:r>
      <w:r>
        <w:rPr>
          <w:noProof/>
        </w:rPr>
        <w:fldChar w:fldCharType="end"/>
      </w:r>
    </w:p>
    <w:p w14:paraId="6328C668" w14:textId="77777777" w:rsidR="005D1DEA" w:rsidRDefault="005D1DEA">
      <w:pPr>
        <w:pStyle w:val="TM4"/>
        <w:tabs>
          <w:tab w:val="right" w:leader="dot" w:pos="7360"/>
        </w:tabs>
        <w:rPr>
          <w:rFonts w:eastAsiaTheme="minorEastAsia" w:cstheme="minorBidi"/>
          <w:noProof/>
          <w:sz w:val="24"/>
          <w:szCs w:val="24"/>
          <w:lang w:val="fr-FR" w:eastAsia="fr-FR"/>
        </w:rPr>
      </w:pPr>
      <w:r>
        <w:rPr>
          <w:noProof/>
        </w:rPr>
        <w:t>Dates réelles versus dates simulées</w:t>
      </w:r>
      <w:r>
        <w:rPr>
          <w:noProof/>
        </w:rPr>
        <w:tab/>
      </w:r>
      <w:r>
        <w:rPr>
          <w:noProof/>
        </w:rPr>
        <w:fldChar w:fldCharType="begin"/>
      </w:r>
      <w:r>
        <w:rPr>
          <w:noProof/>
        </w:rPr>
        <w:instrText xml:space="preserve"> PAGEREF _Toc454061880 \h </w:instrText>
      </w:r>
      <w:r>
        <w:rPr>
          <w:noProof/>
        </w:rPr>
      </w:r>
      <w:r>
        <w:rPr>
          <w:noProof/>
        </w:rPr>
        <w:fldChar w:fldCharType="separate"/>
      </w:r>
      <w:r w:rsidR="004E5CAB">
        <w:rPr>
          <w:noProof/>
        </w:rPr>
        <w:t>87</w:t>
      </w:r>
      <w:r>
        <w:rPr>
          <w:noProof/>
        </w:rPr>
        <w:fldChar w:fldCharType="end"/>
      </w:r>
    </w:p>
    <w:p w14:paraId="2E5060FE" w14:textId="77777777" w:rsidR="005D1DEA" w:rsidRDefault="005D1DEA">
      <w:pPr>
        <w:pStyle w:val="TM3"/>
        <w:tabs>
          <w:tab w:val="right" w:leader="dot" w:pos="7360"/>
        </w:tabs>
        <w:rPr>
          <w:rFonts w:eastAsiaTheme="minorEastAsia" w:cstheme="minorBidi"/>
          <w:i w:val="0"/>
          <w:iCs w:val="0"/>
          <w:noProof/>
          <w:sz w:val="24"/>
          <w:szCs w:val="24"/>
          <w:lang w:val="fr-FR" w:eastAsia="fr-FR"/>
        </w:rPr>
      </w:pPr>
      <w:r>
        <w:rPr>
          <w:noProof/>
        </w:rPr>
        <w:t>Problématiques restantes</w:t>
      </w:r>
      <w:r>
        <w:rPr>
          <w:noProof/>
        </w:rPr>
        <w:tab/>
      </w:r>
      <w:r>
        <w:rPr>
          <w:noProof/>
        </w:rPr>
        <w:fldChar w:fldCharType="begin"/>
      </w:r>
      <w:r>
        <w:rPr>
          <w:noProof/>
        </w:rPr>
        <w:instrText xml:space="preserve"> PAGEREF _Toc454061881 \h </w:instrText>
      </w:r>
      <w:r>
        <w:rPr>
          <w:noProof/>
        </w:rPr>
      </w:r>
      <w:r>
        <w:rPr>
          <w:noProof/>
        </w:rPr>
        <w:fldChar w:fldCharType="separate"/>
      </w:r>
      <w:r w:rsidR="004E5CAB">
        <w:rPr>
          <w:noProof/>
        </w:rPr>
        <w:t>87</w:t>
      </w:r>
      <w:r>
        <w:rPr>
          <w:noProof/>
        </w:rPr>
        <w:fldChar w:fldCharType="end"/>
      </w:r>
    </w:p>
    <w:p w14:paraId="5CA5C89D" w14:textId="77777777" w:rsidR="005D1DEA" w:rsidRDefault="005D1DEA">
      <w:pPr>
        <w:pStyle w:val="TM4"/>
        <w:tabs>
          <w:tab w:val="right" w:leader="dot" w:pos="7360"/>
        </w:tabs>
        <w:rPr>
          <w:rFonts w:eastAsiaTheme="minorEastAsia" w:cstheme="minorBidi"/>
          <w:noProof/>
          <w:sz w:val="24"/>
          <w:szCs w:val="24"/>
          <w:lang w:val="fr-FR" w:eastAsia="fr-FR"/>
        </w:rPr>
      </w:pPr>
      <w:r>
        <w:rPr>
          <w:noProof/>
        </w:rPr>
        <w:t>Transactions simulateur vers l’API</w:t>
      </w:r>
      <w:r>
        <w:rPr>
          <w:noProof/>
        </w:rPr>
        <w:tab/>
      </w:r>
      <w:r>
        <w:rPr>
          <w:noProof/>
        </w:rPr>
        <w:fldChar w:fldCharType="begin"/>
      </w:r>
      <w:r>
        <w:rPr>
          <w:noProof/>
        </w:rPr>
        <w:instrText xml:space="preserve"> PAGEREF _Toc454061882 \h </w:instrText>
      </w:r>
      <w:r>
        <w:rPr>
          <w:noProof/>
        </w:rPr>
      </w:r>
      <w:r>
        <w:rPr>
          <w:noProof/>
        </w:rPr>
        <w:fldChar w:fldCharType="separate"/>
      </w:r>
      <w:r w:rsidR="004E5CAB">
        <w:rPr>
          <w:noProof/>
        </w:rPr>
        <w:t>87</w:t>
      </w:r>
      <w:r>
        <w:rPr>
          <w:noProof/>
        </w:rPr>
        <w:fldChar w:fldCharType="end"/>
      </w:r>
    </w:p>
    <w:p w14:paraId="5F0E0ECB" w14:textId="77777777" w:rsidR="005D1DEA" w:rsidRDefault="005D1DEA">
      <w:pPr>
        <w:pStyle w:val="TM5"/>
        <w:tabs>
          <w:tab w:val="right" w:leader="dot" w:pos="7360"/>
        </w:tabs>
        <w:rPr>
          <w:rFonts w:eastAsiaTheme="minorEastAsia" w:cstheme="minorBidi"/>
          <w:noProof/>
          <w:sz w:val="24"/>
          <w:szCs w:val="24"/>
          <w:lang w:val="fr-FR" w:eastAsia="fr-FR"/>
        </w:rPr>
      </w:pPr>
      <w:r>
        <w:rPr>
          <w:noProof/>
        </w:rPr>
        <w:t>Chronométrage</w:t>
      </w:r>
      <w:r>
        <w:rPr>
          <w:noProof/>
        </w:rPr>
        <w:tab/>
      </w:r>
      <w:r>
        <w:rPr>
          <w:noProof/>
        </w:rPr>
        <w:fldChar w:fldCharType="begin"/>
      </w:r>
      <w:r>
        <w:rPr>
          <w:noProof/>
        </w:rPr>
        <w:instrText xml:space="preserve"> PAGEREF _Toc454061883 \h </w:instrText>
      </w:r>
      <w:r>
        <w:rPr>
          <w:noProof/>
        </w:rPr>
      </w:r>
      <w:r>
        <w:rPr>
          <w:noProof/>
        </w:rPr>
        <w:fldChar w:fldCharType="separate"/>
      </w:r>
      <w:r w:rsidR="004E5CAB">
        <w:rPr>
          <w:noProof/>
        </w:rPr>
        <w:t>87</w:t>
      </w:r>
      <w:r>
        <w:rPr>
          <w:noProof/>
        </w:rPr>
        <w:fldChar w:fldCharType="end"/>
      </w:r>
    </w:p>
    <w:p w14:paraId="395A60D5" w14:textId="77777777" w:rsidR="005D1DEA" w:rsidRDefault="005D1DEA">
      <w:pPr>
        <w:pStyle w:val="TM5"/>
        <w:tabs>
          <w:tab w:val="right" w:leader="dot" w:pos="7360"/>
        </w:tabs>
        <w:rPr>
          <w:rFonts w:eastAsiaTheme="minorEastAsia" w:cstheme="minorBidi"/>
          <w:noProof/>
          <w:sz w:val="24"/>
          <w:szCs w:val="24"/>
          <w:lang w:val="fr-FR" w:eastAsia="fr-FR"/>
        </w:rPr>
      </w:pPr>
      <w:r>
        <w:rPr>
          <w:noProof/>
        </w:rPr>
        <w:t>Recommandations</w:t>
      </w:r>
      <w:r>
        <w:rPr>
          <w:noProof/>
        </w:rPr>
        <w:tab/>
      </w:r>
      <w:r>
        <w:rPr>
          <w:noProof/>
        </w:rPr>
        <w:fldChar w:fldCharType="begin"/>
      </w:r>
      <w:r>
        <w:rPr>
          <w:noProof/>
        </w:rPr>
        <w:instrText xml:space="preserve"> PAGEREF _Toc454061884 \h </w:instrText>
      </w:r>
      <w:r>
        <w:rPr>
          <w:noProof/>
        </w:rPr>
      </w:r>
      <w:r>
        <w:rPr>
          <w:noProof/>
        </w:rPr>
        <w:fldChar w:fldCharType="separate"/>
      </w:r>
      <w:r w:rsidR="004E5CAB">
        <w:rPr>
          <w:noProof/>
        </w:rPr>
        <w:t>87</w:t>
      </w:r>
      <w:r>
        <w:rPr>
          <w:noProof/>
        </w:rPr>
        <w:fldChar w:fldCharType="end"/>
      </w:r>
    </w:p>
    <w:p w14:paraId="5B41921C" w14:textId="77777777" w:rsidR="005D1DEA" w:rsidRDefault="005D1DEA">
      <w:pPr>
        <w:pStyle w:val="TM3"/>
        <w:tabs>
          <w:tab w:val="right" w:leader="dot" w:pos="7360"/>
        </w:tabs>
        <w:rPr>
          <w:rFonts w:eastAsiaTheme="minorEastAsia" w:cstheme="minorBidi"/>
          <w:i w:val="0"/>
          <w:iCs w:val="0"/>
          <w:noProof/>
          <w:sz w:val="24"/>
          <w:szCs w:val="24"/>
          <w:lang w:val="fr-FR" w:eastAsia="fr-FR"/>
        </w:rPr>
      </w:pPr>
      <w:r>
        <w:rPr>
          <w:noProof/>
        </w:rPr>
        <w:t>Développement</w:t>
      </w:r>
      <w:r>
        <w:rPr>
          <w:noProof/>
        </w:rPr>
        <w:tab/>
      </w:r>
      <w:r>
        <w:rPr>
          <w:noProof/>
        </w:rPr>
        <w:fldChar w:fldCharType="begin"/>
      </w:r>
      <w:r>
        <w:rPr>
          <w:noProof/>
        </w:rPr>
        <w:instrText xml:space="preserve"> PAGEREF _Toc454061885 \h </w:instrText>
      </w:r>
      <w:r>
        <w:rPr>
          <w:noProof/>
        </w:rPr>
      </w:r>
      <w:r>
        <w:rPr>
          <w:noProof/>
        </w:rPr>
        <w:fldChar w:fldCharType="separate"/>
      </w:r>
      <w:r w:rsidR="004E5CAB">
        <w:rPr>
          <w:noProof/>
        </w:rPr>
        <w:t>87</w:t>
      </w:r>
      <w:r>
        <w:rPr>
          <w:noProof/>
        </w:rPr>
        <w:fldChar w:fldCharType="end"/>
      </w:r>
    </w:p>
    <w:p w14:paraId="7D8F27FE" w14:textId="77777777" w:rsidR="005D1DEA" w:rsidRDefault="005D1DEA">
      <w:pPr>
        <w:pStyle w:val="TM4"/>
        <w:tabs>
          <w:tab w:val="right" w:leader="dot" w:pos="7360"/>
        </w:tabs>
        <w:rPr>
          <w:rFonts w:eastAsiaTheme="minorEastAsia" w:cstheme="minorBidi"/>
          <w:noProof/>
          <w:sz w:val="24"/>
          <w:szCs w:val="24"/>
          <w:lang w:val="fr-FR" w:eastAsia="fr-FR"/>
        </w:rPr>
      </w:pPr>
      <w:r>
        <w:rPr>
          <w:noProof/>
        </w:rPr>
        <w:t>Technologies et choix du langage</w:t>
      </w:r>
      <w:r>
        <w:rPr>
          <w:noProof/>
        </w:rPr>
        <w:tab/>
      </w:r>
      <w:r>
        <w:rPr>
          <w:noProof/>
        </w:rPr>
        <w:fldChar w:fldCharType="begin"/>
      </w:r>
      <w:r>
        <w:rPr>
          <w:noProof/>
        </w:rPr>
        <w:instrText xml:space="preserve"> PAGEREF _Toc454061886 \h </w:instrText>
      </w:r>
      <w:r>
        <w:rPr>
          <w:noProof/>
        </w:rPr>
      </w:r>
      <w:r>
        <w:rPr>
          <w:noProof/>
        </w:rPr>
        <w:fldChar w:fldCharType="separate"/>
      </w:r>
      <w:r w:rsidR="004E5CAB">
        <w:rPr>
          <w:noProof/>
        </w:rPr>
        <w:t>88</w:t>
      </w:r>
      <w:r>
        <w:rPr>
          <w:noProof/>
        </w:rPr>
        <w:fldChar w:fldCharType="end"/>
      </w:r>
    </w:p>
    <w:p w14:paraId="77FE23B8" w14:textId="77777777" w:rsidR="005D1DEA" w:rsidRDefault="005D1DEA">
      <w:pPr>
        <w:pStyle w:val="TM4"/>
        <w:tabs>
          <w:tab w:val="right" w:leader="dot" w:pos="7360"/>
        </w:tabs>
        <w:rPr>
          <w:rFonts w:eastAsiaTheme="minorEastAsia" w:cstheme="minorBidi"/>
          <w:noProof/>
          <w:sz w:val="24"/>
          <w:szCs w:val="24"/>
          <w:lang w:val="fr-FR" w:eastAsia="fr-FR"/>
        </w:rPr>
      </w:pPr>
      <w:r>
        <w:rPr>
          <w:noProof/>
        </w:rPr>
        <w:t>Modèle de domaine</w:t>
      </w:r>
      <w:r>
        <w:rPr>
          <w:noProof/>
        </w:rPr>
        <w:tab/>
      </w:r>
      <w:r>
        <w:rPr>
          <w:noProof/>
        </w:rPr>
        <w:fldChar w:fldCharType="begin"/>
      </w:r>
      <w:r>
        <w:rPr>
          <w:noProof/>
        </w:rPr>
        <w:instrText xml:space="preserve"> PAGEREF _Toc454061887 \h </w:instrText>
      </w:r>
      <w:r>
        <w:rPr>
          <w:noProof/>
        </w:rPr>
      </w:r>
      <w:r>
        <w:rPr>
          <w:noProof/>
        </w:rPr>
        <w:fldChar w:fldCharType="separate"/>
      </w:r>
      <w:r w:rsidR="004E5CAB">
        <w:rPr>
          <w:noProof/>
        </w:rPr>
        <w:t>89</w:t>
      </w:r>
      <w:r>
        <w:rPr>
          <w:noProof/>
        </w:rPr>
        <w:fldChar w:fldCharType="end"/>
      </w:r>
    </w:p>
    <w:p w14:paraId="6BAD5223" w14:textId="77777777" w:rsidR="005D1DEA" w:rsidRDefault="005D1DEA">
      <w:pPr>
        <w:pStyle w:val="TM4"/>
        <w:tabs>
          <w:tab w:val="right" w:leader="dot" w:pos="7360"/>
        </w:tabs>
        <w:rPr>
          <w:rFonts w:eastAsiaTheme="minorEastAsia" w:cstheme="minorBidi"/>
          <w:noProof/>
          <w:sz w:val="24"/>
          <w:szCs w:val="24"/>
          <w:lang w:val="fr-FR" w:eastAsia="fr-FR"/>
        </w:rPr>
      </w:pPr>
      <w:r>
        <w:rPr>
          <w:noProof/>
        </w:rPr>
        <w:t>Concrétisation des responsabilités</w:t>
      </w:r>
      <w:r>
        <w:rPr>
          <w:noProof/>
        </w:rPr>
        <w:tab/>
      </w:r>
      <w:r>
        <w:rPr>
          <w:noProof/>
        </w:rPr>
        <w:fldChar w:fldCharType="begin"/>
      </w:r>
      <w:r>
        <w:rPr>
          <w:noProof/>
        </w:rPr>
        <w:instrText xml:space="preserve"> PAGEREF _Toc454061888 \h </w:instrText>
      </w:r>
      <w:r>
        <w:rPr>
          <w:noProof/>
        </w:rPr>
      </w:r>
      <w:r>
        <w:rPr>
          <w:noProof/>
        </w:rPr>
        <w:fldChar w:fldCharType="separate"/>
      </w:r>
      <w:r w:rsidR="004E5CAB">
        <w:rPr>
          <w:noProof/>
        </w:rPr>
        <w:t>89</w:t>
      </w:r>
      <w:r>
        <w:rPr>
          <w:noProof/>
        </w:rPr>
        <w:fldChar w:fldCharType="end"/>
      </w:r>
    </w:p>
    <w:p w14:paraId="7334F223" w14:textId="77777777" w:rsidR="005D1DEA" w:rsidRDefault="005D1DEA">
      <w:pPr>
        <w:pStyle w:val="TM5"/>
        <w:tabs>
          <w:tab w:val="right" w:leader="dot" w:pos="7360"/>
        </w:tabs>
        <w:rPr>
          <w:rFonts w:eastAsiaTheme="minorEastAsia" w:cstheme="minorBidi"/>
          <w:noProof/>
          <w:sz w:val="24"/>
          <w:szCs w:val="24"/>
          <w:lang w:val="fr-FR" w:eastAsia="fr-FR"/>
        </w:rPr>
      </w:pPr>
      <w:r>
        <w:rPr>
          <w:noProof/>
        </w:rPr>
        <w:t>Configuration</w:t>
      </w:r>
      <w:r>
        <w:rPr>
          <w:noProof/>
        </w:rPr>
        <w:tab/>
      </w:r>
      <w:r>
        <w:rPr>
          <w:noProof/>
        </w:rPr>
        <w:fldChar w:fldCharType="begin"/>
      </w:r>
      <w:r>
        <w:rPr>
          <w:noProof/>
        </w:rPr>
        <w:instrText xml:space="preserve"> PAGEREF _Toc454061889 \h </w:instrText>
      </w:r>
      <w:r>
        <w:rPr>
          <w:noProof/>
        </w:rPr>
      </w:r>
      <w:r>
        <w:rPr>
          <w:noProof/>
        </w:rPr>
        <w:fldChar w:fldCharType="separate"/>
      </w:r>
      <w:r w:rsidR="004E5CAB">
        <w:rPr>
          <w:noProof/>
        </w:rPr>
        <w:t>89</w:t>
      </w:r>
      <w:r>
        <w:rPr>
          <w:noProof/>
        </w:rPr>
        <w:fldChar w:fldCharType="end"/>
      </w:r>
    </w:p>
    <w:p w14:paraId="513A186F" w14:textId="77777777" w:rsidR="005D1DEA" w:rsidRDefault="005D1DEA">
      <w:pPr>
        <w:pStyle w:val="TM5"/>
        <w:tabs>
          <w:tab w:val="right" w:leader="dot" w:pos="7360"/>
        </w:tabs>
        <w:rPr>
          <w:rFonts w:eastAsiaTheme="minorEastAsia" w:cstheme="minorBidi"/>
          <w:noProof/>
          <w:sz w:val="24"/>
          <w:szCs w:val="24"/>
          <w:lang w:val="fr-FR" w:eastAsia="fr-FR"/>
        </w:rPr>
      </w:pPr>
      <w:r>
        <w:rPr>
          <w:noProof/>
        </w:rPr>
        <w:t>Simulation du marché</w:t>
      </w:r>
      <w:r>
        <w:rPr>
          <w:noProof/>
        </w:rPr>
        <w:tab/>
      </w:r>
      <w:r>
        <w:rPr>
          <w:noProof/>
        </w:rPr>
        <w:fldChar w:fldCharType="begin"/>
      </w:r>
      <w:r>
        <w:rPr>
          <w:noProof/>
        </w:rPr>
        <w:instrText xml:space="preserve"> PAGEREF _Toc454061890 \h </w:instrText>
      </w:r>
      <w:r>
        <w:rPr>
          <w:noProof/>
        </w:rPr>
      </w:r>
      <w:r>
        <w:rPr>
          <w:noProof/>
        </w:rPr>
        <w:fldChar w:fldCharType="separate"/>
      </w:r>
      <w:r w:rsidR="004E5CAB">
        <w:rPr>
          <w:noProof/>
        </w:rPr>
        <w:t>89</w:t>
      </w:r>
      <w:r>
        <w:rPr>
          <w:noProof/>
        </w:rPr>
        <w:fldChar w:fldCharType="end"/>
      </w:r>
    </w:p>
    <w:p w14:paraId="3CC82D92" w14:textId="77777777" w:rsidR="005D1DEA" w:rsidRDefault="005D1DEA">
      <w:pPr>
        <w:pStyle w:val="TM5"/>
        <w:tabs>
          <w:tab w:val="right" w:leader="dot" w:pos="7360"/>
        </w:tabs>
        <w:rPr>
          <w:rFonts w:eastAsiaTheme="minorEastAsia" w:cstheme="minorBidi"/>
          <w:noProof/>
          <w:sz w:val="24"/>
          <w:szCs w:val="24"/>
          <w:lang w:val="fr-FR" w:eastAsia="fr-FR"/>
        </w:rPr>
      </w:pPr>
      <w:r>
        <w:rPr>
          <w:noProof/>
        </w:rPr>
        <w:t>Restitution</w:t>
      </w:r>
      <w:r>
        <w:rPr>
          <w:noProof/>
        </w:rPr>
        <w:tab/>
      </w:r>
      <w:r>
        <w:rPr>
          <w:noProof/>
        </w:rPr>
        <w:fldChar w:fldCharType="begin"/>
      </w:r>
      <w:r>
        <w:rPr>
          <w:noProof/>
        </w:rPr>
        <w:instrText xml:space="preserve"> PAGEREF _Toc454061891 \h </w:instrText>
      </w:r>
      <w:r>
        <w:rPr>
          <w:noProof/>
        </w:rPr>
      </w:r>
      <w:r>
        <w:rPr>
          <w:noProof/>
        </w:rPr>
        <w:fldChar w:fldCharType="separate"/>
      </w:r>
      <w:r w:rsidR="004E5CAB">
        <w:rPr>
          <w:noProof/>
        </w:rPr>
        <w:t>89</w:t>
      </w:r>
      <w:r>
        <w:rPr>
          <w:noProof/>
        </w:rPr>
        <w:fldChar w:fldCharType="end"/>
      </w:r>
    </w:p>
    <w:p w14:paraId="66890C4F" w14:textId="77777777" w:rsidR="005D1DEA" w:rsidRDefault="005D1DEA">
      <w:pPr>
        <w:pStyle w:val="TM3"/>
        <w:tabs>
          <w:tab w:val="right" w:leader="dot" w:pos="7360"/>
        </w:tabs>
        <w:rPr>
          <w:rFonts w:eastAsiaTheme="minorEastAsia" w:cstheme="minorBidi"/>
          <w:i w:val="0"/>
          <w:iCs w:val="0"/>
          <w:noProof/>
          <w:sz w:val="24"/>
          <w:szCs w:val="24"/>
          <w:lang w:val="fr-FR" w:eastAsia="fr-FR"/>
        </w:rPr>
      </w:pPr>
      <w:r>
        <w:rPr>
          <w:noProof/>
        </w:rPr>
        <w:t>Bonnes pratiques</w:t>
      </w:r>
      <w:r>
        <w:rPr>
          <w:noProof/>
        </w:rPr>
        <w:tab/>
      </w:r>
      <w:r>
        <w:rPr>
          <w:noProof/>
        </w:rPr>
        <w:fldChar w:fldCharType="begin"/>
      </w:r>
      <w:r>
        <w:rPr>
          <w:noProof/>
        </w:rPr>
        <w:instrText xml:space="preserve"> PAGEREF _Toc454061892 \h </w:instrText>
      </w:r>
      <w:r>
        <w:rPr>
          <w:noProof/>
        </w:rPr>
      </w:r>
      <w:r>
        <w:rPr>
          <w:noProof/>
        </w:rPr>
        <w:fldChar w:fldCharType="separate"/>
      </w:r>
      <w:r w:rsidR="004E5CAB">
        <w:rPr>
          <w:noProof/>
        </w:rPr>
        <w:t>89</w:t>
      </w:r>
      <w:r>
        <w:rPr>
          <w:noProof/>
        </w:rPr>
        <w:fldChar w:fldCharType="end"/>
      </w:r>
    </w:p>
    <w:p w14:paraId="32AA1D79" w14:textId="77777777" w:rsidR="005D1DEA" w:rsidRDefault="005D1DEA">
      <w:pPr>
        <w:pStyle w:val="TM4"/>
        <w:tabs>
          <w:tab w:val="right" w:leader="dot" w:pos="7360"/>
        </w:tabs>
        <w:rPr>
          <w:rFonts w:eastAsiaTheme="minorEastAsia" w:cstheme="minorBidi"/>
          <w:noProof/>
          <w:sz w:val="24"/>
          <w:szCs w:val="24"/>
          <w:lang w:val="fr-FR" w:eastAsia="fr-FR"/>
        </w:rPr>
      </w:pPr>
      <w:r>
        <w:rPr>
          <w:noProof/>
        </w:rPr>
        <w:t>Industrialisation du logiciel</w:t>
      </w:r>
      <w:r>
        <w:rPr>
          <w:noProof/>
        </w:rPr>
        <w:tab/>
      </w:r>
      <w:r>
        <w:rPr>
          <w:noProof/>
        </w:rPr>
        <w:fldChar w:fldCharType="begin"/>
      </w:r>
      <w:r>
        <w:rPr>
          <w:noProof/>
        </w:rPr>
        <w:instrText xml:space="preserve"> PAGEREF _Toc454061893 \h </w:instrText>
      </w:r>
      <w:r>
        <w:rPr>
          <w:noProof/>
        </w:rPr>
      </w:r>
      <w:r>
        <w:rPr>
          <w:noProof/>
        </w:rPr>
        <w:fldChar w:fldCharType="separate"/>
      </w:r>
      <w:r w:rsidR="004E5CAB">
        <w:rPr>
          <w:noProof/>
        </w:rPr>
        <w:t>89</w:t>
      </w:r>
      <w:r>
        <w:rPr>
          <w:noProof/>
        </w:rPr>
        <w:fldChar w:fldCharType="end"/>
      </w:r>
    </w:p>
    <w:p w14:paraId="43397E94" w14:textId="77777777" w:rsidR="005D1DEA" w:rsidRDefault="005D1DEA">
      <w:pPr>
        <w:pStyle w:val="TM5"/>
        <w:tabs>
          <w:tab w:val="right" w:leader="dot" w:pos="7360"/>
        </w:tabs>
        <w:rPr>
          <w:rFonts w:eastAsiaTheme="minorEastAsia" w:cstheme="minorBidi"/>
          <w:noProof/>
          <w:sz w:val="24"/>
          <w:szCs w:val="24"/>
          <w:lang w:val="fr-FR" w:eastAsia="fr-FR"/>
        </w:rPr>
      </w:pPr>
      <w:r>
        <w:rPr>
          <w:noProof/>
        </w:rPr>
        <w:t>Versionning</w:t>
      </w:r>
      <w:r>
        <w:rPr>
          <w:noProof/>
        </w:rPr>
        <w:tab/>
      </w:r>
      <w:r>
        <w:rPr>
          <w:noProof/>
        </w:rPr>
        <w:fldChar w:fldCharType="begin"/>
      </w:r>
      <w:r>
        <w:rPr>
          <w:noProof/>
        </w:rPr>
        <w:instrText xml:space="preserve"> PAGEREF _Toc454061894 \h </w:instrText>
      </w:r>
      <w:r>
        <w:rPr>
          <w:noProof/>
        </w:rPr>
      </w:r>
      <w:r>
        <w:rPr>
          <w:noProof/>
        </w:rPr>
        <w:fldChar w:fldCharType="separate"/>
      </w:r>
      <w:r w:rsidR="004E5CAB">
        <w:rPr>
          <w:noProof/>
        </w:rPr>
        <w:t>89</w:t>
      </w:r>
      <w:r>
        <w:rPr>
          <w:noProof/>
        </w:rPr>
        <w:fldChar w:fldCharType="end"/>
      </w:r>
    </w:p>
    <w:p w14:paraId="0FB9C285" w14:textId="77777777" w:rsidR="005D1DEA" w:rsidRDefault="005D1DEA">
      <w:pPr>
        <w:pStyle w:val="TM5"/>
        <w:tabs>
          <w:tab w:val="right" w:leader="dot" w:pos="7360"/>
        </w:tabs>
        <w:rPr>
          <w:rFonts w:eastAsiaTheme="minorEastAsia" w:cstheme="minorBidi"/>
          <w:noProof/>
          <w:sz w:val="24"/>
          <w:szCs w:val="24"/>
          <w:lang w:val="fr-FR" w:eastAsia="fr-FR"/>
        </w:rPr>
      </w:pPr>
      <w:r>
        <w:rPr>
          <w:noProof/>
        </w:rPr>
        <w:t>Gestion du build</w:t>
      </w:r>
      <w:r>
        <w:rPr>
          <w:noProof/>
        </w:rPr>
        <w:tab/>
      </w:r>
      <w:r>
        <w:rPr>
          <w:noProof/>
        </w:rPr>
        <w:fldChar w:fldCharType="begin"/>
      </w:r>
      <w:r>
        <w:rPr>
          <w:noProof/>
        </w:rPr>
        <w:instrText xml:space="preserve"> PAGEREF _Toc454061895 \h </w:instrText>
      </w:r>
      <w:r>
        <w:rPr>
          <w:noProof/>
        </w:rPr>
      </w:r>
      <w:r>
        <w:rPr>
          <w:noProof/>
        </w:rPr>
        <w:fldChar w:fldCharType="separate"/>
      </w:r>
      <w:r w:rsidR="004E5CAB">
        <w:rPr>
          <w:noProof/>
        </w:rPr>
        <w:t>89</w:t>
      </w:r>
      <w:r>
        <w:rPr>
          <w:noProof/>
        </w:rPr>
        <w:fldChar w:fldCharType="end"/>
      </w:r>
    </w:p>
    <w:p w14:paraId="6468181E" w14:textId="77777777" w:rsidR="005D1DEA" w:rsidRDefault="005D1DEA">
      <w:pPr>
        <w:pStyle w:val="TM5"/>
        <w:tabs>
          <w:tab w:val="right" w:leader="dot" w:pos="7360"/>
        </w:tabs>
        <w:rPr>
          <w:rFonts w:eastAsiaTheme="minorEastAsia" w:cstheme="minorBidi"/>
          <w:noProof/>
          <w:sz w:val="24"/>
          <w:szCs w:val="24"/>
          <w:lang w:val="fr-FR" w:eastAsia="fr-FR"/>
        </w:rPr>
      </w:pPr>
      <w:r>
        <w:rPr>
          <w:noProof/>
        </w:rPr>
        <w:t>Segmentation du code</w:t>
      </w:r>
      <w:r>
        <w:rPr>
          <w:noProof/>
        </w:rPr>
        <w:tab/>
      </w:r>
      <w:r>
        <w:rPr>
          <w:noProof/>
        </w:rPr>
        <w:fldChar w:fldCharType="begin"/>
      </w:r>
      <w:r>
        <w:rPr>
          <w:noProof/>
        </w:rPr>
        <w:instrText xml:space="preserve"> PAGEREF _Toc454061896 \h </w:instrText>
      </w:r>
      <w:r>
        <w:rPr>
          <w:noProof/>
        </w:rPr>
      </w:r>
      <w:r>
        <w:rPr>
          <w:noProof/>
        </w:rPr>
        <w:fldChar w:fldCharType="separate"/>
      </w:r>
      <w:r w:rsidR="004E5CAB">
        <w:rPr>
          <w:noProof/>
        </w:rPr>
        <w:t>89</w:t>
      </w:r>
      <w:r>
        <w:rPr>
          <w:noProof/>
        </w:rPr>
        <w:fldChar w:fldCharType="end"/>
      </w:r>
    </w:p>
    <w:p w14:paraId="087232C2" w14:textId="77777777" w:rsidR="005D1DEA" w:rsidRDefault="005D1DEA">
      <w:pPr>
        <w:pStyle w:val="TM3"/>
        <w:tabs>
          <w:tab w:val="right" w:leader="dot" w:pos="7360"/>
        </w:tabs>
        <w:rPr>
          <w:rFonts w:eastAsiaTheme="minorEastAsia" w:cstheme="minorBidi"/>
          <w:i w:val="0"/>
          <w:iCs w:val="0"/>
          <w:noProof/>
          <w:sz w:val="24"/>
          <w:szCs w:val="24"/>
          <w:lang w:val="fr-FR" w:eastAsia="fr-FR"/>
        </w:rPr>
      </w:pPr>
      <w:r>
        <w:rPr>
          <w:noProof/>
        </w:rPr>
        <w:t>Améliorations</w:t>
      </w:r>
      <w:r>
        <w:rPr>
          <w:noProof/>
        </w:rPr>
        <w:tab/>
      </w:r>
      <w:r>
        <w:rPr>
          <w:noProof/>
        </w:rPr>
        <w:fldChar w:fldCharType="begin"/>
      </w:r>
      <w:r>
        <w:rPr>
          <w:noProof/>
        </w:rPr>
        <w:instrText xml:space="preserve"> PAGEREF _Toc454061897 \h </w:instrText>
      </w:r>
      <w:r>
        <w:rPr>
          <w:noProof/>
        </w:rPr>
      </w:r>
      <w:r>
        <w:rPr>
          <w:noProof/>
        </w:rPr>
        <w:fldChar w:fldCharType="separate"/>
      </w:r>
      <w:r w:rsidR="004E5CAB">
        <w:rPr>
          <w:noProof/>
        </w:rPr>
        <w:t>89</w:t>
      </w:r>
      <w:r>
        <w:rPr>
          <w:noProof/>
        </w:rPr>
        <w:fldChar w:fldCharType="end"/>
      </w:r>
    </w:p>
    <w:p w14:paraId="2011F99F" w14:textId="77777777" w:rsidR="005D1DEA" w:rsidRDefault="005D1DEA">
      <w:pPr>
        <w:pStyle w:val="TM4"/>
        <w:tabs>
          <w:tab w:val="right" w:leader="dot" w:pos="7360"/>
        </w:tabs>
        <w:rPr>
          <w:rFonts w:eastAsiaTheme="minorEastAsia" w:cstheme="minorBidi"/>
          <w:noProof/>
          <w:sz w:val="24"/>
          <w:szCs w:val="24"/>
          <w:lang w:val="fr-FR" w:eastAsia="fr-FR"/>
        </w:rPr>
      </w:pPr>
      <w:r>
        <w:rPr>
          <w:noProof/>
        </w:rPr>
        <w:t>Analyse</w:t>
      </w:r>
      <w:r>
        <w:rPr>
          <w:noProof/>
        </w:rPr>
        <w:tab/>
      </w:r>
      <w:r>
        <w:rPr>
          <w:noProof/>
        </w:rPr>
        <w:fldChar w:fldCharType="begin"/>
      </w:r>
      <w:r>
        <w:rPr>
          <w:noProof/>
        </w:rPr>
        <w:instrText xml:space="preserve"> PAGEREF _Toc454061898 \h </w:instrText>
      </w:r>
      <w:r>
        <w:rPr>
          <w:noProof/>
        </w:rPr>
      </w:r>
      <w:r>
        <w:rPr>
          <w:noProof/>
        </w:rPr>
        <w:fldChar w:fldCharType="separate"/>
      </w:r>
      <w:r w:rsidR="004E5CAB">
        <w:rPr>
          <w:noProof/>
        </w:rPr>
        <w:t>89</w:t>
      </w:r>
      <w:r>
        <w:rPr>
          <w:noProof/>
        </w:rPr>
        <w:fldChar w:fldCharType="end"/>
      </w:r>
    </w:p>
    <w:p w14:paraId="6CA204A1" w14:textId="77777777" w:rsidR="005D1DEA" w:rsidRDefault="005D1DEA">
      <w:pPr>
        <w:pStyle w:val="TM4"/>
        <w:tabs>
          <w:tab w:val="right" w:leader="dot" w:pos="7360"/>
        </w:tabs>
        <w:rPr>
          <w:rFonts w:eastAsiaTheme="minorEastAsia" w:cstheme="minorBidi"/>
          <w:noProof/>
          <w:sz w:val="24"/>
          <w:szCs w:val="24"/>
          <w:lang w:val="fr-FR" w:eastAsia="fr-FR"/>
        </w:rPr>
      </w:pPr>
      <w:r>
        <w:rPr>
          <w:noProof/>
        </w:rPr>
        <w:t>Interaction</w:t>
      </w:r>
      <w:r>
        <w:rPr>
          <w:noProof/>
        </w:rPr>
        <w:tab/>
      </w:r>
      <w:r>
        <w:rPr>
          <w:noProof/>
        </w:rPr>
        <w:fldChar w:fldCharType="begin"/>
      </w:r>
      <w:r>
        <w:rPr>
          <w:noProof/>
        </w:rPr>
        <w:instrText xml:space="preserve"> PAGEREF _Toc454061899 \h </w:instrText>
      </w:r>
      <w:r>
        <w:rPr>
          <w:noProof/>
        </w:rPr>
      </w:r>
      <w:r>
        <w:rPr>
          <w:noProof/>
        </w:rPr>
        <w:fldChar w:fldCharType="separate"/>
      </w:r>
      <w:r w:rsidR="004E5CAB">
        <w:rPr>
          <w:noProof/>
        </w:rPr>
        <w:t>89</w:t>
      </w:r>
      <w:r>
        <w:rPr>
          <w:noProof/>
        </w:rPr>
        <w:fldChar w:fldCharType="end"/>
      </w:r>
    </w:p>
    <w:p w14:paraId="1E98735A" w14:textId="77777777" w:rsidR="005D1DEA" w:rsidRDefault="005D1DEA">
      <w:pPr>
        <w:pStyle w:val="TM3"/>
        <w:tabs>
          <w:tab w:val="right" w:leader="dot" w:pos="7360"/>
        </w:tabs>
        <w:rPr>
          <w:rFonts w:eastAsiaTheme="minorEastAsia" w:cstheme="minorBidi"/>
          <w:i w:val="0"/>
          <w:iCs w:val="0"/>
          <w:noProof/>
          <w:sz w:val="24"/>
          <w:szCs w:val="24"/>
          <w:lang w:val="fr-FR" w:eastAsia="fr-FR"/>
        </w:rPr>
      </w:pPr>
      <w:r>
        <w:rPr>
          <w:noProof/>
        </w:rPr>
        <w:t>Limites et améliorations</w:t>
      </w:r>
      <w:r>
        <w:rPr>
          <w:noProof/>
        </w:rPr>
        <w:tab/>
      </w:r>
      <w:r>
        <w:rPr>
          <w:noProof/>
        </w:rPr>
        <w:fldChar w:fldCharType="begin"/>
      </w:r>
      <w:r>
        <w:rPr>
          <w:noProof/>
        </w:rPr>
        <w:instrText xml:space="preserve"> PAGEREF _Toc454061900 \h </w:instrText>
      </w:r>
      <w:r>
        <w:rPr>
          <w:noProof/>
        </w:rPr>
      </w:r>
      <w:r>
        <w:rPr>
          <w:noProof/>
        </w:rPr>
        <w:fldChar w:fldCharType="separate"/>
      </w:r>
      <w:r w:rsidR="004E5CAB">
        <w:rPr>
          <w:noProof/>
        </w:rPr>
        <w:t>89</w:t>
      </w:r>
      <w:r>
        <w:rPr>
          <w:noProof/>
        </w:rPr>
        <w:fldChar w:fldCharType="end"/>
      </w:r>
    </w:p>
    <w:p w14:paraId="598DF5AC" w14:textId="77777777" w:rsidR="005D1DEA" w:rsidRDefault="005D1DEA">
      <w:pPr>
        <w:pStyle w:val="TM4"/>
        <w:tabs>
          <w:tab w:val="right" w:leader="dot" w:pos="7360"/>
        </w:tabs>
        <w:rPr>
          <w:rFonts w:eastAsiaTheme="minorEastAsia" w:cstheme="minorBidi"/>
          <w:noProof/>
          <w:sz w:val="24"/>
          <w:szCs w:val="24"/>
          <w:lang w:val="fr-FR" w:eastAsia="fr-FR"/>
        </w:rPr>
      </w:pPr>
      <w:r>
        <w:rPr>
          <w:noProof/>
        </w:rPr>
        <w:t>Création des bases de données</w:t>
      </w:r>
      <w:r>
        <w:rPr>
          <w:noProof/>
        </w:rPr>
        <w:tab/>
      </w:r>
      <w:r>
        <w:rPr>
          <w:noProof/>
        </w:rPr>
        <w:fldChar w:fldCharType="begin"/>
      </w:r>
      <w:r>
        <w:rPr>
          <w:noProof/>
        </w:rPr>
        <w:instrText xml:space="preserve"> PAGEREF _Toc454061901 \h </w:instrText>
      </w:r>
      <w:r>
        <w:rPr>
          <w:noProof/>
        </w:rPr>
      </w:r>
      <w:r>
        <w:rPr>
          <w:noProof/>
        </w:rPr>
        <w:fldChar w:fldCharType="separate"/>
      </w:r>
      <w:r w:rsidR="004E5CAB">
        <w:rPr>
          <w:noProof/>
        </w:rPr>
        <w:t>89</w:t>
      </w:r>
      <w:r>
        <w:rPr>
          <w:noProof/>
        </w:rPr>
        <w:fldChar w:fldCharType="end"/>
      </w:r>
    </w:p>
    <w:p w14:paraId="3616A73E" w14:textId="77777777" w:rsidR="005D1DEA" w:rsidRDefault="005D1DEA">
      <w:pPr>
        <w:pStyle w:val="TM4"/>
        <w:tabs>
          <w:tab w:val="right" w:leader="dot" w:pos="7360"/>
        </w:tabs>
        <w:rPr>
          <w:rFonts w:eastAsiaTheme="minorEastAsia" w:cstheme="minorBidi"/>
          <w:noProof/>
          <w:sz w:val="24"/>
          <w:szCs w:val="24"/>
          <w:lang w:val="fr-FR" w:eastAsia="fr-FR"/>
        </w:rPr>
      </w:pPr>
      <w:r>
        <w:rPr>
          <w:noProof/>
        </w:rPr>
        <w:t>Gestion des droits d’accès utilisateurs</w:t>
      </w:r>
      <w:r>
        <w:rPr>
          <w:noProof/>
        </w:rPr>
        <w:tab/>
      </w:r>
      <w:r>
        <w:rPr>
          <w:noProof/>
        </w:rPr>
        <w:fldChar w:fldCharType="begin"/>
      </w:r>
      <w:r>
        <w:rPr>
          <w:noProof/>
        </w:rPr>
        <w:instrText xml:space="preserve"> PAGEREF _Toc454061902 \h </w:instrText>
      </w:r>
      <w:r>
        <w:rPr>
          <w:noProof/>
        </w:rPr>
      </w:r>
      <w:r>
        <w:rPr>
          <w:noProof/>
        </w:rPr>
        <w:fldChar w:fldCharType="separate"/>
      </w:r>
      <w:r w:rsidR="004E5CAB">
        <w:rPr>
          <w:noProof/>
        </w:rPr>
        <w:t>90</w:t>
      </w:r>
      <w:r>
        <w:rPr>
          <w:noProof/>
        </w:rPr>
        <w:fldChar w:fldCharType="end"/>
      </w:r>
    </w:p>
    <w:p w14:paraId="1E1AD49C" w14:textId="77777777" w:rsidR="005D1DEA" w:rsidRDefault="005D1DEA">
      <w:pPr>
        <w:pStyle w:val="TM4"/>
        <w:tabs>
          <w:tab w:val="right" w:leader="dot" w:pos="7360"/>
        </w:tabs>
        <w:rPr>
          <w:rFonts w:eastAsiaTheme="minorEastAsia" w:cstheme="minorBidi"/>
          <w:noProof/>
          <w:sz w:val="24"/>
          <w:szCs w:val="24"/>
          <w:lang w:val="fr-FR" w:eastAsia="fr-FR"/>
        </w:rPr>
      </w:pPr>
      <w:r>
        <w:rPr>
          <w:noProof/>
        </w:rPr>
        <w:t>Fichier de configuration</w:t>
      </w:r>
      <w:r>
        <w:rPr>
          <w:noProof/>
        </w:rPr>
        <w:tab/>
      </w:r>
      <w:r>
        <w:rPr>
          <w:noProof/>
        </w:rPr>
        <w:fldChar w:fldCharType="begin"/>
      </w:r>
      <w:r>
        <w:rPr>
          <w:noProof/>
        </w:rPr>
        <w:instrText xml:space="preserve"> PAGEREF _Toc454061903 \h </w:instrText>
      </w:r>
      <w:r>
        <w:rPr>
          <w:noProof/>
        </w:rPr>
      </w:r>
      <w:r>
        <w:rPr>
          <w:noProof/>
        </w:rPr>
        <w:fldChar w:fldCharType="separate"/>
      </w:r>
      <w:r w:rsidR="004E5CAB">
        <w:rPr>
          <w:noProof/>
        </w:rPr>
        <w:t>90</w:t>
      </w:r>
      <w:r>
        <w:rPr>
          <w:noProof/>
        </w:rPr>
        <w:fldChar w:fldCharType="end"/>
      </w:r>
    </w:p>
    <w:p w14:paraId="065B2B68" w14:textId="77777777" w:rsidR="005D1DEA" w:rsidRDefault="005D1DEA">
      <w:pPr>
        <w:pStyle w:val="TM4"/>
        <w:tabs>
          <w:tab w:val="right" w:leader="dot" w:pos="7360"/>
        </w:tabs>
        <w:rPr>
          <w:rFonts w:eastAsiaTheme="minorEastAsia" w:cstheme="minorBidi"/>
          <w:noProof/>
          <w:sz w:val="24"/>
          <w:szCs w:val="24"/>
          <w:lang w:val="fr-FR" w:eastAsia="fr-FR"/>
        </w:rPr>
      </w:pPr>
      <w:r>
        <w:rPr>
          <w:noProof/>
        </w:rPr>
        <w:t>Messages d’erreurs</w:t>
      </w:r>
      <w:r>
        <w:rPr>
          <w:noProof/>
        </w:rPr>
        <w:tab/>
      </w:r>
      <w:r>
        <w:rPr>
          <w:noProof/>
        </w:rPr>
        <w:fldChar w:fldCharType="begin"/>
      </w:r>
      <w:r>
        <w:rPr>
          <w:noProof/>
        </w:rPr>
        <w:instrText xml:space="preserve"> PAGEREF _Toc454061904 \h </w:instrText>
      </w:r>
      <w:r>
        <w:rPr>
          <w:noProof/>
        </w:rPr>
      </w:r>
      <w:r>
        <w:rPr>
          <w:noProof/>
        </w:rPr>
        <w:fldChar w:fldCharType="separate"/>
      </w:r>
      <w:r w:rsidR="004E5CAB">
        <w:rPr>
          <w:noProof/>
        </w:rPr>
        <w:t>90</w:t>
      </w:r>
      <w:r>
        <w:rPr>
          <w:noProof/>
        </w:rPr>
        <w:fldChar w:fldCharType="end"/>
      </w:r>
    </w:p>
    <w:p w14:paraId="729CFA3D" w14:textId="77777777" w:rsidR="005D1DEA" w:rsidRDefault="005D1DEA">
      <w:pPr>
        <w:pStyle w:val="TM4"/>
        <w:tabs>
          <w:tab w:val="right" w:leader="dot" w:pos="7360"/>
        </w:tabs>
        <w:rPr>
          <w:rFonts w:eastAsiaTheme="minorEastAsia" w:cstheme="minorBidi"/>
          <w:noProof/>
          <w:sz w:val="24"/>
          <w:szCs w:val="24"/>
          <w:lang w:val="fr-FR" w:eastAsia="fr-FR"/>
        </w:rPr>
      </w:pPr>
      <w:r>
        <w:rPr>
          <w:noProof/>
        </w:rPr>
        <w:t>Algorithme sélection de l’offre</w:t>
      </w:r>
      <w:r>
        <w:rPr>
          <w:noProof/>
        </w:rPr>
        <w:tab/>
      </w:r>
      <w:r>
        <w:rPr>
          <w:noProof/>
        </w:rPr>
        <w:fldChar w:fldCharType="begin"/>
      </w:r>
      <w:r>
        <w:rPr>
          <w:noProof/>
        </w:rPr>
        <w:instrText xml:space="preserve"> PAGEREF _Toc454061905 \h </w:instrText>
      </w:r>
      <w:r>
        <w:rPr>
          <w:noProof/>
        </w:rPr>
      </w:r>
      <w:r>
        <w:rPr>
          <w:noProof/>
        </w:rPr>
        <w:fldChar w:fldCharType="separate"/>
      </w:r>
      <w:r w:rsidR="004E5CAB">
        <w:rPr>
          <w:noProof/>
        </w:rPr>
        <w:t>90</w:t>
      </w:r>
      <w:r>
        <w:rPr>
          <w:noProof/>
        </w:rPr>
        <w:fldChar w:fldCharType="end"/>
      </w:r>
    </w:p>
    <w:p w14:paraId="0B38DE9D" w14:textId="77777777" w:rsidR="005D1DEA" w:rsidRDefault="005D1DEA">
      <w:pPr>
        <w:pStyle w:val="TM4"/>
        <w:tabs>
          <w:tab w:val="right" w:leader="dot" w:pos="7360"/>
        </w:tabs>
        <w:rPr>
          <w:rFonts w:eastAsiaTheme="minorEastAsia" w:cstheme="minorBidi"/>
          <w:noProof/>
          <w:sz w:val="24"/>
          <w:szCs w:val="24"/>
          <w:lang w:val="fr-FR" w:eastAsia="fr-FR"/>
        </w:rPr>
      </w:pPr>
      <w:r>
        <w:rPr>
          <w:noProof/>
        </w:rPr>
        <w:t>Droit d’accès des participants</w:t>
      </w:r>
      <w:r>
        <w:rPr>
          <w:noProof/>
        </w:rPr>
        <w:tab/>
      </w:r>
      <w:r>
        <w:rPr>
          <w:noProof/>
        </w:rPr>
        <w:fldChar w:fldCharType="begin"/>
      </w:r>
      <w:r>
        <w:rPr>
          <w:noProof/>
        </w:rPr>
        <w:instrText xml:space="preserve"> PAGEREF _Toc454061906 \h </w:instrText>
      </w:r>
      <w:r>
        <w:rPr>
          <w:noProof/>
        </w:rPr>
      </w:r>
      <w:r>
        <w:rPr>
          <w:noProof/>
        </w:rPr>
        <w:fldChar w:fldCharType="separate"/>
      </w:r>
      <w:r w:rsidR="004E5CAB">
        <w:rPr>
          <w:noProof/>
        </w:rPr>
        <w:t>90</w:t>
      </w:r>
      <w:r>
        <w:rPr>
          <w:noProof/>
        </w:rPr>
        <w:fldChar w:fldCharType="end"/>
      </w:r>
    </w:p>
    <w:p w14:paraId="1FC0E89B" w14:textId="77777777" w:rsidR="005D1DEA" w:rsidRDefault="005D1DEA">
      <w:pPr>
        <w:pStyle w:val="TM4"/>
        <w:tabs>
          <w:tab w:val="right" w:leader="dot" w:pos="7360"/>
        </w:tabs>
        <w:rPr>
          <w:rFonts w:eastAsiaTheme="minorEastAsia" w:cstheme="minorBidi"/>
          <w:noProof/>
          <w:sz w:val="24"/>
          <w:szCs w:val="24"/>
          <w:lang w:val="fr-FR" w:eastAsia="fr-FR"/>
        </w:rPr>
      </w:pPr>
      <w:r>
        <w:rPr>
          <w:noProof/>
        </w:rPr>
        <w:t>Game Loop</w:t>
      </w:r>
      <w:r>
        <w:rPr>
          <w:noProof/>
        </w:rPr>
        <w:tab/>
      </w:r>
      <w:r>
        <w:rPr>
          <w:noProof/>
        </w:rPr>
        <w:fldChar w:fldCharType="begin"/>
      </w:r>
      <w:r>
        <w:rPr>
          <w:noProof/>
        </w:rPr>
        <w:instrText xml:space="preserve"> PAGEREF _Toc454061907 \h </w:instrText>
      </w:r>
      <w:r>
        <w:rPr>
          <w:noProof/>
        </w:rPr>
      </w:r>
      <w:r>
        <w:rPr>
          <w:noProof/>
        </w:rPr>
        <w:fldChar w:fldCharType="separate"/>
      </w:r>
      <w:r w:rsidR="004E5CAB">
        <w:rPr>
          <w:noProof/>
        </w:rPr>
        <w:t>90</w:t>
      </w:r>
      <w:r>
        <w:rPr>
          <w:noProof/>
        </w:rPr>
        <w:fldChar w:fldCharType="end"/>
      </w:r>
    </w:p>
    <w:p w14:paraId="46A8454B" w14:textId="77777777" w:rsidR="005D1DEA" w:rsidRDefault="005D1DEA">
      <w:pPr>
        <w:pStyle w:val="TM4"/>
        <w:tabs>
          <w:tab w:val="right" w:leader="dot" w:pos="7360"/>
        </w:tabs>
        <w:rPr>
          <w:rFonts w:eastAsiaTheme="minorEastAsia" w:cstheme="minorBidi"/>
          <w:noProof/>
          <w:sz w:val="24"/>
          <w:szCs w:val="24"/>
          <w:lang w:val="fr-FR" w:eastAsia="fr-FR"/>
        </w:rPr>
      </w:pPr>
      <w:r>
        <w:rPr>
          <w:noProof/>
        </w:rPr>
        <w:t>Interaction avec un second thread</w:t>
      </w:r>
      <w:r>
        <w:rPr>
          <w:noProof/>
        </w:rPr>
        <w:tab/>
      </w:r>
      <w:r>
        <w:rPr>
          <w:noProof/>
        </w:rPr>
        <w:fldChar w:fldCharType="begin"/>
      </w:r>
      <w:r>
        <w:rPr>
          <w:noProof/>
        </w:rPr>
        <w:instrText xml:space="preserve"> PAGEREF _Toc454061908 \h </w:instrText>
      </w:r>
      <w:r>
        <w:rPr>
          <w:noProof/>
        </w:rPr>
      </w:r>
      <w:r>
        <w:rPr>
          <w:noProof/>
        </w:rPr>
        <w:fldChar w:fldCharType="separate"/>
      </w:r>
      <w:r w:rsidR="004E5CAB">
        <w:rPr>
          <w:noProof/>
        </w:rPr>
        <w:t>91</w:t>
      </w:r>
      <w:r>
        <w:rPr>
          <w:noProof/>
        </w:rPr>
        <w:fldChar w:fldCharType="end"/>
      </w:r>
    </w:p>
    <w:p w14:paraId="407736EC" w14:textId="77777777" w:rsidR="005D1DEA" w:rsidRDefault="005D1DEA">
      <w:pPr>
        <w:pStyle w:val="TM1"/>
        <w:tabs>
          <w:tab w:val="right" w:leader="dot" w:pos="7360"/>
        </w:tabs>
        <w:rPr>
          <w:rFonts w:eastAsiaTheme="minorEastAsia" w:cstheme="minorBidi"/>
          <w:b w:val="0"/>
          <w:bCs w:val="0"/>
          <w:caps w:val="0"/>
          <w:noProof/>
          <w:sz w:val="24"/>
          <w:szCs w:val="24"/>
          <w:lang w:val="fr-FR" w:eastAsia="fr-FR"/>
        </w:rPr>
      </w:pPr>
      <w:r>
        <w:rPr>
          <w:noProof/>
        </w:rPr>
        <w:t>Annexes</w:t>
      </w:r>
      <w:r>
        <w:rPr>
          <w:noProof/>
        </w:rPr>
        <w:tab/>
      </w:r>
      <w:r>
        <w:rPr>
          <w:noProof/>
        </w:rPr>
        <w:fldChar w:fldCharType="begin"/>
      </w:r>
      <w:r>
        <w:rPr>
          <w:noProof/>
        </w:rPr>
        <w:instrText xml:space="preserve"> PAGEREF _Toc454061909 \h </w:instrText>
      </w:r>
      <w:r>
        <w:rPr>
          <w:noProof/>
        </w:rPr>
      </w:r>
      <w:r>
        <w:rPr>
          <w:noProof/>
        </w:rPr>
        <w:fldChar w:fldCharType="separate"/>
      </w:r>
      <w:r w:rsidR="004E5CAB">
        <w:rPr>
          <w:noProof/>
        </w:rPr>
        <w:t>92</w:t>
      </w:r>
      <w:r>
        <w:rPr>
          <w:noProof/>
        </w:rPr>
        <w:fldChar w:fldCharType="end"/>
      </w:r>
    </w:p>
    <w:p w14:paraId="3882CC0F" w14:textId="77777777" w:rsidR="005D1DEA" w:rsidRDefault="005D1DEA">
      <w:pPr>
        <w:pStyle w:val="TM2"/>
        <w:tabs>
          <w:tab w:val="right" w:leader="dot" w:pos="7360"/>
        </w:tabs>
        <w:rPr>
          <w:rFonts w:eastAsiaTheme="minorEastAsia" w:cstheme="minorBidi"/>
          <w:smallCaps w:val="0"/>
          <w:noProof/>
          <w:sz w:val="24"/>
          <w:szCs w:val="24"/>
          <w:lang w:val="fr-FR" w:eastAsia="fr-FR"/>
        </w:rPr>
      </w:pPr>
      <w:r>
        <w:rPr>
          <w:noProof/>
        </w:rPr>
        <w:t>Guide de déploiement du simulateur</w:t>
      </w:r>
      <w:r>
        <w:rPr>
          <w:noProof/>
        </w:rPr>
        <w:tab/>
      </w:r>
      <w:r>
        <w:rPr>
          <w:noProof/>
        </w:rPr>
        <w:fldChar w:fldCharType="begin"/>
      </w:r>
      <w:r>
        <w:rPr>
          <w:noProof/>
        </w:rPr>
        <w:instrText xml:space="preserve"> PAGEREF _Toc454061910 \h </w:instrText>
      </w:r>
      <w:r>
        <w:rPr>
          <w:noProof/>
        </w:rPr>
      </w:r>
      <w:r>
        <w:rPr>
          <w:noProof/>
        </w:rPr>
        <w:fldChar w:fldCharType="separate"/>
      </w:r>
      <w:r w:rsidR="004E5CAB">
        <w:rPr>
          <w:noProof/>
        </w:rPr>
        <w:t>92</w:t>
      </w:r>
      <w:r>
        <w:rPr>
          <w:noProof/>
        </w:rPr>
        <w:fldChar w:fldCharType="end"/>
      </w:r>
    </w:p>
    <w:p w14:paraId="0CDB2A81" w14:textId="77777777" w:rsidR="005D1DEA" w:rsidRDefault="005D1DEA">
      <w:pPr>
        <w:pStyle w:val="TM2"/>
        <w:tabs>
          <w:tab w:val="right" w:leader="dot" w:pos="7360"/>
        </w:tabs>
        <w:rPr>
          <w:rFonts w:eastAsiaTheme="minorEastAsia" w:cstheme="minorBidi"/>
          <w:smallCaps w:val="0"/>
          <w:noProof/>
          <w:sz w:val="24"/>
          <w:szCs w:val="24"/>
          <w:lang w:val="fr-FR" w:eastAsia="fr-FR"/>
        </w:rPr>
      </w:pPr>
      <w:r>
        <w:rPr>
          <w:noProof/>
        </w:rPr>
        <w:t>Guide du professeur</w:t>
      </w:r>
      <w:r>
        <w:rPr>
          <w:noProof/>
        </w:rPr>
        <w:tab/>
      </w:r>
      <w:r>
        <w:rPr>
          <w:noProof/>
        </w:rPr>
        <w:fldChar w:fldCharType="begin"/>
      </w:r>
      <w:r>
        <w:rPr>
          <w:noProof/>
        </w:rPr>
        <w:instrText xml:space="preserve"> PAGEREF _Toc454061911 \h </w:instrText>
      </w:r>
      <w:r>
        <w:rPr>
          <w:noProof/>
        </w:rPr>
      </w:r>
      <w:r>
        <w:rPr>
          <w:noProof/>
        </w:rPr>
        <w:fldChar w:fldCharType="separate"/>
      </w:r>
      <w:r w:rsidR="004E5CAB">
        <w:rPr>
          <w:noProof/>
        </w:rPr>
        <w:t>92</w:t>
      </w:r>
      <w:r>
        <w:rPr>
          <w:noProof/>
        </w:rPr>
        <w:fldChar w:fldCharType="end"/>
      </w:r>
    </w:p>
    <w:p w14:paraId="4EFA3C2D" w14:textId="77777777" w:rsidR="005D1DEA" w:rsidRDefault="005D1DEA">
      <w:pPr>
        <w:pStyle w:val="TM2"/>
        <w:tabs>
          <w:tab w:val="right" w:leader="dot" w:pos="7360"/>
        </w:tabs>
        <w:rPr>
          <w:rFonts w:eastAsiaTheme="minorEastAsia" w:cstheme="minorBidi"/>
          <w:smallCaps w:val="0"/>
          <w:noProof/>
          <w:sz w:val="24"/>
          <w:szCs w:val="24"/>
          <w:lang w:val="fr-FR" w:eastAsia="fr-FR"/>
        </w:rPr>
      </w:pPr>
      <w:r>
        <w:rPr>
          <w:noProof/>
        </w:rPr>
        <w:t>Guide du participant</w:t>
      </w:r>
      <w:r>
        <w:rPr>
          <w:noProof/>
        </w:rPr>
        <w:tab/>
      </w:r>
      <w:r>
        <w:rPr>
          <w:noProof/>
        </w:rPr>
        <w:fldChar w:fldCharType="begin"/>
      </w:r>
      <w:r>
        <w:rPr>
          <w:noProof/>
        </w:rPr>
        <w:instrText xml:space="preserve"> PAGEREF _Toc454061912 \h </w:instrText>
      </w:r>
      <w:r>
        <w:rPr>
          <w:noProof/>
        </w:rPr>
      </w:r>
      <w:r>
        <w:rPr>
          <w:noProof/>
        </w:rPr>
        <w:fldChar w:fldCharType="separate"/>
      </w:r>
      <w:r w:rsidR="004E5CAB">
        <w:rPr>
          <w:noProof/>
        </w:rPr>
        <w:t>92</w:t>
      </w:r>
      <w:r>
        <w:rPr>
          <w:noProof/>
        </w:rPr>
        <w:fldChar w:fldCharType="end"/>
      </w:r>
    </w:p>
    <w:p w14:paraId="70E375B8" w14:textId="77777777" w:rsidR="005D1DEA" w:rsidRDefault="005D1DEA">
      <w:pPr>
        <w:pStyle w:val="TM2"/>
        <w:tabs>
          <w:tab w:val="right" w:leader="dot" w:pos="7360"/>
        </w:tabs>
        <w:rPr>
          <w:rFonts w:eastAsiaTheme="minorEastAsia" w:cstheme="minorBidi"/>
          <w:smallCaps w:val="0"/>
          <w:noProof/>
          <w:sz w:val="24"/>
          <w:szCs w:val="24"/>
          <w:lang w:val="fr-FR" w:eastAsia="fr-FR"/>
        </w:rPr>
      </w:pPr>
      <w:r>
        <w:rPr>
          <w:noProof/>
        </w:rPr>
        <w:t>Processus opérationnels</w:t>
      </w:r>
      <w:r>
        <w:rPr>
          <w:noProof/>
        </w:rPr>
        <w:tab/>
      </w:r>
      <w:r>
        <w:rPr>
          <w:noProof/>
        </w:rPr>
        <w:fldChar w:fldCharType="begin"/>
      </w:r>
      <w:r>
        <w:rPr>
          <w:noProof/>
        </w:rPr>
        <w:instrText xml:space="preserve"> PAGEREF _Toc454061913 \h </w:instrText>
      </w:r>
      <w:r>
        <w:rPr>
          <w:noProof/>
        </w:rPr>
      </w:r>
      <w:r>
        <w:rPr>
          <w:noProof/>
        </w:rPr>
        <w:fldChar w:fldCharType="separate"/>
      </w:r>
      <w:r w:rsidR="004E5CAB">
        <w:rPr>
          <w:noProof/>
        </w:rPr>
        <w:t>92</w:t>
      </w:r>
      <w:r>
        <w:rPr>
          <w:noProof/>
        </w:rPr>
        <w:fldChar w:fldCharType="end"/>
      </w:r>
    </w:p>
    <w:p w14:paraId="6127F8D8" w14:textId="77777777" w:rsidR="005D1DEA" w:rsidRDefault="005D1DEA">
      <w:pPr>
        <w:pStyle w:val="TM3"/>
        <w:tabs>
          <w:tab w:val="right" w:leader="dot" w:pos="7360"/>
        </w:tabs>
        <w:rPr>
          <w:rFonts w:eastAsiaTheme="minorEastAsia" w:cstheme="minorBidi"/>
          <w:i w:val="0"/>
          <w:iCs w:val="0"/>
          <w:noProof/>
          <w:sz w:val="24"/>
          <w:szCs w:val="24"/>
          <w:lang w:val="fr-FR" w:eastAsia="fr-FR"/>
        </w:rPr>
      </w:pPr>
      <w:r>
        <w:rPr>
          <w:noProof/>
        </w:rPr>
        <w:t>Planification</w:t>
      </w:r>
      <w:r>
        <w:rPr>
          <w:noProof/>
        </w:rPr>
        <w:tab/>
      </w:r>
      <w:r>
        <w:rPr>
          <w:noProof/>
        </w:rPr>
        <w:fldChar w:fldCharType="begin"/>
      </w:r>
      <w:r>
        <w:rPr>
          <w:noProof/>
        </w:rPr>
        <w:instrText xml:space="preserve"> PAGEREF _Toc454061914 \h </w:instrText>
      </w:r>
      <w:r>
        <w:rPr>
          <w:noProof/>
        </w:rPr>
      </w:r>
      <w:r>
        <w:rPr>
          <w:noProof/>
        </w:rPr>
        <w:fldChar w:fldCharType="separate"/>
      </w:r>
      <w:r w:rsidR="004E5CAB">
        <w:rPr>
          <w:noProof/>
        </w:rPr>
        <w:t>92</w:t>
      </w:r>
      <w:r>
        <w:rPr>
          <w:noProof/>
        </w:rPr>
        <w:fldChar w:fldCharType="end"/>
      </w:r>
    </w:p>
    <w:p w14:paraId="558270FA" w14:textId="77777777" w:rsidR="005D1DEA" w:rsidRDefault="005D1DEA">
      <w:pPr>
        <w:pStyle w:val="TM3"/>
        <w:tabs>
          <w:tab w:val="right" w:leader="dot" w:pos="7360"/>
        </w:tabs>
        <w:rPr>
          <w:rFonts w:eastAsiaTheme="minorEastAsia" w:cstheme="minorBidi"/>
          <w:i w:val="0"/>
          <w:iCs w:val="0"/>
          <w:noProof/>
          <w:sz w:val="24"/>
          <w:szCs w:val="24"/>
          <w:lang w:val="fr-FR" w:eastAsia="fr-FR"/>
        </w:rPr>
      </w:pPr>
      <w:r>
        <w:rPr>
          <w:noProof/>
        </w:rPr>
        <w:t>Approvisionnement</w:t>
      </w:r>
      <w:r>
        <w:rPr>
          <w:noProof/>
        </w:rPr>
        <w:tab/>
      </w:r>
      <w:r>
        <w:rPr>
          <w:noProof/>
        </w:rPr>
        <w:fldChar w:fldCharType="begin"/>
      </w:r>
      <w:r>
        <w:rPr>
          <w:noProof/>
        </w:rPr>
        <w:instrText xml:space="preserve"> PAGEREF _Toc454061915 \h </w:instrText>
      </w:r>
      <w:r>
        <w:rPr>
          <w:noProof/>
        </w:rPr>
      </w:r>
      <w:r>
        <w:rPr>
          <w:noProof/>
        </w:rPr>
        <w:fldChar w:fldCharType="separate"/>
      </w:r>
      <w:r w:rsidR="004E5CAB">
        <w:rPr>
          <w:noProof/>
        </w:rPr>
        <w:t>92</w:t>
      </w:r>
      <w:r>
        <w:rPr>
          <w:noProof/>
        </w:rPr>
        <w:fldChar w:fldCharType="end"/>
      </w:r>
    </w:p>
    <w:p w14:paraId="0834FFFD" w14:textId="77777777" w:rsidR="005D1DEA" w:rsidRDefault="005D1DEA">
      <w:pPr>
        <w:pStyle w:val="TM3"/>
        <w:tabs>
          <w:tab w:val="right" w:leader="dot" w:pos="7360"/>
        </w:tabs>
        <w:rPr>
          <w:rFonts w:eastAsiaTheme="minorEastAsia" w:cstheme="minorBidi"/>
          <w:i w:val="0"/>
          <w:iCs w:val="0"/>
          <w:noProof/>
          <w:sz w:val="24"/>
          <w:szCs w:val="24"/>
          <w:lang w:val="fr-FR" w:eastAsia="fr-FR"/>
        </w:rPr>
      </w:pPr>
      <w:r>
        <w:rPr>
          <w:noProof/>
        </w:rPr>
        <w:t>Production</w:t>
      </w:r>
      <w:r>
        <w:rPr>
          <w:noProof/>
        </w:rPr>
        <w:tab/>
      </w:r>
      <w:r>
        <w:rPr>
          <w:noProof/>
        </w:rPr>
        <w:fldChar w:fldCharType="begin"/>
      </w:r>
      <w:r>
        <w:rPr>
          <w:noProof/>
        </w:rPr>
        <w:instrText xml:space="preserve"> PAGEREF _Toc454061916 \h </w:instrText>
      </w:r>
      <w:r>
        <w:rPr>
          <w:noProof/>
        </w:rPr>
      </w:r>
      <w:r>
        <w:rPr>
          <w:noProof/>
        </w:rPr>
        <w:fldChar w:fldCharType="separate"/>
      </w:r>
      <w:r w:rsidR="004E5CAB">
        <w:rPr>
          <w:noProof/>
        </w:rPr>
        <w:t>92</w:t>
      </w:r>
      <w:r>
        <w:rPr>
          <w:noProof/>
        </w:rPr>
        <w:fldChar w:fldCharType="end"/>
      </w:r>
    </w:p>
    <w:p w14:paraId="744D463A" w14:textId="77777777" w:rsidR="005D1DEA" w:rsidRDefault="005D1DEA">
      <w:pPr>
        <w:pStyle w:val="TM3"/>
        <w:tabs>
          <w:tab w:val="right" w:leader="dot" w:pos="7360"/>
        </w:tabs>
        <w:rPr>
          <w:rFonts w:eastAsiaTheme="minorEastAsia" w:cstheme="minorBidi"/>
          <w:i w:val="0"/>
          <w:iCs w:val="0"/>
          <w:noProof/>
          <w:sz w:val="24"/>
          <w:szCs w:val="24"/>
          <w:lang w:val="fr-FR" w:eastAsia="fr-FR"/>
        </w:rPr>
      </w:pPr>
      <w:r>
        <w:rPr>
          <w:noProof/>
        </w:rPr>
        <w:t>Vente</w:t>
      </w:r>
      <w:r>
        <w:rPr>
          <w:noProof/>
        </w:rPr>
        <w:tab/>
      </w:r>
      <w:r>
        <w:rPr>
          <w:noProof/>
        </w:rPr>
        <w:fldChar w:fldCharType="begin"/>
      </w:r>
      <w:r>
        <w:rPr>
          <w:noProof/>
        </w:rPr>
        <w:instrText xml:space="preserve"> PAGEREF _Toc454061917 \h </w:instrText>
      </w:r>
      <w:r>
        <w:rPr>
          <w:noProof/>
        </w:rPr>
      </w:r>
      <w:r>
        <w:rPr>
          <w:noProof/>
        </w:rPr>
        <w:fldChar w:fldCharType="separate"/>
      </w:r>
      <w:r w:rsidR="004E5CAB">
        <w:rPr>
          <w:noProof/>
        </w:rPr>
        <w:t>93</w:t>
      </w:r>
      <w:r>
        <w:rPr>
          <w:noProof/>
        </w:rPr>
        <w:fldChar w:fldCharType="end"/>
      </w:r>
    </w:p>
    <w:p w14:paraId="538C1D8C" w14:textId="77777777" w:rsidR="005D1DEA" w:rsidRDefault="005D1DEA">
      <w:pPr>
        <w:pStyle w:val="TM2"/>
        <w:tabs>
          <w:tab w:val="right" w:leader="dot" w:pos="7360"/>
        </w:tabs>
        <w:rPr>
          <w:rFonts w:eastAsiaTheme="minorEastAsia" w:cstheme="minorBidi"/>
          <w:smallCaps w:val="0"/>
          <w:noProof/>
          <w:sz w:val="24"/>
          <w:szCs w:val="24"/>
          <w:lang w:val="fr-FR" w:eastAsia="fr-FR"/>
        </w:rPr>
      </w:pPr>
      <w:r>
        <w:rPr>
          <w:noProof/>
        </w:rPr>
        <w:t>Processus financier</w:t>
      </w:r>
      <w:r>
        <w:rPr>
          <w:noProof/>
        </w:rPr>
        <w:tab/>
      </w:r>
      <w:r>
        <w:rPr>
          <w:noProof/>
        </w:rPr>
        <w:fldChar w:fldCharType="begin"/>
      </w:r>
      <w:r>
        <w:rPr>
          <w:noProof/>
        </w:rPr>
        <w:instrText xml:space="preserve"> PAGEREF _Toc454061918 \h </w:instrText>
      </w:r>
      <w:r>
        <w:rPr>
          <w:noProof/>
        </w:rPr>
      </w:r>
      <w:r>
        <w:rPr>
          <w:noProof/>
        </w:rPr>
        <w:fldChar w:fldCharType="separate"/>
      </w:r>
      <w:r w:rsidR="004E5CAB">
        <w:rPr>
          <w:noProof/>
        </w:rPr>
        <w:t>93</w:t>
      </w:r>
      <w:r>
        <w:rPr>
          <w:noProof/>
        </w:rPr>
        <w:fldChar w:fldCharType="end"/>
      </w:r>
    </w:p>
    <w:p w14:paraId="41567514" w14:textId="77777777" w:rsidR="005D1DEA" w:rsidRDefault="005D1DEA">
      <w:pPr>
        <w:pStyle w:val="TM3"/>
        <w:tabs>
          <w:tab w:val="right" w:leader="dot" w:pos="7360"/>
        </w:tabs>
        <w:rPr>
          <w:rFonts w:eastAsiaTheme="minorEastAsia" w:cstheme="minorBidi"/>
          <w:i w:val="0"/>
          <w:iCs w:val="0"/>
          <w:noProof/>
          <w:sz w:val="24"/>
          <w:szCs w:val="24"/>
          <w:lang w:val="fr-FR" w:eastAsia="fr-FR"/>
        </w:rPr>
      </w:pPr>
      <w:r>
        <w:rPr>
          <w:noProof/>
        </w:rPr>
        <w:t>Transactions de configuration</w:t>
      </w:r>
      <w:r>
        <w:rPr>
          <w:noProof/>
        </w:rPr>
        <w:tab/>
      </w:r>
      <w:r>
        <w:rPr>
          <w:noProof/>
        </w:rPr>
        <w:fldChar w:fldCharType="begin"/>
      </w:r>
      <w:r>
        <w:rPr>
          <w:noProof/>
        </w:rPr>
        <w:instrText xml:space="preserve"> PAGEREF _Toc454061919 \h </w:instrText>
      </w:r>
      <w:r>
        <w:rPr>
          <w:noProof/>
        </w:rPr>
      </w:r>
      <w:r>
        <w:rPr>
          <w:noProof/>
        </w:rPr>
        <w:fldChar w:fldCharType="separate"/>
      </w:r>
      <w:r w:rsidR="004E5CAB">
        <w:rPr>
          <w:noProof/>
        </w:rPr>
        <w:t>93</w:t>
      </w:r>
      <w:r>
        <w:rPr>
          <w:noProof/>
        </w:rPr>
        <w:fldChar w:fldCharType="end"/>
      </w:r>
    </w:p>
    <w:p w14:paraId="2CD6455A" w14:textId="77777777" w:rsidR="005D1DEA" w:rsidRDefault="005D1DEA">
      <w:pPr>
        <w:pStyle w:val="TM3"/>
        <w:tabs>
          <w:tab w:val="right" w:leader="dot" w:pos="7360"/>
        </w:tabs>
        <w:rPr>
          <w:rFonts w:eastAsiaTheme="minorEastAsia" w:cstheme="minorBidi"/>
          <w:i w:val="0"/>
          <w:iCs w:val="0"/>
          <w:noProof/>
          <w:sz w:val="24"/>
          <w:szCs w:val="24"/>
          <w:lang w:val="fr-FR" w:eastAsia="fr-FR"/>
        </w:rPr>
      </w:pPr>
      <w:r>
        <w:rPr>
          <w:noProof/>
        </w:rPr>
        <w:t>Transactions récurrentes</w:t>
      </w:r>
      <w:r>
        <w:rPr>
          <w:noProof/>
        </w:rPr>
        <w:tab/>
      </w:r>
      <w:r>
        <w:rPr>
          <w:noProof/>
        </w:rPr>
        <w:fldChar w:fldCharType="begin"/>
      </w:r>
      <w:r>
        <w:rPr>
          <w:noProof/>
        </w:rPr>
        <w:instrText xml:space="preserve"> PAGEREF _Toc454061920 \h </w:instrText>
      </w:r>
      <w:r>
        <w:rPr>
          <w:noProof/>
        </w:rPr>
      </w:r>
      <w:r>
        <w:rPr>
          <w:noProof/>
        </w:rPr>
        <w:fldChar w:fldCharType="separate"/>
      </w:r>
      <w:r w:rsidR="004E5CAB">
        <w:rPr>
          <w:noProof/>
        </w:rPr>
        <w:t>93</w:t>
      </w:r>
      <w:r>
        <w:rPr>
          <w:noProof/>
        </w:rPr>
        <w:fldChar w:fldCharType="end"/>
      </w:r>
    </w:p>
    <w:p w14:paraId="332F534E" w14:textId="77777777" w:rsidR="005D1DEA" w:rsidRDefault="005D1DEA">
      <w:pPr>
        <w:pStyle w:val="TM2"/>
        <w:tabs>
          <w:tab w:val="right" w:leader="dot" w:pos="7360"/>
        </w:tabs>
        <w:rPr>
          <w:rFonts w:eastAsiaTheme="minorEastAsia" w:cstheme="minorBidi"/>
          <w:smallCaps w:val="0"/>
          <w:noProof/>
          <w:sz w:val="24"/>
          <w:szCs w:val="24"/>
          <w:lang w:val="fr-FR" w:eastAsia="fr-FR"/>
        </w:rPr>
      </w:pPr>
      <w:r>
        <w:rPr>
          <w:noProof/>
        </w:rPr>
        <w:t>Processus de bout en bout</w:t>
      </w:r>
      <w:r>
        <w:rPr>
          <w:noProof/>
        </w:rPr>
        <w:tab/>
      </w:r>
      <w:r>
        <w:rPr>
          <w:noProof/>
        </w:rPr>
        <w:fldChar w:fldCharType="begin"/>
      </w:r>
      <w:r>
        <w:rPr>
          <w:noProof/>
        </w:rPr>
        <w:instrText xml:space="preserve"> PAGEREF _Toc454061921 \h </w:instrText>
      </w:r>
      <w:r>
        <w:rPr>
          <w:noProof/>
        </w:rPr>
      </w:r>
      <w:r>
        <w:rPr>
          <w:noProof/>
        </w:rPr>
        <w:fldChar w:fldCharType="separate"/>
      </w:r>
      <w:r w:rsidR="004E5CAB">
        <w:rPr>
          <w:noProof/>
        </w:rPr>
        <w:t>93</w:t>
      </w:r>
      <w:r>
        <w:rPr>
          <w:noProof/>
        </w:rPr>
        <w:fldChar w:fldCharType="end"/>
      </w:r>
    </w:p>
    <w:p w14:paraId="399BA75C" w14:textId="77777777" w:rsidR="005D1DEA" w:rsidRDefault="005D1DEA">
      <w:pPr>
        <w:pStyle w:val="TM1"/>
        <w:tabs>
          <w:tab w:val="right" w:leader="dot" w:pos="7360"/>
        </w:tabs>
        <w:rPr>
          <w:rFonts w:eastAsiaTheme="minorEastAsia" w:cstheme="minorBidi"/>
          <w:b w:val="0"/>
          <w:bCs w:val="0"/>
          <w:caps w:val="0"/>
          <w:noProof/>
          <w:sz w:val="24"/>
          <w:szCs w:val="24"/>
          <w:lang w:val="fr-FR" w:eastAsia="fr-FR"/>
        </w:rPr>
      </w:pPr>
      <w:r>
        <w:rPr>
          <w:noProof/>
        </w:rPr>
        <w:lastRenderedPageBreak/>
        <w:t>Proof of concept ventes</w:t>
      </w:r>
      <w:r>
        <w:rPr>
          <w:noProof/>
        </w:rPr>
        <w:tab/>
      </w:r>
      <w:r>
        <w:rPr>
          <w:noProof/>
        </w:rPr>
        <w:fldChar w:fldCharType="begin"/>
      </w:r>
      <w:r>
        <w:rPr>
          <w:noProof/>
        </w:rPr>
        <w:instrText xml:space="preserve"> PAGEREF _Toc454061922 \h </w:instrText>
      </w:r>
      <w:r>
        <w:rPr>
          <w:noProof/>
        </w:rPr>
      </w:r>
      <w:r>
        <w:rPr>
          <w:noProof/>
        </w:rPr>
        <w:fldChar w:fldCharType="separate"/>
      </w:r>
      <w:r w:rsidR="004E5CAB">
        <w:rPr>
          <w:noProof/>
        </w:rPr>
        <w:t>94</w:t>
      </w:r>
      <w:r>
        <w:rPr>
          <w:noProof/>
        </w:rPr>
        <w:fldChar w:fldCharType="end"/>
      </w:r>
    </w:p>
    <w:p w14:paraId="23704DF7" w14:textId="77777777" w:rsidR="005D1DEA" w:rsidRDefault="005D1DEA">
      <w:pPr>
        <w:pStyle w:val="TM1"/>
        <w:tabs>
          <w:tab w:val="right" w:leader="dot" w:pos="7360"/>
        </w:tabs>
        <w:rPr>
          <w:rFonts w:eastAsiaTheme="minorEastAsia" w:cstheme="minorBidi"/>
          <w:b w:val="0"/>
          <w:bCs w:val="0"/>
          <w:caps w:val="0"/>
          <w:noProof/>
          <w:sz w:val="24"/>
          <w:szCs w:val="24"/>
          <w:lang w:val="fr-FR" w:eastAsia="fr-FR"/>
        </w:rPr>
      </w:pPr>
      <w:r>
        <w:rPr>
          <w:noProof/>
        </w:rPr>
        <w:t>Partie administrative</w:t>
      </w:r>
      <w:r>
        <w:rPr>
          <w:noProof/>
        </w:rPr>
        <w:tab/>
      </w:r>
      <w:r>
        <w:rPr>
          <w:noProof/>
        </w:rPr>
        <w:fldChar w:fldCharType="begin"/>
      </w:r>
      <w:r>
        <w:rPr>
          <w:noProof/>
        </w:rPr>
        <w:instrText xml:space="preserve"> PAGEREF _Toc454061923 \h </w:instrText>
      </w:r>
      <w:r>
        <w:rPr>
          <w:noProof/>
        </w:rPr>
      </w:r>
      <w:r>
        <w:rPr>
          <w:noProof/>
        </w:rPr>
        <w:fldChar w:fldCharType="separate"/>
      </w:r>
      <w:r w:rsidR="004E5CAB">
        <w:rPr>
          <w:noProof/>
        </w:rPr>
        <w:t>94</w:t>
      </w:r>
      <w:r>
        <w:rPr>
          <w:noProof/>
        </w:rPr>
        <w:fldChar w:fldCharType="end"/>
      </w:r>
    </w:p>
    <w:p w14:paraId="5CD681C1" w14:textId="77777777" w:rsidR="00F87A00" w:rsidRDefault="004B7247" w:rsidP="00684F41">
      <w:pPr>
        <w:sectPr w:rsidR="00F87A00" w:rsidSect="00F2693B">
          <w:pgSz w:w="11906" w:h="16838"/>
          <w:pgMar w:top="1418" w:right="2268" w:bottom="1418" w:left="2268" w:header="709" w:footer="709" w:gutter="0"/>
          <w:cols w:space="708"/>
          <w:docGrid w:linePitch="360"/>
        </w:sectPr>
      </w:pPr>
      <w:r>
        <w:fldChar w:fldCharType="end"/>
      </w:r>
    </w:p>
    <w:p w14:paraId="4B793FAB" w14:textId="0DD5535E" w:rsidR="00F2693B" w:rsidRDefault="006F0DC0" w:rsidP="00DD1E85">
      <w:pPr>
        <w:pStyle w:val="tbtitrepartie"/>
      </w:pPr>
      <w:bookmarkStart w:id="0" w:name="_Toc454061709"/>
      <w:r>
        <w:lastRenderedPageBreak/>
        <w:t xml:space="preserve">Partie </w:t>
      </w:r>
      <w:r w:rsidR="00C4320C" w:rsidRPr="00C541A6">
        <w:rPr>
          <w:lang w:val="fr-CH"/>
        </w:rPr>
        <w:t>introduction</w:t>
      </w:r>
      <w:bookmarkEnd w:id="0"/>
    </w:p>
    <w:p w14:paraId="6E1D1C80" w14:textId="1B53CA92" w:rsidR="008B4AAA" w:rsidRDefault="0078566D" w:rsidP="00AA4B12">
      <w:pPr>
        <w:pStyle w:val="tbnormal"/>
      </w:pPr>
      <w:r>
        <w:t>Comme point de départ, une</w:t>
      </w:r>
      <w:r w:rsidR="00AA4B12">
        <w:t xml:space="preserve"> phrase datant d’il y a plus de 5 ans, </w:t>
      </w:r>
      <w:r w:rsidR="006C6A87">
        <w:t xml:space="preserve">qui exprime un constat d’une tendance faisant état </w:t>
      </w:r>
      <w:r>
        <w:t>qu’</w:t>
      </w:r>
      <w:r w:rsidR="00AA4B12">
        <w:t>« </w:t>
      </w:r>
      <w:r>
        <w:t>u</w:t>
      </w:r>
      <w:r w:rsidR="00AA4B12" w:rsidRPr="00AA4B12">
        <w:t>n quart des sociétés utilise un progiciel de gestion intégré pour partager automatiquement l'information en interne</w:t>
      </w:r>
      <w:r w:rsidR="00AA4B12">
        <w:t> »</w:t>
      </w:r>
      <w:r w:rsidR="00AA4B12">
        <w:rPr>
          <w:rStyle w:val="Appelnotedebasdep"/>
        </w:rPr>
        <w:footnoteReference w:id="1"/>
      </w:r>
      <w:r w:rsidR="00AA4B12">
        <w:t xml:space="preserve">. </w:t>
      </w:r>
      <w:r w:rsidR="006C6A87">
        <w:t>Ceci étant dit</w:t>
      </w:r>
      <w:r w:rsidR="00AA4B12">
        <w:t>, le cadre est posé</w:t>
      </w:r>
      <w:r w:rsidR="006C6A87">
        <w:t xml:space="preserve"> et les besoins </w:t>
      </w:r>
      <w:r w:rsidR="00C55800">
        <w:t>indirectement</w:t>
      </w:r>
      <w:r w:rsidR="006C6A87">
        <w:t xml:space="preserve"> connus</w:t>
      </w:r>
      <w:r w:rsidR="00AA4B12">
        <w:t>. Les sociétés industrielles</w:t>
      </w:r>
      <w:r w:rsidR="006C6A87">
        <w:t xml:space="preserve"> </w:t>
      </w:r>
      <w:r w:rsidR="00AA4B12">
        <w:t xml:space="preserve">tendent </w:t>
      </w:r>
      <w:r w:rsidR="006C6A87">
        <w:t xml:space="preserve">très </w:t>
      </w:r>
      <w:r w:rsidR="00AA4B12">
        <w:t>largem</w:t>
      </w:r>
      <w:r w:rsidR="006C6A87">
        <w:t xml:space="preserve">ent à supporter leurs opérations </w:t>
      </w:r>
      <w:r w:rsidR="00AA4B12">
        <w:t>grâce aux p</w:t>
      </w:r>
      <w:r w:rsidR="008B4AAA">
        <w:t>rogiciels de gestions intégrés.</w:t>
      </w:r>
    </w:p>
    <w:p w14:paraId="1BE24F53" w14:textId="78D71FD8" w:rsidR="00AA4B12" w:rsidRDefault="00AA4B12" w:rsidP="00AA4B12">
      <w:pPr>
        <w:pStyle w:val="tbnormal"/>
      </w:pPr>
      <w:r>
        <w:t xml:space="preserve">De ce constat, les institutions </w:t>
      </w:r>
      <w:r w:rsidR="008B4AAA">
        <w:t>qui forment</w:t>
      </w:r>
      <w:r w:rsidR="0060253C">
        <w:t xml:space="preserve"> les futurs professionnels de l’industrie doivent </w:t>
      </w:r>
      <w:r w:rsidR="008B4AAA">
        <w:t xml:space="preserve">prendre en considération ces observations et </w:t>
      </w:r>
      <w:r w:rsidR="0060253C">
        <w:t>adapter</w:t>
      </w:r>
      <w:r>
        <w:t xml:space="preserve"> </w:t>
      </w:r>
      <w:r w:rsidR="0060253C">
        <w:t xml:space="preserve">leurs contenus de formation </w:t>
      </w:r>
      <w:r w:rsidR="008B4AAA">
        <w:t>pour répondre à</w:t>
      </w:r>
      <w:r w:rsidR="0060253C">
        <w:t xml:space="preserve"> ces nouveaux besoins.</w:t>
      </w:r>
    </w:p>
    <w:p w14:paraId="7F5BC434" w14:textId="2B4F4092" w:rsidR="00E744E6" w:rsidRDefault="0060253C" w:rsidP="00AA4B12">
      <w:pPr>
        <w:pStyle w:val="tbnormal"/>
      </w:pPr>
      <w:r>
        <w:t xml:space="preserve">À Neuchâtel, La Haute Ecole de Gestion Arc, forme des étudiants </w:t>
      </w:r>
      <w:r w:rsidR="008B4AAA">
        <w:t>dans les</w:t>
      </w:r>
      <w:r>
        <w:t xml:space="preserve"> domaines de l’économie et </w:t>
      </w:r>
      <w:r w:rsidR="008B4AAA">
        <w:t xml:space="preserve">des </w:t>
      </w:r>
      <w:r>
        <w:t>services.</w:t>
      </w:r>
      <w:r w:rsidR="00AA4B12">
        <w:t xml:space="preserve"> </w:t>
      </w:r>
      <w:r w:rsidR="008B4AAA">
        <w:t>Les</w:t>
      </w:r>
      <w:r>
        <w:t xml:space="preserve"> futurs diplômés</w:t>
      </w:r>
      <w:r w:rsidR="00AA4B12">
        <w:t xml:space="preserve"> doivent </w:t>
      </w:r>
      <w:r w:rsidR="008B4AAA">
        <w:t>faire preuve d’une maîtrise</w:t>
      </w:r>
      <w:r w:rsidR="00AA4B12">
        <w:t xml:space="preserve"> </w:t>
      </w:r>
      <w:r w:rsidR="008B4AAA">
        <w:t>dans</w:t>
      </w:r>
      <w:r w:rsidR="00AA4B12">
        <w:t xml:space="preserve"> </w:t>
      </w:r>
      <w:r w:rsidR="008B4AAA">
        <w:t xml:space="preserve">un </w:t>
      </w:r>
      <w:r w:rsidR="00AA4B12">
        <w:t>large éventail de compétence</w:t>
      </w:r>
      <w:r w:rsidR="008B4AAA">
        <w:t xml:space="preserve">s. Ainsi, à l’obtention du Bachelor, les diplômés attirent plus facilement l’attention des recruteurs. Afin d’être </w:t>
      </w:r>
      <w:r w:rsidR="00AA4B12">
        <w:t>compétitif sur le marché de l’emploi</w:t>
      </w:r>
      <w:r w:rsidR="008B4AAA">
        <w:t>, il semble important de d</w:t>
      </w:r>
      <w:r w:rsidR="00AA4B12">
        <w:t>is</w:t>
      </w:r>
      <w:r w:rsidR="00E744E6">
        <w:t xml:space="preserve">poser </w:t>
      </w:r>
      <w:r w:rsidR="008B4AAA">
        <w:t>des compétences telles que</w:t>
      </w:r>
      <w:r w:rsidR="00E744E6">
        <w:t> :</w:t>
      </w:r>
    </w:p>
    <w:p w14:paraId="0326CD73" w14:textId="6EAC687E" w:rsidR="00E744E6" w:rsidRDefault="00E744E6" w:rsidP="00040851">
      <w:pPr>
        <w:pStyle w:val="tbnormal"/>
        <w:numPr>
          <w:ilvl w:val="0"/>
          <w:numId w:val="8"/>
        </w:numPr>
      </w:pPr>
      <w:r>
        <w:t>L’aptitude</w:t>
      </w:r>
      <w:r w:rsidR="00AA4B12">
        <w:t xml:space="preserve"> à travailler avec l’outil informatique et</w:t>
      </w:r>
      <w:r>
        <w:t xml:space="preserve"> plus particulièrement les PGI.</w:t>
      </w:r>
    </w:p>
    <w:p w14:paraId="08DF9338" w14:textId="1A6CE899" w:rsidR="00E744E6" w:rsidRDefault="00AA4B12" w:rsidP="00040851">
      <w:pPr>
        <w:pStyle w:val="tbnormal"/>
        <w:numPr>
          <w:ilvl w:val="0"/>
          <w:numId w:val="8"/>
        </w:numPr>
      </w:pPr>
      <w:r>
        <w:t xml:space="preserve">Pouvoir traduire la stratégie d’entreprise sur le système d’informations </w:t>
      </w:r>
      <w:r w:rsidR="008B4AAA">
        <w:t xml:space="preserve">informatisé </w:t>
      </w:r>
      <w:r>
        <w:t>et inversement savoir aligner le SII sur la stratégie</w:t>
      </w:r>
      <w:r w:rsidR="0060253C">
        <w:t xml:space="preserve"> d’entreprise</w:t>
      </w:r>
      <w:r w:rsidR="00E744E6">
        <w:t>.</w:t>
      </w:r>
    </w:p>
    <w:p w14:paraId="2590A772" w14:textId="77777777" w:rsidR="00E744E6" w:rsidRDefault="00AA4B12" w:rsidP="00040851">
      <w:pPr>
        <w:pStyle w:val="tbnormal"/>
        <w:numPr>
          <w:ilvl w:val="0"/>
          <w:numId w:val="8"/>
        </w:numPr>
      </w:pPr>
      <w:r>
        <w:t>Savoir gérer et gouverner un entreprise, un département, une équipe</w:t>
      </w:r>
      <w:r w:rsidR="007A70DE">
        <w:t xml:space="preserve"> </w:t>
      </w:r>
      <w:r w:rsidR="007E7FFB">
        <w:t>sous-entend</w:t>
      </w:r>
      <w:r w:rsidR="007A70DE">
        <w:t xml:space="preserve"> aussi d’avoir de</w:t>
      </w:r>
      <w:r w:rsidR="00E744E6">
        <w:t>s compétences en communication.</w:t>
      </w:r>
    </w:p>
    <w:p w14:paraId="2046B4C8" w14:textId="77777777" w:rsidR="008B4AAA" w:rsidRDefault="007A70DE" w:rsidP="00AA4B12">
      <w:pPr>
        <w:pStyle w:val="tbnormal"/>
      </w:pPr>
      <w:r>
        <w:t>T</w:t>
      </w:r>
      <w:r w:rsidR="0060253C">
        <w:t xml:space="preserve">out </w:t>
      </w:r>
      <w:r w:rsidR="008B4AAA">
        <w:t>cela</w:t>
      </w:r>
      <w:r w:rsidR="0060253C">
        <w:t xml:space="preserve"> s’acquière en suivant </w:t>
      </w:r>
      <w:r w:rsidR="008B4AAA">
        <w:t>différents</w:t>
      </w:r>
      <w:r>
        <w:t xml:space="preserve"> cours </w:t>
      </w:r>
      <w:r w:rsidR="0060253C">
        <w:t>qu</w:t>
      </w:r>
      <w:r w:rsidR="008B4AAA">
        <w:t>e la Haute Ecole de Gestion Arc propose.</w:t>
      </w:r>
    </w:p>
    <w:p w14:paraId="017081BF" w14:textId="014D7345" w:rsidR="008B4AAA" w:rsidRDefault="00E744E6" w:rsidP="00AA4B12">
      <w:pPr>
        <w:pStyle w:val="tbnormal"/>
      </w:pPr>
      <w:r>
        <w:t xml:space="preserve">Le problème est que bien souvent ces cours sont dispensés </w:t>
      </w:r>
      <w:r w:rsidR="007A70DE">
        <w:t>sous forme</w:t>
      </w:r>
      <w:r w:rsidR="0060253C">
        <w:t>s</w:t>
      </w:r>
      <w:r w:rsidR="007A70DE">
        <w:t xml:space="preserve"> théorique</w:t>
      </w:r>
      <w:r w:rsidR="0060253C">
        <w:t>s</w:t>
      </w:r>
      <w:r w:rsidR="007A70DE">
        <w:t xml:space="preserve">. Hors, ayant fait l’expérience durant </w:t>
      </w:r>
      <w:r w:rsidR="0078566D">
        <w:t>le</w:t>
      </w:r>
      <w:r w:rsidR="007A70DE">
        <w:t xml:space="preserve"> cursus</w:t>
      </w:r>
      <w:r w:rsidR="0078566D">
        <w:t xml:space="preserve"> Bache</w:t>
      </w:r>
      <w:r w:rsidR="008B4AAA">
        <w:t>lor en informatique de gestion, ces procédés de formation</w:t>
      </w:r>
      <w:r w:rsidR="007A70DE">
        <w:t xml:space="preserve"> </w:t>
      </w:r>
      <w:r w:rsidR="008B4AAA">
        <w:t>peuvent rapidement</w:t>
      </w:r>
      <w:r w:rsidR="0078566D">
        <w:t xml:space="preserve"> devenir </w:t>
      </w:r>
      <w:r w:rsidR="008B4AAA">
        <w:t>ennuyeux. En conséquence, un frein à l’assimilation des concepts non négligeable. L</w:t>
      </w:r>
      <w:r>
        <w:t xml:space="preserve">’étudiant </w:t>
      </w:r>
      <w:r w:rsidR="00C55800">
        <w:t>étant bien</w:t>
      </w:r>
      <w:r w:rsidR="008B4AAA">
        <w:t xml:space="preserve"> trop</w:t>
      </w:r>
      <w:r w:rsidR="007A70DE">
        <w:t xml:space="preserve"> souvent cantonné </w:t>
      </w:r>
      <w:r w:rsidR="00C55800">
        <w:t>à</w:t>
      </w:r>
      <w:r w:rsidR="007A70DE">
        <w:t xml:space="preserve"> un rôle passif </w:t>
      </w:r>
      <w:r w:rsidR="008B4AAA">
        <w:t>où sa principale fonction est réduite à l’écoute.</w:t>
      </w:r>
      <w:r w:rsidR="00D73926">
        <w:t xml:space="preserve"> Pour contrer cet enlisement collectif dans la passivité que peut générer les formations traditionnelles, une solution émergente, celle des jeux sérieux a fait son apparition depuis quelques années. Nous démarrons ce travail avec comme principal exemple ERPSim® né au Canada en 2004.</w:t>
      </w:r>
    </w:p>
    <w:p w14:paraId="1C89722A" w14:textId="24F3DE76" w:rsidR="00C91D48" w:rsidRDefault="00EF56E2" w:rsidP="00AA4B12">
      <w:pPr>
        <w:pStyle w:val="tbnormal"/>
      </w:pPr>
      <w:r>
        <w:t xml:space="preserve">Attention toutefois à ne pas prendre cette introduction comme un acte de discréditation envers </w:t>
      </w:r>
      <w:r w:rsidR="00D73926">
        <w:t>les</w:t>
      </w:r>
      <w:r>
        <w:t xml:space="preserve"> formation</w:t>
      </w:r>
      <w:r w:rsidR="00D73926">
        <w:t>s</w:t>
      </w:r>
      <w:r w:rsidR="00456E15">
        <w:t xml:space="preserve"> traditionnelle</w:t>
      </w:r>
      <w:r w:rsidR="00D73926">
        <w:t>s telles que nous le connaissons</w:t>
      </w:r>
      <w:r>
        <w:t xml:space="preserve">. Le but étant de </w:t>
      </w:r>
      <w:r w:rsidR="00D73926">
        <w:t>soulever une p</w:t>
      </w:r>
      <w:r>
        <w:t xml:space="preserve">roblématique et d’y apporter un élément de réponse </w:t>
      </w:r>
      <w:r w:rsidR="00456E15">
        <w:t>avec la thématique de ce travail</w:t>
      </w:r>
      <w:r>
        <w:t>.</w:t>
      </w:r>
    </w:p>
    <w:p w14:paraId="5F0A2213" w14:textId="5F022FA3" w:rsidR="00FF1630" w:rsidRDefault="008C2071" w:rsidP="009644CA">
      <w:pPr>
        <w:pStyle w:val="tbnormal"/>
      </w:pPr>
      <w:r>
        <w:lastRenderedPageBreak/>
        <w:t xml:space="preserve">Fruit </w:t>
      </w:r>
      <w:r w:rsidR="00307E3E">
        <w:t>de notre expérience</w:t>
      </w:r>
      <w:r w:rsidR="0036239E">
        <w:t xml:space="preserve">, </w:t>
      </w:r>
      <w:r>
        <w:t>des</w:t>
      </w:r>
      <w:r w:rsidR="0036239E">
        <w:t xml:space="preserve"> jeux </w:t>
      </w:r>
      <w:r w:rsidR="00307E3E">
        <w:t>comme ERPSim® ou encore Albasim</w:t>
      </w:r>
      <w:r w:rsidR="0034758A">
        <w:t>®</w:t>
      </w:r>
      <w:r w:rsidR="00307E3E">
        <w:t xml:space="preserve"> s’apparentent à des jeux </w:t>
      </w:r>
      <w:r w:rsidR="0036239E">
        <w:t>vidéo que l’on retrouve dans le comme</w:t>
      </w:r>
      <w:r>
        <w:t xml:space="preserve">rce. Cependant, ils </w:t>
      </w:r>
      <w:r w:rsidR="00456E15">
        <w:t>s’</w:t>
      </w:r>
      <w:r>
        <w:t>utilisent</w:t>
      </w:r>
      <w:r w:rsidR="0036239E">
        <w:t xml:space="preserve"> à des fins </w:t>
      </w:r>
      <w:r w:rsidR="0034758A">
        <w:t>formatives</w:t>
      </w:r>
      <w:r w:rsidR="0036239E">
        <w:t xml:space="preserve"> affiliés à des domaines sérieux</w:t>
      </w:r>
      <w:r>
        <w:t xml:space="preserve">. </w:t>
      </w:r>
      <w:r w:rsidR="0034758A">
        <w:t>N</w:t>
      </w:r>
      <w:r>
        <w:t xml:space="preserve">ous pouvons </w:t>
      </w:r>
      <w:r w:rsidR="0036239E">
        <w:t>témoigne</w:t>
      </w:r>
      <w:r>
        <w:t>r</w:t>
      </w:r>
      <w:r w:rsidR="00456E15">
        <w:t xml:space="preserve"> grâce à</w:t>
      </w:r>
      <w:r w:rsidR="0036239E">
        <w:t xml:space="preserve"> l’utilisation qui </w:t>
      </w:r>
      <w:r>
        <w:t xml:space="preserve">en </w:t>
      </w:r>
      <w:r w:rsidR="00307E3E">
        <w:t>ont</w:t>
      </w:r>
      <w:r w:rsidR="0036239E">
        <w:t xml:space="preserve"> été faite </w:t>
      </w:r>
      <w:r>
        <w:t xml:space="preserve">durant </w:t>
      </w:r>
      <w:r w:rsidR="00456E15">
        <w:t xml:space="preserve">le cursus de la filière </w:t>
      </w:r>
      <w:r w:rsidR="0034758A">
        <w:t>informatique de gestion. En effet, nous a</w:t>
      </w:r>
      <w:r w:rsidR="0036239E">
        <w:t xml:space="preserve">vons </w:t>
      </w:r>
      <w:r w:rsidR="00307E3E">
        <w:t>expérimentés</w:t>
      </w:r>
      <w:r w:rsidR="0036239E">
        <w:t xml:space="preserve"> durant</w:t>
      </w:r>
      <w:r>
        <w:t xml:space="preserve"> le</w:t>
      </w:r>
      <w:r w:rsidR="00307E3E">
        <w:t>s</w:t>
      </w:r>
      <w:r>
        <w:t xml:space="preserve"> module de </w:t>
      </w:r>
      <w:r w:rsidR="00307E3E">
        <w:t xml:space="preserve">cockpit d’entreprise et de </w:t>
      </w:r>
      <w:r>
        <w:t>gestion de projet informatique</w:t>
      </w:r>
      <w:r w:rsidR="0036239E">
        <w:t xml:space="preserve">. </w:t>
      </w:r>
      <w:r w:rsidR="00307E3E">
        <w:t>Le premier de ces jeux</w:t>
      </w:r>
      <w:r w:rsidR="0034758A">
        <w:t>, ERPSim®</w:t>
      </w:r>
      <w:r w:rsidR="00307E3E">
        <w:t xml:space="preserve"> mettait en scène des sociétés de distribution de produits laitiers. </w:t>
      </w:r>
      <w:r w:rsidR="0034758A">
        <w:t>Le but était de</w:t>
      </w:r>
      <w:r w:rsidR="00307E3E">
        <w:t xml:space="preserve"> prendre des décisions stratégiques </w:t>
      </w:r>
      <w:r w:rsidR="0034758A">
        <w:t>afin de</w:t>
      </w:r>
      <w:r w:rsidR="00307E3E">
        <w:t xml:space="preserve"> générer du profit. </w:t>
      </w:r>
      <w:r w:rsidR="0034758A">
        <w:t xml:space="preserve">Albasim® le deuxième, </w:t>
      </w:r>
      <w:r w:rsidR="0036239E">
        <w:t xml:space="preserve">avait </w:t>
      </w:r>
      <w:r w:rsidR="0034758A">
        <w:t>pour</w:t>
      </w:r>
      <w:r w:rsidR="0036239E">
        <w:t xml:space="preserve"> objectif </w:t>
      </w:r>
      <w:r w:rsidR="00307E3E">
        <w:t>de sensibiliser les étudiants à</w:t>
      </w:r>
      <w:r w:rsidR="0036239E">
        <w:t xml:space="preserve"> la gestion de projet. </w:t>
      </w:r>
      <w:r w:rsidR="0034758A">
        <w:t>Le</w:t>
      </w:r>
      <w:r w:rsidR="0036239E">
        <w:t xml:space="preserve"> jeu consistait à </w:t>
      </w:r>
      <w:r w:rsidR="00456E15">
        <w:t xml:space="preserve">exploiter une méthode </w:t>
      </w:r>
      <w:r w:rsidR="0034758A">
        <w:t xml:space="preserve">agile </w:t>
      </w:r>
      <w:r w:rsidR="00456E15">
        <w:t>de</w:t>
      </w:r>
      <w:r w:rsidR="0036239E">
        <w:t xml:space="preserve"> gestion de projet pour </w:t>
      </w:r>
      <w:r w:rsidR="0034758A">
        <w:t xml:space="preserve">développer une </w:t>
      </w:r>
      <w:r w:rsidR="0036239E">
        <w:t>application mobi</w:t>
      </w:r>
      <w:r w:rsidR="00307E3E">
        <w:t>le</w:t>
      </w:r>
      <w:r w:rsidR="0034758A">
        <w:t xml:space="preserve"> consommant les données d’un PGI</w:t>
      </w:r>
      <w:r w:rsidR="00307E3E">
        <w:t xml:space="preserve">. </w:t>
      </w:r>
      <w:r w:rsidR="0034758A">
        <w:t xml:space="preserve">Le jeu couvrait tout ce qu’il </w:t>
      </w:r>
      <w:r>
        <w:t>résulte</w:t>
      </w:r>
      <w:r w:rsidR="00307E3E">
        <w:t xml:space="preserve"> </w:t>
      </w:r>
      <w:r w:rsidR="0034758A">
        <w:t xml:space="preserve">d’une gestion de projet, </w:t>
      </w:r>
      <w:r w:rsidR="00307E3E">
        <w:t>comme</w:t>
      </w:r>
      <w:r w:rsidR="0034758A">
        <w:t xml:space="preserve"> par exemple</w:t>
      </w:r>
      <w:r w:rsidR="00307E3E">
        <w:t xml:space="preserve"> f</w:t>
      </w:r>
      <w:r w:rsidR="00456E15">
        <w:t>aire des estimations en terme de budgétisation, élaborer des stratégies d’investissement, ordonnancé les tâches, leurs affecter des</w:t>
      </w:r>
      <w:r>
        <w:t xml:space="preserve"> ressources</w:t>
      </w:r>
      <w:r w:rsidR="00456E15">
        <w:t>, etc..</w:t>
      </w:r>
      <w:r>
        <w:t xml:space="preserve">. </w:t>
      </w:r>
      <w:r w:rsidR="00456E15">
        <w:t>Toutes ces actions de</w:t>
      </w:r>
      <w:r w:rsidR="00307E3E">
        <w:t>vaient être enregistrées dans le</w:t>
      </w:r>
      <w:r w:rsidR="00456E15">
        <w:t xml:space="preserve"> jeu qui </w:t>
      </w:r>
      <w:r w:rsidR="00307E3E">
        <w:t>avait</w:t>
      </w:r>
      <w:r w:rsidR="00456E15">
        <w:t xml:space="preserve"> la forme d’une application Web. Puis, u</w:t>
      </w:r>
      <w:r>
        <w:t>n simulateur réagissait à nos décisions en impactant trois axes :</w:t>
      </w:r>
      <w:r w:rsidR="00282811">
        <w:t xml:space="preserve"> délai, coût et q</w:t>
      </w:r>
      <w:r w:rsidR="00307E3E">
        <w:t>ualité. Ces</w:t>
      </w:r>
      <w:r>
        <w:t xml:space="preserve"> exempl</w:t>
      </w:r>
      <w:r w:rsidR="00307E3E">
        <w:t>es sont</w:t>
      </w:r>
      <w:r w:rsidR="00456E15">
        <w:t xml:space="preserve"> là pour </w:t>
      </w:r>
      <w:r>
        <w:t>affirme</w:t>
      </w:r>
      <w:r w:rsidR="00456E15">
        <w:t xml:space="preserve">r </w:t>
      </w:r>
      <w:r>
        <w:t>que les jeux sérieux sont de simple jeu virtuel où un scénario accompagne l’atteinte d’</w:t>
      </w:r>
      <w:r w:rsidR="0034758A">
        <w:t>objectifs pédagogiques.</w:t>
      </w:r>
      <w:r w:rsidR="00FF1630">
        <w:br w:type="page"/>
      </w:r>
    </w:p>
    <w:p w14:paraId="058C723E" w14:textId="77777777" w:rsidR="00F2693B" w:rsidRDefault="00F2693B" w:rsidP="00DD1E85">
      <w:pPr>
        <w:pStyle w:val="tbtitre1"/>
        <w:outlineLvl w:val="0"/>
      </w:pPr>
      <w:bookmarkStart w:id="1" w:name="_Toc454061710"/>
      <w:r>
        <w:lastRenderedPageBreak/>
        <w:t>Contexte</w:t>
      </w:r>
      <w:bookmarkEnd w:id="1"/>
    </w:p>
    <w:p w14:paraId="39C14203" w14:textId="5F286DDD" w:rsidR="00F967DC" w:rsidRDefault="00F967DC" w:rsidP="00F967DC">
      <w:pPr>
        <w:pStyle w:val="tbnormal"/>
      </w:pPr>
      <w:r>
        <w:t xml:space="preserve">Dans le cadre </w:t>
      </w:r>
      <w:r w:rsidR="00D73926">
        <w:t>du</w:t>
      </w:r>
      <w:r>
        <w:t xml:space="preserve"> travail de fin d’études, nommé </w:t>
      </w:r>
      <w:r w:rsidR="00172225">
        <w:t>travail de Bachelor, l’étudiant doit mettre en pratique tout le savoir capitalisé durant ses trois années de formation.</w:t>
      </w:r>
    </w:p>
    <w:p w14:paraId="6304F9CC" w14:textId="0F5683EE" w:rsidR="006A2416" w:rsidRDefault="006A2416" w:rsidP="006A2416">
      <w:pPr>
        <w:pStyle w:val="tbnormal"/>
      </w:pPr>
      <w:r>
        <w:t>Ce travail doit permettre d’apporter une réponse à une problématique contextuelle qui fait office de « Les jeux sérieux sont très répandus dans les écoles de commerce et permettent de supporter l'enseignement de nombreuses disciplines. Dans le domaine des PGI, le jeu ERPsim</w:t>
      </w:r>
      <w:r w:rsidR="00B4060D">
        <w:t>®</w:t>
      </w:r>
      <w:r>
        <w:t xml:space="preserve"> développé par HEC Montréal et basé sur SAP est utilisé dans de très nombreuses écoles dont la nôtre. Cependant, SAP n’est pas une solution envisageable pour la majorité des PME. Ce projet va permettre d'analyser si des solutions de PGI orientées PME permettraient de mettre en place un jeu sérieux basé sur un nouveau scénario. » </w:t>
      </w:r>
      <w:r>
        <w:fldChar w:fldCharType="begin" w:fldLock="1"/>
      </w:r>
      <w:r w:rsidR="00392B83">
        <w:instrText>ADDIN CSL_CITATION { "citationItems" : [ { "id" : "ITEM-1", "itemData" : { "author" : [ { "dropping-particle" : "", "family" : "Fritscher", "given" : "Boris", "non-dropping-particle" : "", "parse-names" : false, "suffix" : "" }, { "dropping-particle" : "", "family" : "Santo", "given" : "Alessio", "non-dropping-particle" : "De", "parse-names" : false, "suffix" : "" }, { "dropping-particle" : "", "family" : "HES-SO", "given" : "Haute Ecole de Gestion Arc", "non-dropping-particle" : "", "parse-names" : false, "suffix" : "" } ], "id" : "ITEM-1", "issued" : { "date-parts" : [ [ "2016" ] ] }, "page" : "1", "title" : "Description du travail de Bachelor OdooSIM", "type" : "article-journal" }, "uris" : [ "http://www.mendeley.com/documents/?uuid=de5e7fe7-af01-4478-baf5-a452aa306e8a" ] } ], "mendeley" : { "formattedCitation" : "(Fritscher et al., 2016)", "plainTextFormattedCitation" : "(Fritscher et al., 2016)", "previouslyFormattedCitation" : "(Fritscher et al., 2016)" }, "properties" : { "noteIndex" : 0 }, "schema" : "https://github.com/citation-style-language/schema/raw/master/csl-citation.json" }</w:instrText>
      </w:r>
      <w:r>
        <w:fldChar w:fldCharType="separate"/>
      </w:r>
      <w:r w:rsidRPr="006A2416">
        <w:t>(Fritscher et al., 2016)</w:t>
      </w:r>
      <w:r>
        <w:fldChar w:fldCharType="end"/>
      </w:r>
      <w:r w:rsidR="00FF1630">
        <w:t xml:space="preserve">. </w:t>
      </w:r>
      <w:r w:rsidR="00D65542">
        <w:t xml:space="preserve">Pour appuyer </w:t>
      </w:r>
      <w:r w:rsidR="00FF1630">
        <w:t xml:space="preserve">cette observation, il nous semble important de </w:t>
      </w:r>
      <w:r w:rsidR="00D65542">
        <w:t>pren</w:t>
      </w:r>
      <w:r w:rsidR="00360FBD">
        <w:t xml:space="preserve">dre en considération l’étude de </w:t>
      </w:r>
      <w:r w:rsidR="00360FBD" w:rsidRPr="00FF1630">
        <w:t xml:space="preserve">l’Office fédéral de la statistique (OFS) qui fait état des </w:t>
      </w:r>
      <w:r w:rsidR="00FF1630">
        <w:t>observations relatives à « établissements et emplois selon année, canton, classe de taille et variable » suivantes</w:t>
      </w:r>
      <w:r w:rsidR="00360FBD">
        <w:t> :</w:t>
      </w:r>
    </w:p>
    <w:p w14:paraId="2C976455" w14:textId="746CCCB2" w:rsidR="006B4B8D" w:rsidRDefault="00360FBD" w:rsidP="00CC24C1">
      <w:pPr>
        <w:pStyle w:val="tbnormal"/>
        <w:jc w:val="center"/>
      </w:pPr>
      <w:r w:rsidRPr="00360FBD">
        <w:rPr>
          <w:noProof/>
          <w:lang w:val="fr-FR" w:eastAsia="fr-FR"/>
        </w:rPr>
        <w:drawing>
          <wp:inline distT="0" distB="0" distL="0" distR="0" wp14:anchorId="0CF5C44D" wp14:editId="4EC5EFF9">
            <wp:extent cx="3511991" cy="4211469"/>
            <wp:effectExtent l="0" t="0" r="0" b="508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t="3410" r="4983"/>
                    <a:stretch/>
                  </pic:blipFill>
                  <pic:spPr bwMode="auto">
                    <a:xfrm>
                      <a:off x="0" y="0"/>
                      <a:ext cx="3525659" cy="4227859"/>
                    </a:xfrm>
                    <a:prstGeom prst="rect">
                      <a:avLst/>
                    </a:prstGeom>
                    <a:ln>
                      <a:noFill/>
                    </a:ln>
                    <a:extLst>
                      <a:ext uri="{53640926-AAD7-44D8-BBD7-CCE9431645EC}">
                        <a14:shadowObscured xmlns:a14="http://schemas.microsoft.com/office/drawing/2010/main"/>
                      </a:ext>
                    </a:extLst>
                  </pic:spPr>
                </pic:pic>
              </a:graphicData>
            </a:graphic>
          </wp:inline>
        </w:drawing>
      </w:r>
    </w:p>
    <w:p w14:paraId="0E31AFFA" w14:textId="0C2D5627" w:rsidR="00360FBD" w:rsidRDefault="00360FBD" w:rsidP="006A2416">
      <w:pPr>
        <w:pStyle w:val="tbnormal"/>
      </w:pPr>
      <w:r w:rsidRPr="00360FBD">
        <w:t>Figure 1 : Struc</w:t>
      </w:r>
      <w:r w:rsidR="00FF1630">
        <w:t>ture démographique des sociétés de l’Arc Jurassien.</w:t>
      </w:r>
    </w:p>
    <w:p w14:paraId="3CD0429B" w14:textId="1C980E26" w:rsidR="00CC24C1" w:rsidRDefault="00360FBD" w:rsidP="00341186">
      <w:pPr>
        <w:pStyle w:val="tbnormal"/>
      </w:pPr>
      <w:r>
        <w:t>Le taux de petites et moyennes entreprises pour les cantons de Neuchâtel et du Jura est de 99.83%. Dont seulement 1.70% sont des moyennes entreprises composées de 50 à 249 employés. Avancer que la solution SAP® n’est pas envisageable est tout à fait recevable.</w:t>
      </w:r>
    </w:p>
    <w:p w14:paraId="62DC9A93" w14:textId="3C92E972" w:rsidR="00392B83" w:rsidRDefault="00D73926" w:rsidP="00DD1E85">
      <w:pPr>
        <w:pStyle w:val="tbtitre1"/>
        <w:outlineLvl w:val="0"/>
      </w:pPr>
      <w:r>
        <w:lastRenderedPageBreak/>
        <w:t>Choix du PGI</w:t>
      </w:r>
    </w:p>
    <w:p w14:paraId="361B2F8E" w14:textId="3C2A5DF9" w:rsidR="00392B83" w:rsidRDefault="0001679D" w:rsidP="00392B83">
      <w:pPr>
        <w:pStyle w:val="tbnormal"/>
      </w:pPr>
      <w:r>
        <w:t>Lors de la phase préalable au travail de Bachelor</w:t>
      </w:r>
      <w:r w:rsidR="00392B83">
        <w:t xml:space="preserve">, </w:t>
      </w:r>
      <w:r>
        <w:t>l’objectif</w:t>
      </w:r>
      <w:r w:rsidR="00392B83">
        <w:t xml:space="preserve"> était de « </w:t>
      </w:r>
      <w:r w:rsidR="00392B83" w:rsidRPr="00392B83">
        <w:t>se familiariser avec le fonctionnement des jeux sérieux et des scénarios pédagogiques qui y sont liés. Ensuite, des recommandations seront faites pour la création d'un nouveau scénario pédagogique basé sur Odoo. Finalement, une analyse des possibilités offertes par Odoo sera effectuée afin d'imaginer un scénario adapté d'ERPsim et spécialement orienté vers les PME.</w:t>
      </w:r>
      <w:r w:rsidR="00392B83">
        <w:t xml:space="preserve"> » </w:t>
      </w:r>
      <w:r w:rsidR="00392B83">
        <w:fldChar w:fldCharType="begin" w:fldLock="1"/>
      </w:r>
      <w:r w:rsidR="00937F9E">
        <w:instrText>ADDIN CSL_CITATION { "citationItems" : [ { "id" : "ITEM-1", "itemData" : { "author" : [ { "dropping-particle" : "", "family" : "Fritscher", "given" : "Boris", "non-dropping-particle" : "", "parse-names" : false, "suffix" : "" }, { "dropping-particle" : "", "family" : "Santo", "given" : "Alessio", "non-dropping-particle" : "De", "parse-names" : false, "suffix" : "" }, { "dropping-particle" : "", "family" : "HES-SO", "given" : "Haute Ecole de Gestion Arc", "non-dropping-particle" : "", "parse-names" : false, "suffix" : "" } ], "id" : "ITEM-1", "issued" : { "date-parts" : [ [ "2016" ] ] }, "page" : "1", "title" : "Description du travail de Bachelor OdooSIM", "type" : "article-journal" }, "uris" : [ "http://www.mendeley.com/documents/?uuid=de5e7fe7-af01-4478-baf5-a452aa306e8a" ] } ], "mendeley" : { "formattedCitation" : "(Fritscher et al., 2016)", "plainTextFormattedCitation" : "(Fritscher et al., 2016)", "previouslyFormattedCitation" : "(Fritscher et al., 2016)" }, "properties" : { "noteIndex" : 0 }, "schema" : "https://github.com/citation-style-language/schema/raw/master/csl-citation.json" }</w:instrText>
      </w:r>
      <w:r w:rsidR="00392B83">
        <w:fldChar w:fldCharType="separate"/>
      </w:r>
      <w:r w:rsidR="00392B83" w:rsidRPr="00392B83">
        <w:rPr>
          <w:noProof/>
        </w:rPr>
        <w:t>(Fritscher et al., 2016)</w:t>
      </w:r>
      <w:r w:rsidR="00392B83">
        <w:fldChar w:fldCharType="end"/>
      </w:r>
      <w:r w:rsidR="00392B83">
        <w:t>.</w:t>
      </w:r>
    </w:p>
    <w:p w14:paraId="4E7488E7" w14:textId="77777777" w:rsidR="004E5CAB" w:rsidRDefault="004E5CAB" w:rsidP="00392B83">
      <w:pPr>
        <w:pStyle w:val="tbnormal"/>
      </w:pPr>
      <w:r>
        <w:t>Un des</w:t>
      </w:r>
      <w:r w:rsidR="00392B83">
        <w:t xml:space="preserve"> résultat</w:t>
      </w:r>
      <w:r>
        <w:t>s</w:t>
      </w:r>
      <w:r w:rsidR="00392B83">
        <w:t xml:space="preserve"> de cette première analyse est</w:t>
      </w:r>
      <w:r>
        <w:t xml:space="preserve"> qu’</w:t>
      </w:r>
      <w:r w:rsidR="00392B83">
        <w:t xml:space="preserve">Odoo® est le candidat parfait pour ce travail. Il </w:t>
      </w:r>
      <w:r w:rsidR="0001679D">
        <w:t>est</w:t>
      </w:r>
      <w:r w:rsidR="00392B83">
        <w:t xml:space="preserve"> Open Source ce qui signifie que les coûts de licence sont moindre et que le code est ouvert</w:t>
      </w:r>
      <w:r w:rsidR="0001679D">
        <w:t>. P</w:t>
      </w:r>
      <w:r w:rsidR="00392B83">
        <w:t xml:space="preserve">ar conséquent, il peut être adapté à toutes sortes de besoins. </w:t>
      </w:r>
      <w:r w:rsidR="0001679D">
        <w:t>Il</w:t>
      </w:r>
      <w:r w:rsidR="00392B83">
        <w:t xml:space="preserve"> </w:t>
      </w:r>
      <w:r w:rsidR="0001679D">
        <w:t>propose</w:t>
      </w:r>
      <w:r w:rsidR="00392B83">
        <w:t xml:space="preserve"> une API </w:t>
      </w:r>
      <w:r>
        <w:t xml:space="preserve">sous forme de web service </w:t>
      </w:r>
      <w:r w:rsidR="00392B83">
        <w:t>très fournie</w:t>
      </w:r>
      <w:r w:rsidR="0001679D">
        <w:t xml:space="preserve"> avec laquelle il est possible d’interagir avec la plupart des </w:t>
      </w:r>
      <w:r>
        <w:t>composants du système.</w:t>
      </w:r>
    </w:p>
    <w:p w14:paraId="3D99C064" w14:textId="67B4EE4A" w:rsidR="00392B83" w:rsidRDefault="00392B83" w:rsidP="00392B83">
      <w:pPr>
        <w:pStyle w:val="tbnormal"/>
      </w:pPr>
      <w:r>
        <w:t xml:space="preserve">La documentation est très bien faite avec des exemples dans les langages : Python, Ruby, PHP et Java. De plus, Odoo S.A et sa communauté peuvent se targuer d’avoir plus de deux millions d’utilisateurs dans sa version en ligne </w:t>
      </w:r>
      <w:r w:rsidR="00937F9E">
        <w:fldChar w:fldCharType="begin" w:fldLock="1"/>
      </w:r>
      <w:r w:rsidR="00C64621">
        <w:instrText>ADDIN CSL_CITATION { "citationItems" : [ { "id" : "ITEM-1", "itemData" : { "author" : [ { "dropping-particle" : "", "family" : "Odoo S.A", "given" : "", "non-dropping-particle" : "", "parse-names" : false, "suffix" : "" } ], "id" : "ITEM-1", "issued" : { "date-parts" : [ [ "2016" ] ] }, "page" : "16", "title" : "Comparatif des ERPs pour PME: Microsoft Dynamics, Sage &amp; Odoo", "type" : "article-journal" }, "uris" : [ "http://www.mendeley.com/documents/?uuid=e9f5bd6c-1dd7-4c4d-97b9-eff734a9c109" ] } ], "mendeley" : { "formattedCitation" : "(Odoo S.A, 2016)", "plainTextFormattedCitation" : "(Odoo S.A, 2016)", "previouslyFormattedCitation" : "(Odoo S.A, 2016)" }, "properties" : { "noteIndex" : 0 }, "schema" : "https://github.com/citation-style-language/schema/raw/master/csl-citation.json" }</w:instrText>
      </w:r>
      <w:r w:rsidR="00937F9E">
        <w:fldChar w:fldCharType="separate"/>
      </w:r>
      <w:r w:rsidR="00937F9E" w:rsidRPr="00937F9E">
        <w:rPr>
          <w:noProof/>
        </w:rPr>
        <w:t>(Odoo S.A, 2016)</w:t>
      </w:r>
      <w:r w:rsidR="00937F9E">
        <w:fldChar w:fldCharType="end"/>
      </w:r>
      <w:r w:rsidR="00937F9E">
        <w:t>.</w:t>
      </w:r>
    </w:p>
    <w:p w14:paraId="23268E10" w14:textId="303FF1BA" w:rsidR="004E5CAB" w:rsidRPr="00392B83" w:rsidRDefault="004E5CAB" w:rsidP="00392B83">
      <w:pPr>
        <w:pStyle w:val="tbnormal"/>
      </w:pPr>
      <w:r>
        <w:t>Tous ces éléments sont présentés en détails dans les chapitres théoriques qui suivent.</w:t>
      </w:r>
    </w:p>
    <w:p w14:paraId="25E3DD62" w14:textId="77777777" w:rsidR="006B3958" w:rsidRDefault="006B3958" w:rsidP="00DD1E85">
      <w:pPr>
        <w:pStyle w:val="tbtitre1"/>
        <w:outlineLvl w:val="0"/>
      </w:pPr>
      <w:bookmarkStart w:id="2" w:name="_Toc454061712"/>
      <w:r>
        <w:t>Démarche</w:t>
      </w:r>
      <w:bookmarkEnd w:id="2"/>
    </w:p>
    <w:p w14:paraId="31B0C721" w14:textId="5762388C" w:rsidR="006B3958" w:rsidRDefault="006B3958" w:rsidP="006B3958">
      <w:pPr>
        <w:pStyle w:val="tbnormal"/>
      </w:pPr>
      <w:r>
        <w:t>Ce pro</w:t>
      </w:r>
      <w:r w:rsidR="00341186">
        <w:t xml:space="preserve">jet s’inscrit dans un cycle de </w:t>
      </w:r>
      <w:r>
        <w:t xml:space="preserve">courte durée. En effet, </w:t>
      </w:r>
      <w:r w:rsidR="00A12D5B">
        <w:t>l’</w:t>
      </w:r>
      <w:r w:rsidR="00942284">
        <w:t>étudiant</w:t>
      </w:r>
      <w:r w:rsidR="00A12D5B">
        <w:t xml:space="preserve"> dispose de quatorze </w:t>
      </w:r>
      <w:r>
        <w:t xml:space="preserve">semaines </w:t>
      </w:r>
      <w:r w:rsidR="00A12D5B">
        <w:t xml:space="preserve">pour </w:t>
      </w:r>
      <w:r>
        <w:t xml:space="preserve">aboutir </w:t>
      </w:r>
      <w:r w:rsidR="00A12D5B">
        <w:t>sur les résultats attendus.</w:t>
      </w:r>
    </w:p>
    <w:p w14:paraId="616DEE2A" w14:textId="77777777" w:rsidR="00051B6D" w:rsidRDefault="00A12D5B" w:rsidP="006B3958">
      <w:pPr>
        <w:pStyle w:val="tbnormal"/>
      </w:pPr>
      <w:r>
        <w:t>Pour réussir à fournir les</w:t>
      </w:r>
      <w:r w:rsidR="006B3958">
        <w:t xml:space="preserve"> livrables dans les </w:t>
      </w:r>
      <w:r w:rsidR="00341186">
        <w:t>délais</w:t>
      </w:r>
      <w:r w:rsidR="006B3958">
        <w:t xml:space="preserve"> impartis, </w:t>
      </w:r>
      <w:r>
        <w:t xml:space="preserve">l’étudiant </w:t>
      </w:r>
      <w:r w:rsidR="00942284">
        <w:t>a</w:t>
      </w:r>
      <w:r w:rsidR="006B3958">
        <w:t xml:space="preserve"> pris la décision de </w:t>
      </w:r>
      <w:r>
        <w:t>s’</w:t>
      </w:r>
      <w:r w:rsidR="006B3958">
        <w:t>appuyer sur un</w:t>
      </w:r>
      <w:r>
        <w:t>e méthode agile de gestion du travail</w:t>
      </w:r>
      <w:r w:rsidR="006B3958">
        <w:t xml:space="preserve">. Toutefois, il est important de faire mention que l’équipe </w:t>
      </w:r>
      <w:r w:rsidR="00942284">
        <w:t>œuvrant</w:t>
      </w:r>
      <w:r w:rsidR="006B3958">
        <w:t xml:space="preserve"> dans la réalisation du projet </w:t>
      </w:r>
      <w:r w:rsidR="008B72C1">
        <w:t xml:space="preserve">est très petite. Au total, trois </w:t>
      </w:r>
      <w:r w:rsidR="006B3958">
        <w:t>personnes</w:t>
      </w:r>
      <w:r w:rsidR="008B72C1">
        <w:t>. La première Monsieur Fritscher Boris</w:t>
      </w:r>
      <w:r w:rsidR="006B3958">
        <w:t xml:space="preserve"> </w:t>
      </w:r>
      <w:r w:rsidR="00942284">
        <w:t>ayant le</w:t>
      </w:r>
      <w:r w:rsidR="008B72C1">
        <w:t xml:space="preserve"> rôle de directeur de travail et la deuxième, son </w:t>
      </w:r>
      <w:r w:rsidR="006B3958">
        <w:t>assistant</w:t>
      </w:r>
      <w:r w:rsidR="008B72C1">
        <w:t xml:space="preserve"> Monsieur </w:t>
      </w:r>
      <w:r w:rsidR="00942284">
        <w:t>Do Santo Alessio. C</w:t>
      </w:r>
      <w:r w:rsidR="006B3958">
        <w:t xml:space="preserve">es derniers représentent le mandant et </w:t>
      </w:r>
      <w:r w:rsidR="00942284">
        <w:t>sont, par conséquent,</w:t>
      </w:r>
      <w:r w:rsidR="006B3958">
        <w:t xml:space="preserve"> impliqués avec des responsabilités de support et de maître d’ouvrage (MOA). L’étudiant </w:t>
      </w:r>
      <w:r w:rsidR="00942284">
        <w:t xml:space="preserve">Monsieur Anthony Tomat, </w:t>
      </w:r>
      <w:r w:rsidR="006B3958">
        <w:t xml:space="preserve">en qualité de mandataire </w:t>
      </w:r>
      <w:r w:rsidR="00051B6D">
        <w:t>avec comme responsabilités le</w:t>
      </w:r>
      <w:r w:rsidR="006B3958">
        <w:t xml:space="preserve"> maître d’œu</w:t>
      </w:r>
      <w:r w:rsidR="00051B6D">
        <w:t>vre (MOE).</w:t>
      </w:r>
    </w:p>
    <w:p w14:paraId="65D3FE40" w14:textId="4756BDD5" w:rsidR="006B3958" w:rsidRDefault="00051B6D" w:rsidP="006B3958">
      <w:pPr>
        <w:pStyle w:val="tbnormal"/>
      </w:pPr>
      <w:r>
        <w:t>De ces constatations</w:t>
      </w:r>
      <w:r w:rsidR="006B3958">
        <w:t>, l’adoption d’une méthode agile particulière n’est pas retenu et le choix se porte sur un dérivé</w:t>
      </w:r>
      <w:r w:rsidR="00341186">
        <w:t xml:space="preserve"> qui reprend les concepts généraux des méthodologies agiles. </w:t>
      </w:r>
      <w:r w:rsidR="00E64502">
        <w:t>C’est donc u</w:t>
      </w:r>
      <w:r w:rsidR="006B3958">
        <w:t>ne méthode dite hybride</w:t>
      </w:r>
      <w:r>
        <w:t xml:space="preserve"> qui utilisée</w:t>
      </w:r>
      <w:r w:rsidR="006B3958">
        <w:t>. Le respect des principales valeurs et les principes cités dans Le Manifeste agile sont cependant retenus. Pour rappel le Manifeste les énumérer comme ceci</w:t>
      </w:r>
      <w:r w:rsidR="006B3958">
        <w:rPr>
          <w:rStyle w:val="Appelnotedebasdep"/>
        </w:rPr>
        <w:footnoteReference w:id="2"/>
      </w:r>
      <w:r w:rsidR="006B3958">
        <w:t> :</w:t>
      </w:r>
    </w:p>
    <w:p w14:paraId="10CDBF1C" w14:textId="77777777" w:rsidR="006B3958" w:rsidRDefault="006B3958" w:rsidP="00040851">
      <w:pPr>
        <w:pStyle w:val="tbnormal"/>
        <w:numPr>
          <w:ilvl w:val="0"/>
          <w:numId w:val="3"/>
        </w:numPr>
      </w:pPr>
      <w:r w:rsidRPr="00E64502">
        <w:rPr>
          <w:b/>
        </w:rPr>
        <w:t>Les individus et leurs interactions</w:t>
      </w:r>
      <w:r>
        <w:t xml:space="preserve"> plus que les processus et les outils.</w:t>
      </w:r>
    </w:p>
    <w:p w14:paraId="40295131" w14:textId="77777777" w:rsidR="006B3958" w:rsidRDefault="006B3958" w:rsidP="00040851">
      <w:pPr>
        <w:pStyle w:val="tbnormal"/>
        <w:numPr>
          <w:ilvl w:val="0"/>
          <w:numId w:val="3"/>
        </w:numPr>
      </w:pPr>
      <w:r w:rsidRPr="00E64502">
        <w:rPr>
          <w:b/>
        </w:rPr>
        <w:t>Des logiciels opérationnels</w:t>
      </w:r>
      <w:r>
        <w:t xml:space="preserve"> plus qu’une documentation exhaustive.</w:t>
      </w:r>
    </w:p>
    <w:p w14:paraId="0C1C8B3D" w14:textId="77777777" w:rsidR="006B3958" w:rsidRDefault="006B3958" w:rsidP="00040851">
      <w:pPr>
        <w:pStyle w:val="tbnormal"/>
        <w:numPr>
          <w:ilvl w:val="0"/>
          <w:numId w:val="3"/>
        </w:numPr>
      </w:pPr>
      <w:r w:rsidRPr="00E64502">
        <w:rPr>
          <w:b/>
        </w:rPr>
        <w:lastRenderedPageBreak/>
        <w:t>La collaboration avec les clients</w:t>
      </w:r>
      <w:r>
        <w:t xml:space="preserve"> plus que la négociation contractuelle.</w:t>
      </w:r>
    </w:p>
    <w:p w14:paraId="3E164CBF" w14:textId="77777777" w:rsidR="006B3958" w:rsidRDefault="006B3958" w:rsidP="00040851">
      <w:pPr>
        <w:pStyle w:val="tbnormal"/>
        <w:numPr>
          <w:ilvl w:val="0"/>
          <w:numId w:val="3"/>
        </w:numPr>
      </w:pPr>
      <w:r w:rsidRPr="00E64502">
        <w:rPr>
          <w:b/>
        </w:rPr>
        <w:t>L’adaptation au changement</w:t>
      </w:r>
      <w:r>
        <w:t xml:space="preserve"> plus que le suivi d’un plan.</w:t>
      </w:r>
    </w:p>
    <w:p w14:paraId="788B0DF4" w14:textId="77777777" w:rsidR="006B3958" w:rsidRDefault="006B3958" w:rsidP="006B3958">
      <w:pPr>
        <w:pStyle w:val="tbnormal"/>
      </w:pPr>
      <w:r>
        <w:t>Néanmoins, les auteurs reconnaissent la valeur indéniable qu’ont les seconds éléments de ces diverses assertions. Malgré cela, ils précisent privilégier les premiers. C’est sur ce postulat que nous réalisons ce projet.</w:t>
      </w:r>
    </w:p>
    <w:p w14:paraId="09A3504A" w14:textId="546B02FE" w:rsidR="006B3958" w:rsidRDefault="006B3958" w:rsidP="006B3958">
      <w:pPr>
        <w:pStyle w:val="tbnormal"/>
      </w:pPr>
      <w:r>
        <w:t xml:space="preserve">Afin </w:t>
      </w:r>
      <w:r w:rsidR="00051B6D">
        <w:t>d’améliorer les communications</w:t>
      </w:r>
      <w:r>
        <w:t xml:space="preserve"> entre l</w:t>
      </w:r>
      <w:r w:rsidR="00051B6D">
        <w:t>es diverses parties prenantes au travail, l’utilisation au quotidien d’outils adaptés tel que</w:t>
      </w:r>
      <w:r>
        <w:t xml:space="preserve"> Trello®</w:t>
      </w:r>
      <w:r w:rsidR="00051B6D">
        <w:t xml:space="preserve"> et GitHub</w:t>
      </w:r>
      <w:r>
        <w:t>. « </w:t>
      </w:r>
      <w:r w:rsidRPr="00E6133C">
        <w:t>Trello est un outil de gestion de projet en ligne, lancé en septembre 2011, et inspiré par la méthode Kanban de Toyota. Il est basé sur une organisation des projets en planches listant des cartes, chacune représentant des tâches. Les cartes sont assignables à des utilisateurs et sont mobiles d'une planche à l'autre, traduisant leur avancement.</w:t>
      </w:r>
      <w:r>
        <w:t xml:space="preserve"> » </w:t>
      </w:r>
      <w:r>
        <w:fldChar w:fldCharType="begin" w:fldLock="1"/>
      </w:r>
      <w:r>
        <w:instrText>ADDIN CSL_CITATION { "citationItems" : [ { "id" : "ITEM-1", "itemData" : { "URL" : "https://fr.wikipedia.org/wiki/Trello", "accessed" : { "date-parts" : [ [ "2016", "5", "20" ] ] }, "author" : [ { "dropping-particle" : "", "family" : "Wikip\u00e9dia", "given" : "", "non-dropping-particle" : "", "parse-names" : false, "suffix" : "" } ], "container-title" : "2015-11-30", "id" : "ITEM-1", "issued" : { "date-parts" : [ [ "2015" ] ] }, "title" : "Trello", "type" : "webpage" }, "uris" : [ "http://www.mendeley.com/documents/?uuid=f6566a60-a7ea-3ca0-ad8d-7893e52ee8f1" ] } ], "mendeley" : { "formattedCitation" : "(Wikip\u00e9dia, 2015b)", "plainTextFormattedCitation" : "(Wikip\u00e9dia, 2015b)", "previouslyFormattedCitation" : "(Wikip\u00e9dia, 2015b)" }, "properties" : { "noteIndex" : 0 }, "schema" : "https://github.com/citation-style-language/schema/raw/master/csl-citation.json" }</w:instrText>
      </w:r>
      <w:r>
        <w:fldChar w:fldCharType="separate"/>
      </w:r>
      <w:r w:rsidRPr="00E6133C">
        <w:rPr>
          <w:noProof/>
        </w:rPr>
        <w:t>(Wikipédia, 2015b)</w:t>
      </w:r>
      <w:r>
        <w:fldChar w:fldCharType="end"/>
      </w:r>
      <w:r>
        <w:t xml:space="preserve">. Nous planifions et faisons des revues des travaux en cours régulièrement grâce aux séances à intervalle régulier, que nous avons bloqué au jeudi de chaque semaine. Le but est de faire le point sur ce qui a été fait et ce qui doit </w:t>
      </w:r>
      <w:r w:rsidR="00051B6D">
        <w:t xml:space="preserve">encore </w:t>
      </w:r>
      <w:r>
        <w:t>l’être.</w:t>
      </w:r>
    </w:p>
    <w:p w14:paraId="506071EF" w14:textId="51743D80" w:rsidR="006B3958" w:rsidRDefault="00051B6D" w:rsidP="006B3958">
      <w:pPr>
        <w:pStyle w:val="tbnormal"/>
      </w:pPr>
      <w:r>
        <w:t>N</w:t>
      </w:r>
      <w:r w:rsidR="006B3958">
        <w:t xml:space="preserve">ous travaillons sur différents axes : métier, technique, pédagogique et management. L’idée </w:t>
      </w:r>
      <w:r>
        <w:t xml:space="preserve">est d’avancer sur ces trois </w:t>
      </w:r>
      <w:r w:rsidR="006B3958">
        <w:t>axes parallèlement avec des itérations de courtes durées. Ainsi, nous évitons de dévier sur des chemins divergents aux risques d’être contradictoires. Le quatrième étant plus un aspect de support à la réalisation du projet.</w:t>
      </w:r>
    </w:p>
    <w:p w14:paraId="1EFFC826" w14:textId="77777777" w:rsidR="006B3958" w:rsidRDefault="006B3958" w:rsidP="006B3958">
      <w:pPr>
        <w:pStyle w:val="tbnormal"/>
      </w:pPr>
      <w:r>
        <w:t>Le travail à fournir dans l’axe métier, consiste à s’appuyer sur les bases de gestion que le mandataire possède déjà grâce à son cursus filière informatique de gestion. Puis, de compléter ses connaissances en extrayant des concepts théoriques plus avancés à partir de diverses sources littéraires. Le but est de maîtriser plusieurs sujets. Les principaux éléments des processus opérationnels d’une société industrielle, i.e., comprendre les flux et les informations véhiculées. Les actions à entreprendre sur chacun des processus. Maitriser les enregistrements des flux monétaires qu’enregistre la comptabilité des sociétés. Connaître le fonctionnement global des économies de marché, de la loi de l’offre et la demande, des économies d’échelles et de l’influence de l’indicateur d’élasticité des prix sur la demande des consommateurs.</w:t>
      </w:r>
    </w:p>
    <w:p w14:paraId="55AE29FA" w14:textId="77777777" w:rsidR="006B3958" w:rsidRDefault="006B3958" w:rsidP="006B3958">
      <w:pPr>
        <w:pStyle w:val="tbnormal"/>
      </w:pPr>
      <w:r>
        <w:t>L’aspect technique doit permettre de comprendre les mécanismes fournis par Odoo® afin d’entrer dans le système et interagir avec ses composants. L’idée sous-jacente est de pouvoir faire évoluer les processus métiers, les objets et leurs divers états à partir du simulateur, de manière automatisée. C’est sur ce point-là, qu’un des enjeux principaux, se joue. En effet, grâce à ce procédé, le scénario peut avancer et évoluer. C’est cela qui rend l’immersion totale pour les participants. L’enjeu étant la capacité de la solution à capter un maximum d’intérêt de la part des participants. Et de ce fait, booster les gains pédagogiques relatifs à l’utilisation de ce support à la formation.</w:t>
      </w:r>
    </w:p>
    <w:p w14:paraId="158D434D" w14:textId="77777777" w:rsidR="006B3958" w:rsidRDefault="006B3958" w:rsidP="006B3958">
      <w:pPr>
        <w:pStyle w:val="tbnormal"/>
      </w:pPr>
      <w:r>
        <w:t xml:space="preserve">En terme d’aspect pédagogique, l’enjeu est de pouvoir consolider les bases théoriques acquises durant les cours par une expérience pratique. Cette expérience est dispensée dans un environnement proche de la réalité fournie par le jeu sérieux OdooSIM. Par conséquent, le simulateur doit mettre en </w:t>
      </w:r>
      <w:r>
        <w:lastRenderedPageBreak/>
        <w:t>place des interactions ayant des buts pédagogiques pertinents. Ces interactions de type action-réaction, se concrétisent par le fait que le participant doit prendre des décisions, le plus souvent stratégiques, afin d’amener sa société vers un idéal de profit et d’efficience opérationnel. Le simulateur doit faire la distinction entre les tâches où leurs réalisations apportent de la valeur aux participants et celles qui ne le font pas. Il est donc capital d’avoir une vision d’ensemble des processus et leurs procédures mis en œuvre dans une société industrielle. Cette vision doit refléter celle des diverses transactions supportant ces tâches dans le progiciel de gestion intégré Odoo®. Sur la base d’hypothèses, les transactions sont catégorisées en terme de gain pédagogique. Les transactions possédant un certain degré, formuler en terme de score, doivent être à la charge des participants et les autres sont automatisées par le simulateur. Cette catégorisation doit débouchée sur une bonne répartition entre transactions automatisées et non-automatisées. En effet, cette répartition est une balance entre l’expérience engrangée et la fluidité du scénario. Plus les transactions sont manuelles, plus les participants gagnent en expérience. Cela s’explique par le fait qu’un plus grand nombre d’opérations sont à la charge des participants. À contrario, plus les transactions sont automatisées, plus le jeu semble fluide. Mais un jeu où les participants n’ont rien à faire se range plus du côté des films didactiques. Ce qui n’est pas la finalité d’OdooSIM.</w:t>
      </w:r>
    </w:p>
    <w:p w14:paraId="675B8E87" w14:textId="77777777" w:rsidR="006B3958" w:rsidRDefault="006B3958" w:rsidP="006B3958">
      <w:pPr>
        <w:pStyle w:val="tbnormal"/>
      </w:pPr>
      <w:r>
        <w:t>L’aspect management se caractérise par une gestion du projet efficiente. La réponse étant déjà soulevée plus haut dans ce chapitre, nous n’allons pas nous étaler sur des dires superflus dans ce paragraphe.</w:t>
      </w:r>
    </w:p>
    <w:p w14:paraId="3E77BBAB" w14:textId="77777777" w:rsidR="006B3958" w:rsidRDefault="006B3958" w:rsidP="006B3958">
      <w:pPr>
        <w:pStyle w:val="tbnormal"/>
      </w:pPr>
      <w:r>
        <w:t>Tous les éléments présentés ci-dessus font partie intégrante de la démarche. Pour rappel, elle couvre trois (3) axes dont les éléments de réponse doivent être obtenu en appliquant la démarche générale suivante :</w:t>
      </w:r>
    </w:p>
    <w:p w14:paraId="126754CF" w14:textId="77777777" w:rsidR="006B3958" w:rsidRDefault="006B3958" w:rsidP="00FF69F3">
      <w:pPr>
        <w:pStyle w:val="tbnormal"/>
      </w:pPr>
      <w:r>
        <w:rPr>
          <w:noProof/>
          <w:lang w:val="fr-FR" w:eastAsia="fr-FR"/>
        </w:rPr>
        <w:drawing>
          <wp:inline distT="0" distB="0" distL="0" distR="0" wp14:anchorId="5F104F6F" wp14:editId="43FCB760">
            <wp:extent cx="4679950" cy="1626283"/>
            <wp:effectExtent l="0" t="0" r="0" b="0"/>
            <wp:docPr id="11" name="Diagramme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671EDBD1" w14:textId="173B1E5B" w:rsidR="006B3958" w:rsidRDefault="006B3958" w:rsidP="006B3958">
      <w:pPr>
        <w:pStyle w:val="tbnormal"/>
      </w:pPr>
      <w:r>
        <w:t xml:space="preserve">Sur la base des problématiques identifiées faire des hypothèses subjectives. </w:t>
      </w:r>
      <w:r w:rsidR="00A47A38">
        <w:t>S’appuyer sur une base théorique afin de l</w:t>
      </w:r>
      <w:r>
        <w:t>es vérifier en proposant des alternatives ayant chacune des avantages et des limites. Finalement, procéder à des recommandations afin que les lecteurs</w:t>
      </w:r>
      <w:r w:rsidR="00A47A38">
        <w:t xml:space="preserve"> soient sensibilisés sur les possibilités, </w:t>
      </w:r>
      <w:r w:rsidR="009863D3">
        <w:t>leurs avantages et leurs faible</w:t>
      </w:r>
      <w:r w:rsidR="00A47A38">
        <w:t>sses.</w:t>
      </w:r>
    </w:p>
    <w:p w14:paraId="15717E28" w14:textId="3FDBAE4C" w:rsidR="00614C81" w:rsidRDefault="00614C81" w:rsidP="00614C81">
      <w:pPr>
        <w:pStyle w:val="tbnormal"/>
      </w:pPr>
      <w:r>
        <w:t>Il nous semble inévitable de parler d’un des résultats que le projet doit produire. Les spécifications métiers et techniques</w:t>
      </w:r>
      <w:r w:rsidR="00516D5C">
        <w:t xml:space="preserve"> qui représentent la plus grande valeur pour le projet</w:t>
      </w:r>
      <w:r>
        <w:t>. Elles doivent servir de support à toutes équipes de développeurs qui entreprendraient la réalisation concrète de l’ensemble du jeu. Elles sont exprimées sous forme de modèl</w:t>
      </w:r>
      <w:r w:rsidR="00516D5C">
        <w:t xml:space="preserve">e respectant divers </w:t>
      </w:r>
      <w:r w:rsidR="00516D5C">
        <w:lastRenderedPageBreak/>
        <w:t xml:space="preserve">formalismes. Puis dans </w:t>
      </w:r>
      <w:r w:rsidR="009C05CC">
        <w:t>six</w:t>
      </w:r>
      <w:r w:rsidR="00516D5C">
        <w:t xml:space="preserve"> (</w:t>
      </w:r>
      <w:r w:rsidR="009C05CC">
        <w:t>6</w:t>
      </w:r>
      <w:r w:rsidR="00516D5C">
        <w:t>)</w:t>
      </w:r>
      <w:r>
        <w:t xml:space="preserve"> niveau</w:t>
      </w:r>
      <w:r w:rsidR="009C05CC">
        <w:t>x</w:t>
      </w:r>
      <w:r>
        <w:t xml:space="preserve"> d’abstraction</w:t>
      </w:r>
      <w:r w:rsidR="009C05CC">
        <w:t>s</w:t>
      </w:r>
      <w:r w:rsidR="00A55AC2">
        <w:t xml:space="preserve"> d’</w:t>
      </w:r>
      <w:r w:rsidR="00516D5C">
        <w:t xml:space="preserve">un (1) </w:t>
      </w:r>
      <w:r w:rsidR="00A55AC2">
        <w:t xml:space="preserve">le plus abstrait </w:t>
      </w:r>
      <w:r w:rsidR="00516D5C">
        <w:t xml:space="preserve">vers </w:t>
      </w:r>
      <w:r w:rsidR="00A55AC2">
        <w:t xml:space="preserve">le </w:t>
      </w:r>
      <w:r w:rsidR="009C05CC">
        <w:t>six (6</w:t>
      </w:r>
      <w:r w:rsidR="00516D5C">
        <w:t xml:space="preserve">) </w:t>
      </w:r>
      <w:r w:rsidR="00A55AC2">
        <w:t>le plus détaillé</w:t>
      </w:r>
      <w:r>
        <w:t xml:space="preserve">. </w:t>
      </w:r>
      <w:r w:rsidR="00A55AC2">
        <w:t>Voici le détail de ce livrable et ses niveaux :</w:t>
      </w:r>
    </w:p>
    <w:p w14:paraId="4C664C31" w14:textId="42045E95" w:rsidR="00614C81" w:rsidRDefault="00614C81" w:rsidP="00040851">
      <w:pPr>
        <w:pStyle w:val="tbnormal"/>
        <w:numPr>
          <w:ilvl w:val="0"/>
          <w:numId w:val="9"/>
        </w:numPr>
      </w:pPr>
      <w:r w:rsidRPr="00516D5C">
        <w:rPr>
          <w:b/>
        </w:rPr>
        <w:t xml:space="preserve">Niveau 1 : </w:t>
      </w:r>
      <w:r>
        <w:t>Macro processus. Représenté sans formalisme distinct.</w:t>
      </w:r>
    </w:p>
    <w:p w14:paraId="7410C28C" w14:textId="16604510" w:rsidR="00614C81" w:rsidRDefault="00614C81" w:rsidP="00040851">
      <w:pPr>
        <w:pStyle w:val="tbnormal"/>
        <w:numPr>
          <w:ilvl w:val="0"/>
          <w:numId w:val="9"/>
        </w:numPr>
      </w:pPr>
      <w:r w:rsidRPr="00516D5C">
        <w:rPr>
          <w:b/>
        </w:rPr>
        <w:t xml:space="preserve">Niveau 2 : </w:t>
      </w:r>
      <w:r>
        <w:t>Macro processus avec l’ajout des inputs et outputs pour chacun des processus représentés. Sans formalisme distinct.</w:t>
      </w:r>
    </w:p>
    <w:p w14:paraId="4123D2F1" w14:textId="39520027" w:rsidR="00614C81" w:rsidRDefault="00614C81" w:rsidP="00040851">
      <w:pPr>
        <w:pStyle w:val="tbnormal"/>
        <w:numPr>
          <w:ilvl w:val="0"/>
          <w:numId w:val="9"/>
        </w:numPr>
      </w:pPr>
      <w:r w:rsidRPr="00516D5C">
        <w:rPr>
          <w:b/>
        </w:rPr>
        <w:t xml:space="preserve">Niveau 3 : </w:t>
      </w:r>
      <w:r>
        <w:t>Représentation de chacun des processus opérationnels avec leurs inputs et outputs associés. Cette fois-ci avec le formalisme BPMN, qui pour rappel est une norme de notation pour la description des processus d’entreprise.</w:t>
      </w:r>
    </w:p>
    <w:p w14:paraId="78037FFD" w14:textId="4EAD097F" w:rsidR="00614C81" w:rsidRDefault="00614C81" w:rsidP="00040851">
      <w:pPr>
        <w:pStyle w:val="tbnormal"/>
        <w:numPr>
          <w:ilvl w:val="0"/>
          <w:numId w:val="9"/>
        </w:numPr>
      </w:pPr>
      <w:r w:rsidRPr="00516D5C">
        <w:rPr>
          <w:b/>
        </w:rPr>
        <w:t xml:space="preserve">Niveau 4 : </w:t>
      </w:r>
      <w:r>
        <w:t>Représentation de chacun des processus opérationnels et des transactions nécessaires à leur réalisation dans Odoo®. Utilisation de BPMN.</w:t>
      </w:r>
    </w:p>
    <w:p w14:paraId="560A73B5" w14:textId="5218FD09" w:rsidR="00516D5C" w:rsidRDefault="00614C81" w:rsidP="00040851">
      <w:pPr>
        <w:pStyle w:val="tbnormal"/>
        <w:numPr>
          <w:ilvl w:val="0"/>
          <w:numId w:val="9"/>
        </w:numPr>
      </w:pPr>
      <w:r w:rsidRPr="00516D5C">
        <w:rPr>
          <w:b/>
        </w:rPr>
        <w:t xml:space="preserve">Niveau 5 : </w:t>
      </w:r>
      <w:r>
        <w:t>Même chose que le niveau 4 mais avec l’ajout des contraintes qui pèsent sur chacun des processus. Il s’agit là de prendre en considération plusieurs alternatives et de démontrer l’impact que ces contraintes ont sur le processus.</w:t>
      </w:r>
    </w:p>
    <w:p w14:paraId="02FDB689" w14:textId="21932FED" w:rsidR="00F36F22" w:rsidRDefault="00906BF4" w:rsidP="00040851">
      <w:pPr>
        <w:pStyle w:val="tbnormal"/>
        <w:numPr>
          <w:ilvl w:val="0"/>
          <w:numId w:val="9"/>
        </w:numPr>
      </w:pPr>
      <w:r>
        <w:rPr>
          <w:b/>
        </w:rPr>
        <w:t>Niveau 6 :</w:t>
      </w:r>
      <w:r>
        <w:t xml:space="preserve"> Produit avec la notation BPMN. Ce dernier niveau, représente la partie détaillée des ventes. Plus loin, elle est implémentée dans le proof of concept.</w:t>
      </w:r>
    </w:p>
    <w:p w14:paraId="5152A0F8" w14:textId="77777777" w:rsidR="00F2693B" w:rsidRDefault="00F2693B" w:rsidP="00DD1E85">
      <w:pPr>
        <w:pStyle w:val="tbtitre1"/>
        <w:outlineLvl w:val="0"/>
      </w:pPr>
      <w:bookmarkStart w:id="3" w:name="_Toc454061713"/>
      <w:r>
        <w:t>Problématique</w:t>
      </w:r>
      <w:bookmarkEnd w:id="3"/>
    </w:p>
    <w:p w14:paraId="229D1D96" w14:textId="16CCDF29" w:rsidR="0034550C" w:rsidRDefault="0034550C" w:rsidP="0034550C">
      <w:pPr>
        <w:pStyle w:val="tbnormal"/>
      </w:pPr>
      <w:r>
        <w:t>L</w:t>
      </w:r>
      <w:r w:rsidR="009D19E1">
        <w:t>’énoncée du projet</w:t>
      </w:r>
      <w:r w:rsidR="00CC24DD">
        <w:t xml:space="preserve"> et </w:t>
      </w:r>
      <w:r>
        <w:t>ses</w:t>
      </w:r>
      <w:r w:rsidR="00CC24DD">
        <w:t xml:space="preserve"> termes</w:t>
      </w:r>
      <w:r>
        <w:t xml:space="preserve"> constituants soulève déjà </w:t>
      </w:r>
      <w:r w:rsidR="00DF32F9">
        <w:t>plusieurs problématiques</w:t>
      </w:r>
      <w:r>
        <w:t xml:space="preserve"> </w:t>
      </w:r>
      <w:r w:rsidR="00DF32F9">
        <w:t xml:space="preserve">sous-jacentes. Principalement </w:t>
      </w:r>
      <w:r>
        <w:t xml:space="preserve">dues </w:t>
      </w:r>
      <w:r w:rsidR="00DF32F9">
        <w:t>aux</w:t>
      </w:r>
      <w:r>
        <w:t xml:space="preserve"> termes </w:t>
      </w:r>
      <w:r w:rsidR="00DF32F9">
        <w:t xml:space="preserve">qu’elle emploi et </w:t>
      </w:r>
      <w:r>
        <w:t>qui ne nous sont pas familiers. Il faut tout d’abord chercher à les comprendre.</w:t>
      </w:r>
    </w:p>
    <w:p w14:paraId="4C99D800" w14:textId="3CBD2157" w:rsidR="00DF32F9" w:rsidRDefault="00DF32F9" w:rsidP="0034550C">
      <w:pPr>
        <w:pStyle w:val="tbnormal"/>
      </w:pPr>
      <w:r>
        <w:t>On peut en déduire que ce projet porte sur plusieurs aspects n’ayant que très peu de liens les uns envers les autres. OdooSIM, simulation, entreprise et PGI sont les premiers éléments dont il faut comprendre le sens.</w:t>
      </w:r>
    </w:p>
    <w:p w14:paraId="3EB4EBD6" w14:textId="324EEA77" w:rsidR="00DF32F9" w:rsidRDefault="00DF32F9" w:rsidP="0034550C">
      <w:pPr>
        <w:pStyle w:val="tbnormal"/>
      </w:pPr>
      <w:r>
        <w:t xml:space="preserve">OdooSIM peut être assimilé à ERPSim®. Qu’est-ce que ce terme ? ERPSim® est un jeu sérieux qui se décline en plusieurs scénarios ayant des objectifs pédagogiques différents. Ces scénarios sont à la fois destinés à un publique d’économistes ou à des informaticiens de gestion. Tout ceci, nous pouvons l’affirmer grâce à l’étude préalable qui a été conduite durant le travail personnel. L’idée qui se cache derrière le terme OdooSIM est par conséquent, de proposer une alternative à ERPSim®. Pourquoi ? ERPSim® exploite le PGI SAP®, lequel n’est pas tout à fait adapter à la démographie sociétale de notre économie régionale. Le mandant à de ce fait proposer d’utiliser un PGI moins coûteux, plus ouvert et </w:t>
      </w:r>
      <w:r w:rsidR="0095145F">
        <w:t>plus aligner aux besoins de nos entreprises. Le résultat s’est porté sur Odoo® qui possède tous les réponses aux besoins cités ci-avant. Moins coûteux, il l’est grâce à sa philosophie Open Source. Ce trait de caractère amène directement à la validation du « plus ouvert ». Puis, Odoo® est aligné aux besoins, car il permet de couvrir le même périmètre fonctionnel que SAP®.</w:t>
      </w:r>
    </w:p>
    <w:p w14:paraId="1885A66F" w14:textId="24DF42AC" w:rsidR="0095145F" w:rsidRDefault="0095145F" w:rsidP="0034550C">
      <w:pPr>
        <w:pStyle w:val="tbnormal"/>
      </w:pPr>
      <w:r>
        <w:lastRenderedPageBreak/>
        <w:t>Simulation, qu’est-ce que cela lève comme problématique ? Tout d’abord, l faut trouver le moyen de définir un scénario de jeu crédible qui puisse être accrocheur et qui représente somme tout une réalité économique avec plus ou moins d’abstraction car nous ne sommes pas des économistes d’entreprise mais biens des informaticiens de gestion. Pour se faire, il faut définir quel type de société industrielle exploiter. Une société de production ? Une société de distribution ? Une société qui vend des services ? Puis, vient ensuite, la constitution de son environnement. Quel type de marché ? Quelles contraintes ? Quelles interactions ? Quelles obligations ? sont toutes des questions auxquelles il faut apporter une réponse pour mettre sur pied un scénario concluant.</w:t>
      </w:r>
    </w:p>
    <w:p w14:paraId="240D954F" w14:textId="73C32893" w:rsidR="0095145F" w:rsidRDefault="00723FCF" w:rsidP="0034550C">
      <w:pPr>
        <w:pStyle w:val="tbnormal"/>
      </w:pPr>
      <w:r>
        <w:t>Le mot e</w:t>
      </w:r>
      <w:r w:rsidR="0095145F">
        <w:t xml:space="preserve">ntreprise soulève la problématique de comprendre comment est-ce qu’elle </w:t>
      </w:r>
      <w:r>
        <w:t>évolue</w:t>
      </w:r>
      <w:r w:rsidR="0095145F">
        <w:t xml:space="preserve">. </w:t>
      </w:r>
      <w:r>
        <w:t>Comment est-ce qu’elle produit de la valeur, q</w:t>
      </w:r>
      <w:r w:rsidR="0095145F">
        <w:t xml:space="preserve">uels sont les processus opérationnels, les processus de support, quelles sont les principales stratégies qu’elle peut mettre en œuvre. </w:t>
      </w:r>
      <w:r>
        <w:t xml:space="preserve">Mais aussi quels sont les facteurs clés de succès pour rendre une activité industrielle et commerciale pérenne. </w:t>
      </w:r>
    </w:p>
    <w:p w14:paraId="20F873BC" w14:textId="0D8B7B88" w:rsidR="00723FCF" w:rsidRDefault="00723FCF" w:rsidP="0034550C">
      <w:pPr>
        <w:pStyle w:val="tbnormal"/>
      </w:pPr>
      <w:r>
        <w:t>Finalement, les progiciels de gestion intégré abrégé en PGI. Le choix étant porté sur Odoo®, la problématique principale est de comprendre son architecture, les possibilités d’accessibilités externes qu’elle propose, les modules qui peuvent être employé afin de couvrir les diverses fonctions de l’entreprise. D’une manière plus générale, son comportement et comment est-ce qu’il est possible d’aligner une stratégie d’entreprise sur son architecture.</w:t>
      </w:r>
    </w:p>
    <w:p w14:paraId="702A4513" w14:textId="63364747" w:rsidR="00723FCF" w:rsidRDefault="00723FCF" w:rsidP="0034550C">
      <w:pPr>
        <w:pStyle w:val="tbnormal"/>
      </w:pPr>
      <w:r>
        <w:t>Il est important de comprendre un des enjeux cachés derrières tous ces termes. Celui de la formation ! Nous avons parlé de jeu sérieux. Pourquoi ? Car la finalité d’OdooSIM est de proposer un nouveau jeu sérieux à un public qui désire se former sur des concepts de gestion d’entreprise. Il est donc important de comprendre ce que chaque interaction entre le jeu et le joueur apporte en terme pédagogique.</w:t>
      </w:r>
    </w:p>
    <w:p w14:paraId="4E4A2573" w14:textId="63607CB3" w:rsidR="00723FCF" w:rsidRDefault="00723FCF" w:rsidP="0034550C">
      <w:pPr>
        <w:pStyle w:val="tbnormal"/>
      </w:pPr>
      <w:r>
        <w:t>La conclusion qui peut être faite à ce moment-là est que ce travail va porter essentiellement sur 3 axes :</w:t>
      </w:r>
    </w:p>
    <w:p w14:paraId="079CC1C9" w14:textId="0ABAD22C" w:rsidR="00723FCF" w:rsidRDefault="00723FCF" w:rsidP="00040851">
      <w:pPr>
        <w:pStyle w:val="tbnormal"/>
        <w:numPr>
          <w:ilvl w:val="0"/>
          <w:numId w:val="11"/>
        </w:numPr>
      </w:pPr>
      <w:r>
        <w:t>Pédagogique</w:t>
      </w:r>
    </w:p>
    <w:p w14:paraId="23C2FEEF" w14:textId="552CAAD9" w:rsidR="00723FCF" w:rsidRDefault="00723FCF" w:rsidP="00040851">
      <w:pPr>
        <w:pStyle w:val="tbnormal"/>
        <w:numPr>
          <w:ilvl w:val="0"/>
          <w:numId w:val="11"/>
        </w:numPr>
      </w:pPr>
      <w:r>
        <w:t>Métier</w:t>
      </w:r>
    </w:p>
    <w:p w14:paraId="3C1D9011" w14:textId="6A50C84E" w:rsidR="00723FCF" w:rsidRDefault="00723FCF" w:rsidP="00040851">
      <w:pPr>
        <w:pStyle w:val="tbnormal"/>
        <w:numPr>
          <w:ilvl w:val="0"/>
          <w:numId w:val="11"/>
        </w:numPr>
      </w:pPr>
      <w:r>
        <w:t>Technique</w:t>
      </w:r>
    </w:p>
    <w:p w14:paraId="2DA33C65" w14:textId="22885FFB" w:rsidR="00723FCF" w:rsidRDefault="00723FCF" w:rsidP="0034550C">
      <w:pPr>
        <w:pStyle w:val="tbnormal"/>
      </w:pPr>
      <w:r>
        <w:t>Revenons sur la problématique technique. Elle est principalement le sujet de question qui porte sur :</w:t>
      </w:r>
    </w:p>
    <w:p w14:paraId="64D6E424" w14:textId="4C0F37C8" w:rsidR="00723FCF" w:rsidRDefault="00723FCF" w:rsidP="00040851">
      <w:pPr>
        <w:pStyle w:val="tbnormal"/>
        <w:numPr>
          <w:ilvl w:val="0"/>
          <w:numId w:val="10"/>
        </w:numPr>
      </w:pPr>
      <w:r>
        <w:t>Comment est-ce que la partie doit être lancée ?</w:t>
      </w:r>
    </w:p>
    <w:p w14:paraId="599B5282" w14:textId="603D859A" w:rsidR="00723FCF" w:rsidRDefault="00723FCF" w:rsidP="00040851">
      <w:pPr>
        <w:pStyle w:val="tbnormal"/>
        <w:numPr>
          <w:ilvl w:val="0"/>
          <w:numId w:val="10"/>
        </w:numPr>
      </w:pPr>
      <w:r>
        <w:t>Comment est-ce qu’on fait évoluer le scénario ?</w:t>
      </w:r>
    </w:p>
    <w:p w14:paraId="7EDBD788" w14:textId="6F367E1C" w:rsidR="00723FCF" w:rsidRDefault="00723FCF" w:rsidP="00040851">
      <w:pPr>
        <w:pStyle w:val="tbnormal"/>
        <w:numPr>
          <w:ilvl w:val="0"/>
          <w:numId w:val="10"/>
        </w:numPr>
      </w:pPr>
      <w:r>
        <w:t>Comment est-ce qu’on donne l’impression aux joueurs qu’ils se trouvent dans un environnement interactif et proche de la réalité ?</w:t>
      </w:r>
    </w:p>
    <w:p w14:paraId="28539FFF" w14:textId="70710218" w:rsidR="00F36F22" w:rsidRDefault="00F36F22" w:rsidP="00F36F22">
      <w:pPr>
        <w:pStyle w:val="tbnormal"/>
        <w:ind w:left="284"/>
      </w:pPr>
      <w:r>
        <w:t>Au niveau pédagogique, la problématique est essentiellement de définir quelles actions doivent être effectuées par les joueurs, celles qui ont de la plus-value pédagogique et celles qui doivent être automatisée par le simulateur.</w:t>
      </w:r>
    </w:p>
    <w:p w14:paraId="35CF6561" w14:textId="3E441659" w:rsidR="00F36F22" w:rsidRDefault="00F36F22" w:rsidP="00F36F22">
      <w:pPr>
        <w:pStyle w:val="tbnormal"/>
        <w:ind w:left="284"/>
      </w:pPr>
      <w:r>
        <w:lastRenderedPageBreak/>
        <w:t>La problématique métier réside dans l’acquisition de notion en gestion d’entreprise qui puissent permettre de comprendre les principaux enjeux de chaque fonction interne à une entreprise. Mais aussi, comprendre comment est-ce qu’une société in</w:t>
      </w:r>
      <w:r w:rsidR="004C208E">
        <w:t>teragit avec son environnement.</w:t>
      </w:r>
    </w:p>
    <w:p w14:paraId="37313706" w14:textId="7618B925" w:rsidR="00DF32F9" w:rsidRDefault="00DF32F9" w:rsidP="00DD1E85">
      <w:pPr>
        <w:pStyle w:val="tbtitre1"/>
        <w:outlineLvl w:val="0"/>
      </w:pPr>
      <w:bookmarkStart w:id="4" w:name="_Toc454061714"/>
      <w:r>
        <w:t>Hypothèses préalable</w:t>
      </w:r>
      <w:bookmarkEnd w:id="4"/>
    </w:p>
    <w:p w14:paraId="1CBCCA29" w14:textId="664E89F0" w:rsidR="00F36F22" w:rsidRDefault="00F36F22" w:rsidP="00F36F22">
      <w:pPr>
        <w:pStyle w:val="tbnormal"/>
      </w:pPr>
      <w:r>
        <w:t>Le but de ce chapitre est de poser les hypothèses que nous nous sommes faites au moment d’amorcer la réalisation du projet. Elles sont énoncées à travers trois chapitres pour des raisons évidentes de clarification.</w:t>
      </w:r>
    </w:p>
    <w:p w14:paraId="35C21EB4" w14:textId="70724C5A" w:rsidR="00F36F22" w:rsidRDefault="00F36F22" w:rsidP="00DD1E85">
      <w:pPr>
        <w:pStyle w:val="tbtitre2"/>
        <w:outlineLvl w:val="0"/>
      </w:pPr>
      <w:bookmarkStart w:id="5" w:name="_Toc454061715"/>
      <w:r>
        <w:t>Axe pédagogique</w:t>
      </w:r>
      <w:bookmarkEnd w:id="5"/>
    </w:p>
    <w:p w14:paraId="2922F4D9" w14:textId="65DD94DB" w:rsidR="004C208E" w:rsidRDefault="00F36F22" w:rsidP="00F36F22">
      <w:pPr>
        <w:pStyle w:val="tbnormal"/>
      </w:pPr>
      <w:r>
        <w:t>Les problématiques soulevées précédemment nous pousse à poser quelques hypothèses de départ. Elles se basent essentiellement sur l’analyse des responsabilités affectées aux joueurs dans le jeu ERPSim®. Pour rappel, cette analyse a été conduite durant le phase préparatoire du projet, le travail personnel.</w:t>
      </w:r>
    </w:p>
    <w:p w14:paraId="328A98B2" w14:textId="11B199F9" w:rsidR="00F36F22" w:rsidRDefault="00F36F22" w:rsidP="00F36F22">
      <w:pPr>
        <w:pStyle w:val="tbnormal"/>
      </w:pPr>
      <w:r>
        <w:t>Reprenons du scénario Manufacturing Game</w:t>
      </w:r>
      <w:r w:rsidR="00AD722A">
        <w:t xml:space="preserve"> le processus complet qui est mis en œuvre :</w:t>
      </w:r>
    </w:p>
    <w:p w14:paraId="656CB1A8" w14:textId="5C3AB3E3" w:rsidR="00AD722A" w:rsidRDefault="00AD722A" w:rsidP="00752AFD">
      <w:pPr>
        <w:pStyle w:val="tbnormal"/>
      </w:pPr>
      <w:r w:rsidRPr="00AD722A">
        <w:rPr>
          <w:noProof/>
          <w:lang w:val="fr-FR" w:eastAsia="fr-FR"/>
        </w:rPr>
        <w:drawing>
          <wp:inline distT="0" distB="0" distL="0" distR="0" wp14:anchorId="5313E826" wp14:editId="2435CFCB">
            <wp:extent cx="4679950" cy="2582562"/>
            <wp:effectExtent l="0" t="0" r="0" b="8255"/>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1" b="973"/>
                    <a:stretch/>
                  </pic:blipFill>
                  <pic:spPr bwMode="auto">
                    <a:xfrm>
                      <a:off x="0" y="0"/>
                      <a:ext cx="4679950" cy="2582562"/>
                    </a:xfrm>
                    <a:prstGeom prst="rect">
                      <a:avLst/>
                    </a:prstGeom>
                    <a:ln>
                      <a:noFill/>
                    </a:ln>
                    <a:extLst>
                      <a:ext uri="{53640926-AAD7-44D8-BBD7-CCE9431645EC}">
                        <a14:shadowObscured xmlns:a14="http://schemas.microsoft.com/office/drawing/2010/main"/>
                      </a:ext>
                    </a:extLst>
                  </pic:spPr>
                </pic:pic>
              </a:graphicData>
            </a:graphic>
          </wp:inline>
        </w:drawing>
      </w:r>
    </w:p>
    <w:p w14:paraId="3EEFE6CD" w14:textId="456D4355" w:rsidR="00AD722A" w:rsidRPr="00F36F22" w:rsidRDefault="00AD722A" w:rsidP="00AD722A">
      <w:pPr>
        <w:pStyle w:val="tbnormal"/>
      </w:pPr>
      <w:r>
        <w:t>Les étapes qui sont de la responsabilité des joueurs sont mis en évidence tandis que celle à la charge du simulateur en grisée. Avenant le cas où Odoo® propose les mêmes étapes dans la réalisation des processus opérationnels, nous émettons les hypothèses que nous utiliserons le même niveau de responsabilité qui est utilisé par ERPSim®. Pourquoi ? Tout simplement car l’équipe qui œuvre dans la réalisation des solutions que commercialise ERPSim® est composée de personnes aux profils différents. Nous en déduisons donc que la tendance de l’équipe à être multi pluridisciplinaire apporte les bons choix dans un objectif d’apports pédagogiques.</w:t>
      </w:r>
    </w:p>
    <w:p w14:paraId="32B773DC" w14:textId="4448BE87" w:rsidR="00F36F22" w:rsidRDefault="00F36F22" w:rsidP="00DD1E85">
      <w:pPr>
        <w:pStyle w:val="tbtitre2"/>
        <w:outlineLvl w:val="0"/>
      </w:pPr>
      <w:bookmarkStart w:id="6" w:name="_Toc454061716"/>
      <w:r>
        <w:lastRenderedPageBreak/>
        <w:t>Axe métier</w:t>
      </w:r>
      <w:bookmarkEnd w:id="6"/>
    </w:p>
    <w:p w14:paraId="03068E49" w14:textId="768EA9D6" w:rsidR="006E1E53" w:rsidRDefault="006E1E53" w:rsidP="006E1E53">
      <w:pPr>
        <w:pStyle w:val="tbnormal"/>
      </w:pPr>
      <w:r>
        <w:t>Nous arrivons à l’hypothèse que le scénario que nous allons mettre en œuvre s’articulera autour d’une société de production. En effet, ce type de société met en œuvre un pé</w:t>
      </w:r>
      <w:r w:rsidR="000724CB">
        <w:t>rimètre fonctionnel plus large. Ces fonctions sont la planification de la production sur la base des objectifs de vente, l’approvisionnement en matière première chez des fournisseurs, la production des produits finis et la commercialisation de ces derniers.</w:t>
      </w:r>
    </w:p>
    <w:p w14:paraId="5A166496" w14:textId="00E1BDD6" w:rsidR="000724CB" w:rsidRDefault="000724CB" w:rsidP="006E1E53">
      <w:pPr>
        <w:pStyle w:val="tbnormal"/>
      </w:pPr>
      <w:r>
        <w:t xml:space="preserve">Les </w:t>
      </w:r>
      <w:r w:rsidR="00DC5791">
        <w:t>hypothétiques</w:t>
      </w:r>
      <w:r>
        <w:t xml:space="preserve"> enjeux de chacun des processus opérationnels </w:t>
      </w:r>
      <w:r w:rsidR="00DC5791">
        <w:t>maintenant</w:t>
      </w:r>
      <w:r>
        <w:t> :</w:t>
      </w:r>
    </w:p>
    <w:p w14:paraId="662799E3" w14:textId="4EFC02AD" w:rsidR="000724CB" w:rsidRDefault="000724CB" w:rsidP="00040851">
      <w:pPr>
        <w:pStyle w:val="tbnormal"/>
        <w:numPr>
          <w:ilvl w:val="0"/>
          <w:numId w:val="12"/>
        </w:numPr>
      </w:pPr>
      <w:r>
        <w:t xml:space="preserve">Au niveau planification, de bien cerner la taille du marché et </w:t>
      </w:r>
      <w:r w:rsidR="0081231E">
        <w:t>le potentiel de la demande.</w:t>
      </w:r>
    </w:p>
    <w:p w14:paraId="76FFD0D9" w14:textId="13260619" w:rsidR="0081231E" w:rsidRDefault="0081231E" w:rsidP="00040851">
      <w:pPr>
        <w:pStyle w:val="tbnormal"/>
        <w:numPr>
          <w:ilvl w:val="0"/>
          <w:numId w:val="12"/>
        </w:numPr>
      </w:pPr>
      <w:r>
        <w:t>Au niveau approvisionnement, de fournir les matières premières au bon moment et en bonne quantité au processus en aval, la production.</w:t>
      </w:r>
    </w:p>
    <w:p w14:paraId="74AFB0FE" w14:textId="40838174" w:rsidR="0081231E" w:rsidRDefault="0081231E" w:rsidP="00040851">
      <w:pPr>
        <w:pStyle w:val="tbnormal"/>
        <w:numPr>
          <w:ilvl w:val="0"/>
          <w:numId w:val="12"/>
        </w:numPr>
      </w:pPr>
      <w:r>
        <w:t>Au niveau production, de ne pas avoir des arrêts de productivité.</w:t>
      </w:r>
    </w:p>
    <w:p w14:paraId="56C0E0F8" w14:textId="480C9CCF" w:rsidR="0081231E" w:rsidRPr="006E1E53" w:rsidRDefault="0081231E" w:rsidP="00040851">
      <w:pPr>
        <w:pStyle w:val="tbnormal"/>
        <w:numPr>
          <w:ilvl w:val="0"/>
          <w:numId w:val="12"/>
        </w:numPr>
      </w:pPr>
      <w:r>
        <w:t>Au niveau des ventes, de fixer des prix qui corresponds au plan de la demande. Pas trop cher sinon les produits ne se vendent pas mais non plus pas casser les prix. Dans ce cas, les stocks se vident à un débit trop conséquent par rapport à la capacité de production qui n’est plus en mesure de subvenir aux besoins des ventes. Ce processus ou plutôt ce domaine fonctionnel affecte donc tous les processus en amont.</w:t>
      </w:r>
    </w:p>
    <w:p w14:paraId="5419214A" w14:textId="37C2FF27" w:rsidR="00F36F22" w:rsidRDefault="00F36F22" w:rsidP="00DD1E85">
      <w:pPr>
        <w:pStyle w:val="tbtitre2"/>
        <w:outlineLvl w:val="0"/>
      </w:pPr>
      <w:bookmarkStart w:id="7" w:name="_Toc454061717"/>
      <w:r>
        <w:t>Axe technique</w:t>
      </w:r>
      <w:bookmarkEnd w:id="7"/>
    </w:p>
    <w:p w14:paraId="72B8CB86" w14:textId="4D228504" w:rsidR="00355722" w:rsidRDefault="00355722" w:rsidP="00355722">
      <w:pPr>
        <w:pStyle w:val="tbnormal"/>
      </w:pPr>
      <w:r>
        <w:t xml:space="preserve">Comme fait mention dans le chapitre des problématiques soulevées par le projet, l’axe technique </w:t>
      </w:r>
      <w:r w:rsidR="007264DA">
        <w:t>est celui qui permet d’implanter les éléments pédagogiques et métiers dans le jeu.</w:t>
      </w:r>
    </w:p>
    <w:p w14:paraId="10CDB690" w14:textId="15ECEDA8" w:rsidR="007264DA" w:rsidRDefault="007264DA" w:rsidP="00355722">
      <w:pPr>
        <w:pStyle w:val="tbnormal"/>
      </w:pPr>
      <w:r>
        <w:t>Ces principaux enjeux sont de pouvoir :</w:t>
      </w:r>
    </w:p>
    <w:p w14:paraId="3D66063F" w14:textId="7BDABE57" w:rsidR="007264DA" w:rsidRDefault="007264DA" w:rsidP="00040851">
      <w:pPr>
        <w:pStyle w:val="tbnormal"/>
        <w:numPr>
          <w:ilvl w:val="0"/>
          <w:numId w:val="13"/>
        </w:numPr>
      </w:pPr>
      <w:r>
        <w:t>Représenter la segmentation d’un groupe d’étudiant en équipe et donc en entreprise simulée.</w:t>
      </w:r>
    </w:p>
    <w:p w14:paraId="11C503AC" w14:textId="36F8EBB0" w:rsidR="007264DA" w:rsidRDefault="007264DA" w:rsidP="00040851">
      <w:pPr>
        <w:pStyle w:val="tbnormal"/>
        <w:numPr>
          <w:ilvl w:val="0"/>
          <w:numId w:val="13"/>
        </w:numPr>
      </w:pPr>
      <w:r>
        <w:t>Faire évoluer le scénario par rapport aux décisions qui sont prises durant le jeu et de ce fait proposer une interaction entre le joueur et le simulateur.</w:t>
      </w:r>
    </w:p>
    <w:p w14:paraId="508D9F48" w14:textId="6550A600" w:rsidR="007264DA" w:rsidRDefault="007264DA" w:rsidP="007264DA">
      <w:pPr>
        <w:pStyle w:val="tbnormal"/>
      </w:pPr>
      <w:r>
        <w:t>Nous faisons les hypothèses que premièrement, la segmentation d’un groupe de participants en équipe distincte pilotant chacune une entreprise se fait en créant une base de données Odoo® (une instance) par équipe.</w:t>
      </w:r>
    </w:p>
    <w:p w14:paraId="43EFD893" w14:textId="77777777" w:rsidR="00D31A6C" w:rsidRDefault="007264DA" w:rsidP="007264DA">
      <w:pPr>
        <w:pStyle w:val="tbnormal"/>
        <w:sectPr w:rsidR="00D31A6C" w:rsidSect="00F2693B">
          <w:pgSz w:w="11906" w:h="16838"/>
          <w:pgMar w:top="1418" w:right="2268" w:bottom="1418" w:left="2268" w:header="709" w:footer="709" w:gutter="0"/>
          <w:cols w:space="708"/>
          <w:docGrid w:linePitch="360"/>
        </w:sectPr>
      </w:pPr>
      <w:r>
        <w:t>Pour faire évoluer le scénario, l’utilisation de l’API doit être maîtrisé. Elle représente la seule porte d’entrée dans le système.</w:t>
      </w:r>
    </w:p>
    <w:p w14:paraId="797F5010" w14:textId="77777777" w:rsidR="00F2693B" w:rsidRDefault="00F2693B" w:rsidP="00DD1E85">
      <w:pPr>
        <w:pStyle w:val="tbtitrepartie"/>
      </w:pPr>
      <w:bookmarkStart w:id="8" w:name="_Toc454061718"/>
      <w:r>
        <w:lastRenderedPageBreak/>
        <w:t>Partie théorique</w:t>
      </w:r>
      <w:bookmarkEnd w:id="8"/>
    </w:p>
    <w:p w14:paraId="242F7857" w14:textId="77777777" w:rsidR="00F2693B" w:rsidRDefault="00F2693B" w:rsidP="00DD1E85">
      <w:pPr>
        <w:pStyle w:val="tbtitre1"/>
        <w:outlineLvl w:val="0"/>
      </w:pPr>
      <w:bookmarkStart w:id="9" w:name="_Toc454061719"/>
      <w:r>
        <w:t>Les jeux sérieux</w:t>
      </w:r>
      <w:bookmarkEnd w:id="9"/>
    </w:p>
    <w:p w14:paraId="4C286544" w14:textId="77777777" w:rsidR="00F2693B" w:rsidRDefault="00F2693B" w:rsidP="00DD1E85">
      <w:pPr>
        <w:pStyle w:val="tbtitre2"/>
        <w:outlineLvl w:val="0"/>
      </w:pPr>
      <w:bookmarkStart w:id="10" w:name="_Toc454061720"/>
      <w:r>
        <w:t>Facteurs clés de succès</w:t>
      </w:r>
      <w:bookmarkEnd w:id="10"/>
    </w:p>
    <w:p w14:paraId="44C1BC5E" w14:textId="77777777" w:rsidR="00F2693B" w:rsidRDefault="00F2693B" w:rsidP="00DD1E85">
      <w:pPr>
        <w:pStyle w:val="tbnormal"/>
        <w:outlineLvl w:val="0"/>
      </w:pPr>
      <w:r>
        <w:t>Mélange de « Jeu » avec des « domaines sérieux » …</w:t>
      </w:r>
    </w:p>
    <w:p w14:paraId="576433BF" w14:textId="77777777" w:rsidR="00F2693B" w:rsidRDefault="00F2693B" w:rsidP="00DD1E85">
      <w:pPr>
        <w:pStyle w:val="tbtitre2"/>
        <w:outlineLvl w:val="0"/>
      </w:pPr>
      <w:bookmarkStart w:id="11" w:name="_Toc454061721"/>
      <w:r>
        <w:t>Démarche de réalisation</w:t>
      </w:r>
      <w:bookmarkEnd w:id="11"/>
    </w:p>
    <w:p w14:paraId="3A21F8CF" w14:textId="687F52A2" w:rsidR="00F2693B" w:rsidRDefault="00F2693B" w:rsidP="00F2693B">
      <w:pPr>
        <w:pStyle w:val="tbnormal"/>
        <w:spacing w:before="120" w:after="120"/>
      </w:pPr>
      <w:r>
        <w:t>Pour réaliser un nouveau simulateur, un jeu sérieux, plusieurs étapes doivent être menées selon une démarche rigoureuse. De ce fait, nous mettons un point d</w:t>
      </w:r>
      <w:r w:rsidR="006F20B7">
        <w:t>’honneur à démontrer grâce aux paragraphes qui suivent</w:t>
      </w:r>
      <w:r>
        <w:t xml:space="preserve">, comment nous préconisons de travailler afin de déboucher sur </w:t>
      </w:r>
      <w:r w:rsidR="006F20B7">
        <w:t>des</w:t>
      </w:r>
      <w:r>
        <w:t xml:space="preserve"> résultat</w:t>
      </w:r>
      <w:r w:rsidR="006F20B7">
        <w:t>s de qualités</w:t>
      </w:r>
      <w:r>
        <w:t>.</w:t>
      </w:r>
    </w:p>
    <w:p w14:paraId="4452EF8C" w14:textId="3D823B16" w:rsidR="00F2693B" w:rsidRDefault="00F2693B" w:rsidP="00F2693B">
      <w:pPr>
        <w:pStyle w:val="tbnormal"/>
        <w:spacing w:before="120" w:after="120"/>
      </w:pPr>
      <w:r>
        <w:t>Il nous semble important de mentionner, qu’il n’est pas aisé de débuter dans ce domaine, tant la littérature à disposition est maigre. Cependant, nous voulons mettre en avant l’expertise acquise durant ce projet de réalisation d’un artéfact logiciel, le simulateur proof of concept, i.e., « Une preuve de concept ou POC (de l'anglais : proof of concept), ou encore démonstration de faisabilité, est une réalisation courte ou incomplète d'une certaine méthode ou idée pour démontrer sa faisabilité. La preuve de concept est habituellement considérée comme une étape importante sur la voie d'un prototype pleinement f</w:t>
      </w:r>
      <w:r w:rsidR="00F928A5">
        <w:t xml:space="preserve">onctionnel. » </w:t>
      </w:r>
      <w:r w:rsidR="00F928A5">
        <w:fldChar w:fldCharType="begin" w:fldLock="1"/>
      </w:r>
      <w:r w:rsidR="00535D4E">
        <w:instrText>ADDIN CSL_CITATION { "citationItems" : [ { "id" : "ITEM-1", "itemData" : { "URL" : "https://fr.wikipedia.org/wiki/Preuve_de_concept", "accessed" : { "date-parts" : [ [ "2016", "5", "4" ] ] }, "author" : [ { "dropping-particle" : "", "family" : "Wikip\u00e9dia", "given" : "", "non-dropping-particle" : "", "parse-names" : false, "suffix" : "" } ], "id" : "ITEM-1", "issued" : { "date-parts" : [ [ "2015" ] ] }, "title" : "Preuve de concept", "type" : "webpage" }, "uris" : [ "http://www.mendeley.com/documents/?uuid=8fc6e930-978c-33a2-a666-3138fb0bede5" ] } ], "mendeley" : { "formattedCitation" : "(Wikip\u00e9dia, 2015a)", "plainTextFormattedCitation" : "(Wikip\u00e9dia, 2015a)", "previouslyFormattedCitation" : "(Wikip\u00e9dia, 2015a)" }, "properties" : { "noteIndex" : 0 }, "schema" : "https://github.com/citation-style-language/schema/raw/master/csl-citation.json" }</w:instrText>
      </w:r>
      <w:r w:rsidR="00F928A5">
        <w:fldChar w:fldCharType="separate"/>
      </w:r>
      <w:r w:rsidR="00E6133C" w:rsidRPr="00E6133C">
        <w:rPr>
          <w:noProof/>
        </w:rPr>
        <w:t>(Wikipédia, 2015a)</w:t>
      </w:r>
      <w:r w:rsidR="00F928A5">
        <w:fldChar w:fldCharType="end"/>
      </w:r>
    </w:p>
    <w:p w14:paraId="3CBC993D" w14:textId="77777777" w:rsidR="00F2693B" w:rsidRDefault="00F2693B" w:rsidP="00F2693B">
      <w:pPr>
        <w:pStyle w:val="tbnormal"/>
        <w:spacing w:before="120" w:after="120"/>
      </w:pPr>
      <w:r>
        <w:t>…</w:t>
      </w:r>
    </w:p>
    <w:p w14:paraId="04A3482B" w14:textId="07144D1A" w:rsidR="00617CAE" w:rsidRDefault="00617CAE" w:rsidP="00617CAE">
      <w:pPr>
        <w:pStyle w:val="tbtitre2"/>
      </w:pPr>
      <w:bookmarkStart w:id="12" w:name="_Toc454061722"/>
      <w:r>
        <w:t>Apports des jeux sérieux dans le domaine académique</w:t>
      </w:r>
      <w:bookmarkEnd w:id="12"/>
    </w:p>
    <w:p w14:paraId="6CA04701" w14:textId="1D149913" w:rsidR="00E90BFA" w:rsidRDefault="00E90BFA" w:rsidP="00E90BFA">
      <w:pPr>
        <w:pStyle w:val="tbnormal"/>
      </w:pPr>
      <w:r>
        <w:t xml:space="preserve">« Making It Safe for Students to Experiment This leads to our second observation. In the simulation game context, we observed that the participants’ primary learning is not related to system transactional knowledge. The objective is to make learners independent as quickly as possible and establish a learning environment where people feel really safe to try things, to experiment, and to fail. In a certain way, this is a learning context where we are actually celebrating failure rather than penalizing failure (Burleson, Picard, Perlin, &amp; Lippincott, 2004; Schank &amp; Neaman, 2001). By making it safe to fail, learners are able to try and experiment. Through trials and errors, learners will eventually be able to induce a set of guiding principles. Creating a “safe place for experimentation and failure” in a university setting may take many forms. One way is for the instructor to model the right approach to “failure” and not knowing: i.e., by expressing curiosity with things that do not go quite right, by admitting that many things are unknown (even by the instructor), and by teaching that when things turn </w:t>
      </w:r>
      <w:r>
        <w:lastRenderedPageBreak/>
        <w:t>out unexpectedly it is an invitation for open investigation. Over the many times we used the simulation, we realized that to create an environment where participants develop a natural inclination to try and discover, coaches must not be seen as the main knowledge providers. The main idea is to give just enough information so learners can start exploring on their own. In others words, participants are given a scaffold on which they can rely, eliminating the need for continuous instructor help: similar to how parents provide many “scaffolds” for toddlers learning to walk. More specifically, scaffolding is the process of providing learners with the assistance needed to solve problems that would otherwise be too difficult (Collins et al., 1989; Vygostki, 1978). In an educational context, scaffolding should not only help learners complete a task, but also ensure that they learn from the experience (Reiser 2004). »</w:t>
      </w:r>
    </w:p>
    <w:p w14:paraId="3A413C94" w14:textId="73BDC8F6" w:rsidR="00E90BFA" w:rsidRPr="00E90BFA" w:rsidRDefault="00E90BFA" w:rsidP="00E90BFA">
      <w:pPr>
        <w:pStyle w:val="tbnormal"/>
      </w:pPr>
      <w:r>
        <w:t>à traduire et faire le lien avec le document ERPSIM</w:t>
      </w:r>
    </w:p>
    <w:p w14:paraId="2A4F88A9" w14:textId="77777777" w:rsidR="00F2693B" w:rsidRDefault="00F2693B" w:rsidP="00DD1E85">
      <w:pPr>
        <w:pStyle w:val="tbtitre2"/>
        <w:outlineLvl w:val="0"/>
      </w:pPr>
      <w:bookmarkStart w:id="13" w:name="_Toc454061723"/>
      <w:r>
        <w:t>Un étalon de mesure</w:t>
      </w:r>
      <w:bookmarkEnd w:id="13"/>
    </w:p>
    <w:p w14:paraId="483A8A85" w14:textId="7BD86AFA" w:rsidR="00F2693B" w:rsidRDefault="00F2693B" w:rsidP="00F2693B">
      <w:pPr>
        <w:pStyle w:val="tbnormal"/>
        <w:spacing w:before="120" w:after="120"/>
      </w:pPr>
      <w:r>
        <w:t xml:space="preserve">Il faut trouver un exemple, un jeu ayant fait ses preuves dans le milieu de la formation dispensée avec des jeux sérieux. Nous nous sommes tournés vers les produits </w:t>
      </w:r>
      <w:r w:rsidR="006F20B7">
        <w:t>d’</w:t>
      </w:r>
      <w:r>
        <w:t>ERPSim®. Nous les utilisons à la Haute Ecole de Gestion Arc. Pour motiver ce c</w:t>
      </w:r>
      <w:r w:rsidR="006F20B7">
        <w:t xml:space="preserve">hoix et l’expliquer, sachez qu’ERPSim® existe depuis 2004 et qu’il possède les statistiques vertigineuses suivantes, </w:t>
      </w:r>
      <w:r>
        <w:t>ERPSim® se chiffre à 17'000 simulations dans 255 universités du monde entier</w:t>
      </w:r>
      <w:r w:rsidR="006F20B7">
        <w:t xml:space="preserve"> capitalisé en à peine six années</w:t>
      </w:r>
      <w:r>
        <w:t xml:space="preserve">. </w:t>
      </w:r>
      <w:r w:rsidR="006F20B7">
        <w:t>Plus récemment</w:t>
      </w:r>
      <w:r>
        <w:t xml:space="preserve">, durant l’année 2014, 22'000 étudiants ont utilisé l’un de leurs scénarios pour s’entrainer à la gestion </w:t>
      </w:r>
      <w:r w:rsidR="005F2F96">
        <w:t>d’entreprise</w:t>
      </w:r>
      <w:r w:rsidR="005417A6">
        <w:rPr>
          <w:rStyle w:val="Appelnotedebasdep"/>
        </w:rPr>
        <w:footnoteReference w:id="3"/>
      </w:r>
      <w:r w:rsidR="005F2F96">
        <w:t>.</w:t>
      </w:r>
    </w:p>
    <w:p w14:paraId="08E0E2F7" w14:textId="77777777" w:rsidR="00F2693B" w:rsidRDefault="00F2693B" w:rsidP="00F2693B">
      <w:pPr>
        <w:pStyle w:val="tbnormal"/>
        <w:spacing w:before="120" w:after="120"/>
      </w:pPr>
      <w:r>
        <w:t xml:space="preserve">Ce ténor a été choisi afin de disposer d’une base solide et éprouvée, sur laquelle récupérer des bonnes idées et de </w:t>
      </w:r>
      <w:r w:rsidR="005F2F96">
        <w:t>l’information</w:t>
      </w:r>
      <w:r>
        <w:t>.</w:t>
      </w:r>
    </w:p>
    <w:p w14:paraId="366FDE9F" w14:textId="77777777" w:rsidR="00F2693B" w:rsidRDefault="00F2693B" w:rsidP="00F2693B">
      <w:pPr>
        <w:pStyle w:val="tbnormal"/>
        <w:spacing w:before="120" w:after="120"/>
      </w:pPr>
      <w:r>
        <w:t xml:space="preserve">Comment l’avons-nous exploité ? Tout d’abord, pour créer notre scénario. Nous avons repris des éléments tels que la façon dont la distribution des produits s’effectue. Au travers différents canaux. Chacun d’eux, possédant des clients ayant des profils totalement différents. Nous nous sommes aussi </w:t>
      </w:r>
      <w:r w:rsidR="005F2F96">
        <w:t>inspirés</w:t>
      </w:r>
      <w:r>
        <w:t xml:space="preserve"> des chiffres. La structure financière de la société simulée, ses actifs circulants, immobilisés ainsi que ses coûts de production hebdomadaire. Les ratios entre charges et produits potentiels aussi sont largement inspiré des scénarios d’ERPSim®.</w:t>
      </w:r>
    </w:p>
    <w:p w14:paraId="7CBC38C6" w14:textId="77777777" w:rsidR="00F2693B" w:rsidRDefault="00F2693B" w:rsidP="00F2693B">
      <w:pPr>
        <w:pStyle w:val="tbnormal"/>
        <w:spacing w:before="120" w:after="120"/>
      </w:pPr>
      <w:r>
        <w:t xml:space="preserve">Nous avons été </w:t>
      </w:r>
      <w:r w:rsidR="005F2F96">
        <w:t>obligés</w:t>
      </w:r>
      <w:r>
        <w:t xml:space="preserve"> de partir sur des informations existantes. Pour rappel, nous ne sommes pas des économistes d’entreprise. Il devient donc difficile de maîtriser tous les éléments inhérents de la discipline. C’est pourquoi, nous nous sommes appuyés sur les compétences de personne comme le docteur Pierre-Majorique Léger qui co-dirige et co-développe les solutions ERPSim®.</w:t>
      </w:r>
    </w:p>
    <w:p w14:paraId="77920357" w14:textId="2D7D527E" w:rsidR="006F20B7" w:rsidRDefault="006F20B7" w:rsidP="00DD1E85">
      <w:pPr>
        <w:pStyle w:val="tbtitre3"/>
        <w:outlineLvl w:val="0"/>
      </w:pPr>
      <w:bookmarkStart w:id="14" w:name="_Toc454061724"/>
      <w:r>
        <w:lastRenderedPageBreak/>
        <w:t>Approche</w:t>
      </w:r>
      <w:bookmarkEnd w:id="14"/>
    </w:p>
    <w:p w14:paraId="3EB96D62" w14:textId="7A84A6BD" w:rsidR="004E4264" w:rsidRDefault="006D5C03" w:rsidP="006F20B7">
      <w:pPr>
        <w:pStyle w:val="tbnormal"/>
      </w:pPr>
      <w:r>
        <w:t>ERPSim®</w:t>
      </w:r>
      <w:r w:rsidR="004E4264">
        <w:t xml:space="preserve"> propose deux </w:t>
      </w:r>
      <w:r>
        <w:t>approche</w:t>
      </w:r>
      <w:r w:rsidR="0058517F">
        <w:t xml:space="preserve">s </w:t>
      </w:r>
      <w:r w:rsidR="004E4264">
        <w:t>complémentaire</w:t>
      </w:r>
      <w:r w:rsidR="0058517F">
        <w:t>s</w:t>
      </w:r>
      <w:r w:rsidR="004E4264">
        <w:t xml:space="preserve"> dans l’utilisation qu’il</w:t>
      </w:r>
      <w:r w:rsidR="0058517F">
        <w:t>s</w:t>
      </w:r>
      <w:r w:rsidR="004E4264">
        <w:t xml:space="preserve"> en font.</w:t>
      </w:r>
    </w:p>
    <w:p w14:paraId="245A0BA4" w14:textId="4F930D5B" w:rsidR="006F20B7" w:rsidRDefault="004E4264" w:rsidP="006F20B7">
      <w:pPr>
        <w:pStyle w:val="tbnormal"/>
      </w:pPr>
      <w:r>
        <w:t>Premièrement l’approche</w:t>
      </w:r>
      <w:r w:rsidR="006D5C03">
        <w:t xml:space="preserve"> « Problem-based learning (PBL)</w:t>
      </w:r>
      <w:r>
        <w:t xml:space="preserve"> » qui est </w:t>
      </w:r>
      <w:r w:rsidR="006D5C03">
        <w:t xml:space="preserve"> « PBL is an </w:t>
      </w:r>
      <w:r w:rsidR="006D5C03" w:rsidRPr="006D5C03">
        <w:t>instructional strategy that focuses on guiding the learning process in a situated context through a series of realistic and potentially complex open-ended problems.</w:t>
      </w:r>
      <w:r w:rsidR="006D5C03">
        <w:t xml:space="preserve"> » </w:t>
      </w:r>
      <w:r w:rsidR="006D5C03">
        <w:rPr>
          <w:rStyle w:val="Appelnotedebasdep"/>
        </w:rPr>
        <w:footnoteReference w:id="4"/>
      </w:r>
      <w:r w:rsidR="006D5C03">
        <w:t>. Comprenez que cette approche de formation s’articule autour du fait que les étudiants apprennent en se confrontant à des problèmes réalistes dans un contexte bien précis qui permet d’aborder des problématiques plus complexes.</w:t>
      </w:r>
    </w:p>
    <w:p w14:paraId="102D5FBE" w14:textId="4447D73E" w:rsidR="006D5C03" w:rsidRDefault="004E4264" w:rsidP="006F20B7">
      <w:pPr>
        <w:pStyle w:val="tbnormal"/>
      </w:pPr>
      <w:r>
        <w:t>Deuxièmement, l’approche « Simulation-based learning (SBL) </w:t>
      </w:r>
      <w:r w:rsidR="007A0600">
        <w:t>». C’</w:t>
      </w:r>
      <w:r>
        <w:t>est une stratégie</w:t>
      </w:r>
      <w:r w:rsidR="0058517F">
        <w:t xml:space="preserve"> </w:t>
      </w:r>
      <w:r>
        <w:t xml:space="preserve">d’enseignement immersif où l’étudiant est confronté à des situations de la vie réelle. Ces simulations orientent </w:t>
      </w:r>
      <w:r w:rsidR="007A0600">
        <w:t>l’apprenant</w:t>
      </w:r>
      <w:r>
        <w:t xml:space="preserve"> vers un objectif à atteindre. Elles sont structurées de manière à conduire les apprenants vers un résultat pédagogique </w:t>
      </w:r>
      <w:r w:rsidR="007A0600">
        <w:t>attendu. Entre autre, ce</w:t>
      </w:r>
      <w:r>
        <w:t xml:space="preserve">s simulations </w:t>
      </w:r>
      <w:r w:rsidR="007A0600">
        <w:t xml:space="preserve">génèrent des problématiques afin d’intéragir avec les apprenants. Ces derniers peuvent ensuite </w:t>
      </w:r>
      <w:r>
        <w:t xml:space="preserve">tester diverses stratégies afin de </w:t>
      </w:r>
      <w:r w:rsidR="007A0600">
        <w:t xml:space="preserve">les </w:t>
      </w:r>
      <w:r>
        <w:t xml:space="preserve">résoudre. Ils peuvent donc </w:t>
      </w:r>
      <w:r w:rsidR="007A0600">
        <w:t>mesurer l’impact de leurs solutions dans environnement sûr</w:t>
      </w:r>
      <w:r w:rsidR="0058517F">
        <w:t xml:space="preserve"> </w:t>
      </w:r>
      <w:r w:rsidR="0058517F">
        <w:fldChar w:fldCharType="begin" w:fldLock="1"/>
      </w:r>
      <w:r w:rsidR="0058517F">
        <w:instrText>ADDIN CSL_CITATION { "citationItems" : [ { "id" : "ITEM-1", "itemData" : { "ISBN" : "15393585", "PMID" : "60635511", "abstract" : "Executive Summary Enterprise Resource Planning (ERP) systems are commercial software packages that enable the integration of transactions-oriented data and business processes throughout an organization. Most of the world's largest organizations have already adopted an ERP system, and many mid-size organizations are turning to them as well. The implementation of an ERP system presents some major training challenges. Organizations devote significant portions of their implementation budgets to training and organizational change management interventions. Industry experts recommend that up to 20% of an implementation budget be devoted to adequately preparing managers and users. Studies also show a low return on investment for this type of training as it makes it difficult for knowledge workers to teach how to transfer what is learned in training to real-life jobs. Inadequate and ineffective training has the potential to seriously limit value realization. In that context, this paper presents ERPsim, a business simulation training approach developed at HEC Montr\u00e9al in which the only interface between participants and the game is a real-life enterprise system (SAP). ERPsim recreates a realistic business environment that allows learners to develop IT competencies and skills in a setting that reflects the true complexity of the business world. This simulation approach is now used in over 100 universities and a dozen Fortune 1000 organizations. Yet, our experience shows that trainers need to approach simulation game training with a different attitude. This paper addresses the challenges faced by IT trainers in adapting to this innovative training approach. Based on our many training experiences, this paper provides instructors with guidelines to create a learning environment where learners have a reduced risk of making mistakes, to provide scaffolds that help learners build self confidence, and to help learners reflect on their mistakes, speculate on root causes, and intelligently design alternative solutions. Instructors trained with this approach report significant improvements in student evaluation, learner motivation, attendance, and engagement as well as increased learner competence with the technology. These guidelines can be transferred to a variety of other educational fields in which trainers are migrating towards a more active educational approach. [ABSTRACT FROM PUBLISHER] Copyright of Journal of Information Technology Education is the property of Infor\u2026", "author" : [ { "dropping-particle" : "", "family" : "L\u00e9ger", "given" : "Pierre-Majorique", "non-dropping-particle" : "", "parse-names" : false, "suffix" : "" }, { "dropping-particle" : "", "family" : "Feldstein", "given" : "Harvey D", "non-dropping-particle" : "", "parse-names" : false, "suffix" : "" }, { "dropping-particle" : "", "family" : "Babin", "given" : "Gilbert", "non-dropping-particle" : "", "parse-names" : false, "suffix" : "" }, { "dropping-particle" : "", "family" : "Charland", "given" : "Patrick", "non-dropping-particle" : "", "parse-names" : false, "suffix" : "" }, { "dropping-particle" : "", "family" : "Robert", "given" : "Jacques", "non-dropping-particle" : "", "parse-names" : false, "suffix" : "" }, { "dropping-particle" : "", "family" : "Lyle", "given" : "Derick", "non-dropping-particle" : "", "parse-names" : false, "suffix" : "" } ], "container-title" : "Journal of Information Technology Education", "id" : "ITEM-1", "issued" : { "date-parts" : [ [ "2011" ] ] }, "page" : "39-53", "title" : "Business simulation training in information technology education: Guidelines for new approaches in IT training", "type" : "article-journal", "volume" : "10" }, "uris" : [ "http://www.mendeley.com/documents/?uuid=3f9f4a83-1c4b-4b4c-bd48-f8323d55f80f" ] } ], "mendeley" : { "formattedCitation" : "(L\u00e9ger et al., 2011)", "plainTextFormattedCitation" : "(L\u00e9ger et al., 2011)", "previouslyFormattedCitation" : "(L\u00e9ger et al., 2011)" }, "properties" : { "noteIndex" : 0 }, "schema" : "https://github.com/citation-style-language/schema/raw/master/csl-citation.json" }</w:instrText>
      </w:r>
      <w:r w:rsidR="0058517F">
        <w:fldChar w:fldCharType="separate"/>
      </w:r>
      <w:r w:rsidR="0058517F" w:rsidRPr="0058517F">
        <w:rPr>
          <w:noProof/>
        </w:rPr>
        <w:t>(Léger et al., 2011)</w:t>
      </w:r>
      <w:r w:rsidR="0058517F">
        <w:fldChar w:fldCharType="end"/>
      </w:r>
      <w:r w:rsidR="007A0600">
        <w:t>.</w:t>
      </w:r>
    </w:p>
    <w:p w14:paraId="44112345" w14:textId="63E8BB86" w:rsidR="007A0600" w:rsidRDefault="007A0600" w:rsidP="00752AFD">
      <w:pPr>
        <w:pStyle w:val="tbnormal"/>
      </w:pPr>
      <w:r>
        <w:rPr>
          <w:noProof/>
          <w:lang w:val="fr-FR" w:eastAsia="fr-FR"/>
        </w:rPr>
        <w:drawing>
          <wp:inline distT="0" distB="0" distL="0" distR="0" wp14:anchorId="726EE2B0" wp14:editId="4AB821A2">
            <wp:extent cx="4679950" cy="2279015"/>
            <wp:effectExtent l="0" t="0" r="0" b="698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apture d’écran 2016-05-21 à 15.56.55.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679950" cy="2279015"/>
                    </a:xfrm>
                    <a:prstGeom prst="rect">
                      <a:avLst/>
                    </a:prstGeom>
                  </pic:spPr>
                </pic:pic>
              </a:graphicData>
            </a:graphic>
          </wp:inline>
        </w:drawing>
      </w:r>
    </w:p>
    <w:p w14:paraId="06716167" w14:textId="421B2137" w:rsidR="007A0600" w:rsidRDefault="007A0600" w:rsidP="00851178">
      <w:pPr>
        <w:pStyle w:val="tbnormal"/>
        <w:jc w:val="right"/>
      </w:pPr>
      <w:r>
        <w:t>Figure X : Approche de formation mis en œuvre par ERPSim®</w:t>
      </w:r>
      <w:r>
        <w:rPr>
          <w:rStyle w:val="Appelnotedebasdep"/>
        </w:rPr>
        <w:footnoteReference w:id="5"/>
      </w:r>
    </w:p>
    <w:p w14:paraId="44A7E9A1" w14:textId="06647808" w:rsidR="0058517F" w:rsidRDefault="007A0600" w:rsidP="0058517F">
      <w:pPr>
        <w:pStyle w:val="tbnormal"/>
      </w:pPr>
      <w:r>
        <w:t xml:space="preserve">Comme le montre l’illustration ci-dessus, les apprenants sont au centre du processus d’apprentissage. Les professeurs doivent prendre conscience qu’ils doivent être moins </w:t>
      </w:r>
      <w:r w:rsidR="0058517F">
        <w:t xml:space="preserve">intrusifs. Par conséquent, ils doivent apprendre à endosser un rôle qui est plus celui d’un coach qu’un professeur </w:t>
      </w:r>
      <w:r w:rsidR="0058517F">
        <w:fldChar w:fldCharType="begin" w:fldLock="1"/>
      </w:r>
      <w:r w:rsidR="00172C1B">
        <w:instrText>ADDIN CSL_CITATION { "citationItems" : [ { "id" : "ITEM-1", "itemData" : { "ISBN" : "15393585", "PMID" : "60635511", "abstract" : "Executive Summary Enterprise Resource Planning (ERP) systems are commercial software packages that enable the integration of transactions-oriented data and business processes throughout an organization. Most of the world's largest organizations have already adopted an ERP system, and many mid-size organizations are turning to them as well. The implementation of an ERP system presents some major training challenges. Organizations devote significant portions of their implementation budgets to training and organizational change management interventions. Industry experts recommend that up to 20% of an implementation budget be devoted to adequately preparing managers and users. Studies also show a low return on investment for this type of training as it makes it difficult for knowledge workers to teach how to transfer what is learned in training to real-life jobs. Inadequate and ineffective training has the potential to seriously limit value realization. In that context, this paper presents ERPsim, a business simulation training approach developed at HEC Montr\u00e9al in which the only interface between participants and the game is a real-life enterprise system (SAP). ERPsim recreates a realistic business environment that allows learners to develop IT competencies and skills in a setting that reflects the true complexity of the business world. This simulation approach is now used in over 100 universities and a dozen Fortune 1000 organizations. Yet, our experience shows that trainers need to approach simulation game training with a different attitude. This paper addresses the challenges faced by IT trainers in adapting to this innovative training approach. Based on our many training experiences, this paper provides instructors with guidelines to create a learning environment where learners have a reduced risk of making mistakes, to provide scaffolds that help learners build self confidence, and to help learners reflect on their mistakes, speculate on root causes, and intelligently design alternative solutions. Instructors trained with this approach report significant improvements in student evaluation, learner motivation, attendance, and engagement as well as increased learner competence with the technology. These guidelines can be transferred to a variety of other educational fields in which trainers are migrating towards a more active educational approach. [ABSTRACT FROM PUBLISHER] Copyright of Journal of Information Technology Education is the property of Infor\u2026", "author" : [ { "dropping-particle" : "", "family" : "L\u00e9ger", "given" : "Pierre-Majorique", "non-dropping-particle" : "", "parse-names" : false, "suffix" : "" }, { "dropping-particle" : "", "family" : "Feldstein", "given" : "Harvey D", "non-dropping-particle" : "", "parse-names" : false, "suffix" : "" }, { "dropping-particle" : "", "family" : "Babin", "given" : "Gilbert", "non-dropping-particle" : "", "parse-names" : false, "suffix" : "" }, { "dropping-particle" : "", "family" : "Charland", "given" : "Patrick", "non-dropping-particle" : "", "parse-names" : false, "suffix" : "" }, { "dropping-particle" : "", "family" : "Robert", "given" : "Jacques", "non-dropping-particle" : "", "parse-names" : false, "suffix" : "" }, { "dropping-particle" : "", "family" : "Lyle", "given" : "Derick", "non-dropping-particle" : "", "parse-names" : false, "suffix" : "" } ], "container-title" : "Journal of Information Technology Education", "id" : "ITEM-1", "issued" : { "date-parts" : [ [ "2011" ] ] }, "page" : "39-53", "title" : "Business simulation training in information technology education: Guidelines for new approaches in IT training", "type" : "article-journal", "volume" : "10" }, "uris" : [ "http://www.mendeley.com/documents/?uuid=3f9f4a83-1c4b-4b4c-bd48-f8323d55f80f" ] } ], "mendeley" : { "formattedCitation" : "(L\u00e9ger et al., 2011)", "plainTextFormattedCitation" : "(L\u00e9ger et al., 2011)", "previouslyFormattedCitation" : "(L\u00e9ger et al., 2011)" }, "properties" : { "noteIndex" : 0 }, "schema" : "https://github.com/citation-style-language/schema/raw/master/csl-citation.json" }</w:instrText>
      </w:r>
      <w:r w:rsidR="0058517F">
        <w:fldChar w:fldCharType="separate"/>
      </w:r>
      <w:r w:rsidR="0058517F" w:rsidRPr="0058517F">
        <w:rPr>
          <w:noProof/>
        </w:rPr>
        <w:t>(Léger et al., 2011)</w:t>
      </w:r>
      <w:r w:rsidR="0058517F">
        <w:fldChar w:fldCharType="end"/>
      </w:r>
      <w:r w:rsidR="0058517F">
        <w:t>.</w:t>
      </w:r>
    </w:p>
    <w:p w14:paraId="40119622" w14:textId="2F0C2079" w:rsidR="0058517F" w:rsidRDefault="0058517F" w:rsidP="0058517F">
      <w:pPr>
        <w:pStyle w:val="tbnormal"/>
      </w:pPr>
      <w:r>
        <w:t>En utilisant ce type d’approche</w:t>
      </w:r>
      <w:r w:rsidR="00172C1B">
        <w:t xml:space="preserve"> dans les simulations</w:t>
      </w:r>
      <w:r>
        <w:t xml:space="preserve">, les apprenants sont plongés dans des situations où ils doivent trouver les solutions adéquates </w:t>
      </w:r>
      <w:r w:rsidR="00172C1B">
        <w:t xml:space="preserve">afin de réaliser </w:t>
      </w:r>
      <w:r>
        <w:t>certaine</w:t>
      </w:r>
      <w:r w:rsidR="00172C1B">
        <w:t>s</w:t>
      </w:r>
      <w:r>
        <w:t xml:space="preserve"> tâche</w:t>
      </w:r>
      <w:r w:rsidR="00172C1B">
        <w:t>s</w:t>
      </w:r>
      <w:r>
        <w:t xml:space="preserve">. En tant que coach, les professeurs doivent donner un minimum d’informations afin de faire en sorte que les apprenants </w:t>
      </w:r>
      <w:r w:rsidR="00172C1B">
        <w:t xml:space="preserve">puissent achever les tâches avec un certain niveau de chalenge. Utilisant les bonnes connaissances, les bons outils et les bonnes méthodologies, les apprenants </w:t>
      </w:r>
      <w:r w:rsidR="00172C1B">
        <w:lastRenderedPageBreak/>
        <w:t xml:space="preserve">identifient les options à disposition et peuvent ainsi choisir la bonne action à réaliser grâce au PGI. De ce fait, dans les premiers temps de la simulation, les apprenants cherchent des conseils plutôt axé technique tandis qu’au fur et à mesure que la partie avance, ils cherchent des conseils plutôt tactiques sur comment exploiter le système d’information pour achever leurs objectifs </w:t>
      </w:r>
      <w:r w:rsidR="00172C1B">
        <w:fldChar w:fldCharType="begin" w:fldLock="1"/>
      </w:r>
      <w:r w:rsidR="00022545">
        <w:instrText>ADDIN CSL_CITATION { "citationItems" : [ { "id" : "ITEM-1", "itemData" : { "ISBN" : "15393585", "PMID" : "60635511", "abstract" : "Executive Summary Enterprise Resource Planning (ERP) systems are commercial software packages that enable the integration of transactions-oriented data and business processes throughout an organization. Most of the world's largest organizations have already adopted an ERP system, and many mid-size organizations are turning to them as well. The implementation of an ERP system presents some major training challenges. Organizations devote significant portions of their implementation budgets to training and organizational change management interventions. Industry experts recommend that up to 20% of an implementation budget be devoted to adequately preparing managers and users. Studies also show a low return on investment for this type of training as it makes it difficult for knowledge workers to teach how to transfer what is learned in training to real-life jobs. Inadequate and ineffective training has the potential to seriously limit value realization. In that context, this paper presents ERPsim, a business simulation training approach developed at HEC Montr\u00e9al in which the only interface between participants and the game is a real-life enterprise system (SAP). ERPsim recreates a realistic business environment that allows learners to develop IT competencies and skills in a setting that reflects the true complexity of the business world. This simulation approach is now used in over 100 universities and a dozen Fortune 1000 organizations. Yet, our experience shows that trainers need to approach simulation game training with a different attitude. This paper addresses the challenges faced by IT trainers in adapting to this innovative training approach. Based on our many training experiences, this paper provides instructors with guidelines to create a learning environment where learners have a reduced risk of making mistakes, to provide scaffolds that help learners build self confidence, and to help learners reflect on their mistakes, speculate on root causes, and intelligently design alternative solutions. Instructors trained with this approach report significant improvements in student evaluation, learner motivation, attendance, and engagement as well as increased learner competence with the technology. These guidelines can be transferred to a variety of other educational fields in which trainers are migrating towards a more active educational approach. [ABSTRACT FROM PUBLISHER] Copyright of Journal of Information Technology Education is the property of Infor\u2026", "author" : [ { "dropping-particle" : "", "family" : "L\u00e9ger", "given" : "Pierre-Majorique", "non-dropping-particle" : "", "parse-names" : false, "suffix" : "" }, { "dropping-particle" : "", "family" : "Feldstein", "given" : "Harvey D", "non-dropping-particle" : "", "parse-names" : false, "suffix" : "" }, { "dropping-particle" : "", "family" : "Babin", "given" : "Gilbert", "non-dropping-particle" : "", "parse-names" : false, "suffix" : "" }, { "dropping-particle" : "", "family" : "Charland", "given" : "Patrick", "non-dropping-particle" : "", "parse-names" : false, "suffix" : "" }, { "dropping-particle" : "", "family" : "Robert", "given" : "Jacques", "non-dropping-particle" : "", "parse-names" : false, "suffix" : "" }, { "dropping-particle" : "", "family" : "Lyle", "given" : "Derick", "non-dropping-particle" : "", "parse-names" : false, "suffix" : "" } ], "container-title" : "Journal of Information Technology Education", "id" : "ITEM-1", "issued" : { "date-parts" : [ [ "2011" ] ] }, "page" : "39-53", "title" : "Business simulation training in information technology education: Guidelines for new approaches in IT training", "type" : "article-journal", "volume" : "10" }, "uris" : [ "http://www.mendeley.com/documents/?uuid=3f9f4a83-1c4b-4b4c-bd48-f8323d55f80f" ] } ], "mendeley" : { "formattedCitation" : "(L\u00e9ger et al., 2011)", "plainTextFormattedCitation" : "(L\u00e9ger et al., 2011)", "previouslyFormattedCitation" : "(L\u00e9ger et al., 2011)" }, "properties" : { "noteIndex" : 0 }, "schema" : "https://github.com/citation-style-language/schema/raw/master/csl-citation.json" }</w:instrText>
      </w:r>
      <w:r w:rsidR="00172C1B">
        <w:fldChar w:fldCharType="separate"/>
      </w:r>
      <w:r w:rsidR="00172C1B" w:rsidRPr="00172C1B">
        <w:rPr>
          <w:noProof/>
        </w:rPr>
        <w:t>(Léger et al., 2011)</w:t>
      </w:r>
      <w:r w:rsidR="00172C1B">
        <w:fldChar w:fldCharType="end"/>
      </w:r>
      <w:r w:rsidR="00172C1B">
        <w:t>.</w:t>
      </w:r>
    </w:p>
    <w:p w14:paraId="67546E7E" w14:textId="75017A23" w:rsidR="00546463" w:rsidRDefault="00853D97" w:rsidP="00DD1E85">
      <w:pPr>
        <w:pStyle w:val="tbtitre3"/>
        <w:outlineLvl w:val="0"/>
      </w:pPr>
      <w:bookmarkStart w:id="15" w:name="_Toc454061725"/>
      <w:r>
        <w:t>Les scénarios</w:t>
      </w:r>
      <w:bookmarkEnd w:id="15"/>
    </w:p>
    <w:p w14:paraId="71B3B9A3" w14:textId="77777777" w:rsidR="00853D97" w:rsidRDefault="00853D97" w:rsidP="00853D97">
      <w:pPr>
        <w:pStyle w:val="tbnormal"/>
      </w:pPr>
      <w:r>
        <w:t xml:space="preserve">ERPSim® propose trois scénarios « Manufacturing », « Logistics » et « Distribution » plus un dernier « Fashion » qui sera bientôt accessible. </w:t>
      </w:r>
    </w:p>
    <w:p w14:paraId="7F58D9DC" w14:textId="71F446FC" w:rsidR="00853D97" w:rsidRDefault="00853D97" w:rsidP="00752AFD">
      <w:pPr>
        <w:pStyle w:val="tbnormal"/>
      </w:pPr>
      <w:r>
        <w:rPr>
          <w:noProof/>
          <w:lang w:val="fr-FR" w:eastAsia="fr-FR"/>
        </w:rPr>
        <w:drawing>
          <wp:inline distT="0" distB="0" distL="0" distR="0" wp14:anchorId="43543067" wp14:editId="1C125816">
            <wp:extent cx="4679950" cy="1344295"/>
            <wp:effectExtent l="0" t="0" r="0" b="190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apture d’écran 2016-05-21 à 16.58.43.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679950" cy="1344295"/>
                    </a:xfrm>
                    <a:prstGeom prst="rect">
                      <a:avLst/>
                    </a:prstGeom>
                  </pic:spPr>
                </pic:pic>
              </a:graphicData>
            </a:graphic>
          </wp:inline>
        </w:drawing>
      </w:r>
    </w:p>
    <w:p w14:paraId="483CDC8F" w14:textId="0D45B466" w:rsidR="008834E8" w:rsidRDefault="008834E8" w:rsidP="00DD1E85">
      <w:pPr>
        <w:pStyle w:val="tbnormal"/>
        <w:jc w:val="right"/>
        <w:outlineLvl w:val="0"/>
      </w:pPr>
      <w:r>
        <w:t>Figure X : Scénarios proposés par ERPSim®</w:t>
      </w:r>
      <w:r>
        <w:rPr>
          <w:rStyle w:val="Appelnotedebasdep"/>
        </w:rPr>
        <w:footnoteReference w:id="6"/>
      </w:r>
    </w:p>
    <w:p w14:paraId="696579E0" w14:textId="11E15CD8" w:rsidR="00853D97" w:rsidRDefault="00853D97" w:rsidP="00853D97">
      <w:pPr>
        <w:pStyle w:val="tbnormal"/>
      </w:pPr>
      <w:r>
        <w:t>Chacun d’entre eux ont leur</w:t>
      </w:r>
      <w:r w:rsidR="00EE2D50">
        <w:t>s</w:t>
      </w:r>
      <w:r>
        <w:t xml:space="preserve"> propre</w:t>
      </w:r>
      <w:r w:rsidR="00EE2D50">
        <w:t>s</w:t>
      </w:r>
      <w:r>
        <w:t xml:space="preserve"> spécificité</w:t>
      </w:r>
      <w:r w:rsidR="00EE2D50">
        <w:t>s</w:t>
      </w:r>
      <w:r>
        <w:t xml:space="preserve"> métier</w:t>
      </w:r>
      <w:r w:rsidR="00EE2D50">
        <w:t>s</w:t>
      </w:r>
      <w:r>
        <w:t xml:space="preserve"> que les apprenants devront </w:t>
      </w:r>
      <w:r w:rsidR="00EE2D50">
        <w:t>maîtriser</w:t>
      </w:r>
      <w:r>
        <w:t xml:space="preserve"> dans une moindre mesure pour </w:t>
      </w:r>
      <w:r w:rsidR="00EE2D50">
        <w:t xml:space="preserve">pouvoir </w:t>
      </w:r>
      <w:r>
        <w:t xml:space="preserve">y jouer. Cependant, au-delà de cela, trois principaux objectifs pédagogiques </w:t>
      </w:r>
      <w:r w:rsidR="00EE2D50">
        <w:t xml:space="preserve">à couvrir </w:t>
      </w:r>
      <w:r>
        <w:t>peuvent être mentionnés :</w:t>
      </w:r>
    </w:p>
    <w:p w14:paraId="352545A4" w14:textId="17079A20" w:rsidR="00853D97" w:rsidRDefault="00853D97" w:rsidP="00040851">
      <w:pPr>
        <w:pStyle w:val="tbnormal"/>
        <w:numPr>
          <w:ilvl w:val="0"/>
          <w:numId w:val="14"/>
        </w:numPr>
      </w:pPr>
      <w:r>
        <w:t>Développer en pratiquant, de la compréhension sur les concepts sous-jacents aux systèmes d’entreprise.</w:t>
      </w:r>
    </w:p>
    <w:p w14:paraId="19B0852F" w14:textId="6E6B77AB" w:rsidR="00853D97" w:rsidRDefault="00853D97" w:rsidP="00040851">
      <w:pPr>
        <w:pStyle w:val="tbnormal"/>
        <w:numPr>
          <w:ilvl w:val="0"/>
          <w:numId w:val="14"/>
        </w:numPr>
      </w:pPr>
      <w:r>
        <w:t>Comprendre les bénéfices qu’ont les entreprises à être intégrée dans un système informatique.</w:t>
      </w:r>
    </w:p>
    <w:p w14:paraId="6EBD4776" w14:textId="25F05A37" w:rsidR="00853D97" w:rsidRDefault="00853D97" w:rsidP="00040851">
      <w:pPr>
        <w:pStyle w:val="tbnormal"/>
        <w:numPr>
          <w:ilvl w:val="0"/>
          <w:numId w:val="14"/>
        </w:numPr>
      </w:pPr>
      <w:r>
        <w:t>Développer des compétences sur un PGI. SAP® en l’occurrence.</w:t>
      </w:r>
    </w:p>
    <w:p w14:paraId="03590778" w14:textId="1A536793" w:rsidR="00546463" w:rsidRDefault="00853D97" w:rsidP="00DD1E85">
      <w:pPr>
        <w:pStyle w:val="tbtitre3"/>
        <w:outlineLvl w:val="0"/>
      </w:pPr>
      <w:bookmarkStart w:id="16" w:name="_Toc454061726"/>
      <w:r>
        <w:t>Le matériel fournit</w:t>
      </w:r>
      <w:bookmarkEnd w:id="16"/>
    </w:p>
    <w:p w14:paraId="0CB93D42" w14:textId="67BABC1A" w:rsidR="00853D97" w:rsidRDefault="008834E8" w:rsidP="00853D97">
      <w:pPr>
        <w:pStyle w:val="tbnormal"/>
      </w:pPr>
      <w:r>
        <w:t>ERPSim® fournit des supports afin de comprendre les scénarios qu’ils proposent. Voici le type de fourniture qui sont accessible lorsqu’on adhère au programme d’apprentissage d’ERPSim® :</w:t>
      </w:r>
    </w:p>
    <w:p w14:paraId="01CF24B0" w14:textId="7C6E8720" w:rsidR="008834E8" w:rsidRDefault="008834E8" w:rsidP="00752AFD">
      <w:pPr>
        <w:pStyle w:val="tbnormal"/>
      </w:pPr>
      <w:r>
        <w:rPr>
          <w:noProof/>
          <w:lang w:val="fr-FR" w:eastAsia="fr-FR"/>
        </w:rPr>
        <w:lastRenderedPageBreak/>
        <w:drawing>
          <wp:inline distT="0" distB="0" distL="0" distR="0" wp14:anchorId="3742C7C3" wp14:editId="301C2884">
            <wp:extent cx="4679950" cy="2506345"/>
            <wp:effectExtent l="0" t="0" r="0" b="8255"/>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apture d’écran 2016-05-21 à 17.00.56.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679950" cy="2506345"/>
                    </a:xfrm>
                    <a:prstGeom prst="rect">
                      <a:avLst/>
                    </a:prstGeom>
                  </pic:spPr>
                </pic:pic>
              </a:graphicData>
            </a:graphic>
          </wp:inline>
        </w:drawing>
      </w:r>
    </w:p>
    <w:p w14:paraId="29D86990" w14:textId="17D8009C" w:rsidR="008834E8" w:rsidRDefault="008834E8" w:rsidP="00DD1E85">
      <w:pPr>
        <w:pStyle w:val="tbnormal"/>
        <w:jc w:val="right"/>
        <w:outlineLvl w:val="0"/>
      </w:pPr>
      <w:r>
        <w:t>Figure X : Scénarios proposés par ERPSim®</w:t>
      </w:r>
      <w:r>
        <w:rPr>
          <w:rStyle w:val="Appelnotedebasdep"/>
        </w:rPr>
        <w:footnoteReference w:id="7"/>
      </w:r>
    </w:p>
    <w:p w14:paraId="5F34E325" w14:textId="064EAF3C" w:rsidR="00CA1EA5" w:rsidRDefault="00CA1EA5" w:rsidP="00CA1EA5">
      <w:pPr>
        <w:pStyle w:val="tbnormal"/>
      </w:pPr>
      <w:r>
        <w:t>Les professeurs ont accès à des notes s</w:t>
      </w:r>
      <w:r w:rsidR="00852526">
        <w:t>ur les manières d’enseigner à l’aide de</w:t>
      </w:r>
      <w:r w:rsidR="00696E8D">
        <w:t xml:space="preserve"> la solution. Mais aussi</w:t>
      </w:r>
      <w:r>
        <w:t xml:space="preserve"> des vidéos, les fichiers de configuration propre à chaque scénario, des manuels d’apprentissage et des articles</w:t>
      </w:r>
      <w:r w:rsidR="00696E8D">
        <w:t xml:space="preserve"> de recherche relatif au domaine.</w:t>
      </w:r>
    </w:p>
    <w:p w14:paraId="5F8BA792" w14:textId="1786E456" w:rsidR="00696E8D" w:rsidRDefault="00696E8D" w:rsidP="00CA1EA5">
      <w:pPr>
        <w:pStyle w:val="tbnormal"/>
      </w:pPr>
      <w:r>
        <w:t>Les participants ont quant à eux accès à plusieurs types de supports. Des résumés tenants sur 1 à 2 pages A4. Ils présentent de manière concise les éléments du scénario et le processus à couvrir. Une présentation commerciale du scénario sous forme de présentation Power Point. La documentation intégrale du scénario avec la description métier mais aussi technique avec les éléments du PGI présentés.</w:t>
      </w:r>
    </w:p>
    <w:p w14:paraId="47CFC804" w14:textId="1E4E4653" w:rsidR="00A376EA" w:rsidRDefault="00A376EA" w:rsidP="00A376EA">
      <w:pPr>
        <w:pStyle w:val="tbtitre1"/>
      </w:pPr>
      <w:bookmarkStart w:id="17" w:name="_Toc454061727"/>
      <w:r>
        <w:t>Interfaces de programmation</w:t>
      </w:r>
      <w:bookmarkEnd w:id="17"/>
    </w:p>
    <w:p w14:paraId="5D78D1DD" w14:textId="41D9E427" w:rsidR="006E0588" w:rsidRPr="00A376EA" w:rsidRDefault="006E0588" w:rsidP="006E0588">
      <w:pPr>
        <w:pStyle w:val="tbnormal"/>
      </w:pPr>
      <w:r>
        <w:t>Parler ici de ce qu’est-ce une api et quels sont ses buts (s’affranchir de la complexité et permettre une interoperabilité de langage)</w:t>
      </w:r>
    </w:p>
    <w:p w14:paraId="38DC5CF9" w14:textId="77777777" w:rsidR="00F2693B" w:rsidRDefault="00F2693B" w:rsidP="00DD1E85">
      <w:pPr>
        <w:pStyle w:val="tbtitre1"/>
        <w:outlineLvl w:val="0"/>
      </w:pPr>
      <w:bookmarkStart w:id="18" w:name="_Toc454061728"/>
      <w:r>
        <w:t>Les progiciels de gestion intégrés</w:t>
      </w:r>
      <w:bookmarkEnd w:id="18"/>
    </w:p>
    <w:p w14:paraId="0A66FCB6" w14:textId="32B613CA" w:rsidR="00F37856" w:rsidRDefault="00F37856" w:rsidP="00F37856">
      <w:pPr>
        <w:pStyle w:val="tbnormal"/>
      </w:pPr>
      <w:r>
        <w:t xml:space="preserve">Ce sont sans aucuns doutes un </w:t>
      </w:r>
      <w:r w:rsidR="00BD5781">
        <w:t>des éléments centraux</w:t>
      </w:r>
      <w:r>
        <w:t xml:space="preserve"> du travail. Ces artéfacts </w:t>
      </w:r>
      <w:r w:rsidR="00BD5781">
        <w:t>informatiques</w:t>
      </w:r>
      <w:r>
        <w:t xml:space="preserve"> sont de plus en plus utilisés dans les entreprises. Le marché des éditeurs est très fourni et lorsqu’on cherche son PGI, cela devient vitre très compliqué tant l’offre est dense.</w:t>
      </w:r>
    </w:p>
    <w:p w14:paraId="3B611CC1" w14:textId="77777777" w:rsidR="00BD5781" w:rsidRDefault="00F37856" w:rsidP="00F37856">
      <w:pPr>
        <w:pStyle w:val="tbnormal"/>
      </w:pPr>
      <w:r>
        <w:t xml:space="preserve">Ce chapitre a pour vocation de présenter de manière </w:t>
      </w:r>
      <w:r w:rsidR="00BD5781">
        <w:t>concise</w:t>
      </w:r>
      <w:r>
        <w:t xml:space="preserve"> les éléments à connaître </w:t>
      </w:r>
      <w:r w:rsidR="00BD5781">
        <w:t>lorsqu’on parle de PGI.</w:t>
      </w:r>
    </w:p>
    <w:p w14:paraId="77B6EDF9" w14:textId="47B208C5" w:rsidR="00F37856" w:rsidRDefault="00BD5781" w:rsidP="00F37856">
      <w:pPr>
        <w:pStyle w:val="tbnormal"/>
      </w:pPr>
      <w:r>
        <w:t>De plus, il est important de prendre en considération que le travail préliminaire avait pour objectif de discerner si Odoo® était le candidat favori pour ce projet. Cet objectif a été que très peu détaillé et c’est pourquoi, nous prenons le temps de présenter trois grands acteurs dans le domaine du PGI pour PME.</w:t>
      </w:r>
    </w:p>
    <w:p w14:paraId="78E79B63" w14:textId="77777777" w:rsidR="00F2693B" w:rsidRDefault="00F2693B" w:rsidP="00DD1E85">
      <w:pPr>
        <w:pStyle w:val="tbtitre2"/>
        <w:outlineLvl w:val="0"/>
      </w:pPr>
      <w:bookmarkStart w:id="19" w:name="_Toc454061729"/>
      <w:r>
        <w:lastRenderedPageBreak/>
        <w:t>Principales caractéristiques</w:t>
      </w:r>
      <w:bookmarkEnd w:id="19"/>
    </w:p>
    <w:p w14:paraId="68412A7C" w14:textId="020481C6" w:rsidR="00F2693B" w:rsidRDefault="00F2693B" w:rsidP="00F2693B">
      <w:pPr>
        <w:pStyle w:val="tbnormal"/>
        <w:spacing w:before="120" w:after="120"/>
      </w:pPr>
      <w:r>
        <w:t>Afin d’attribuer l’étique</w:t>
      </w:r>
      <w:r w:rsidR="006661A7">
        <w:t>tte « PGI » à un progiciel, l’</w:t>
      </w:r>
      <w:r>
        <w:t>artéfact doit respecter un certain nombre de caractéristiques minimales :</w:t>
      </w:r>
    </w:p>
    <w:p w14:paraId="2707CB43" w14:textId="77777777" w:rsidR="00F2693B" w:rsidRDefault="00F2693B" w:rsidP="00040851">
      <w:pPr>
        <w:pStyle w:val="tbnormal"/>
        <w:numPr>
          <w:ilvl w:val="0"/>
          <w:numId w:val="4"/>
        </w:numPr>
        <w:spacing w:before="120" w:after="120"/>
      </w:pPr>
      <w:r>
        <w:t>Gestion effective de plusieurs domaines de l’entreprise par des modules intégrés susceptibles d’assurer une collaboration de processus.</w:t>
      </w:r>
    </w:p>
    <w:p w14:paraId="710D989C" w14:textId="77777777" w:rsidR="00F2693B" w:rsidRDefault="00F2693B" w:rsidP="00040851">
      <w:pPr>
        <w:pStyle w:val="tbnormal"/>
        <w:numPr>
          <w:ilvl w:val="0"/>
          <w:numId w:val="4"/>
        </w:numPr>
        <w:spacing w:before="120" w:after="120"/>
      </w:pPr>
      <w:r>
        <w:t>Existence d’un référentiel unique de données.</w:t>
      </w:r>
    </w:p>
    <w:p w14:paraId="31A49F9E" w14:textId="77777777" w:rsidR="005F2F96" w:rsidRDefault="00F2693B" w:rsidP="00040851">
      <w:pPr>
        <w:pStyle w:val="tbnormal"/>
        <w:numPr>
          <w:ilvl w:val="0"/>
          <w:numId w:val="4"/>
        </w:numPr>
      </w:pPr>
      <w:r>
        <w:t xml:space="preserve">Adaptations rapides aux règles de </w:t>
      </w:r>
      <w:r w:rsidR="005F2F96">
        <w:t>fonctionnement de l’entreprise.</w:t>
      </w:r>
    </w:p>
    <w:p w14:paraId="138C4F7C" w14:textId="77777777" w:rsidR="005F2F96" w:rsidRDefault="00F2693B" w:rsidP="00040851">
      <w:pPr>
        <w:pStyle w:val="tbnormal"/>
        <w:numPr>
          <w:ilvl w:val="0"/>
          <w:numId w:val="4"/>
        </w:numPr>
      </w:pPr>
      <w:r>
        <w:t>Unicité d’administration du sous-système applicatif.</w:t>
      </w:r>
    </w:p>
    <w:p w14:paraId="08D20EC8" w14:textId="77777777" w:rsidR="005F2F96" w:rsidRDefault="00F2693B" w:rsidP="00040851">
      <w:pPr>
        <w:pStyle w:val="tbnormal"/>
        <w:numPr>
          <w:ilvl w:val="0"/>
          <w:numId w:val="4"/>
        </w:numPr>
      </w:pPr>
      <w:r>
        <w:t>Uniformisation des IHM.</w:t>
      </w:r>
    </w:p>
    <w:p w14:paraId="7D8DD41D" w14:textId="77777777" w:rsidR="00F2693B" w:rsidRDefault="00F2693B" w:rsidP="00040851">
      <w:pPr>
        <w:pStyle w:val="tbnormal"/>
        <w:numPr>
          <w:ilvl w:val="0"/>
          <w:numId w:val="4"/>
        </w:numPr>
        <w:spacing w:before="120" w:after="120"/>
      </w:pPr>
      <w:r>
        <w:t>Existence d’outils de développement ou de personnalisation de compléments applicatifs.</w:t>
      </w:r>
    </w:p>
    <w:p w14:paraId="450F44FC" w14:textId="0B02BFC7" w:rsidR="00F2693B" w:rsidRDefault="00F2693B" w:rsidP="00F2693B">
      <w:pPr>
        <w:pStyle w:val="tbnormal"/>
        <w:spacing w:before="120" w:after="120"/>
      </w:pPr>
      <w:r>
        <w:t xml:space="preserve">Une solution qui ne répond pas au trois premiers critères n’est pas </w:t>
      </w:r>
      <w:r w:rsidR="00F928A5">
        <w:t xml:space="preserve">un PGI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t>.</w:t>
      </w:r>
    </w:p>
    <w:p w14:paraId="75D6597A" w14:textId="3643E01D" w:rsidR="00F2693B" w:rsidRDefault="00F2693B" w:rsidP="00DD1E85">
      <w:pPr>
        <w:pStyle w:val="tbtitre2"/>
        <w:outlineLvl w:val="0"/>
      </w:pPr>
      <w:bookmarkStart w:id="20" w:name="_Toc454061730"/>
      <w:r>
        <w:t>Motivations</w:t>
      </w:r>
      <w:r w:rsidR="00AA36A7">
        <w:t xml:space="preserve"> d’acquisition</w:t>
      </w:r>
      <w:bookmarkEnd w:id="20"/>
    </w:p>
    <w:p w14:paraId="3B3386AC" w14:textId="77777777" w:rsidR="00F2693B" w:rsidRDefault="00F2693B" w:rsidP="00F2693B">
      <w:pPr>
        <w:pStyle w:val="tbnormal"/>
        <w:spacing w:before="120" w:after="120"/>
      </w:pPr>
      <w:r>
        <w:t>Pourquoi les entreprises sont sensiblement intéressées à l’implantation d’un progiciel de gestion intégré dans leur système d’information ?</w:t>
      </w:r>
    </w:p>
    <w:p w14:paraId="42C236F2" w14:textId="77777777" w:rsidR="00F2693B" w:rsidRDefault="00F2693B" w:rsidP="00F2693B">
      <w:pPr>
        <w:pStyle w:val="tbnormal"/>
        <w:spacing w:before="120" w:after="120"/>
      </w:pPr>
      <w:r>
        <w:t>Tout d’abord, il est important de mentionner que le PGI permet de soutenir tous les processus d’une entreprise. Ce sont des solutions destinées à une multitude de société. Les processus sont généralisés et standardisés selon des bonnes pratiques émises par des spécialistes métier. Les sociétés qui décident de soutenir leurs opérations grâce à ce type d’outils informatique s’affranchissent donc des questions du type : « Est-ce que je travaille de la bonne manière ? ».</w:t>
      </w:r>
    </w:p>
    <w:p w14:paraId="2FC2C02D" w14:textId="77777777" w:rsidR="00F2693B" w:rsidRDefault="00F2693B" w:rsidP="00F2693B">
      <w:pPr>
        <w:pStyle w:val="tbnormal"/>
        <w:spacing w:before="120" w:after="120"/>
      </w:pPr>
      <w:r>
        <w:t>De plus, il offre un endroit unique où se situent les données. Par exemple, prenons deux départements étroitement liés, les ventes et la comptabilité. Le client A achète un de nos produits. Le département des ventes manipule un enregistrement de la base de données centrale pour créer le devis, créer la commande, un bon de livraison, etc. Lorsque le département comptabilité génère la facture, elle utilise le même enregistrement. C’est une plus-value indéniable. Si les ventes effectuent une modification sur l’enregistrement du client A, comme une modification d’adresse, le département comptabilité a aussi accès à cette mise à jour.</w:t>
      </w:r>
    </w:p>
    <w:p w14:paraId="5D534527" w14:textId="77777777" w:rsidR="00F2693B" w:rsidRDefault="00F2693B" w:rsidP="00F2693B">
      <w:pPr>
        <w:pStyle w:val="tbnormal"/>
        <w:spacing w:before="120" w:after="120"/>
      </w:pPr>
      <w:r>
        <w:t>C’est l’une des principales forces des PGI. Sans cela, vous êtes obligé d’investir dans des développements d’interface de communication entre vos différents outils informatiques.</w:t>
      </w:r>
    </w:p>
    <w:p w14:paraId="5E90DBF5" w14:textId="77777777" w:rsidR="00F2693B" w:rsidRDefault="00F2693B" w:rsidP="005F2F96">
      <w:pPr>
        <w:pStyle w:val="tbnormal"/>
      </w:pPr>
      <w:r>
        <w:t>Voyons ce dont à quoi ressemble le système d’informati</w:t>
      </w:r>
      <w:r w:rsidR="005F2F96">
        <w:t>ons d’une entreprise sans PGI :</w:t>
      </w:r>
    </w:p>
    <w:p w14:paraId="76532A54" w14:textId="77777777" w:rsidR="005F2F96" w:rsidRDefault="005F2F96" w:rsidP="00752AFD">
      <w:pPr>
        <w:pStyle w:val="tbnormal"/>
      </w:pPr>
      <w:r>
        <w:rPr>
          <w:noProof/>
          <w:lang w:val="fr-FR" w:eastAsia="fr-FR"/>
        </w:rPr>
        <w:lastRenderedPageBreak/>
        <w:drawing>
          <wp:inline distT="0" distB="0" distL="0" distR="0" wp14:anchorId="573C7EC4" wp14:editId="46D810E0">
            <wp:extent cx="4676140" cy="2438400"/>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apture d’écran 2016-05-17 à 08.40.02.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676140" cy="2438400"/>
                    </a:xfrm>
                    <a:prstGeom prst="rect">
                      <a:avLst/>
                    </a:prstGeom>
                  </pic:spPr>
                </pic:pic>
              </a:graphicData>
            </a:graphic>
          </wp:inline>
        </w:drawing>
      </w:r>
    </w:p>
    <w:p w14:paraId="6F8BE108" w14:textId="77777777" w:rsidR="00F2693B" w:rsidRDefault="00F2693B" w:rsidP="00F2693B">
      <w:pPr>
        <w:pStyle w:val="tbnormal"/>
        <w:spacing w:before="120" w:after="120"/>
      </w:pPr>
      <w:r>
        <w:t>On peut voir que les fonctions vente et comptabilité possèdent chacune leur base de données et leur outil informatique. De ce fait, il va falloir gérer la communication – mis en évidence – pour avoir deux bases de données qui exploitent les mêmes données. C’est sur ce point, qu’il va falloir investir des efforts afin de développer une interface d’échanges.</w:t>
      </w:r>
    </w:p>
    <w:p w14:paraId="6444EE4F" w14:textId="77777777" w:rsidR="00F2693B" w:rsidRDefault="00F2693B" w:rsidP="005F2F96">
      <w:pPr>
        <w:pStyle w:val="tbnormal"/>
      </w:pPr>
      <w:r>
        <w:t xml:space="preserve">Grâce aux PGI, cette contrainte de </w:t>
      </w:r>
      <w:r w:rsidR="005F2F96">
        <w:t>silos fonctionnels</w:t>
      </w:r>
      <w:r>
        <w:t xml:space="preserve"> n’existe plus ou alors ils sont considérablement réduits. Comme fait mention ci-dessus, toutes les données sont centralisées et tou</w:t>
      </w:r>
      <w:r w:rsidR="005F2F96">
        <w:t>s les processus sont couverts :</w:t>
      </w:r>
    </w:p>
    <w:p w14:paraId="43773706" w14:textId="77777777" w:rsidR="005F2F96" w:rsidRDefault="005F2F96" w:rsidP="00752AFD">
      <w:pPr>
        <w:pStyle w:val="tbnormal"/>
      </w:pPr>
      <w:r>
        <w:rPr>
          <w:noProof/>
          <w:lang w:val="fr-FR" w:eastAsia="fr-FR"/>
        </w:rPr>
        <w:drawing>
          <wp:inline distT="0" distB="0" distL="0" distR="0" wp14:anchorId="6A0C3BE3" wp14:editId="72625D7C">
            <wp:extent cx="4676140" cy="2367915"/>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apture d’écran 2016-05-17 à 08.45.47.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676140" cy="2367915"/>
                    </a:xfrm>
                    <a:prstGeom prst="rect">
                      <a:avLst/>
                    </a:prstGeom>
                  </pic:spPr>
                </pic:pic>
              </a:graphicData>
            </a:graphic>
          </wp:inline>
        </w:drawing>
      </w:r>
    </w:p>
    <w:p w14:paraId="4F86B15A" w14:textId="77777777" w:rsidR="00F2693B" w:rsidRDefault="00F2693B" w:rsidP="00F2693B">
      <w:pPr>
        <w:pStyle w:val="tbnormal"/>
        <w:spacing w:before="120" w:after="120"/>
      </w:pPr>
      <w:r>
        <w:t>Certaines applications tierces (A et B) peuvent toutefois encore exister pour des besoins spécifiques propre à l’entreprise.</w:t>
      </w:r>
    </w:p>
    <w:p w14:paraId="7D4EB12B" w14:textId="77777777" w:rsidR="00F2693B" w:rsidRDefault="00F2693B" w:rsidP="00DD1E85">
      <w:pPr>
        <w:pStyle w:val="tbtitre2"/>
        <w:outlineLvl w:val="0"/>
      </w:pPr>
      <w:bookmarkStart w:id="21" w:name="_Toc454061731"/>
      <w:r>
        <w:t>Processus standardisés</w:t>
      </w:r>
      <w:bookmarkEnd w:id="21"/>
    </w:p>
    <w:p w14:paraId="4EEFB8E7" w14:textId="4A909A99" w:rsidR="00F2693B" w:rsidRDefault="00F2693B" w:rsidP="00F2693B">
      <w:pPr>
        <w:pStyle w:val="tbnormal"/>
        <w:spacing w:before="120" w:after="120"/>
      </w:pPr>
      <w:r>
        <w:t>Nous l’avons mentionné précédemment, un PGI met en œuvre « Des processus respectant les bonnes pratiques reconnues pa</w:t>
      </w:r>
      <w:r w:rsidR="00F928A5">
        <w:t xml:space="preserve">r les experts »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t>.</w:t>
      </w:r>
    </w:p>
    <w:p w14:paraId="5D95608A" w14:textId="77777777" w:rsidR="00F2693B" w:rsidRDefault="00F2693B" w:rsidP="005F2F96">
      <w:pPr>
        <w:pStyle w:val="tbnormal"/>
      </w:pPr>
      <w:r>
        <w:t>De ce fait, nous pouvons généraliser les flux d’informations qui circulent dans l’entr</w:t>
      </w:r>
      <w:r w:rsidR="005F2F96">
        <w:t>eprise de la manière suivante :</w:t>
      </w:r>
    </w:p>
    <w:p w14:paraId="46A57A2E" w14:textId="77777777" w:rsidR="005F2F96" w:rsidRDefault="005F2F96" w:rsidP="0064603E">
      <w:pPr>
        <w:pStyle w:val="tbnormal"/>
        <w:spacing w:before="120" w:after="120"/>
        <w:jc w:val="center"/>
      </w:pPr>
      <w:r>
        <w:rPr>
          <w:noProof/>
          <w:lang w:val="fr-FR" w:eastAsia="fr-FR"/>
        </w:rPr>
        <w:lastRenderedPageBreak/>
        <w:drawing>
          <wp:inline distT="0" distB="0" distL="0" distR="0" wp14:anchorId="42A95F13" wp14:editId="76B12DA5">
            <wp:extent cx="3439348" cy="3600000"/>
            <wp:effectExtent l="0" t="0" r="0" b="6985"/>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apture d’écran 2016-05-17 à 09.19.51.png"/>
                    <pic:cNvPicPr/>
                  </pic:nvPicPr>
                  <pic:blipFill>
                    <a:blip r:embed="rId20">
                      <a:extLst>
                        <a:ext uri="{28A0092B-C50C-407E-A947-70E740481C1C}">
                          <a14:useLocalDpi xmlns:a14="http://schemas.microsoft.com/office/drawing/2010/main" val="0"/>
                        </a:ext>
                      </a:extLst>
                    </a:blip>
                    <a:stretch>
                      <a:fillRect/>
                    </a:stretch>
                  </pic:blipFill>
                  <pic:spPr>
                    <a:xfrm>
                      <a:off x="0" y="0"/>
                      <a:ext cx="3439348" cy="3600000"/>
                    </a:xfrm>
                    <a:prstGeom prst="rect">
                      <a:avLst/>
                    </a:prstGeom>
                  </pic:spPr>
                </pic:pic>
              </a:graphicData>
            </a:graphic>
          </wp:inline>
        </w:drawing>
      </w:r>
    </w:p>
    <w:p w14:paraId="554D0DB4" w14:textId="77777777" w:rsidR="00F2693B" w:rsidRDefault="00F2693B" w:rsidP="00F2693B">
      <w:pPr>
        <w:pStyle w:val="tbnormal"/>
        <w:spacing w:before="120" w:after="120"/>
      </w:pPr>
      <w:r>
        <w:t>Au niveau de l’approvisionnement, le processus est : créer une demande d’achat, effectuer la commande, réceptionner la marchandise commandée, effectuer un contrôle – qualité et facture – puis régler le du.</w:t>
      </w:r>
    </w:p>
    <w:p w14:paraId="081387D0" w14:textId="77777777" w:rsidR="00F2693B" w:rsidRDefault="00F2693B" w:rsidP="00F2693B">
      <w:pPr>
        <w:pStyle w:val="tbnormal"/>
        <w:spacing w:before="120" w:after="120"/>
      </w:pPr>
      <w:r>
        <w:t>Pour les ventes, le processus est : créer un devis pour un client, lorsque celui-ci l’accepte, créer la commande, créer un bon d’expédition, expédier les produits, facturer et comptabiliser le paiement.</w:t>
      </w:r>
    </w:p>
    <w:p w14:paraId="704DECBC" w14:textId="77777777" w:rsidR="00F2693B" w:rsidRDefault="00F2693B" w:rsidP="00F2693B">
      <w:pPr>
        <w:pStyle w:val="tbnormal"/>
        <w:spacing w:before="120" w:after="120"/>
      </w:pPr>
      <w:r>
        <w:t>Ces processus se retrouvent dans tous PGI du marché qui se respectent. Dans la suite de nos démarches, nous exploitons ces processus dans Odoo®, tels qu’ils sont présentés ici.</w:t>
      </w:r>
    </w:p>
    <w:p w14:paraId="787FCEA5" w14:textId="77777777" w:rsidR="00F2693B" w:rsidRDefault="00F2693B" w:rsidP="00DD1E85">
      <w:pPr>
        <w:pStyle w:val="tbtitre2"/>
        <w:outlineLvl w:val="0"/>
      </w:pPr>
      <w:bookmarkStart w:id="22" w:name="_Toc454061732"/>
      <w:r>
        <w:t>Type de consommation</w:t>
      </w:r>
      <w:bookmarkEnd w:id="22"/>
    </w:p>
    <w:p w14:paraId="5A2794F0" w14:textId="77777777" w:rsidR="00F2693B" w:rsidRDefault="00F2693B" w:rsidP="00F2693B">
      <w:pPr>
        <w:pStyle w:val="tbnormal"/>
        <w:spacing w:before="120" w:after="120"/>
      </w:pPr>
      <w:r>
        <w:t>Lorsqu’une société décide d’investir dans un PGI, elle se retrouve assez rapidement face à un choix d’implémentation. Acquérir la solution ou la louer ? Telle est la question à se poser.</w:t>
      </w:r>
    </w:p>
    <w:p w14:paraId="3B89A4E9" w14:textId="77777777" w:rsidR="00F2693B" w:rsidRDefault="00F2693B" w:rsidP="00F2693B">
      <w:pPr>
        <w:pStyle w:val="tbnormal"/>
        <w:spacing w:before="120" w:after="120"/>
      </w:pPr>
      <w:r>
        <w:t>En effet, les éditeurs de solution proposent la consommation de ses services par différents biais. Les sociétés peuvent choisir d’installer la solution dans leur propre infrastructure, de louer un espace dans un datacenter afin d’y héberger la solution ou alors de louer le service sur la base d’un contrat de service (SLA) avec l’éditeur.</w:t>
      </w:r>
    </w:p>
    <w:p w14:paraId="2A8863CD" w14:textId="77777777" w:rsidR="00F2693B" w:rsidRDefault="00F2693B" w:rsidP="00F2693B">
      <w:pPr>
        <w:pStyle w:val="tbnormal"/>
        <w:spacing w:before="120" w:after="120"/>
      </w:pPr>
      <w:r>
        <w:t>Détaillons quelque peu ces trois modes dans les chapitres qui suivent.</w:t>
      </w:r>
    </w:p>
    <w:p w14:paraId="4D696B31" w14:textId="77777777" w:rsidR="00F2693B" w:rsidRDefault="00F2693B" w:rsidP="00DD1E85">
      <w:pPr>
        <w:pStyle w:val="tbtitre3"/>
        <w:outlineLvl w:val="0"/>
      </w:pPr>
      <w:bookmarkStart w:id="23" w:name="_Toc454061733"/>
      <w:r>
        <w:t>On-premises</w:t>
      </w:r>
      <w:bookmarkEnd w:id="23"/>
    </w:p>
    <w:p w14:paraId="604207B9" w14:textId="7C6FE243" w:rsidR="00F2693B" w:rsidRDefault="00F2693B" w:rsidP="00F2693B">
      <w:pPr>
        <w:pStyle w:val="tbnormal"/>
        <w:spacing w:before="120" w:after="120"/>
      </w:pPr>
      <w:r>
        <w:t xml:space="preserve">L’entreprise achète la licence et devient donc seul propriétaire du progiciel et d’un numéro de série bien distinct. Elle l’installe dans son propre </w:t>
      </w:r>
      <w:r>
        <w:lastRenderedPageBreak/>
        <w:t xml:space="preserve">environnement informatique et assure par ses propres moyens son exploitation et </w:t>
      </w:r>
      <w:r w:rsidR="00F928A5">
        <w:t xml:space="preserve">sa maintenance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t>.</w:t>
      </w:r>
    </w:p>
    <w:p w14:paraId="602F24A3" w14:textId="77777777" w:rsidR="00F2693B" w:rsidRDefault="00F2693B" w:rsidP="00DD1E85">
      <w:pPr>
        <w:pStyle w:val="tbtitre3"/>
        <w:outlineLvl w:val="0"/>
      </w:pPr>
      <w:bookmarkStart w:id="24" w:name="_Toc454061734"/>
      <w:r>
        <w:t>Application Service Provider</w:t>
      </w:r>
      <w:bookmarkEnd w:id="24"/>
    </w:p>
    <w:p w14:paraId="0B9D78A7" w14:textId="77777777" w:rsidR="00F2693B" w:rsidRDefault="00F2693B" w:rsidP="00F2693B">
      <w:pPr>
        <w:pStyle w:val="tbnormal"/>
        <w:spacing w:before="120" w:after="120"/>
      </w:pPr>
      <w:r>
        <w:t>Lorsque la société n’a pas les budgets nécessaires pour investir dans la mise en place d’une infrastructure informatique propre, elle tend à héberger ses besoins chez un tiers indépendant.</w:t>
      </w:r>
    </w:p>
    <w:p w14:paraId="332A66AD" w14:textId="1490F3B5" w:rsidR="00F2693B" w:rsidRDefault="00F2693B" w:rsidP="00F2693B">
      <w:pPr>
        <w:pStyle w:val="tbnormal"/>
        <w:spacing w:before="120" w:after="120"/>
      </w:pPr>
      <w:r>
        <w:t xml:space="preserve">L’entreprise est propriétaire du progiciel mais elle sous-traite son installation, son exploitation et sa maintenance à une entreprise de </w:t>
      </w:r>
      <w:r w:rsidR="00F928A5">
        <w:t xml:space="preserve">service tierce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t>.</w:t>
      </w:r>
    </w:p>
    <w:p w14:paraId="7CB1C3AD" w14:textId="77777777" w:rsidR="00F2693B" w:rsidRDefault="00F2693B" w:rsidP="00F2693B">
      <w:pPr>
        <w:pStyle w:val="tbnormal"/>
        <w:spacing w:before="120" w:after="120"/>
      </w:pPr>
      <w:r>
        <w:t>Citons les avantages de ce type de consommation :</w:t>
      </w:r>
    </w:p>
    <w:p w14:paraId="4AACB2F7" w14:textId="5EAAC22D" w:rsidR="00F2693B" w:rsidRDefault="00F2693B" w:rsidP="00F2693B">
      <w:pPr>
        <w:pStyle w:val="tbnormal"/>
        <w:spacing w:before="120" w:after="120"/>
      </w:pPr>
      <w:r>
        <w:t>« Le mode ASP peut permettre un déploiement plus rapide dans l'entreprise, en épargnant les coûts et délais associés à la mise en place d'une infrastructure technique (serveurs, réseau, logiciels de base...). Les problèmes d'intégration de l'application sur l'architecture du client sont dans une certaine mesure éliminés. Il est fréquent toutefois, que l'on ait besoin d'interfaces, permettant d'échanger automatiquement des données entre l'ASP et les autres applications du système d'information de l'entreprise cliente. ». Ainsi que les désavantages : « Le client doit accepter de confier à son ASP des données critiques de l'entreprise, telle la base de ses collaborateurs (ne serait-ce que pour contrôle d'authentification), les bases de données Client, Produits, Fou</w:t>
      </w:r>
      <w:r w:rsidR="00F928A5">
        <w:t xml:space="preserve">rnisseurs... » </w:t>
      </w:r>
      <w:r w:rsidR="00F928A5">
        <w:fldChar w:fldCharType="begin" w:fldLock="1"/>
      </w:r>
      <w:r w:rsidR="00C64621">
        <w:instrText>ADDIN CSL_CITATION { "citationItems" : [ { "id" : "ITEM-1", "itemData" : { "URL" : "https://fr.wikipedia.org/wiki/Fournisseur_de_services_d%27applications#Avantages", "accessed" : { "date-parts" : [ [ "2016", "5", "16" ] ] }, "author" : [ { "dropping-particle" : "", "family" : "Wikip\u00e9dia", "given" : "", "non-dropping-particle" : "", "parse-names" : false, "suffix" : "" } ], "id" : "ITEM-1", "issued" : { "date-parts" : [ [ "2016" ] ] }, "title" : "Fournisseur de services d'applications", "type" : "webpage" }, "uris" : [ "http://www.mendeley.com/documents/?uuid=322913de-3d8a-38a2-abc2-c52b19473f82" ] } ], "mendeley" : { "formattedCitation" : "(Wikip\u00e9dia, 2016a)", "plainTextFormattedCitation" : "(Wikip\u00e9dia, 2016a)", "previouslyFormattedCitation" : "(Wikip\u00e9dia, 2016a)" }, "properties" : { "noteIndex" : 0 }, "schema" : "https://github.com/citation-style-language/schema/raw/master/csl-citation.json" }</w:instrText>
      </w:r>
      <w:r w:rsidR="00F928A5">
        <w:fldChar w:fldCharType="separate"/>
      </w:r>
      <w:r w:rsidR="00C64621" w:rsidRPr="00C64621">
        <w:rPr>
          <w:noProof/>
        </w:rPr>
        <w:t>(Wikipédia, 2016a)</w:t>
      </w:r>
      <w:r w:rsidR="00F928A5">
        <w:fldChar w:fldCharType="end"/>
      </w:r>
      <w:r>
        <w:t>.</w:t>
      </w:r>
    </w:p>
    <w:p w14:paraId="5E5A95F4" w14:textId="77777777" w:rsidR="00F2693B" w:rsidRDefault="00F2693B" w:rsidP="00DD1E85">
      <w:pPr>
        <w:pStyle w:val="tbtitre3"/>
        <w:outlineLvl w:val="0"/>
      </w:pPr>
      <w:bookmarkStart w:id="25" w:name="_Toc454061735"/>
      <w:r>
        <w:t>Software as a Service</w:t>
      </w:r>
      <w:bookmarkEnd w:id="25"/>
    </w:p>
    <w:p w14:paraId="5437A4E1" w14:textId="37EE73FB" w:rsidR="00F2693B" w:rsidRDefault="00F2693B" w:rsidP="00F2693B">
      <w:pPr>
        <w:pStyle w:val="tbnormal"/>
        <w:spacing w:before="120" w:after="120"/>
      </w:pPr>
      <w:r>
        <w:t>Le service est loué. Le client paie pour ce qu’il consomme uniquement. « L’entreprise n’est pas propriétaire du progiciel mais elle le loue, sur la base d’un contrat d’abonnement périodique, un</w:t>
      </w:r>
      <w:r w:rsidR="00F928A5">
        <w:t xml:space="preserve"> service auprès de l’éditeur »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t>.</w:t>
      </w:r>
    </w:p>
    <w:p w14:paraId="75BD3383" w14:textId="77777777" w:rsidR="00F2693B" w:rsidRDefault="00F2693B" w:rsidP="00F2693B">
      <w:pPr>
        <w:pStyle w:val="tbnormal"/>
        <w:spacing w:before="120" w:after="120"/>
      </w:pPr>
      <w:r>
        <w:t>De cette manière, l’entreprise n’a pas besoin d’investir dans des infrastructures propriétaires et donc éviter les charges inhérentes à la maintenance d’une infrastructure privée.</w:t>
      </w:r>
    </w:p>
    <w:p w14:paraId="766E1861" w14:textId="77777777" w:rsidR="00F2693B" w:rsidRDefault="00F2693B" w:rsidP="00F2693B">
      <w:pPr>
        <w:pStyle w:val="tbnormal"/>
        <w:spacing w:before="120" w:after="120"/>
      </w:pPr>
      <w:r>
        <w:t>Pour l’éditeur, c’est aussi un gain en terme de productivité. La maintenance du socle applicatif est faite à un seul endroit sur les serveurs qui fournissent le service à l’ensemble des clients.</w:t>
      </w:r>
    </w:p>
    <w:p w14:paraId="78AA41BD" w14:textId="77777777" w:rsidR="00F2693B" w:rsidRDefault="00F2693B" w:rsidP="00DD1E85">
      <w:pPr>
        <w:pStyle w:val="tbtitre2"/>
        <w:outlineLvl w:val="0"/>
      </w:pPr>
      <w:bookmarkStart w:id="26" w:name="_Toc454061736"/>
      <w:r>
        <w:t>Considérations techniques</w:t>
      </w:r>
      <w:bookmarkEnd w:id="26"/>
    </w:p>
    <w:p w14:paraId="36A8DD48" w14:textId="77777777" w:rsidR="00F2693B" w:rsidRDefault="00F2693B" w:rsidP="00DD1E85">
      <w:pPr>
        <w:pStyle w:val="tbtitre3"/>
        <w:outlineLvl w:val="0"/>
      </w:pPr>
      <w:bookmarkStart w:id="27" w:name="_Toc454061737"/>
      <w:r>
        <w:t>Modularité</w:t>
      </w:r>
      <w:bookmarkEnd w:id="27"/>
    </w:p>
    <w:p w14:paraId="073DE31C" w14:textId="77777777" w:rsidR="00F2693B" w:rsidRDefault="00F2693B" w:rsidP="00DD1E85">
      <w:pPr>
        <w:pStyle w:val="tbtitre3"/>
        <w:outlineLvl w:val="0"/>
      </w:pPr>
      <w:bookmarkStart w:id="28" w:name="_Toc454061738"/>
      <w:r>
        <w:t>Données centralisées</w:t>
      </w:r>
      <w:bookmarkEnd w:id="28"/>
    </w:p>
    <w:p w14:paraId="2958A4A7" w14:textId="58D587A9" w:rsidR="000B28D7" w:rsidRDefault="000B28D7" w:rsidP="000B28D7">
      <w:pPr>
        <w:pStyle w:val="tbnormal"/>
      </w:pPr>
      <w:r>
        <w:br w:type="page"/>
      </w:r>
    </w:p>
    <w:p w14:paraId="6C3E5561" w14:textId="23D6A056" w:rsidR="00F2693B" w:rsidRDefault="00F2693B" w:rsidP="00DD1E85">
      <w:pPr>
        <w:pStyle w:val="tbtitre2"/>
        <w:outlineLvl w:val="0"/>
      </w:pPr>
      <w:bookmarkStart w:id="29" w:name="_Toc454061739"/>
      <w:r>
        <w:lastRenderedPageBreak/>
        <w:t>Odoo</w:t>
      </w:r>
      <w:r w:rsidR="00C64621">
        <w:t>®</w:t>
      </w:r>
      <w:bookmarkEnd w:id="29"/>
    </w:p>
    <w:p w14:paraId="1A5B0A9F" w14:textId="1B2E64AD" w:rsidR="00C64621" w:rsidRDefault="00C64621" w:rsidP="00C64621">
      <w:pPr>
        <w:pStyle w:val="tbnormal"/>
      </w:pPr>
      <w:r>
        <w:t>Odoo®, « anciennement OpenERP</w:t>
      </w:r>
      <w:r w:rsidRPr="00C64621">
        <w:t xml:space="preserve"> et Tiny ERP, est initialement un progiciel open-source de gestion intégré comprenant de très nombreux modules permettant de simplifier la gestion d’entreprise dans son ensemble. Le logiciel est utilisé par plus de deux millions d’utilisateurs pour gérer leurs entreprises à travers le monde</w:t>
      </w:r>
      <w:r>
        <w:t xml:space="preserve"> » </w:t>
      </w:r>
      <w:r>
        <w:fldChar w:fldCharType="begin" w:fldLock="1"/>
      </w:r>
      <w:r>
        <w:instrText>ADDIN CSL_CITATION { "citationItems" : [ { "id" : "ITEM-1", "itemData" : { "URL" : "https://fr.wikipedia.org/wiki/Odoo", "accessed" : { "date-parts" : [ [ "2016", "5", "23" ] ] }, "author" : [ { "dropping-particle" : "", "family" : "Wikip\u00e9dia", "given" : "", "non-dropping-particle" : "", "parse-names" : false, "suffix" : "" } ], "container-title" : "2016-05-11", "id" : "ITEM-1", "issued" : { "date-parts" : [ [ "2016" ] ] }, "title" : "Odoo", "type" : "webpage" }, "uris" : [ "http://www.mendeley.com/documents/?uuid=4b759ed3-ab20-47cb-8b3a-6daf0a3e9c5c" ] } ], "mendeley" : { "formattedCitation" : "(Wikip\u00e9dia, 2016b)", "plainTextFormattedCitation" : "(Wikip\u00e9dia, 2016b)", "previouslyFormattedCitation" : "(Wikip\u00e9dia, 2016b)" }, "properties" : { "noteIndex" : 0 }, "schema" : "https://github.com/citation-style-language/schema/raw/master/csl-citation.json" }</w:instrText>
      </w:r>
      <w:r>
        <w:fldChar w:fldCharType="separate"/>
      </w:r>
      <w:r w:rsidRPr="00C64621">
        <w:rPr>
          <w:noProof/>
        </w:rPr>
        <w:t>(Wikipédia, 2016b)</w:t>
      </w:r>
      <w:r>
        <w:fldChar w:fldCharType="end"/>
      </w:r>
      <w:r>
        <w:t xml:space="preserve">. Mais c’est aussi « est un logiciel libre disponible en trois versions, deux sont locales tandis que la troisième est hébergée dans le Cloud. Plus de 7’300 applications sont disponibles grâces aux développements de Odoo S.A et de sa communauté. ... Dans cette solution hautement modulaire, chaque opération de l’entreprise peut se faire via une application dédiée. Ceci permet aux entreprises en pleine croissance de commencer avec quelques apps et ensuite d’en adopter d’autres en fonction de ses besoins qui changent et évoluent. » </w:t>
      </w:r>
      <w:r>
        <w:fldChar w:fldCharType="begin" w:fldLock="1"/>
      </w:r>
      <w:r w:rsidR="00BE2EB2">
        <w:instrText>ADDIN CSL_CITATION { "citationItems" : [ { "id" : "ITEM-1", "itemData" : { "author" : [ { "dropping-particle" : "", "family" : "Odoo S.A", "given" : "", "non-dropping-particle" : "", "parse-names" : false, "suffix" : "" } ], "id" : "ITEM-1", "issued" : { "date-parts" : [ [ "2016" ] ] }, "page" : "16", "title" : "Comparatif des ERPs pour PME: Microsoft Dynamics, Sage &amp; Odoo", "type" : "article-journal" }, "uris" : [ "http://www.mendeley.com/documents/?uuid=e9f5bd6c-1dd7-4c4d-97b9-eff734a9c109" ] } ], "mendeley" : { "formattedCitation" : "(Odoo S.A, 2016)", "plainTextFormattedCitation" : "(Odoo S.A, 2016)", "previouslyFormattedCitation" : "(Odoo S.A, 2016)" }, "properties" : { "noteIndex" : 0 }, "schema" : "https://github.com/citation-style-language/schema/raw/master/csl-citation.json" }</w:instrText>
      </w:r>
      <w:r>
        <w:fldChar w:fldCharType="separate"/>
      </w:r>
      <w:r w:rsidRPr="00C64621">
        <w:rPr>
          <w:noProof/>
        </w:rPr>
        <w:t>(Odoo S.A, 2016)</w:t>
      </w:r>
      <w:r>
        <w:fldChar w:fldCharType="end"/>
      </w:r>
      <w:r>
        <w:t>.</w:t>
      </w:r>
    </w:p>
    <w:p w14:paraId="6590DE88" w14:textId="5AC4DE34" w:rsidR="00C64621" w:rsidRDefault="00B80892" w:rsidP="00C64621">
      <w:pPr>
        <w:pStyle w:val="tbnormal"/>
      </w:pPr>
      <w:r>
        <w:t>Odoo® en quelques chiffres c’est aussi :</w:t>
      </w:r>
    </w:p>
    <w:p w14:paraId="4D8D543F" w14:textId="3EE715AD" w:rsidR="00B80892" w:rsidRDefault="00457655" w:rsidP="00752AFD">
      <w:pPr>
        <w:pStyle w:val="tbnormal"/>
      </w:pPr>
      <w:r>
        <w:rPr>
          <w:noProof/>
          <w:lang w:val="fr-FR" w:eastAsia="fr-FR"/>
        </w:rPr>
        <w:drawing>
          <wp:inline distT="0" distB="0" distL="0" distR="0" wp14:anchorId="42377506" wp14:editId="3B1CB115">
            <wp:extent cx="4679950" cy="1068705"/>
            <wp:effectExtent l="0" t="0" r="0" b="0"/>
            <wp:docPr id="33" name="Imag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Capture d’écran 2016-05-26 à 20.15.01.png"/>
                    <pic:cNvPicPr/>
                  </pic:nvPicPr>
                  <pic:blipFill>
                    <a:blip r:embed="rId21" cstate="print">
                      <a:extLst>
                        <a:ext uri="{BEBA8EAE-BF5A-486C-A8C5-ECC9F3942E4B}">
                          <a14:imgProps xmlns:a14="http://schemas.microsoft.com/office/drawing/2010/main">
                            <a14:imgLayer r:embed="rId22">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4679950" cy="1068705"/>
                    </a:xfrm>
                    <a:prstGeom prst="rect">
                      <a:avLst/>
                    </a:prstGeom>
                  </pic:spPr>
                </pic:pic>
              </a:graphicData>
            </a:graphic>
          </wp:inline>
        </w:drawing>
      </w:r>
    </w:p>
    <w:p w14:paraId="1A4A01F7" w14:textId="256DE24F" w:rsidR="00BE2EB2" w:rsidRPr="00C64621" w:rsidRDefault="00BE2EB2" w:rsidP="00C64621">
      <w:pPr>
        <w:pStyle w:val="tbnormal"/>
      </w:pPr>
      <w:r>
        <w:t xml:space="preserve">Figure X : Partenaires, </w:t>
      </w:r>
      <w:r w:rsidR="00457655">
        <w:t xml:space="preserve">utilisateurs, pays et </w:t>
      </w:r>
      <w:r>
        <w:t>applications d</w:t>
      </w:r>
      <w:r w:rsidR="00457655">
        <w:t>isponibles dans le store</w:t>
      </w:r>
      <w:r>
        <w:t xml:space="preserve"> </w:t>
      </w:r>
      <w:r>
        <w:fldChar w:fldCharType="begin" w:fldLock="1"/>
      </w:r>
      <w:r w:rsidR="00694B6D">
        <w:instrText>ADDIN CSL_CITATION { "citationItems" : [ { "id" : "ITEM-1", "itemData" : { "author" : [ { "dropping-particle" : "", "family" : "Odoo S.A", "given" : "", "non-dropping-particle" : "", "parse-names" : false, "suffix" : "" } ], "id" : "ITEM-1", "issued" : { "date-parts" : [ [ "2016" ] ] }, "page" : "16", "title" : "Comparatif des ERPs pour PME: Microsoft Dynamics, Sage &amp; Odoo", "type" : "article-journal" }, "uris" : [ "http://www.mendeley.com/documents/?uuid=e9f5bd6c-1dd7-4c4d-97b9-eff734a9c109" ] } ], "mendeley" : { "formattedCitation" : "(Odoo S.A, 2016)", "plainTextFormattedCitation" : "(Odoo S.A, 2016)", "previouslyFormattedCitation" : "(Odoo S.A, 2016)" }, "properties" : { "noteIndex" : 0 }, "schema" : "https://github.com/citation-style-language/schema/raw/master/csl-citation.json" }</w:instrText>
      </w:r>
      <w:r>
        <w:fldChar w:fldCharType="separate"/>
      </w:r>
      <w:r w:rsidRPr="00BE2EB2">
        <w:rPr>
          <w:noProof/>
        </w:rPr>
        <w:t>(Odoo S.A, 2016)</w:t>
      </w:r>
      <w:r>
        <w:fldChar w:fldCharType="end"/>
      </w:r>
      <w:r>
        <w:t>.</w:t>
      </w:r>
    </w:p>
    <w:p w14:paraId="597C9D8E" w14:textId="1CB53212" w:rsidR="006D1153" w:rsidRDefault="006D1153" w:rsidP="00DD1E85">
      <w:pPr>
        <w:pStyle w:val="tbtitre3"/>
        <w:outlineLvl w:val="0"/>
      </w:pPr>
      <w:bookmarkStart w:id="30" w:name="_Toc454061740"/>
      <w:r>
        <w:t>Couverture fonctionnel</w:t>
      </w:r>
      <w:bookmarkEnd w:id="30"/>
    </w:p>
    <w:p w14:paraId="3AFC973D" w14:textId="30F07743" w:rsidR="00EC7675" w:rsidRDefault="00EC7675" w:rsidP="00EC7675">
      <w:pPr>
        <w:pStyle w:val="tbnormal"/>
      </w:pPr>
      <w:r>
        <w:t xml:space="preserve">Odoo® </w:t>
      </w:r>
      <w:r w:rsidR="00A7413C">
        <w:t xml:space="preserve">est très riche en applications dont toutes </w:t>
      </w:r>
      <w:r>
        <w:t>ont une responsabilité bien précise comme en témoigne cette phrase « One need, one App. Expand as you grow »</w:t>
      </w:r>
      <w:r>
        <w:rPr>
          <w:rStyle w:val="Appelnotedebasdep"/>
        </w:rPr>
        <w:footnoteReference w:id="8"/>
      </w:r>
      <w:r>
        <w:t xml:space="preserve">. Leur </w:t>
      </w:r>
      <w:r w:rsidR="00A7413C">
        <w:t>philosophie</w:t>
      </w:r>
      <w:r>
        <w:t xml:space="preserve"> est de proposer une application pour un besoin métier spécifique. Et d’après nos premiers tests effectués durant la phase préparatoire à ce travail, cela fonctionne bien. Pour donner un aperçu de l’offre, voici quelques possibilités d’applications :</w:t>
      </w:r>
    </w:p>
    <w:p w14:paraId="61CF3374" w14:textId="406E8055" w:rsidR="00EA52F1" w:rsidRDefault="00EA52F1" w:rsidP="00EC7675">
      <w:pPr>
        <w:pStyle w:val="tbnormal"/>
      </w:pPr>
      <w:r>
        <w:rPr>
          <w:noProof/>
          <w:lang w:val="fr-FR" w:eastAsia="fr-FR"/>
        </w:rPr>
        <w:drawing>
          <wp:inline distT="0" distB="0" distL="0" distR="0" wp14:anchorId="6A3E15E4" wp14:editId="2083FB1E">
            <wp:extent cx="4679950" cy="1528445"/>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apture d’écran 2016-05-24 à 09.43.05.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679950" cy="1528445"/>
                    </a:xfrm>
                    <a:prstGeom prst="rect">
                      <a:avLst/>
                    </a:prstGeom>
                  </pic:spPr>
                </pic:pic>
              </a:graphicData>
            </a:graphic>
          </wp:inline>
        </w:drawing>
      </w:r>
    </w:p>
    <w:p w14:paraId="0245619A" w14:textId="71591B35" w:rsidR="00EA52F1" w:rsidRDefault="00EA52F1" w:rsidP="00EC7675">
      <w:pPr>
        <w:pStyle w:val="tbnormal"/>
      </w:pPr>
      <w:r>
        <w:t>Figure X : Applications proposées par Odoo® plus les applications tierces (lien inférieur) (</w:t>
      </w:r>
      <w:r w:rsidRPr="00EA52F1">
        <w:t>https://www.odoo.com/fr_FR/</w:t>
      </w:r>
      <w:r>
        <w:t>)</w:t>
      </w:r>
    </w:p>
    <w:p w14:paraId="494B85CE" w14:textId="77777777" w:rsidR="00EA52F1" w:rsidRDefault="00EA52F1" w:rsidP="00EC7675">
      <w:pPr>
        <w:pStyle w:val="tbnormal"/>
      </w:pPr>
    </w:p>
    <w:p w14:paraId="2E5E4A86" w14:textId="35FF0585" w:rsidR="00F2693B" w:rsidRDefault="002A426E" w:rsidP="00DD1E85">
      <w:pPr>
        <w:pStyle w:val="tbtitre3"/>
        <w:outlineLvl w:val="0"/>
      </w:pPr>
      <w:bookmarkStart w:id="31" w:name="_Toc454061741"/>
      <w:r>
        <w:lastRenderedPageBreak/>
        <w:t>Comparatif des PGI pour PME</w:t>
      </w:r>
      <w:bookmarkEnd w:id="31"/>
    </w:p>
    <w:p w14:paraId="09AD6CF6" w14:textId="2B5A5EAF" w:rsidR="000B28D7" w:rsidRDefault="000B28D7" w:rsidP="000B28D7">
      <w:pPr>
        <w:pStyle w:val="tbnormal"/>
      </w:pPr>
      <w:r>
        <w:t>La comparaison que propose Odoo SA porte sur trois PGI qui cible le même marché de clientèle, les petites et moyennes entreprises. Nous trouvons dans ce comparatif les solutions suivantes :</w:t>
      </w:r>
    </w:p>
    <w:p w14:paraId="00B97DDE" w14:textId="69C5A44F" w:rsidR="000B28D7" w:rsidRDefault="000B28D7" w:rsidP="00384F46">
      <w:pPr>
        <w:pStyle w:val="tbnormal"/>
        <w:numPr>
          <w:ilvl w:val="0"/>
          <w:numId w:val="20"/>
        </w:numPr>
      </w:pPr>
      <w:r>
        <w:t>Odoo Online</w:t>
      </w:r>
    </w:p>
    <w:p w14:paraId="6F8B4049" w14:textId="1229F55D" w:rsidR="000B28D7" w:rsidRDefault="000B28D7" w:rsidP="00384F46">
      <w:pPr>
        <w:pStyle w:val="tbnormal"/>
        <w:numPr>
          <w:ilvl w:val="0"/>
          <w:numId w:val="20"/>
        </w:numPr>
      </w:pPr>
      <w:r>
        <w:t>Microsoft Dynamics NAV</w:t>
      </w:r>
    </w:p>
    <w:p w14:paraId="61945266" w14:textId="71945B51" w:rsidR="000B28D7" w:rsidRDefault="000B28D7" w:rsidP="00384F46">
      <w:pPr>
        <w:pStyle w:val="tbnormal"/>
        <w:numPr>
          <w:ilvl w:val="0"/>
          <w:numId w:val="20"/>
        </w:numPr>
      </w:pPr>
      <w:r>
        <w:t>Sage 100 Entreprise i7</w:t>
      </w:r>
    </w:p>
    <w:p w14:paraId="591D44EE" w14:textId="1CFCFD27" w:rsidR="000B28D7" w:rsidRPr="000B28D7" w:rsidRDefault="000B28D7" w:rsidP="000B28D7">
      <w:pPr>
        <w:pStyle w:val="tbnormal"/>
      </w:pPr>
      <w:r>
        <w:t xml:space="preserve">Tout d’abord, une courte introduction au positionnement des principaux acteurs du marché </w:t>
      </w:r>
      <w:r w:rsidR="002D27E8">
        <w:t xml:space="preserve">des </w:t>
      </w:r>
      <w:r>
        <w:t>PGI</w:t>
      </w:r>
      <w:r w:rsidR="002D27E8">
        <w:t>,</w:t>
      </w:r>
      <w:r>
        <w:t xml:space="preserve"> tous types de clientèle</w:t>
      </w:r>
      <w:r w:rsidR="002D27E8">
        <w:t xml:space="preserve"> confondus</w:t>
      </w:r>
      <w:r>
        <w:t xml:space="preserve">. Les deux axes analysés sont en ordonné l’importance de la couverture fonctionnelle et en abscisse la capacité à être intuitif et sympathique à l’utilisation </w:t>
      </w:r>
      <w:r w:rsidR="002D27E8">
        <w:t>que l’on en fait tous les</w:t>
      </w:r>
      <w:r>
        <w:t xml:space="preserve"> jours. Nous voyons qu’Odoo® se positionne de manière</w:t>
      </w:r>
      <w:r w:rsidR="002D27E8">
        <w:t xml:space="preserve"> intéressante et sur un marché peu développé :</w:t>
      </w:r>
    </w:p>
    <w:p w14:paraId="18BC36E7" w14:textId="2B66E252" w:rsidR="00EA52F1" w:rsidRDefault="00EA52F1" w:rsidP="000A3F84">
      <w:pPr>
        <w:pStyle w:val="tbnormal"/>
        <w:jc w:val="center"/>
      </w:pPr>
      <w:r>
        <w:rPr>
          <w:noProof/>
          <w:lang w:val="fr-FR" w:eastAsia="fr-FR"/>
        </w:rPr>
        <w:drawing>
          <wp:inline distT="0" distB="0" distL="0" distR="0" wp14:anchorId="250535EA" wp14:editId="201E782A">
            <wp:extent cx="2880000" cy="2184423"/>
            <wp:effectExtent l="0" t="0" r="0" b="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apture d’écran 2016-05-24 à 09.40.29.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880000" cy="2184423"/>
                    </a:xfrm>
                    <a:prstGeom prst="rect">
                      <a:avLst/>
                    </a:prstGeom>
                  </pic:spPr>
                </pic:pic>
              </a:graphicData>
            </a:graphic>
          </wp:inline>
        </w:drawing>
      </w:r>
    </w:p>
    <w:p w14:paraId="1FC153B2" w14:textId="40F1B9F7" w:rsidR="00EA52F1" w:rsidRDefault="00EA52F1" w:rsidP="00DD1E85">
      <w:pPr>
        <w:pStyle w:val="tbnormal"/>
        <w:outlineLvl w:val="0"/>
      </w:pPr>
      <w:r>
        <w:t xml:space="preserve">Figure X : </w:t>
      </w:r>
      <w:hyperlink r:id="rId25" w:history="1">
        <w:r w:rsidR="000B28D7" w:rsidRPr="00E47733">
          <w:rPr>
            <w:rStyle w:val="Lienhypertexte"/>
          </w:rPr>
          <w:t>https://www.odoo.com/fr_FR/</w:t>
        </w:r>
      </w:hyperlink>
    </w:p>
    <w:p w14:paraId="7F3EFD85" w14:textId="77777777" w:rsidR="003A05DE" w:rsidRDefault="000B28D7" w:rsidP="00EA52F1">
      <w:pPr>
        <w:pStyle w:val="tbnormal"/>
      </w:pPr>
      <w:r>
        <w:t>En terme de couverture fonctionnelle</w:t>
      </w:r>
      <w:r w:rsidR="002B1A93">
        <w:t xml:space="preserve">, </w:t>
      </w:r>
      <w:r w:rsidR="009F621E">
        <w:t>voici une présentation des différences entre les trois PGI s</w:t>
      </w:r>
      <w:r w:rsidR="003A05DE">
        <w:t>électionnés pour la comparaison :</w:t>
      </w:r>
    </w:p>
    <w:p w14:paraId="061BD5E5" w14:textId="36A13F4B" w:rsidR="003A05DE" w:rsidRDefault="003A05DE" w:rsidP="00384F46">
      <w:pPr>
        <w:pStyle w:val="tbnormal"/>
        <w:numPr>
          <w:ilvl w:val="0"/>
          <w:numId w:val="32"/>
        </w:numPr>
      </w:pPr>
      <w:r>
        <w:t>Microsoft® Dynamics NAV®</w:t>
      </w:r>
    </w:p>
    <w:p w14:paraId="6305F750" w14:textId="07B8F7D6" w:rsidR="003A05DE" w:rsidRDefault="003A05DE" w:rsidP="00384F46">
      <w:pPr>
        <w:pStyle w:val="tbnormal"/>
        <w:numPr>
          <w:ilvl w:val="0"/>
          <w:numId w:val="32"/>
        </w:numPr>
      </w:pPr>
      <w:r>
        <w:t>Sage® 100 Entreprise i7</w:t>
      </w:r>
    </w:p>
    <w:p w14:paraId="48553401" w14:textId="1B33F3D5" w:rsidR="003A05DE" w:rsidRDefault="003A05DE" w:rsidP="00384F46">
      <w:pPr>
        <w:pStyle w:val="tbnormal"/>
        <w:numPr>
          <w:ilvl w:val="0"/>
          <w:numId w:val="32"/>
        </w:numPr>
      </w:pPr>
      <w:r>
        <w:t>Odoo® Online</w:t>
      </w:r>
    </w:p>
    <w:p w14:paraId="7B07A45E" w14:textId="11DC09F6" w:rsidR="000B28D7" w:rsidRDefault="002B1A93" w:rsidP="00EA52F1">
      <w:pPr>
        <w:pStyle w:val="tbnormal"/>
      </w:pPr>
      <w:r>
        <w:t>Nous présentons qu’une partie du comparatif</w:t>
      </w:r>
      <w:r w:rsidR="00694B6D">
        <w:t xml:space="preserve"> </w:t>
      </w:r>
      <w:r w:rsidR="00694B6D">
        <w:fldChar w:fldCharType="begin" w:fldLock="1"/>
      </w:r>
      <w:r w:rsidR="00694B6D">
        <w:instrText>ADDIN CSL_CITATION { "citationItems" : [ { "id" : "ITEM-1", "itemData" : { "author" : [ { "dropping-particle" : "", "family" : "Odoo S.A", "given" : "", "non-dropping-particle" : "", "parse-names" : false, "suffix" : "" } ], "id" : "ITEM-1", "issued" : { "date-parts" : [ [ "2016" ] ] }, "page" : "16", "title" : "Comparatif des ERPs pour PME: Microsoft Dynamics, Sage &amp; Odoo", "type" : "article-journal" }, "uris" : [ "http://www.mendeley.com/documents/?uuid=e9f5bd6c-1dd7-4c4d-97b9-eff734a9c109" ] } ], "mendeley" : { "formattedCitation" : "(Odoo S.A, 2016)", "plainTextFormattedCitation" : "(Odoo S.A, 2016)" }, "properties" : { "noteIndex" : 0 }, "schema" : "https://github.com/citation-style-language/schema/raw/master/csl-citation.json" }</w:instrText>
      </w:r>
      <w:r w:rsidR="00694B6D">
        <w:fldChar w:fldCharType="separate"/>
      </w:r>
      <w:r w:rsidR="00694B6D" w:rsidRPr="00694B6D">
        <w:rPr>
          <w:noProof/>
        </w:rPr>
        <w:t>(Odoo S.A, 2016)</w:t>
      </w:r>
      <w:r w:rsidR="00694B6D">
        <w:fldChar w:fldCharType="end"/>
      </w:r>
      <w:r>
        <w:t xml:space="preserve"> pour ne pas encombré notre article de paragraphe inutile.</w:t>
      </w:r>
      <w:r w:rsidR="00694B6D">
        <w:t xml:space="preserve"> Autres considérations sur cette étude, elle a été menée par Odoo SA c’est donc avec une certaine réserve qu’il faut interpréter ces résultats. Cependant, nous avons vérifié dans Odoo® les éléments présentés.</w:t>
      </w:r>
    </w:p>
    <w:p w14:paraId="2365D5C8" w14:textId="3668E9BF" w:rsidR="003A05DE" w:rsidRDefault="003A05DE" w:rsidP="003A05DE">
      <w:pPr>
        <w:pStyle w:val="tbtitre4"/>
      </w:pPr>
      <w:bookmarkStart w:id="32" w:name="_Toc454061742"/>
      <w:r>
        <w:t>Fonction des ventes</w:t>
      </w:r>
      <w:bookmarkEnd w:id="32"/>
    </w:p>
    <w:tbl>
      <w:tblPr>
        <w:tblStyle w:val="Grilledetableauclaire"/>
        <w:tblW w:w="5321" w:type="pct"/>
        <w:tblLook w:val="04A0" w:firstRow="1" w:lastRow="0" w:firstColumn="1" w:lastColumn="0" w:noHBand="0" w:noVBand="1"/>
      </w:tblPr>
      <w:tblGrid>
        <w:gridCol w:w="3402"/>
        <w:gridCol w:w="1477"/>
        <w:gridCol w:w="1477"/>
        <w:gridCol w:w="1477"/>
      </w:tblGrid>
      <w:tr w:rsidR="003A05DE" w:rsidRPr="003A4596" w14:paraId="5C79EB21" w14:textId="77777777" w:rsidTr="003A05DE">
        <w:trPr>
          <w:trHeight w:val="454"/>
        </w:trPr>
        <w:tc>
          <w:tcPr>
            <w:tcW w:w="3402" w:type="dxa"/>
            <w:shd w:val="clear" w:color="auto" w:fill="E7E6E6" w:themeFill="background2"/>
            <w:vAlign w:val="center"/>
          </w:tcPr>
          <w:p w14:paraId="22C5B6FC" w14:textId="22776D05" w:rsidR="00E53435" w:rsidRPr="00752AFD" w:rsidRDefault="00E53435" w:rsidP="003A05DE">
            <w:pPr>
              <w:pStyle w:val="tbnormal"/>
              <w:jc w:val="left"/>
              <w:rPr>
                <w:b/>
              </w:rPr>
            </w:pPr>
          </w:p>
        </w:tc>
        <w:tc>
          <w:tcPr>
            <w:tcW w:w="1477" w:type="dxa"/>
            <w:shd w:val="clear" w:color="auto" w:fill="E7E6E6" w:themeFill="background2"/>
            <w:vAlign w:val="center"/>
          </w:tcPr>
          <w:p w14:paraId="160994A7" w14:textId="5B055828" w:rsidR="00E53435" w:rsidRPr="00752AFD" w:rsidRDefault="003A05DE" w:rsidP="003A05DE">
            <w:pPr>
              <w:pStyle w:val="tbnormal"/>
              <w:jc w:val="center"/>
              <w:rPr>
                <w:b/>
              </w:rPr>
            </w:pPr>
            <w:r>
              <w:rPr>
                <w:b/>
              </w:rPr>
              <w:t>PGI 1</w:t>
            </w:r>
          </w:p>
        </w:tc>
        <w:tc>
          <w:tcPr>
            <w:tcW w:w="1477" w:type="dxa"/>
            <w:shd w:val="clear" w:color="auto" w:fill="E7E6E6" w:themeFill="background2"/>
            <w:vAlign w:val="center"/>
          </w:tcPr>
          <w:p w14:paraId="3ED65FDC" w14:textId="2A33718D" w:rsidR="00E53435" w:rsidRPr="00752AFD" w:rsidRDefault="003A05DE" w:rsidP="003A05DE">
            <w:pPr>
              <w:pStyle w:val="tbnormal"/>
              <w:jc w:val="center"/>
              <w:rPr>
                <w:b/>
              </w:rPr>
            </w:pPr>
            <w:r>
              <w:rPr>
                <w:b/>
              </w:rPr>
              <w:t>PGI 2</w:t>
            </w:r>
          </w:p>
        </w:tc>
        <w:tc>
          <w:tcPr>
            <w:tcW w:w="1477" w:type="dxa"/>
            <w:shd w:val="clear" w:color="auto" w:fill="E7E6E6" w:themeFill="background2"/>
            <w:vAlign w:val="center"/>
          </w:tcPr>
          <w:p w14:paraId="08987980" w14:textId="7FF37743" w:rsidR="00E53435" w:rsidRPr="00752AFD" w:rsidRDefault="003A05DE" w:rsidP="003A05DE">
            <w:pPr>
              <w:pStyle w:val="tbnormal"/>
              <w:jc w:val="center"/>
              <w:rPr>
                <w:b/>
              </w:rPr>
            </w:pPr>
            <w:r>
              <w:rPr>
                <w:b/>
              </w:rPr>
              <w:t>PGI 3</w:t>
            </w:r>
          </w:p>
        </w:tc>
      </w:tr>
      <w:tr w:rsidR="003A05DE" w:rsidRPr="003A4596" w14:paraId="6789D9D4" w14:textId="77777777" w:rsidTr="003A05DE">
        <w:trPr>
          <w:trHeight w:val="454"/>
        </w:trPr>
        <w:tc>
          <w:tcPr>
            <w:tcW w:w="7833" w:type="dxa"/>
            <w:gridSpan w:val="4"/>
            <w:shd w:val="clear" w:color="auto" w:fill="D0CECE" w:themeFill="background2" w:themeFillShade="E6"/>
            <w:vAlign w:val="center"/>
          </w:tcPr>
          <w:p w14:paraId="24F509E8" w14:textId="2DE77E7F" w:rsidR="003A05DE" w:rsidRPr="00752AFD" w:rsidRDefault="003A05DE" w:rsidP="003A05DE">
            <w:pPr>
              <w:pStyle w:val="tbnormal"/>
              <w:jc w:val="left"/>
              <w:rPr>
                <w:b/>
              </w:rPr>
            </w:pPr>
            <w:r>
              <w:rPr>
                <w:b/>
              </w:rPr>
              <w:t>Vente B2B</w:t>
            </w:r>
          </w:p>
        </w:tc>
      </w:tr>
      <w:tr w:rsidR="003A05DE" w:rsidRPr="003A4596" w14:paraId="1F67E049" w14:textId="77777777" w:rsidTr="00694B6D">
        <w:trPr>
          <w:trHeight w:val="454"/>
        </w:trPr>
        <w:tc>
          <w:tcPr>
            <w:tcW w:w="3402" w:type="dxa"/>
            <w:vAlign w:val="center"/>
          </w:tcPr>
          <w:p w14:paraId="4C3E43B4" w14:textId="3A335248" w:rsidR="00E53435" w:rsidRDefault="003A05DE" w:rsidP="003A05DE">
            <w:pPr>
              <w:pStyle w:val="tbnormal"/>
              <w:jc w:val="left"/>
            </w:pPr>
            <w:r>
              <w:t>Processus devis à commande</w:t>
            </w:r>
          </w:p>
        </w:tc>
        <w:tc>
          <w:tcPr>
            <w:tcW w:w="1477" w:type="dxa"/>
            <w:vAlign w:val="center"/>
          </w:tcPr>
          <w:p w14:paraId="0BB82DC1" w14:textId="5DE86142" w:rsidR="00E53435" w:rsidRDefault="003A05DE" w:rsidP="00694B6D">
            <w:pPr>
              <w:pStyle w:val="tbnormal"/>
              <w:jc w:val="center"/>
            </w:pPr>
            <w:r>
              <w:t>Oui</w:t>
            </w:r>
          </w:p>
        </w:tc>
        <w:tc>
          <w:tcPr>
            <w:tcW w:w="1477" w:type="dxa"/>
            <w:vAlign w:val="center"/>
          </w:tcPr>
          <w:p w14:paraId="6AEEA8BC" w14:textId="36E7F74B" w:rsidR="00E53435" w:rsidRDefault="003A05DE" w:rsidP="00694B6D">
            <w:pPr>
              <w:pStyle w:val="tbnormal"/>
              <w:jc w:val="center"/>
            </w:pPr>
            <w:r>
              <w:t>Oui</w:t>
            </w:r>
          </w:p>
        </w:tc>
        <w:tc>
          <w:tcPr>
            <w:tcW w:w="1477" w:type="dxa"/>
            <w:vAlign w:val="center"/>
          </w:tcPr>
          <w:p w14:paraId="688DB50F" w14:textId="7C06DBAC" w:rsidR="00E53435" w:rsidRDefault="003A05DE" w:rsidP="00694B6D">
            <w:pPr>
              <w:pStyle w:val="tbnormal"/>
              <w:jc w:val="center"/>
            </w:pPr>
            <w:r>
              <w:t>Oui</w:t>
            </w:r>
          </w:p>
        </w:tc>
      </w:tr>
      <w:tr w:rsidR="003A05DE" w:rsidRPr="003A4596" w14:paraId="6D519AC1" w14:textId="77777777" w:rsidTr="003A05DE">
        <w:trPr>
          <w:trHeight w:val="454"/>
        </w:trPr>
        <w:tc>
          <w:tcPr>
            <w:tcW w:w="7833" w:type="dxa"/>
            <w:gridSpan w:val="4"/>
            <w:shd w:val="clear" w:color="auto" w:fill="D0CECE" w:themeFill="background2" w:themeFillShade="E6"/>
            <w:vAlign w:val="center"/>
          </w:tcPr>
          <w:p w14:paraId="2A50802A" w14:textId="7061C4B7" w:rsidR="003A05DE" w:rsidRPr="003A05DE" w:rsidRDefault="003A05DE" w:rsidP="003A05DE">
            <w:pPr>
              <w:pStyle w:val="tbnormal"/>
              <w:jc w:val="left"/>
              <w:rPr>
                <w:b/>
              </w:rPr>
            </w:pPr>
            <w:r w:rsidRPr="003A05DE">
              <w:rPr>
                <w:b/>
              </w:rPr>
              <w:t>Ventes en magasin</w:t>
            </w:r>
          </w:p>
        </w:tc>
      </w:tr>
      <w:tr w:rsidR="003A05DE" w:rsidRPr="003A4596" w14:paraId="0B858AFB" w14:textId="77777777" w:rsidTr="00694B6D">
        <w:trPr>
          <w:trHeight w:val="454"/>
        </w:trPr>
        <w:tc>
          <w:tcPr>
            <w:tcW w:w="3402" w:type="dxa"/>
            <w:vAlign w:val="center"/>
          </w:tcPr>
          <w:p w14:paraId="21430F71" w14:textId="1D31882B" w:rsidR="003A05DE" w:rsidRDefault="003A05DE" w:rsidP="003A05DE">
            <w:pPr>
              <w:pStyle w:val="tbnormal"/>
              <w:jc w:val="left"/>
            </w:pPr>
            <w:r>
              <w:lastRenderedPageBreak/>
              <w:t>Point de vente</w:t>
            </w:r>
          </w:p>
        </w:tc>
        <w:tc>
          <w:tcPr>
            <w:tcW w:w="1477" w:type="dxa"/>
            <w:vAlign w:val="center"/>
          </w:tcPr>
          <w:p w14:paraId="24B413F4" w14:textId="104189F4" w:rsidR="003A05DE" w:rsidRDefault="003A05DE" w:rsidP="00694B6D">
            <w:pPr>
              <w:pStyle w:val="tbnormal"/>
              <w:jc w:val="center"/>
            </w:pPr>
            <w:r>
              <w:t>Non</w:t>
            </w:r>
          </w:p>
        </w:tc>
        <w:tc>
          <w:tcPr>
            <w:tcW w:w="1477" w:type="dxa"/>
            <w:vAlign w:val="center"/>
          </w:tcPr>
          <w:p w14:paraId="2B6E506F" w14:textId="3D560F30" w:rsidR="003A05DE" w:rsidRDefault="003A05DE" w:rsidP="00694B6D">
            <w:pPr>
              <w:pStyle w:val="tbnormal"/>
              <w:jc w:val="center"/>
            </w:pPr>
            <w:r>
              <w:t>Oui</w:t>
            </w:r>
          </w:p>
        </w:tc>
        <w:tc>
          <w:tcPr>
            <w:tcW w:w="1477" w:type="dxa"/>
            <w:vAlign w:val="center"/>
          </w:tcPr>
          <w:p w14:paraId="42106F2B" w14:textId="29916B19" w:rsidR="003A05DE" w:rsidRDefault="003A05DE" w:rsidP="00694B6D">
            <w:pPr>
              <w:pStyle w:val="tbnormal"/>
              <w:jc w:val="center"/>
            </w:pPr>
            <w:r>
              <w:t>Oui</w:t>
            </w:r>
          </w:p>
        </w:tc>
      </w:tr>
      <w:tr w:rsidR="003A05DE" w:rsidRPr="003A4596" w14:paraId="79448301" w14:textId="77777777" w:rsidTr="003A05DE">
        <w:trPr>
          <w:trHeight w:val="454"/>
        </w:trPr>
        <w:tc>
          <w:tcPr>
            <w:tcW w:w="7833" w:type="dxa"/>
            <w:gridSpan w:val="4"/>
            <w:shd w:val="clear" w:color="auto" w:fill="D0CECE" w:themeFill="background2" w:themeFillShade="E6"/>
            <w:vAlign w:val="center"/>
          </w:tcPr>
          <w:p w14:paraId="7B2C9B08" w14:textId="7D851649" w:rsidR="003A05DE" w:rsidRPr="003A05DE" w:rsidRDefault="003A05DE" w:rsidP="003A05DE">
            <w:pPr>
              <w:pStyle w:val="tbnormal"/>
              <w:jc w:val="left"/>
              <w:rPr>
                <w:b/>
              </w:rPr>
            </w:pPr>
            <w:r w:rsidRPr="003A05DE">
              <w:rPr>
                <w:b/>
              </w:rPr>
              <w:t>Ventes en ligne</w:t>
            </w:r>
          </w:p>
        </w:tc>
      </w:tr>
      <w:tr w:rsidR="003A05DE" w:rsidRPr="003A4596" w14:paraId="71F3EB2D" w14:textId="77777777" w:rsidTr="00694B6D">
        <w:trPr>
          <w:trHeight w:val="454"/>
        </w:trPr>
        <w:tc>
          <w:tcPr>
            <w:tcW w:w="3402" w:type="dxa"/>
            <w:vAlign w:val="center"/>
          </w:tcPr>
          <w:p w14:paraId="06536CE5" w14:textId="35921BE7" w:rsidR="003A05DE" w:rsidRDefault="003A05DE" w:rsidP="003A05DE">
            <w:pPr>
              <w:pStyle w:val="tbnormal"/>
              <w:jc w:val="left"/>
            </w:pPr>
            <w:r>
              <w:t>eCommerce</w:t>
            </w:r>
          </w:p>
        </w:tc>
        <w:tc>
          <w:tcPr>
            <w:tcW w:w="1477" w:type="dxa"/>
            <w:vAlign w:val="center"/>
          </w:tcPr>
          <w:p w14:paraId="49853C52" w14:textId="41453ED1" w:rsidR="003A05DE" w:rsidRDefault="003A05DE" w:rsidP="00694B6D">
            <w:pPr>
              <w:pStyle w:val="tbnormal"/>
              <w:jc w:val="center"/>
            </w:pPr>
            <w:r>
              <w:t>Non</w:t>
            </w:r>
          </w:p>
        </w:tc>
        <w:tc>
          <w:tcPr>
            <w:tcW w:w="1477" w:type="dxa"/>
            <w:vAlign w:val="center"/>
          </w:tcPr>
          <w:p w14:paraId="1767F94C" w14:textId="18879FDC" w:rsidR="003A05DE" w:rsidRDefault="003A05DE" w:rsidP="00694B6D">
            <w:pPr>
              <w:pStyle w:val="tbnormal"/>
              <w:jc w:val="center"/>
            </w:pPr>
            <w:r>
              <w:t>Non</w:t>
            </w:r>
          </w:p>
        </w:tc>
        <w:tc>
          <w:tcPr>
            <w:tcW w:w="1477" w:type="dxa"/>
            <w:vAlign w:val="center"/>
          </w:tcPr>
          <w:p w14:paraId="0AD3947B" w14:textId="260C7CC9" w:rsidR="003A05DE" w:rsidRDefault="003A05DE" w:rsidP="00694B6D">
            <w:pPr>
              <w:pStyle w:val="tbnormal"/>
              <w:jc w:val="center"/>
            </w:pPr>
            <w:r>
              <w:t>Oui</w:t>
            </w:r>
          </w:p>
        </w:tc>
      </w:tr>
      <w:tr w:rsidR="003A05DE" w:rsidRPr="003A4596" w14:paraId="39036E5A" w14:textId="77777777" w:rsidTr="003A05DE">
        <w:trPr>
          <w:trHeight w:val="454"/>
        </w:trPr>
        <w:tc>
          <w:tcPr>
            <w:tcW w:w="7833" w:type="dxa"/>
            <w:gridSpan w:val="4"/>
            <w:shd w:val="clear" w:color="auto" w:fill="D0CECE" w:themeFill="background2" w:themeFillShade="E6"/>
            <w:vAlign w:val="center"/>
          </w:tcPr>
          <w:p w14:paraId="10C036CF" w14:textId="441CC47F" w:rsidR="003A05DE" w:rsidRPr="003A05DE" w:rsidRDefault="003A05DE" w:rsidP="003A05DE">
            <w:pPr>
              <w:pStyle w:val="tbnormal"/>
              <w:jc w:val="left"/>
              <w:rPr>
                <w:b/>
              </w:rPr>
            </w:pPr>
            <w:r w:rsidRPr="003A05DE">
              <w:rPr>
                <w:b/>
              </w:rPr>
              <w:t>Produits – Fonctions avancées</w:t>
            </w:r>
          </w:p>
        </w:tc>
      </w:tr>
      <w:tr w:rsidR="003A05DE" w:rsidRPr="003A4596" w14:paraId="630BEC1E" w14:textId="77777777" w:rsidTr="00694B6D">
        <w:trPr>
          <w:trHeight w:val="454"/>
        </w:trPr>
        <w:tc>
          <w:tcPr>
            <w:tcW w:w="3402" w:type="dxa"/>
            <w:vAlign w:val="center"/>
          </w:tcPr>
          <w:p w14:paraId="03B5C562" w14:textId="5B6E2CDD" w:rsidR="003A05DE" w:rsidRDefault="003A05DE" w:rsidP="003A05DE">
            <w:pPr>
              <w:pStyle w:val="tbnormal"/>
              <w:jc w:val="left"/>
            </w:pPr>
            <w:r>
              <w:t>Variantes Multi-Niveau</w:t>
            </w:r>
          </w:p>
        </w:tc>
        <w:tc>
          <w:tcPr>
            <w:tcW w:w="1477" w:type="dxa"/>
            <w:vAlign w:val="center"/>
          </w:tcPr>
          <w:p w14:paraId="6F61ECBB" w14:textId="2CBBFEB1" w:rsidR="003A05DE" w:rsidRDefault="003A05DE" w:rsidP="00694B6D">
            <w:pPr>
              <w:pStyle w:val="tbnormal"/>
              <w:jc w:val="center"/>
            </w:pPr>
            <w:r>
              <w:t>Oui</w:t>
            </w:r>
          </w:p>
        </w:tc>
        <w:tc>
          <w:tcPr>
            <w:tcW w:w="1477" w:type="dxa"/>
            <w:vAlign w:val="center"/>
          </w:tcPr>
          <w:p w14:paraId="1AC3C19D" w14:textId="13FA2CD1" w:rsidR="003A05DE" w:rsidRDefault="003A05DE" w:rsidP="00694B6D">
            <w:pPr>
              <w:pStyle w:val="tbnormal"/>
              <w:jc w:val="center"/>
            </w:pPr>
            <w:r>
              <w:t>Non</w:t>
            </w:r>
          </w:p>
        </w:tc>
        <w:tc>
          <w:tcPr>
            <w:tcW w:w="1477" w:type="dxa"/>
            <w:vAlign w:val="center"/>
          </w:tcPr>
          <w:p w14:paraId="62E76B4A" w14:textId="7F961BD9" w:rsidR="003A05DE" w:rsidRDefault="003A05DE" w:rsidP="00694B6D">
            <w:pPr>
              <w:pStyle w:val="tbnormal"/>
              <w:jc w:val="center"/>
            </w:pPr>
            <w:r>
              <w:t>Oui</w:t>
            </w:r>
          </w:p>
        </w:tc>
      </w:tr>
      <w:tr w:rsidR="003A05DE" w:rsidRPr="003A4596" w14:paraId="5403CCB6" w14:textId="77777777" w:rsidTr="00694B6D">
        <w:trPr>
          <w:trHeight w:val="454"/>
        </w:trPr>
        <w:tc>
          <w:tcPr>
            <w:tcW w:w="3402" w:type="dxa"/>
            <w:vAlign w:val="center"/>
          </w:tcPr>
          <w:p w14:paraId="1793778A" w14:textId="30D1440D" w:rsidR="003A05DE" w:rsidRDefault="003A05DE" w:rsidP="003A05DE">
            <w:pPr>
              <w:pStyle w:val="tbnormal"/>
              <w:jc w:val="left"/>
            </w:pPr>
            <w:r>
              <w:t>Configuration des produits</w:t>
            </w:r>
          </w:p>
        </w:tc>
        <w:tc>
          <w:tcPr>
            <w:tcW w:w="1477" w:type="dxa"/>
            <w:vAlign w:val="center"/>
          </w:tcPr>
          <w:p w14:paraId="0F5DA933" w14:textId="672C69B5" w:rsidR="003A05DE" w:rsidRDefault="003A05DE" w:rsidP="00694B6D">
            <w:pPr>
              <w:pStyle w:val="tbnormal"/>
              <w:jc w:val="center"/>
            </w:pPr>
            <w:r>
              <w:t>Oui</w:t>
            </w:r>
          </w:p>
        </w:tc>
        <w:tc>
          <w:tcPr>
            <w:tcW w:w="1477" w:type="dxa"/>
            <w:vAlign w:val="center"/>
          </w:tcPr>
          <w:p w14:paraId="1730C89F" w14:textId="2DE02D6E" w:rsidR="003A05DE" w:rsidRDefault="003A05DE" w:rsidP="00694B6D">
            <w:pPr>
              <w:pStyle w:val="tbnormal"/>
              <w:jc w:val="center"/>
            </w:pPr>
            <w:r>
              <w:t>Non</w:t>
            </w:r>
          </w:p>
        </w:tc>
        <w:tc>
          <w:tcPr>
            <w:tcW w:w="1477" w:type="dxa"/>
            <w:vAlign w:val="center"/>
          </w:tcPr>
          <w:p w14:paraId="458D2CFD" w14:textId="0C3BA54A" w:rsidR="003A05DE" w:rsidRDefault="003A05DE" w:rsidP="00694B6D">
            <w:pPr>
              <w:pStyle w:val="tbnormal"/>
              <w:jc w:val="center"/>
            </w:pPr>
            <w:r>
              <w:t>Oui</w:t>
            </w:r>
          </w:p>
        </w:tc>
      </w:tr>
      <w:tr w:rsidR="003A05DE" w:rsidRPr="003A4596" w14:paraId="6B20AA0C" w14:textId="77777777" w:rsidTr="00694B6D">
        <w:trPr>
          <w:trHeight w:val="454"/>
        </w:trPr>
        <w:tc>
          <w:tcPr>
            <w:tcW w:w="3402" w:type="dxa"/>
            <w:vAlign w:val="center"/>
          </w:tcPr>
          <w:p w14:paraId="769623AB" w14:textId="5F287695" w:rsidR="003A05DE" w:rsidRDefault="003A05DE" w:rsidP="003A05DE">
            <w:pPr>
              <w:pStyle w:val="tbnormal"/>
              <w:jc w:val="left"/>
            </w:pPr>
            <w:r>
              <w:t>Kits</w:t>
            </w:r>
          </w:p>
        </w:tc>
        <w:tc>
          <w:tcPr>
            <w:tcW w:w="1477" w:type="dxa"/>
            <w:vAlign w:val="center"/>
          </w:tcPr>
          <w:p w14:paraId="78E356A5" w14:textId="2E5A2572" w:rsidR="003A05DE" w:rsidRDefault="003A05DE" w:rsidP="00694B6D">
            <w:pPr>
              <w:pStyle w:val="tbnormal"/>
              <w:jc w:val="center"/>
            </w:pPr>
            <w:r>
              <w:t>Oui</w:t>
            </w:r>
          </w:p>
        </w:tc>
        <w:tc>
          <w:tcPr>
            <w:tcW w:w="1477" w:type="dxa"/>
            <w:vAlign w:val="center"/>
          </w:tcPr>
          <w:p w14:paraId="447FFE23" w14:textId="535B4ECB" w:rsidR="003A05DE" w:rsidRDefault="003A05DE" w:rsidP="00694B6D">
            <w:pPr>
              <w:pStyle w:val="tbnormal"/>
              <w:jc w:val="center"/>
            </w:pPr>
            <w:r>
              <w:t>Oui</w:t>
            </w:r>
          </w:p>
        </w:tc>
        <w:tc>
          <w:tcPr>
            <w:tcW w:w="1477" w:type="dxa"/>
            <w:vAlign w:val="center"/>
          </w:tcPr>
          <w:p w14:paraId="7D456AD7" w14:textId="70EAAD6A" w:rsidR="003A05DE" w:rsidRDefault="003A05DE" w:rsidP="00694B6D">
            <w:pPr>
              <w:pStyle w:val="tbnormal"/>
              <w:jc w:val="center"/>
            </w:pPr>
            <w:r>
              <w:t>Oui</w:t>
            </w:r>
          </w:p>
        </w:tc>
      </w:tr>
    </w:tbl>
    <w:p w14:paraId="6052D33B" w14:textId="39B4AAEE" w:rsidR="000001F6" w:rsidRDefault="008F29B3" w:rsidP="003A05DE">
      <w:pPr>
        <w:pStyle w:val="tbtitre4"/>
      </w:pPr>
      <w:bookmarkStart w:id="33" w:name="_Toc454061743"/>
      <w:r>
        <w:t>Gestion de l’entrepôt</w:t>
      </w:r>
      <w:bookmarkEnd w:id="33"/>
    </w:p>
    <w:tbl>
      <w:tblPr>
        <w:tblStyle w:val="Grilledetableauclaire"/>
        <w:tblW w:w="5321" w:type="pct"/>
        <w:tblLook w:val="04A0" w:firstRow="1" w:lastRow="0" w:firstColumn="1" w:lastColumn="0" w:noHBand="0" w:noVBand="1"/>
      </w:tblPr>
      <w:tblGrid>
        <w:gridCol w:w="3402"/>
        <w:gridCol w:w="1477"/>
        <w:gridCol w:w="1477"/>
        <w:gridCol w:w="1477"/>
      </w:tblGrid>
      <w:tr w:rsidR="003A05DE" w:rsidRPr="003A4596" w14:paraId="5242D420" w14:textId="77777777" w:rsidTr="00694B6D">
        <w:trPr>
          <w:trHeight w:val="454"/>
        </w:trPr>
        <w:tc>
          <w:tcPr>
            <w:tcW w:w="3402" w:type="dxa"/>
            <w:shd w:val="clear" w:color="auto" w:fill="E7E6E6" w:themeFill="background2"/>
            <w:vAlign w:val="center"/>
          </w:tcPr>
          <w:p w14:paraId="591C770F" w14:textId="77777777" w:rsidR="003A05DE" w:rsidRPr="00752AFD" w:rsidRDefault="003A05DE" w:rsidP="00743301">
            <w:pPr>
              <w:pStyle w:val="tbnormal"/>
              <w:jc w:val="left"/>
              <w:rPr>
                <w:b/>
              </w:rPr>
            </w:pPr>
          </w:p>
        </w:tc>
        <w:tc>
          <w:tcPr>
            <w:tcW w:w="1477" w:type="dxa"/>
            <w:shd w:val="clear" w:color="auto" w:fill="E7E6E6" w:themeFill="background2"/>
            <w:vAlign w:val="center"/>
          </w:tcPr>
          <w:p w14:paraId="341072EF" w14:textId="77777777" w:rsidR="003A05DE" w:rsidRPr="00752AFD" w:rsidRDefault="003A05DE" w:rsidP="00694B6D">
            <w:pPr>
              <w:pStyle w:val="tbnormal"/>
              <w:jc w:val="center"/>
              <w:rPr>
                <w:b/>
              </w:rPr>
            </w:pPr>
            <w:r>
              <w:rPr>
                <w:b/>
              </w:rPr>
              <w:t>PGI 1</w:t>
            </w:r>
          </w:p>
        </w:tc>
        <w:tc>
          <w:tcPr>
            <w:tcW w:w="1477" w:type="dxa"/>
            <w:shd w:val="clear" w:color="auto" w:fill="E7E6E6" w:themeFill="background2"/>
            <w:vAlign w:val="center"/>
          </w:tcPr>
          <w:p w14:paraId="761617A8" w14:textId="77777777" w:rsidR="003A05DE" w:rsidRPr="00752AFD" w:rsidRDefault="003A05DE" w:rsidP="00694B6D">
            <w:pPr>
              <w:pStyle w:val="tbnormal"/>
              <w:jc w:val="center"/>
              <w:rPr>
                <w:b/>
              </w:rPr>
            </w:pPr>
            <w:r>
              <w:rPr>
                <w:b/>
              </w:rPr>
              <w:t>PGI 2</w:t>
            </w:r>
          </w:p>
        </w:tc>
        <w:tc>
          <w:tcPr>
            <w:tcW w:w="1477" w:type="dxa"/>
            <w:shd w:val="clear" w:color="auto" w:fill="E7E6E6" w:themeFill="background2"/>
            <w:vAlign w:val="center"/>
          </w:tcPr>
          <w:p w14:paraId="48968A42" w14:textId="77777777" w:rsidR="003A05DE" w:rsidRPr="00752AFD" w:rsidRDefault="003A05DE" w:rsidP="00694B6D">
            <w:pPr>
              <w:pStyle w:val="tbnormal"/>
              <w:jc w:val="center"/>
              <w:rPr>
                <w:b/>
              </w:rPr>
            </w:pPr>
            <w:r>
              <w:rPr>
                <w:b/>
              </w:rPr>
              <w:t>PGI 3</w:t>
            </w:r>
          </w:p>
        </w:tc>
      </w:tr>
      <w:tr w:rsidR="003A05DE" w:rsidRPr="003A4596" w14:paraId="2A9A0E08" w14:textId="77777777" w:rsidTr="00694B6D">
        <w:trPr>
          <w:trHeight w:val="454"/>
        </w:trPr>
        <w:tc>
          <w:tcPr>
            <w:tcW w:w="7833" w:type="dxa"/>
            <w:gridSpan w:val="4"/>
            <w:shd w:val="clear" w:color="auto" w:fill="D0CECE" w:themeFill="background2" w:themeFillShade="E6"/>
            <w:vAlign w:val="center"/>
          </w:tcPr>
          <w:p w14:paraId="68D0BAC5" w14:textId="00A89205" w:rsidR="003A05DE" w:rsidRPr="00752AFD" w:rsidRDefault="008F29B3" w:rsidP="00694B6D">
            <w:pPr>
              <w:pStyle w:val="tbnormal"/>
              <w:jc w:val="left"/>
              <w:rPr>
                <w:b/>
              </w:rPr>
            </w:pPr>
            <w:r>
              <w:rPr>
                <w:b/>
              </w:rPr>
              <w:t>Produits</w:t>
            </w:r>
          </w:p>
        </w:tc>
      </w:tr>
      <w:tr w:rsidR="003A05DE" w:rsidRPr="003A4596" w14:paraId="4EB71270" w14:textId="77777777" w:rsidTr="00694B6D">
        <w:trPr>
          <w:trHeight w:val="454"/>
        </w:trPr>
        <w:tc>
          <w:tcPr>
            <w:tcW w:w="3402" w:type="dxa"/>
            <w:vAlign w:val="center"/>
          </w:tcPr>
          <w:p w14:paraId="7319030C" w14:textId="2FB6E37B" w:rsidR="003A05DE" w:rsidRDefault="008F29B3" w:rsidP="00743301">
            <w:pPr>
              <w:pStyle w:val="tbnormal"/>
              <w:jc w:val="left"/>
            </w:pPr>
            <w:r>
              <w:t>Traçabilité, lots et numéros de séries</w:t>
            </w:r>
          </w:p>
        </w:tc>
        <w:tc>
          <w:tcPr>
            <w:tcW w:w="1477" w:type="dxa"/>
            <w:vAlign w:val="center"/>
          </w:tcPr>
          <w:p w14:paraId="2196E1C4" w14:textId="77777777" w:rsidR="003A05DE" w:rsidRDefault="003A05DE" w:rsidP="00694B6D">
            <w:pPr>
              <w:pStyle w:val="tbnormal"/>
              <w:jc w:val="center"/>
            </w:pPr>
            <w:r>
              <w:t>Oui</w:t>
            </w:r>
          </w:p>
        </w:tc>
        <w:tc>
          <w:tcPr>
            <w:tcW w:w="1477" w:type="dxa"/>
            <w:vAlign w:val="center"/>
          </w:tcPr>
          <w:p w14:paraId="345FE02A" w14:textId="77777777" w:rsidR="003A05DE" w:rsidRDefault="003A05DE" w:rsidP="00694B6D">
            <w:pPr>
              <w:pStyle w:val="tbnormal"/>
              <w:jc w:val="center"/>
            </w:pPr>
            <w:r>
              <w:t>Oui</w:t>
            </w:r>
          </w:p>
        </w:tc>
        <w:tc>
          <w:tcPr>
            <w:tcW w:w="1477" w:type="dxa"/>
            <w:vAlign w:val="center"/>
          </w:tcPr>
          <w:p w14:paraId="5D277B6E" w14:textId="77777777" w:rsidR="003A05DE" w:rsidRDefault="003A05DE" w:rsidP="00694B6D">
            <w:pPr>
              <w:pStyle w:val="tbnormal"/>
              <w:jc w:val="center"/>
            </w:pPr>
            <w:r>
              <w:t>Oui</w:t>
            </w:r>
          </w:p>
        </w:tc>
      </w:tr>
      <w:tr w:rsidR="008F29B3" w:rsidRPr="003A4596" w14:paraId="6F102410" w14:textId="77777777" w:rsidTr="00694B6D">
        <w:trPr>
          <w:trHeight w:val="454"/>
        </w:trPr>
        <w:tc>
          <w:tcPr>
            <w:tcW w:w="3402" w:type="dxa"/>
            <w:vAlign w:val="center"/>
          </w:tcPr>
          <w:p w14:paraId="52D85CE3" w14:textId="132247D4" w:rsidR="008F29B3" w:rsidRDefault="008F29B3" w:rsidP="00743301">
            <w:pPr>
              <w:pStyle w:val="tbnormal"/>
              <w:jc w:val="left"/>
            </w:pPr>
            <w:r>
              <w:t>Traçabilité des dates d’expirations</w:t>
            </w:r>
          </w:p>
        </w:tc>
        <w:tc>
          <w:tcPr>
            <w:tcW w:w="1477" w:type="dxa"/>
            <w:vAlign w:val="center"/>
          </w:tcPr>
          <w:p w14:paraId="517063C7" w14:textId="252A3AA7" w:rsidR="008F29B3" w:rsidRDefault="008F29B3" w:rsidP="00694B6D">
            <w:pPr>
              <w:pStyle w:val="tbnormal"/>
              <w:jc w:val="center"/>
            </w:pPr>
            <w:r>
              <w:t>Non</w:t>
            </w:r>
          </w:p>
        </w:tc>
        <w:tc>
          <w:tcPr>
            <w:tcW w:w="1477" w:type="dxa"/>
            <w:vAlign w:val="center"/>
          </w:tcPr>
          <w:p w14:paraId="5FB0B809" w14:textId="6018D9B4" w:rsidR="008F29B3" w:rsidRDefault="008F29B3" w:rsidP="00694B6D">
            <w:pPr>
              <w:pStyle w:val="tbnormal"/>
              <w:jc w:val="center"/>
            </w:pPr>
            <w:r>
              <w:t>Non</w:t>
            </w:r>
          </w:p>
        </w:tc>
        <w:tc>
          <w:tcPr>
            <w:tcW w:w="1477" w:type="dxa"/>
            <w:vAlign w:val="center"/>
          </w:tcPr>
          <w:p w14:paraId="19911CF2" w14:textId="3464C1B5" w:rsidR="008F29B3" w:rsidRDefault="008F29B3" w:rsidP="00694B6D">
            <w:pPr>
              <w:pStyle w:val="tbnormal"/>
              <w:jc w:val="center"/>
            </w:pPr>
            <w:r>
              <w:t>Oui</w:t>
            </w:r>
          </w:p>
        </w:tc>
      </w:tr>
      <w:tr w:rsidR="008F29B3" w:rsidRPr="003A4596" w14:paraId="30DC1333" w14:textId="77777777" w:rsidTr="00694B6D">
        <w:trPr>
          <w:trHeight w:val="454"/>
        </w:trPr>
        <w:tc>
          <w:tcPr>
            <w:tcW w:w="3402" w:type="dxa"/>
            <w:vAlign w:val="center"/>
          </w:tcPr>
          <w:p w14:paraId="4501E3D1" w14:textId="7F913EA3" w:rsidR="008F29B3" w:rsidRDefault="008F29B3" w:rsidP="00743301">
            <w:pPr>
              <w:pStyle w:val="tbnormal"/>
              <w:jc w:val="left"/>
            </w:pPr>
            <w:r>
              <w:t>Unités de mesures multiples</w:t>
            </w:r>
          </w:p>
        </w:tc>
        <w:tc>
          <w:tcPr>
            <w:tcW w:w="1477" w:type="dxa"/>
            <w:vAlign w:val="center"/>
          </w:tcPr>
          <w:p w14:paraId="748D9A85" w14:textId="2AAD8D50" w:rsidR="008F29B3" w:rsidRDefault="008F29B3" w:rsidP="00694B6D">
            <w:pPr>
              <w:pStyle w:val="tbnormal"/>
              <w:jc w:val="center"/>
            </w:pPr>
            <w:r>
              <w:t>Non</w:t>
            </w:r>
          </w:p>
        </w:tc>
        <w:tc>
          <w:tcPr>
            <w:tcW w:w="1477" w:type="dxa"/>
            <w:vAlign w:val="center"/>
          </w:tcPr>
          <w:p w14:paraId="776DD919" w14:textId="5F1306D6" w:rsidR="008F29B3" w:rsidRDefault="008F29B3" w:rsidP="00694B6D">
            <w:pPr>
              <w:pStyle w:val="tbnormal"/>
              <w:jc w:val="center"/>
            </w:pPr>
            <w:r>
              <w:t>Oui</w:t>
            </w:r>
          </w:p>
        </w:tc>
        <w:tc>
          <w:tcPr>
            <w:tcW w:w="1477" w:type="dxa"/>
            <w:vAlign w:val="center"/>
          </w:tcPr>
          <w:p w14:paraId="4C2E8CCB" w14:textId="77FA293D" w:rsidR="008F29B3" w:rsidRDefault="008F29B3" w:rsidP="00694B6D">
            <w:pPr>
              <w:pStyle w:val="tbnormal"/>
              <w:jc w:val="center"/>
            </w:pPr>
            <w:r>
              <w:t>Oui</w:t>
            </w:r>
          </w:p>
        </w:tc>
      </w:tr>
      <w:tr w:rsidR="003A05DE" w:rsidRPr="003A4596" w14:paraId="3E14F2EF" w14:textId="77777777" w:rsidTr="00694B6D">
        <w:trPr>
          <w:trHeight w:val="454"/>
        </w:trPr>
        <w:tc>
          <w:tcPr>
            <w:tcW w:w="7833" w:type="dxa"/>
            <w:gridSpan w:val="4"/>
            <w:shd w:val="clear" w:color="auto" w:fill="D0CECE" w:themeFill="background2" w:themeFillShade="E6"/>
            <w:vAlign w:val="center"/>
          </w:tcPr>
          <w:p w14:paraId="604B269B" w14:textId="34BD1716" w:rsidR="003A05DE" w:rsidRPr="003A05DE" w:rsidRDefault="008F29B3" w:rsidP="00694B6D">
            <w:pPr>
              <w:pStyle w:val="tbnormal"/>
              <w:jc w:val="left"/>
              <w:rPr>
                <w:b/>
              </w:rPr>
            </w:pPr>
            <w:r>
              <w:rPr>
                <w:b/>
              </w:rPr>
              <w:t>Rapports</w:t>
            </w:r>
          </w:p>
        </w:tc>
      </w:tr>
      <w:tr w:rsidR="003A05DE" w:rsidRPr="003A4596" w14:paraId="6213C54D" w14:textId="77777777" w:rsidTr="00694B6D">
        <w:trPr>
          <w:trHeight w:val="454"/>
        </w:trPr>
        <w:tc>
          <w:tcPr>
            <w:tcW w:w="3402" w:type="dxa"/>
            <w:vAlign w:val="center"/>
          </w:tcPr>
          <w:p w14:paraId="44B88082" w14:textId="0084625B" w:rsidR="003A05DE" w:rsidRDefault="008F29B3" w:rsidP="00743301">
            <w:pPr>
              <w:pStyle w:val="tbnormal"/>
              <w:jc w:val="left"/>
            </w:pPr>
            <w:r>
              <w:t>En temps réel</w:t>
            </w:r>
          </w:p>
        </w:tc>
        <w:tc>
          <w:tcPr>
            <w:tcW w:w="1477" w:type="dxa"/>
            <w:vAlign w:val="center"/>
          </w:tcPr>
          <w:p w14:paraId="7526D237" w14:textId="77777777" w:rsidR="003A05DE" w:rsidRDefault="003A05DE" w:rsidP="00694B6D">
            <w:pPr>
              <w:pStyle w:val="tbnormal"/>
              <w:jc w:val="center"/>
            </w:pPr>
            <w:r>
              <w:t>Non</w:t>
            </w:r>
          </w:p>
        </w:tc>
        <w:tc>
          <w:tcPr>
            <w:tcW w:w="1477" w:type="dxa"/>
            <w:vAlign w:val="center"/>
          </w:tcPr>
          <w:p w14:paraId="6D5B83C2" w14:textId="77777777" w:rsidR="003A05DE" w:rsidRDefault="003A05DE" w:rsidP="00694B6D">
            <w:pPr>
              <w:pStyle w:val="tbnormal"/>
              <w:jc w:val="center"/>
            </w:pPr>
            <w:r>
              <w:t>Oui</w:t>
            </w:r>
          </w:p>
        </w:tc>
        <w:tc>
          <w:tcPr>
            <w:tcW w:w="1477" w:type="dxa"/>
            <w:vAlign w:val="center"/>
          </w:tcPr>
          <w:p w14:paraId="6ADAAC60" w14:textId="77777777" w:rsidR="003A05DE" w:rsidRDefault="003A05DE" w:rsidP="00694B6D">
            <w:pPr>
              <w:pStyle w:val="tbnormal"/>
              <w:jc w:val="center"/>
            </w:pPr>
            <w:r>
              <w:t>Oui</w:t>
            </w:r>
          </w:p>
        </w:tc>
      </w:tr>
      <w:tr w:rsidR="003A05DE" w:rsidRPr="003A4596" w14:paraId="28710D10" w14:textId="77777777" w:rsidTr="00694B6D">
        <w:trPr>
          <w:trHeight w:val="454"/>
        </w:trPr>
        <w:tc>
          <w:tcPr>
            <w:tcW w:w="7833" w:type="dxa"/>
            <w:gridSpan w:val="4"/>
            <w:shd w:val="clear" w:color="auto" w:fill="D0CECE" w:themeFill="background2" w:themeFillShade="E6"/>
            <w:vAlign w:val="center"/>
          </w:tcPr>
          <w:p w14:paraId="2B850081" w14:textId="21034F73" w:rsidR="003A05DE" w:rsidRPr="003A05DE" w:rsidRDefault="008F29B3" w:rsidP="00694B6D">
            <w:pPr>
              <w:pStyle w:val="tbnormal"/>
              <w:jc w:val="left"/>
              <w:rPr>
                <w:b/>
              </w:rPr>
            </w:pPr>
            <w:r>
              <w:rPr>
                <w:b/>
              </w:rPr>
              <w:t>Productivité</w:t>
            </w:r>
          </w:p>
        </w:tc>
      </w:tr>
      <w:tr w:rsidR="003A05DE" w:rsidRPr="003A4596" w14:paraId="636D08A7" w14:textId="77777777" w:rsidTr="00694B6D">
        <w:trPr>
          <w:trHeight w:val="454"/>
        </w:trPr>
        <w:tc>
          <w:tcPr>
            <w:tcW w:w="3402" w:type="dxa"/>
            <w:vAlign w:val="center"/>
          </w:tcPr>
          <w:p w14:paraId="140EDB22" w14:textId="0EB803C5" w:rsidR="003A05DE" w:rsidRDefault="008F29B3" w:rsidP="00743301">
            <w:pPr>
              <w:pStyle w:val="tbnormal"/>
              <w:jc w:val="left"/>
            </w:pPr>
            <w:r>
              <w:t>Règles avancées de logistique, routes et stratégie push/pull</w:t>
            </w:r>
          </w:p>
        </w:tc>
        <w:tc>
          <w:tcPr>
            <w:tcW w:w="1477" w:type="dxa"/>
            <w:vAlign w:val="center"/>
          </w:tcPr>
          <w:p w14:paraId="18F9634C" w14:textId="169467E4" w:rsidR="003A05DE" w:rsidRDefault="008F29B3" w:rsidP="00694B6D">
            <w:pPr>
              <w:pStyle w:val="tbnormal"/>
              <w:jc w:val="center"/>
            </w:pPr>
            <w:r>
              <w:t>Oui</w:t>
            </w:r>
          </w:p>
        </w:tc>
        <w:tc>
          <w:tcPr>
            <w:tcW w:w="1477" w:type="dxa"/>
            <w:vAlign w:val="center"/>
          </w:tcPr>
          <w:p w14:paraId="32631A13" w14:textId="77777777" w:rsidR="003A05DE" w:rsidRDefault="003A05DE" w:rsidP="00694B6D">
            <w:pPr>
              <w:pStyle w:val="tbnormal"/>
              <w:jc w:val="center"/>
            </w:pPr>
            <w:r>
              <w:t>Non</w:t>
            </w:r>
          </w:p>
        </w:tc>
        <w:tc>
          <w:tcPr>
            <w:tcW w:w="1477" w:type="dxa"/>
            <w:vAlign w:val="center"/>
          </w:tcPr>
          <w:p w14:paraId="1EEC1EF9" w14:textId="77777777" w:rsidR="003A05DE" w:rsidRDefault="003A05DE" w:rsidP="00694B6D">
            <w:pPr>
              <w:pStyle w:val="tbnormal"/>
              <w:jc w:val="center"/>
            </w:pPr>
            <w:r>
              <w:t>Oui</w:t>
            </w:r>
          </w:p>
        </w:tc>
      </w:tr>
    </w:tbl>
    <w:p w14:paraId="0B409319" w14:textId="6030007D" w:rsidR="002B1A93" w:rsidRDefault="008F29B3" w:rsidP="008F29B3">
      <w:pPr>
        <w:pStyle w:val="tbtitre4"/>
      </w:pPr>
      <w:bookmarkStart w:id="34" w:name="_Toc454061744"/>
      <w:r>
        <w:t>Fabrication</w:t>
      </w:r>
      <w:bookmarkEnd w:id="34"/>
    </w:p>
    <w:tbl>
      <w:tblPr>
        <w:tblStyle w:val="Grilledetableauclaire"/>
        <w:tblW w:w="5321" w:type="pct"/>
        <w:tblLook w:val="04A0" w:firstRow="1" w:lastRow="0" w:firstColumn="1" w:lastColumn="0" w:noHBand="0" w:noVBand="1"/>
      </w:tblPr>
      <w:tblGrid>
        <w:gridCol w:w="3402"/>
        <w:gridCol w:w="1477"/>
        <w:gridCol w:w="1477"/>
        <w:gridCol w:w="1477"/>
      </w:tblGrid>
      <w:tr w:rsidR="008F29B3" w:rsidRPr="003A4596" w14:paraId="6749038D" w14:textId="77777777" w:rsidTr="00743301">
        <w:trPr>
          <w:trHeight w:val="454"/>
        </w:trPr>
        <w:tc>
          <w:tcPr>
            <w:tcW w:w="3402" w:type="dxa"/>
            <w:shd w:val="clear" w:color="auto" w:fill="E7E6E6" w:themeFill="background2"/>
            <w:vAlign w:val="center"/>
          </w:tcPr>
          <w:p w14:paraId="11DA8261" w14:textId="77777777" w:rsidR="008F29B3" w:rsidRPr="00752AFD" w:rsidRDefault="008F29B3" w:rsidP="00743301">
            <w:pPr>
              <w:pStyle w:val="tbnormal"/>
              <w:jc w:val="left"/>
              <w:rPr>
                <w:b/>
              </w:rPr>
            </w:pPr>
          </w:p>
        </w:tc>
        <w:tc>
          <w:tcPr>
            <w:tcW w:w="1477" w:type="dxa"/>
            <w:shd w:val="clear" w:color="auto" w:fill="E7E6E6" w:themeFill="background2"/>
            <w:vAlign w:val="center"/>
          </w:tcPr>
          <w:p w14:paraId="06C8761E" w14:textId="77777777" w:rsidR="008F29B3" w:rsidRPr="00752AFD" w:rsidRDefault="008F29B3" w:rsidP="00743301">
            <w:pPr>
              <w:pStyle w:val="tbnormal"/>
              <w:jc w:val="center"/>
              <w:rPr>
                <w:b/>
              </w:rPr>
            </w:pPr>
            <w:r>
              <w:rPr>
                <w:b/>
              </w:rPr>
              <w:t>PGI 1</w:t>
            </w:r>
          </w:p>
        </w:tc>
        <w:tc>
          <w:tcPr>
            <w:tcW w:w="1477" w:type="dxa"/>
            <w:shd w:val="clear" w:color="auto" w:fill="E7E6E6" w:themeFill="background2"/>
            <w:vAlign w:val="center"/>
          </w:tcPr>
          <w:p w14:paraId="53681D30" w14:textId="77777777" w:rsidR="008F29B3" w:rsidRPr="00752AFD" w:rsidRDefault="008F29B3" w:rsidP="00743301">
            <w:pPr>
              <w:pStyle w:val="tbnormal"/>
              <w:jc w:val="center"/>
              <w:rPr>
                <w:b/>
              </w:rPr>
            </w:pPr>
            <w:r>
              <w:rPr>
                <w:b/>
              </w:rPr>
              <w:t>PGI 2</w:t>
            </w:r>
          </w:p>
        </w:tc>
        <w:tc>
          <w:tcPr>
            <w:tcW w:w="1477" w:type="dxa"/>
            <w:shd w:val="clear" w:color="auto" w:fill="E7E6E6" w:themeFill="background2"/>
            <w:vAlign w:val="center"/>
          </w:tcPr>
          <w:p w14:paraId="5C348E6E" w14:textId="77777777" w:rsidR="008F29B3" w:rsidRPr="00752AFD" w:rsidRDefault="008F29B3" w:rsidP="00743301">
            <w:pPr>
              <w:pStyle w:val="tbnormal"/>
              <w:jc w:val="center"/>
              <w:rPr>
                <w:b/>
              </w:rPr>
            </w:pPr>
            <w:r>
              <w:rPr>
                <w:b/>
              </w:rPr>
              <w:t>PGI 3</w:t>
            </w:r>
          </w:p>
        </w:tc>
      </w:tr>
      <w:tr w:rsidR="008F29B3" w:rsidRPr="003A4596" w14:paraId="4050292C" w14:textId="77777777" w:rsidTr="00743301">
        <w:trPr>
          <w:trHeight w:val="454"/>
        </w:trPr>
        <w:tc>
          <w:tcPr>
            <w:tcW w:w="7833" w:type="dxa"/>
            <w:gridSpan w:val="4"/>
            <w:shd w:val="clear" w:color="auto" w:fill="D0CECE" w:themeFill="background2" w:themeFillShade="E6"/>
            <w:vAlign w:val="center"/>
          </w:tcPr>
          <w:p w14:paraId="771A2025" w14:textId="5B804D00" w:rsidR="008F29B3" w:rsidRPr="00752AFD" w:rsidRDefault="008F29B3" w:rsidP="00743301">
            <w:pPr>
              <w:pStyle w:val="tbnormal"/>
              <w:jc w:val="left"/>
              <w:rPr>
                <w:b/>
              </w:rPr>
            </w:pPr>
            <w:r>
              <w:rPr>
                <w:b/>
              </w:rPr>
              <w:t>Gestion</w:t>
            </w:r>
          </w:p>
        </w:tc>
      </w:tr>
      <w:tr w:rsidR="008F29B3" w:rsidRPr="003A4596" w14:paraId="0EDA9796" w14:textId="77777777" w:rsidTr="00694B6D">
        <w:trPr>
          <w:trHeight w:val="454"/>
        </w:trPr>
        <w:tc>
          <w:tcPr>
            <w:tcW w:w="3402" w:type="dxa"/>
            <w:vAlign w:val="center"/>
          </w:tcPr>
          <w:p w14:paraId="5E484F08" w14:textId="5B0DAEFE" w:rsidR="008F29B3" w:rsidRDefault="008F29B3" w:rsidP="00743301">
            <w:pPr>
              <w:pStyle w:val="tbnormal"/>
              <w:jc w:val="left"/>
            </w:pPr>
            <w:r>
              <w:t>MRP</w:t>
            </w:r>
          </w:p>
        </w:tc>
        <w:tc>
          <w:tcPr>
            <w:tcW w:w="1477" w:type="dxa"/>
            <w:vAlign w:val="center"/>
          </w:tcPr>
          <w:p w14:paraId="170CBBC7" w14:textId="77777777" w:rsidR="008F29B3" w:rsidRDefault="008F29B3" w:rsidP="00694B6D">
            <w:pPr>
              <w:pStyle w:val="tbnormal"/>
              <w:jc w:val="center"/>
            </w:pPr>
            <w:r>
              <w:t>Oui</w:t>
            </w:r>
          </w:p>
        </w:tc>
        <w:tc>
          <w:tcPr>
            <w:tcW w:w="1477" w:type="dxa"/>
            <w:vAlign w:val="center"/>
          </w:tcPr>
          <w:p w14:paraId="5E8C7AE9" w14:textId="77777777" w:rsidR="008F29B3" w:rsidRDefault="008F29B3" w:rsidP="00694B6D">
            <w:pPr>
              <w:pStyle w:val="tbnormal"/>
              <w:jc w:val="center"/>
            </w:pPr>
            <w:r>
              <w:t>Oui</w:t>
            </w:r>
          </w:p>
        </w:tc>
        <w:tc>
          <w:tcPr>
            <w:tcW w:w="1477" w:type="dxa"/>
            <w:vAlign w:val="center"/>
          </w:tcPr>
          <w:p w14:paraId="4E5430A2" w14:textId="77777777" w:rsidR="008F29B3" w:rsidRDefault="008F29B3" w:rsidP="00694B6D">
            <w:pPr>
              <w:pStyle w:val="tbnormal"/>
              <w:jc w:val="center"/>
            </w:pPr>
            <w:r>
              <w:t>Oui</w:t>
            </w:r>
          </w:p>
        </w:tc>
      </w:tr>
      <w:tr w:rsidR="008F29B3" w:rsidRPr="003A4596" w14:paraId="5C4A5A26" w14:textId="77777777" w:rsidTr="00694B6D">
        <w:trPr>
          <w:trHeight w:val="454"/>
        </w:trPr>
        <w:tc>
          <w:tcPr>
            <w:tcW w:w="3402" w:type="dxa"/>
            <w:vAlign w:val="center"/>
          </w:tcPr>
          <w:p w14:paraId="72F61C12" w14:textId="7493E94D" w:rsidR="008F29B3" w:rsidRDefault="008F29B3" w:rsidP="00743301">
            <w:pPr>
              <w:pStyle w:val="tbnormal"/>
              <w:jc w:val="left"/>
            </w:pPr>
            <w:r>
              <w:t>Routings</w:t>
            </w:r>
          </w:p>
        </w:tc>
        <w:tc>
          <w:tcPr>
            <w:tcW w:w="1477" w:type="dxa"/>
            <w:vAlign w:val="center"/>
          </w:tcPr>
          <w:p w14:paraId="669FE2C9" w14:textId="03BD0FFF" w:rsidR="008F29B3" w:rsidRDefault="008F29B3" w:rsidP="00694B6D">
            <w:pPr>
              <w:pStyle w:val="tbnormal"/>
              <w:jc w:val="center"/>
            </w:pPr>
            <w:r>
              <w:t>Oui</w:t>
            </w:r>
          </w:p>
        </w:tc>
        <w:tc>
          <w:tcPr>
            <w:tcW w:w="1477" w:type="dxa"/>
            <w:vAlign w:val="center"/>
          </w:tcPr>
          <w:p w14:paraId="1ECC29CA" w14:textId="3DF5A88C" w:rsidR="008F29B3" w:rsidRDefault="008F29B3" w:rsidP="00694B6D">
            <w:pPr>
              <w:pStyle w:val="tbnormal"/>
              <w:jc w:val="center"/>
            </w:pPr>
            <w:r>
              <w:t>Oui</w:t>
            </w:r>
          </w:p>
        </w:tc>
        <w:tc>
          <w:tcPr>
            <w:tcW w:w="1477" w:type="dxa"/>
            <w:vAlign w:val="center"/>
          </w:tcPr>
          <w:p w14:paraId="196BEC06" w14:textId="77777777" w:rsidR="008F29B3" w:rsidRDefault="008F29B3" w:rsidP="00694B6D">
            <w:pPr>
              <w:pStyle w:val="tbnormal"/>
              <w:jc w:val="center"/>
            </w:pPr>
            <w:r>
              <w:t>Oui</w:t>
            </w:r>
          </w:p>
        </w:tc>
      </w:tr>
      <w:tr w:rsidR="008F29B3" w:rsidRPr="003A4596" w14:paraId="3D3C4FFF" w14:textId="77777777" w:rsidTr="00694B6D">
        <w:trPr>
          <w:trHeight w:val="454"/>
        </w:trPr>
        <w:tc>
          <w:tcPr>
            <w:tcW w:w="3402" w:type="dxa"/>
            <w:vAlign w:val="center"/>
          </w:tcPr>
          <w:p w14:paraId="2B7157F2" w14:textId="253CB596" w:rsidR="008F29B3" w:rsidRDefault="008F29B3" w:rsidP="00743301">
            <w:pPr>
              <w:pStyle w:val="tbnormal"/>
              <w:jc w:val="left"/>
            </w:pPr>
            <w:r>
              <w:t>Ordres de fabrication</w:t>
            </w:r>
          </w:p>
        </w:tc>
        <w:tc>
          <w:tcPr>
            <w:tcW w:w="1477" w:type="dxa"/>
            <w:vAlign w:val="center"/>
          </w:tcPr>
          <w:p w14:paraId="3647A739" w14:textId="552C03B6" w:rsidR="008F29B3" w:rsidRDefault="008F29B3" w:rsidP="00694B6D">
            <w:pPr>
              <w:pStyle w:val="tbnormal"/>
              <w:jc w:val="center"/>
            </w:pPr>
            <w:r>
              <w:t>Oui</w:t>
            </w:r>
          </w:p>
        </w:tc>
        <w:tc>
          <w:tcPr>
            <w:tcW w:w="1477" w:type="dxa"/>
            <w:vAlign w:val="center"/>
          </w:tcPr>
          <w:p w14:paraId="75E6F40B" w14:textId="77777777" w:rsidR="008F29B3" w:rsidRDefault="008F29B3" w:rsidP="00694B6D">
            <w:pPr>
              <w:pStyle w:val="tbnormal"/>
              <w:jc w:val="center"/>
            </w:pPr>
            <w:r>
              <w:t>Oui</w:t>
            </w:r>
          </w:p>
        </w:tc>
        <w:tc>
          <w:tcPr>
            <w:tcW w:w="1477" w:type="dxa"/>
            <w:vAlign w:val="center"/>
          </w:tcPr>
          <w:p w14:paraId="382D4EFF" w14:textId="77777777" w:rsidR="008F29B3" w:rsidRDefault="008F29B3" w:rsidP="00694B6D">
            <w:pPr>
              <w:pStyle w:val="tbnormal"/>
              <w:jc w:val="center"/>
            </w:pPr>
            <w:r>
              <w:t>Oui</w:t>
            </w:r>
          </w:p>
        </w:tc>
      </w:tr>
      <w:tr w:rsidR="008F29B3" w:rsidRPr="003A4596" w14:paraId="38E72122" w14:textId="77777777" w:rsidTr="00694B6D">
        <w:trPr>
          <w:trHeight w:val="454"/>
        </w:trPr>
        <w:tc>
          <w:tcPr>
            <w:tcW w:w="3402" w:type="dxa"/>
            <w:vAlign w:val="center"/>
          </w:tcPr>
          <w:p w14:paraId="1F35B753" w14:textId="394499C2" w:rsidR="008F29B3" w:rsidRDefault="008F29B3" w:rsidP="00743301">
            <w:pPr>
              <w:pStyle w:val="tbnormal"/>
              <w:jc w:val="left"/>
            </w:pPr>
            <w:r>
              <w:t>Coûts</w:t>
            </w:r>
          </w:p>
        </w:tc>
        <w:tc>
          <w:tcPr>
            <w:tcW w:w="1477" w:type="dxa"/>
            <w:vAlign w:val="center"/>
          </w:tcPr>
          <w:p w14:paraId="6AC6B208" w14:textId="14972E7E" w:rsidR="008F29B3" w:rsidRDefault="008F29B3" w:rsidP="00694B6D">
            <w:pPr>
              <w:pStyle w:val="tbnormal"/>
              <w:jc w:val="center"/>
            </w:pPr>
            <w:r>
              <w:t>Oui</w:t>
            </w:r>
          </w:p>
        </w:tc>
        <w:tc>
          <w:tcPr>
            <w:tcW w:w="1477" w:type="dxa"/>
            <w:vAlign w:val="center"/>
          </w:tcPr>
          <w:p w14:paraId="63A8D6AA" w14:textId="06DF554B" w:rsidR="008F29B3" w:rsidRDefault="008F29B3" w:rsidP="00694B6D">
            <w:pPr>
              <w:pStyle w:val="tbnormal"/>
              <w:jc w:val="center"/>
            </w:pPr>
            <w:r>
              <w:t>Non</w:t>
            </w:r>
          </w:p>
        </w:tc>
        <w:tc>
          <w:tcPr>
            <w:tcW w:w="1477" w:type="dxa"/>
            <w:vAlign w:val="center"/>
          </w:tcPr>
          <w:p w14:paraId="5F40180A" w14:textId="40D7D698" w:rsidR="008F29B3" w:rsidRDefault="008F29B3" w:rsidP="00694B6D">
            <w:pPr>
              <w:pStyle w:val="tbnormal"/>
              <w:jc w:val="center"/>
            </w:pPr>
            <w:r>
              <w:t>Oui</w:t>
            </w:r>
          </w:p>
        </w:tc>
      </w:tr>
      <w:tr w:rsidR="008F29B3" w:rsidRPr="003A4596" w14:paraId="1E6AFD77" w14:textId="77777777" w:rsidTr="00743301">
        <w:trPr>
          <w:trHeight w:val="454"/>
        </w:trPr>
        <w:tc>
          <w:tcPr>
            <w:tcW w:w="7833" w:type="dxa"/>
            <w:gridSpan w:val="4"/>
            <w:shd w:val="clear" w:color="auto" w:fill="D0CECE" w:themeFill="background2" w:themeFillShade="E6"/>
            <w:vAlign w:val="center"/>
          </w:tcPr>
          <w:p w14:paraId="4DD5CECA" w14:textId="0C8A1F12" w:rsidR="008F29B3" w:rsidRPr="003A05DE" w:rsidRDefault="00694B6D" w:rsidP="00743301">
            <w:pPr>
              <w:pStyle w:val="tbnormal"/>
              <w:jc w:val="left"/>
              <w:rPr>
                <w:b/>
              </w:rPr>
            </w:pPr>
            <w:r>
              <w:rPr>
                <w:b/>
              </w:rPr>
              <w:t>Planification</w:t>
            </w:r>
          </w:p>
        </w:tc>
      </w:tr>
      <w:tr w:rsidR="008F29B3" w:rsidRPr="003A4596" w14:paraId="5425967B" w14:textId="77777777" w:rsidTr="00694B6D">
        <w:trPr>
          <w:trHeight w:val="454"/>
        </w:trPr>
        <w:tc>
          <w:tcPr>
            <w:tcW w:w="3402" w:type="dxa"/>
            <w:vAlign w:val="center"/>
          </w:tcPr>
          <w:p w14:paraId="098A8F28" w14:textId="2BFF060A" w:rsidR="008F29B3" w:rsidRDefault="00694B6D" w:rsidP="00743301">
            <w:pPr>
              <w:pStyle w:val="tbnormal"/>
              <w:jc w:val="left"/>
            </w:pPr>
            <w:r>
              <w:t>Planification de la production</w:t>
            </w:r>
          </w:p>
        </w:tc>
        <w:tc>
          <w:tcPr>
            <w:tcW w:w="1477" w:type="dxa"/>
            <w:vAlign w:val="center"/>
          </w:tcPr>
          <w:p w14:paraId="23A2AB9A" w14:textId="5AF6187E" w:rsidR="008F29B3" w:rsidRDefault="00694B6D" w:rsidP="00694B6D">
            <w:pPr>
              <w:pStyle w:val="tbnormal"/>
              <w:jc w:val="center"/>
            </w:pPr>
            <w:r>
              <w:t>Oui</w:t>
            </w:r>
          </w:p>
        </w:tc>
        <w:tc>
          <w:tcPr>
            <w:tcW w:w="1477" w:type="dxa"/>
            <w:vAlign w:val="center"/>
          </w:tcPr>
          <w:p w14:paraId="329E0405" w14:textId="311B8027" w:rsidR="008F29B3" w:rsidRDefault="00694B6D" w:rsidP="00694B6D">
            <w:pPr>
              <w:pStyle w:val="tbnormal"/>
              <w:jc w:val="center"/>
            </w:pPr>
            <w:r>
              <w:t>Non</w:t>
            </w:r>
          </w:p>
        </w:tc>
        <w:tc>
          <w:tcPr>
            <w:tcW w:w="1477" w:type="dxa"/>
            <w:vAlign w:val="center"/>
          </w:tcPr>
          <w:p w14:paraId="730CFBD2" w14:textId="77777777" w:rsidR="008F29B3" w:rsidRDefault="008F29B3" w:rsidP="00694B6D">
            <w:pPr>
              <w:pStyle w:val="tbnormal"/>
              <w:jc w:val="center"/>
            </w:pPr>
            <w:r>
              <w:t>Oui</w:t>
            </w:r>
          </w:p>
        </w:tc>
      </w:tr>
    </w:tbl>
    <w:p w14:paraId="454F73B4" w14:textId="14169164" w:rsidR="00694B6D" w:rsidRDefault="00694B6D" w:rsidP="00694B6D">
      <w:pPr>
        <w:pStyle w:val="tbtitre4"/>
      </w:pPr>
      <w:bookmarkStart w:id="35" w:name="_Toc454061745"/>
      <w:r>
        <w:t>Approvisionnement</w:t>
      </w:r>
      <w:bookmarkEnd w:id="35"/>
    </w:p>
    <w:tbl>
      <w:tblPr>
        <w:tblStyle w:val="Grilledetableauclaire"/>
        <w:tblW w:w="5321" w:type="pct"/>
        <w:tblLook w:val="04A0" w:firstRow="1" w:lastRow="0" w:firstColumn="1" w:lastColumn="0" w:noHBand="0" w:noVBand="1"/>
      </w:tblPr>
      <w:tblGrid>
        <w:gridCol w:w="3402"/>
        <w:gridCol w:w="1477"/>
        <w:gridCol w:w="1477"/>
        <w:gridCol w:w="1477"/>
      </w:tblGrid>
      <w:tr w:rsidR="00694B6D" w:rsidRPr="003A4596" w14:paraId="6980C683" w14:textId="77777777" w:rsidTr="00743301">
        <w:trPr>
          <w:trHeight w:val="454"/>
        </w:trPr>
        <w:tc>
          <w:tcPr>
            <w:tcW w:w="3402" w:type="dxa"/>
            <w:shd w:val="clear" w:color="auto" w:fill="E7E6E6" w:themeFill="background2"/>
            <w:vAlign w:val="center"/>
          </w:tcPr>
          <w:p w14:paraId="55C5E0B1" w14:textId="77777777" w:rsidR="00694B6D" w:rsidRPr="00752AFD" w:rsidRDefault="00694B6D" w:rsidP="00743301">
            <w:pPr>
              <w:pStyle w:val="tbnormal"/>
              <w:jc w:val="left"/>
              <w:rPr>
                <w:b/>
              </w:rPr>
            </w:pPr>
          </w:p>
        </w:tc>
        <w:tc>
          <w:tcPr>
            <w:tcW w:w="1477" w:type="dxa"/>
            <w:shd w:val="clear" w:color="auto" w:fill="E7E6E6" w:themeFill="background2"/>
            <w:vAlign w:val="center"/>
          </w:tcPr>
          <w:p w14:paraId="2349DB91" w14:textId="77777777" w:rsidR="00694B6D" w:rsidRPr="00752AFD" w:rsidRDefault="00694B6D" w:rsidP="00743301">
            <w:pPr>
              <w:pStyle w:val="tbnormal"/>
              <w:jc w:val="center"/>
              <w:rPr>
                <w:b/>
              </w:rPr>
            </w:pPr>
            <w:r>
              <w:rPr>
                <w:b/>
              </w:rPr>
              <w:t>PGI 1</w:t>
            </w:r>
          </w:p>
        </w:tc>
        <w:tc>
          <w:tcPr>
            <w:tcW w:w="1477" w:type="dxa"/>
            <w:shd w:val="clear" w:color="auto" w:fill="E7E6E6" w:themeFill="background2"/>
            <w:vAlign w:val="center"/>
          </w:tcPr>
          <w:p w14:paraId="6379076A" w14:textId="77777777" w:rsidR="00694B6D" w:rsidRPr="00752AFD" w:rsidRDefault="00694B6D" w:rsidP="00743301">
            <w:pPr>
              <w:pStyle w:val="tbnormal"/>
              <w:jc w:val="center"/>
              <w:rPr>
                <w:b/>
              </w:rPr>
            </w:pPr>
            <w:r>
              <w:rPr>
                <w:b/>
              </w:rPr>
              <w:t>PGI 2</w:t>
            </w:r>
          </w:p>
        </w:tc>
        <w:tc>
          <w:tcPr>
            <w:tcW w:w="1477" w:type="dxa"/>
            <w:shd w:val="clear" w:color="auto" w:fill="E7E6E6" w:themeFill="background2"/>
            <w:vAlign w:val="center"/>
          </w:tcPr>
          <w:p w14:paraId="351E6120" w14:textId="77777777" w:rsidR="00694B6D" w:rsidRPr="00752AFD" w:rsidRDefault="00694B6D" w:rsidP="00743301">
            <w:pPr>
              <w:pStyle w:val="tbnormal"/>
              <w:jc w:val="center"/>
              <w:rPr>
                <w:b/>
              </w:rPr>
            </w:pPr>
            <w:r>
              <w:rPr>
                <w:b/>
              </w:rPr>
              <w:t>PGI 3</w:t>
            </w:r>
          </w:p>
        </w:tc>
      </w:tr>
      <w:tr w:rsidR="00694B6D" w:rsidRPr="003A4596" w14:paraId="7068EE16" w14:textId="77777777" w:rsidTr="00743301">
        <w:trPr>
          <w:trHeight w:val="454"/>
        </w:trPr>
        <w:tc>
          <w:tcPr>
            <w:tcW w:w="7833" w:type="dxa"/>
            <w:gridSpan w:val="4"/>
            <w:shd w:val="clear" w:color="auto" w:fill="D0CECE" w:themeFill="background2" w:themeFillShade="E6"/>
            <w:vAlign w:val="center"/>
          </w:tcPr>
          <w:p w14:paraId="0C4C9125" w14:textId="77777777" w:rsidR="00694B6D" w:rsidRPr="00752AFD" w:rsidRDefault="00694B6D" w:rsidP="00743301">
            <w:pPr>
              <w:pStyle w:val="tbnormal"/>
              <w:jc w:val="left"/>
              <w:rPr>
                <w:b/>
              </w:rPr>
            </w:pPr>
            <w:r>
              <w:rPr>
                <w:b/>
              </w:rPr>
              <w:lastRenderedPageBreak/>
              <w:t>Gestion</w:t>
            </w:r>
          </w:p>
        </w:tc>
      </w:tr>
      <w:tr w:rsidR="00694B6D" w:rsidRPr="003A4596" w14:paraId="375AD60E" w14:textId="77777777" w:rsidTr="00743301">
        <w:trPr>
          <w:trHeight w:val="454"/>
        </w:trPr>
        <w:tc>
          <w:tcPr>
            <w:tcW w:w="3402" w:type="dxa"/>
            <w:vAlign w:val="center"/>
          </w:tcPr>
          <w:p w14:paraId="0482C44C" w14:textId="42FABE86" w:rsidR="00694B6D" w:rsidRDefault="00694B6D" w:rsidP="00743301">
            <w:pPr>
              <w:pStyle w:val="tbnormal"/>
              <w:jc w:val="left"/>
            </w:pPr>
            <w:r>
              <w:t>Contrôle de réception</w:t>
            </w:r>
          </w:p>
        </w:tc>
        <w:tc>
          <w:tcPr>
            <w:tcW w:w="1477" w:type="dxa"/>
            <w:vAlign w:val="center"/>
          </w:tcPr>
          <w:p w14:paraId="27B1464B" w14:textId="77777777" w:rsidR="00694B6D" w:rsidRDefault="00694B6D" w:rsidP="00743301">
            <w:pPr>
              <w:pStyle w:val="tbnormal"/>
              <w:jc w:val="center"/>
            </w:pPr>
            <w:r>
              <w:t>Oui</w:t>
            </w:r>
          </w:p>
        </w:tc>
        <w:tc>
          <w:tcPr>
            <w:tcW w:w="1477" w:type="dxa"/>
            <w:vAlign w:val="center"/>
          </w:tcPr>
          <w:p w14:paraId="56E264F1" w14:textId="77777777" w:rsidR="00694B6D" w:rsidRDefault="00694B6D" w:rsidP="00743301">
            <w:pPr>
              <w:pStyle w:val="tbnormal"/>
              <w:jc w:val="center"/>
            </w:pPr>
            <w:r>
              <w:t>Oui</w:t>
            </w:r>
          </w:p>
        </w:tc>
        <w:tc>
          <w:tcPr>
            <w:tcW w:w="1477" w:type="dxa"/>
            <w:vAlign w:val="center"/>
          </w:tcPr>
          <w:p w14:paraId="46474625" w14:textId="77777777" w:rsidR="00694B6D" w:rsidRDefault="00694B6D" w:rsidP="00743301">
            <w:pPr>
              <w:pStyle w:val="tbnormal"/>
              <w:jc w:val="center"/>
            </w:pPr>
            <w:r>
              <w:t>Oui</w:t>
            </w:r>
          </w:p>
        </w:tc>
      </w:tr>
      <w:tr w:rsidR="00694B6D" w:rsidRPr="003A4596" w14:paraId="29521A33" w14:textId="77777777" w:rsidTr="00743301">
        <w:trPr>
          <w:trHeight w:val="454"/>
        </w:trPr>
        <w:tc>
          <w:tcPr>
            <w:tcW w:w="3402" w:type="dxa"/>
            <w:vAlign w:val="center"/>
          </w:tcPr>
          <w:p w14:paraId="32D29E0B" w14:textId="77777777" w:rsidR="00694B6D" w:rsidRDefault="00694B6D" w:rsidP="00743301">
            <w:pPr>
              <w:pStyle w:val="tbnormal"/>
              <w:jc w:val="left"/>
            </w:pPr>
            <w:r>
              <w:t>Routings</w:t>
            </w:r>
          </w:p>
        </w:tc>
        <w:tc>
          <w:tcPr>
            <w:tcW w:w="1477" w:type="dxa"/>
            <w:vAlign w:val="center"/>
          </w:tcPr>
          <w:p w14:paraId="5505E65C" w14:textId="77777777" w:rsidR="00694B6D" w:rsidRDefault="00694B6D" w:rsidP="00743301">
            <w:pPr>
              <w:pStyle w:val="tbnormal"/>
              <w:jc w:val="center"/>
            </w:pPr>
            <w:r>
              <w:t>Oui</w:t>
            </w:r>
          </w:p>
        </w:tc>
        <w:tc>
          <w:tcPr>
            <w:tcW w:w="1477" w:type="dxa"/>
            <w:vAlign w:val="center"/>
          </w:tcPr>
          <w:p w14:paraId="5E633382" w14:textId="77777777" w:rsidR="00694B6D" w:rsidRDefault="00694B6D" w:rsidP="00743301">
            <w:pPr>
              <w:pStyle w:val="tbnormal"/>
              <w:jc w:val="center"/>
            </w:pPr>
            <w:r>
              <w:t>Oui</w:t>
            </w:r>
          </w:p>
        </w:tc>
        <w:tc>
          <w:tcPr>
            <w:tcW w:w="1477" w:type="dxa"/>
            <w:vAlign w:val="center"/>
          </w:tcPr>
          <w:p w14:paraId="1EBBE522" w14:textId="77777777" w:rsidR="00694B6D" w:rsidRDefault="00694B6D" w:rsidP="00743301">
            <w:pPr>
              <w:pStyle w:val="tbnormal"/>
              <w:jc w:val="center"/>
            </w:pPr>
            <w:r>
              <w:t>Oui</w:t>
            </w:r>
          </w:p>
        </w:tc>
      </w:tr>
      <w:tr w:rsidR="00694B6D" w:rsidRPr="003A4596" w14:paraId="5C9D2898" w14:textId="77777777" w:rsidTr="00743301">
        <w:trPr>
          <w:trHeight w:val="454"/>
        </w:trPr>
        <w:tc>
          <w:tcPr>
            <w:tcW w:w="3402" w:type="dxa"/>
            <w:vAlign w:val="center"/>
          </w:tcPr>
          <w:p w14:paraId="4DC3EFFE" w14:textId="77777777" w:rsidR="00694B6D" w:rsidRDefault="00694B6D" w:rsidP="00743301">
            <w:pPr>
              <w:pStyle w:val="tbnormal"/>
              <w:jc w:val="left"/>
            </w:pPr>
            <w:r>
              <w:t>Ordres de fabrication</w:t>
            </w:r>
          </w:p>
        </w:tc>
        <w:tc>
          <w:tcPr>
            <w:tcW w:w="1477" w:type="dxa"/>
            <w:vAlign w:val="center"/>
          </w:tcPr>
          <w:p w14:paraId="70DAB877" w14:textId="77777777" w:rsidR="00694B6D" w:rsidRDefault="00694B6D" w:rsidP="00743301">
            <w:pPr>
              <w:pStyle w:val="tbnormal"/>
              <w:jc w:val="center"/>
            </w:pPr>
            <w:r>
              <w:t>Oui</w:t>
            </w:r>
          </w:p>
        </w:tc>
        <w:tc>
          <w:tcPr>
            <w:tcW w:w="1477" w:type="dxa"/>
            <w:vAlign w:val="center"/>
          </w:tcPr>
          <w:p w14:paraId="11E39B3A" w14:textId="77777777" w:rsidR="00694B6D" w:rsidRDefault="00694B6D" w:rsidP="00743301">
            <w:pPr>
              <w:pStyle w:val="tbnormal"/>
              <w:jc w:val="center"/>
            </w:pPr>
            <w:r>
              <w:t>Oui</w:t>
            </w:r>
          </w:p>
        </w:tc>
        <w:tc>
          <w:tcPr>
            <w:tcW w:w="1477" w:type="dxa"/>
            <w:vAlign w:val="center"/>
          </w:tcPr>
          <w:p w14:paraId="63C6CC6C" w14:textId="77777777" w:rsidR="00694B6D" w:rsidRDefault="00694B6D" w:rsidP="00743301">
            <w:pPr>
              <w:pStyle w:val="tbnormal"/>
              <w:jc w:val="center"/>
            </w:pPr>
            <w:r>
              <w:t>Oui</w:t>
            </w:r>
          </w:p>
        </w:tc>
      </w:tr>
      <w:tr w:rsidR="00694B6D" w:rsidRPr="003A4596" w14:paraId="52C18459" w14:textId="77777777" w:rsidTr="00743301">
        <w:trPr>
          <w:trHeight w:val="454"/>
        </w:trPr>
        <w:tc>
          <w:tcPr>
            <w:tcW w:w="3402" w:type="dxa"/>
            <w:vAlign w:val="center"/>
          </w:tcPr>
          <w:p w14:paraId="142B3580" w14:textId="77777777" w:rsidR="00694B6D" w:rsidRDefault="00694B6D" w:rsidP="00743301">
            <w:pPr>
              <w:pStyle w:val="tbnormal"/>
              <w:jc w:val="left"/>
            </w:pPr>
            <w:r>
              <w:t>Coûts</w:t>
            </w:r>
          </w:p>
        </w:tc>
        <w:tc>
          <w:tcPr>
            <w:tcW w:w="1477" w:type="dxa"/>
            <w:vAlign w:val="center"/>
          </w:tcPr>
          <w:p w14:paraId="58B020A7" w14:textId="77777777" w:rsidR="00694B6D" w:rsidRDefault="00694B6D" w:rsidP="00743301">
            <w:pPr>
              <w:pStyle w:val="tbnormal"/>
              <w:jc w:val="center"/>
            </w:pPr>
            <w:r>
              <w:t>Oui</w:t>
            </w:r>
          </w:p>
        </w:tc>
        <w:tc>
          <w:tcPr>
            <w:tcW w:w="1477" w:type="dxa"/>
            <w:vAlign w:val="center"/>
          </w:tcPr>
          <w:p w14:paraId="77E18680" w14:textId="77777777" w:rsidR="00694B6D" w:rsidRDefault="00694B6D" w:rsidP="00743301">
            <w:pPr>
              <w:pStyle w:val="tbnormal"/>
              <w:jc w:val="center"/>
            </w:pPr>
            <w:r>
              <w:t>Non</w:t>
            </w:r>
          </w:p>
        </w:tc>
        <w:tc>
          <w:tcPr>
            <w:tcW w:w="1477" w:type="dxa"/>
            <w:vAlign w:val="center"/>
          </w:tcPr>
          <w:p w14:paraId="21F1C28E" w14:textId="77777777" w:rsidR="00694B6D" w:rsidRDefault="00694B6D" w:rsidP="00743301">
            <w:pPr>
              <w:pStyle w:val="tbnormal"/>
              <w:jc w:val="center"/>
            </w:pPr>
            <w:r>
              <w:t>Oui</w:t>
            </w:r>
          </w:p>
        </w:tc>
      </w:tr>
      <w:tr w:rsidR="00694B6D" w:rsidRPr="003A4596" w14:paraId="2A32A822" w14:textId="77777777" w:rsidTr="00743301">
        <w:trPr>
          <w:trHeight w:val="454"/>
        </w:trPr>
        <w:tc>
          <w:tcPr>
            <w:tcW w:w="7833" w:type="dxa"/>
            <w:gridSpan w:val="4"/>
            <w:shd w:val="clear" w:color="auto" w:fill="D0CECE" w:themeFill="background2" w:themeFillShade="E6"/>
            <w:vAlign w:val="center"/>
          </w:tcPr>
          <w:p w14:paraId="64FF1E1A" w14:textId="4E180070" w:rsidR="00694B6D" w:rsidRPr="003A05DE" w:rsidRDefault="00694B6D" w:rsidP="00743301">
            <w:pPr>
              <w:pStyle w:val="tbnormal"/>
              <w:jc w:val="left"/>
              <w:rPr>
                <w:b/>
              </w:rPr>
            </w:pPr>
            <w:r>
              <w:rPr>
                <w:b/>
              </w:rPr>
              <w:t>Exécution</w:t>
            </w:r>
          </w:p>
        </w:tc>
      </w:tr>
      <w:tr w:rsidR="00694B6D" w:rsidRPr="003A4596" w14:paraId="2DB5CDCB" w14:textId="77777777" w:rsidTr="00743301">
        <w:trPr>
          <w:trHeight w:val="454"/>
        </w:trPr>
        <w:tc>
          <w:tcPr>
            <w:tcW w:w="3402" w:type="dxa"/>
            <w:vAlign w:val="center"/>
          </w:tcPr>
          <w:p w14:paraId="7468EE46" w14:textId="675AFD96" w:rsidR="00694B6D" w:rsidRDefault="00694B6D" w:rsidP="00743301">
            <w:pPr>
              <w:pStyle w:val="tbnormal"/>
              <w:jc w:val="left"/>
            </w:pPr>
            <w:r>
              <w:t>Make-to-Order</w:t>
            </w:r>
          </w:p>
        </w:tc>
        <w:tc>
          <w:tcPr>
            <w:tcW w:w="1477" w:type="dxa"/>
            <w:vAlign w:val="center"/>
          </w:tcPr>
          <w:p w14:paraId="7889F008" w14:textId="506380B7" w:rsidR="00694B6D" w:rsidRDefault="00694B6D" w:rsidP="00743301">
            <w:pPr>
              <w:pStyle w:val="tbnormal"/>
              <w:jc w:val="center"/>
            </w:pPr>
            <w:r>
              <w:t>Oui</w:t>
            </w:r>
          </w:p>
        </w:tc>
        <w:tc>
          <w:tcPr>
            <w:tcW w:w="1477" w:type="dxa"/>
            <w:vAlign w:val="center"/>
          </w:tcPr>
          <w:p w14:paraId="5ECA65CE" w14:textId="0947AC3D" w:rsidR="00694B6D" w:rsidRDefault="00694B6D" w:rsidP="00743301">
            <w:pPr>
              <w:pStyle w:val="tbnormal"/>
              <w:jc w:val="center"/>
            </w:pPr>
            <w:r>
              <w:t>Oui</w:t>
            </w:r>
          </w:p>
        </w:tc>
        <w:tc>
          <w:tcPr>
            <w:tcW w:w="1477" w:type="dxa"/>
            <w:vAlign w:val="center"/>
          </w:tcPr>
          <w:p w14:paraId="15B07644" w14:textId="77777777" w:rsidR="00694B6D" w:rsidRDefault="00694B6D" w:rsidP="00743301">
            <w:pPr>
              <w:pStyle w:val="tbnormal"/>
              <w:jc w:val="center"/>
            </w:pPr>
            <w:r>
              <w:t>Oui</w:t>
            </w:r>
          </w:p>
        </w:tc>
      </w:tr>
      <w:tr w:rsidR="00694B6D" w:rsidRPr="003A4596" w14:paraId="7DCE0BDB" w14:textId="77777777" w:rsidTr="00743301">
        <w:trPr>
          <w:trHeight w:val="454"/>
        </w:trPr>
        <w:tc>
          <w:tcPr>
            <w:tcW w:w="3402" w:type="dxa"/>
            <w:vAlign w:val="center"/>
          </w:tcPr>
          <w:p w14:paraId="6179A929" w14:textId="64A9BCFA" w:rsidR="00694B6D" w:rsidRDefault="00694B6D" w:rsidP="00743301">
            <w:pPr>
              <w:pStyle w:val="tbnormal"/>
              <w:jc w:val="left"/>
            </w:pPr>
            <w:r>
              <w:t>Make-to-Stock</w:t>
            </w:r>
          </w:p>
        </w:tc>
        <w:tc>
          <w:tcPr>
            <w:tcW w:w="1477" w:type="dxa"/>
            <w:vAlign w:val="center"/>
          </w:tcPr>
          <w:p w14:paraId="135B68C2" w14:textId="5EC3BCBA" w:rsidR="00694B6D" w:rsidRDefault="00694B6D" w:rsidP="00743301">
            <w:pPr>
              <w:pStyle w:val="tbnormal"/>
              <w:jc w:val="center"/>
            </w:pPr>
            <w:r>
              <w:t>Oui</w:t>
            </w:r>
          </w:p>
        </w:tc>
        <w:tc>
          <w:tcPr>
            <w:tcW w:w="1477" w:type="dxa"/>
            <w:vAlign w:val="center"/>
          </w:tcPr>
          <w:p w14:paraId="34CE8C4E" w14:textId="162C19B8" w:rsidR="00694B6D" w:rsidRDefault="00694B6D" w:rsidP="00743301">
            <w:pPr>
              <w:pStyle w:val="tbnormal"/>
              <w:jc w:val="center"/>
            </w:pPr>
            <w:r>
              <w:t>Oui</w:t>
            </w:r>
          </w:p>
        </w:tc>
        <w:tc>
          <w:tcPr>
            <w:tcW w:w="1477" w:type="dxa"/>
            <w:vAlign w:val="center"/>
          </w:tcPr>
          <w:p w14:paraId="72E95E28" w14:textId="34E35BC5" w:rsidR="00694B6D" w:rsidRDefault="00694B6D" w:rsidP="00743301">
            <w:pPr>
              <w:pStyle w:val="tbnormal"/>
              <w:jc w:val="center"/>
            </w:pPr>
            <w:r>
              <w:t>Oui</w:t>
            </w:r>
          </w:p>
        </w:tc>
      </w:tr>
    </w:tbl>
    <w:p w14:paraId="10B1370C" w14:textId="7A83D208" w:rsidR="00F2693B" w:rsidRDefault="00BE2EB2" w:rsidP="00DD1E85">
      <w:pPr>
        <w:pStyle w:val="tbtitre3"/>
        <w:outlineLvl w:val="0"/>
      </w:pPr>
      <w:bookmarkStart w:id="36" w:name="_Toc454061746"/>
      <w:r>
        <w:t>Modèle économique</w:t>
      </w:r>
      <w:bookmarkEnd w:id="36"/>
    </w:p>
    <w:p w14:paraId="68432CA6" w14:textId="7414CF04" w:rsidR="001142A8" w:rsidRDefault="001142A8" w:rsidP="00DD1E85">
      <w:pPr>
        <w:pStyle w:val="tbnormal"/>
        <w:outlineLvl w:val="0"/>
      </w:pPr>
      <w:r>
        <w:t>Les trois modèles exploités</w:t>
      </w:r>
    </w:p>
    <w:p w14:paraId="5892684C" w14:textId="4EE2B33A" w:rsidR="00ED6E18" w:rsidRDefault="003311C8" w:rsidP="00ED6E18">
      <w:pPr>
        <w:pStyle w:val="tbtitre3"/>
      </w:pPr>
      <w:bookmarkStart w:id="37" w:name="_Toc454061747"/>
      <w:r>
        <w:t>Pour les développeurs</w:t>
      </w:r>
      <w:bookmarkEnd w:id="37"/>
    </w:p>
    <w:p w14:paraId="5CC5EBD6" w14:textId="74353CAD" w:rsidR="00ED6E18" w:rsidRDefault="000D0DF5" w:rsidP="00ED6E18">
      <w:pPr>
        <w:pStyle w:val="tbnormal"/>
      </w:pPr>
      <w:r>
        <w:t>Montrer les éléments de la documentation…</w:t>
      </w:r>
    </w:p>
    <w:p w14:paraId="3965B501" w14:textId="7712E088" w:rsidR="000D0DF5" w:rsidRDefault="000D0DF5" w:rsidP="000D0DF5">
      <w:pPr>
        <w:pStyle w:val="tbtitre4"/>
      </w:pPr>
      <w:bookmarkStart w:id="38" w:name="_Toc454061748"/>
      <w:r>
        <w:t>Application Programmable Interface</w:t>
      </w:r>
      <w:r w:rsidR="00FD3422">
        <w:t xml:space="preserve"> API</w:t>
      </w:r>
      <w:bookmarkEnd w:id="38"/>
    </w:p>
    <w:p w14:paraId="44F82C26" w14:textId="466426C4" w:rsidR="000D0DF5" w:rsidRPr="000D0DF5" w:rsidRDefault="000D0DF5" w:rsidP="000D0DF5">
      <w:pPr>
        <w:pStyle w:val="tbnormal"/>
      </w:pPr>
      <w:r>
        <w:t>Présenter les principales actions réalisables et expliquer comme cela fonctionne.</w:t>
      </w:r>
    </w:p>
    <w:p w14:paraId="5E8EB9C3" w14:textId="01311779" w:rsidR="00774FA5" w:rsidRDefault="00391600" w:rsidP="000D0DF5">
      <w:pPr>
        <w:pStyle w:val="tbtitre4"/>
      </w:pPr>
      <w:bookmarkStart w:id="39" w:name="_Toc454061749"/>
      <w:r>
        <w:t>M</w:t>
      </w:r>
      <w:r w:rsidR="000D0DF5">
        <w:t xml:space="preserve">odèle </w:t>
      </w:r>
      <w:r w:rsidR="003311C8">
        <w:t>objet</w:t>
      </w:r>
      <w:bookmarkEnd w:id="39"/>
    </w:p>
    <w:p w14:paraId="3CF0A42D" w14:textId="76D719AD" w:rsidR="009A6B80" w:rsidRDefault="009A6B80" w:rsidP="009A6B80">
      <w:pPr>
        <w:pStyle w:val="tbnormal"/>
      </w:pPr>
      <w:r>
        <w:t>Montrer comment activer et mettre quelques exemples (survol + workflow).</w:t>
      </w:r>
    </w:p>
    <w:p w14:paraId="24AE0CDD" w14:textId="7BABA832" w:rsidR="00FC7953" w:rsidRDefault="00391600" w:rsidP="00FC7953">
      <w:pPr>
        <w:pStyle w:val="tbtitre4"/>
      </w:pPr>
      <w:bookmarkStart w:id="40" w:name="_Toc454061750"/>
      <w:r>
        <w:t>W</w:t>
      </w:r>
      <w:r w:rsidR="00FC7953">
        <w:t>orkflows</w:t>
      </w:r>
      <w:bookmarkEnd w:id="40"/>
    </w:p>
    <w:p w14:paraId="6CDE855D" w14:textId="2FAF3467" w:rsidR="00FC7953" w:rsidRPr="00FC7953" w:rsidRDefault="00FC7953" w:rsidP="00FC7953">
      <w:pPr>
        <w:pStyle w:val="tbnormal"/>
      </w:pPr>
      <w:r>
        <w:t>Présenter les workflows disponibles</w:t>
      </w:r>
    </w:p>
    <w:p w14:paraId="79998B51" w14:textId="77777777" w:rsidR="00F2693B" w:rsidRDefault="00F2693B" w:rsidP="00DD1E85">
      <w:pPr>
        <w:pStyle w:val="tbtitre1"/>
        <w:outlineLvl w:val="0"/>
      </w:pPr>
      <w:bookmarkStart w:id="41" w:name="_Toc454061751"/>
      <w:r>
        <w:t>La société de production</w:t>
      </w:r>
      <w:bookmarkEnd w:id="41"/>
    </w:p>
    <w:p w14:paraId="128298F7" w14:textId="77777777" w:rsidR="00F2693B" w:rsidRDefault="00F2693B" w:rsidP="00F2693B">
      <w:pPr>
        <w:pStyle w:val="tbnormal"/>
        <w:spacing w:before="120" w:after="120"/>
      </w:pPr>
      <w:r>
        <w:t>En tant qu’informaticien de gestion, notre position stratégique, au beau milieu des frontières de l’informatique technique et de la gestion nous confère une responsabilité supplémentaire, celle de posséder de bonnes connaissances métiers, plus particulièrement dans ce projet où l’un des enjeux majeurs est de comprendre le business d’une société de production, c’est-à-dire, la production et la vente de biens économiques sur un marché compétitif. Sur la base de cette affirmation, il est nécessaire de comprendre les enjeux relatifs à chaque domaine fonctionnel. Avec pour objectif, de s’appuyer sur de bonnes bases, afin d’identifier les règles inhérentes à chacun de ces processus.</w:t>
      </w:r>
    </w:p>
    <w:p w14:paraId="3732FCFE" w14:textId="77777777" w:rsidR="005F2F96" w:rsidRDefault="00F2693B" w:rsidP="005F2F96">
      <w:pPr>
        <w:pStyle w:val="tbnormal"/>
      </w:pPr>
      <w:r>
        <w:t>Dans une entreprise de production classique, nous pouvons citer la chaîne de valeur globale comme une succession d’étapes, ajoutant à tour de rôle de la valeur, sur la matière première travaillée. Ce que nous venons d’appeler des étapes, sont des processus bien distincts au</w:t>
      </w:r>
      <w:r w:rsidR="005F2F96">
        <w:t xml:space="preserve"> nombre de quatre (4) :</w:t>
      </w:r>
    </w:p>
    <w:p w14:paraId="3A207E21" w14:textId="77777777" w:rsidR="005F2F96" w:rsidRDefault="00F2693B" w:rsidP="00040851">
      <w:pPr>
        <w:pStyle w:val="tbnormal"/>
        <w:numPr>
          <w:ilvl w:val="0"/>
          <w:numId w:val="5"/>
        </w:numPr>
      </w:pPr>
      <w:r>
        <w:t>Prévision des ventes et</w:t>
      </w:r>
      <w:r w:rsidR="005F2F96">
        <w:t xml:space="preserve"> planification de la production</w:t>
      </w:r>
    </w:p>
    <w:p w14:paraId="0B939A5F" w14:textId="77777777" w:rsidR="005F2F96" w:rsidRDefault="00F2693B" w:rsidP="00040851">
      <w:pPr>
        <w:pStyle w:val="tbnormal"/>
        <w:numPr>
          <w:ilvl w:val="0"/>
          <w:numId w:val="5"/>
        </w:numPr>
      </w:pPr>
      <w:r>
        <w:lastRenderedPageBreak/>
        <w:t>Approvisionnement en matières premières ou en produits semi-ouvrés. Pour disposer des ressources nécessaires à la production</w:t>
      </w:r>
    </w:p>
    <w:p w14:paraId="3895F4F2" w14:textId="77777777" w:rsidR="005F2F96" w:rsidRDefault="00F2693B" w:rsidP="00040851">
      <w:pPr>
        <w:pStyle w:val="tbnormal"/>
        <w:numPr>
          <w:ilvl w:val="0"/>
          <w:numId w:val="5"/>
        </w:numPr>
      </w:pPr>
      <w:r>
        <w:t>Production s’organisant en atelier ou en ligne pour fabriquer les produits finaux que l’on appel des produits finis.</w:t>
      </w:r>
    </w:p>
    <w:p w14:paraId="6BE2B7DC" w14:textId="77777777" w:rsidR="00F2693B" w:rsidRDefault="00F2693B" w:rsidP="00040851">
      <w:pPr>
        <w:pStyle w:val="tbnormal"/>
        <w:numPr>
          <w:ilvl w:val="0"/>
          <w:numId w:val="5"/>
        </w:numPr>
        <w:spacing w:before="120" w:after="120"/>
      </w:pPr>
      <w:r>
        <w:t>Vente des produits fabriqués dans une optique de profitabilité de l’activité.</w:t>
      </w:r>
    </w:p>
    <w:p w14:paraId="73B46BDA" w14:textId="77777777" w:rsidR="00F2693B" w:rsidRDefault="00F2693B" w:rsidP="00F2693B">
      <w:pPr>
        <w:pStyle w:val="tbnormal"/>
        <w:spacing w:before="120" w:after="120"/>
      </w:pPr>
      <w:r>
        <w:t>Il est nécessaire d’analyser de manière globale chacun de ces processus. Ainsi, nous obtenons une représentation plus ou moins bonne de ce que représente une chaine de valeur et ces impératifs à atteindre. Suite à cela, nous arrivons conclure des hypothèses sur les contraintes auxquelles ils sont exposés ou peuvent l’être.</w:t>
      </w:r>
    </w:p>
    <w:p w14:paraId="21D72309" w14:textId="1FFDE480" w:rsidR="00854441" w:rsidRPr="00854441" w:rsidRDefault="00F2693B" w:rsidP="00854441">
      <w:pPr>
        <w:pStyle w:val="tbtitre2"/>
        <w:outlineLvl w:val="0"/>
      </w:pPr>
      <w:bookmarkStart w:id="42" w:name="_Toc454061752"/>
      <w:r>
        <w:t>Le processus de planification et prévision</w:t>
      </w:r>
      <w:bookmarkEnd w:id="42"/>
    </w:p>
    <w:p w14:paraId="23B9316C" w14:textId="77777777" w:rsidR="00F2693B" w:rsidRDefault="00F2693B" w:rsidP="00DD1E85">
      <w:pPr>
        <w:pStyle w:val="tbtitre2"/>
        <w:outlineLvl w:val="0"/>
      </w:pPr>
      <w:bookmarkStart w:id="43" w:name="_Toc454061753"/>
      <w:r>
        <w:t>Le processus d’approvisionnement</w:t>
      </w:r>
      <w:bookmarkEnd w:id="43"/>
    </w:p>
    <w:p w14:paraId="12A9CB49" w14:textId="77777777" w:rsidR="00F2693B" w:rsidRDefault="00F2693B" w:rsidP="00DD1E85">
      <w:pPr>
        <w:pStyle w:val="tbtitre2"/>
        <w:outlineLvl w:val="0"/>
      </w:pPr>
      <w:bookmarkStart w:id="44" w:name="_Toc454061754"/>
      <w:r>
        <w:t>Le processus de fabrication</w:t>
      </w:r>
      <w:bookmarkEnd w:id="44"/>
    </w:p>
    <w:p w14:paraId="5D7924C5" w14:textId="77777777" w:rsidR="00F2693B" w:rsidRDefault="00F2693B" w:rsidP="00DD1E85">
      <w:pPr>
        <w:pStyle w:val="tbtitre2"/>
        <w:outlineLvl w:val="0"/>
      </w:pPr>
      <w:bookmarkStart w:id="45" w:name="_Toc454061755"/>
      <w:r>
        <w:t>Le processus de vente</w:t>
      </w:r>
      <w:bookmarkEnd w:id="45"/>
    </w:p>
    <w:p w14:paraId="0B849414" w14:textId="77777777" w:rsidR="00F2693B" w:rsidRDefault="00F2693B" w:rsidP="00DD1E85">
      <w:pPr>
        <w:pStyle w:val="tbtitre2"/>
        <w:outlineLvl w:val="0"/>
      </w:pPr>
      <w:bookmarkStart w:id="46" w:name="_Toc454061756"/>
      <w:r>
        <w:t>Le marketing</w:t>
      </w:r>
      <w:bookmarkEnd w:id="46"/>
    </w:p>
    <w:p w14:paraId="78317610" w14:textId="77777777" w:rsidR="00F2693B" w:rsidRDefault="00F2693B" w:rsidP="00DD1E85">
      <w:pPr>
        <w:pStyle w:val="tbtitre2"/>
        <w:outlineLvl w:val="0"/>
      </w:pPr>
      <w:bookmarkStart w:id="47" w:name="_Toc454061757"/>
      <w:r>
        <w:t>La comptabilité</w:t>
      </w:r>
      <w:bookmarkEnd w:id="47"/>
    </w:p>
    <w:p w14:paraId="46DBAC0F" w14:textId="74648F71" w:rsidR="001802AD" w:rsidRPr="001802AD" w:rsidRDefault="001802AD" w:rsidP="001802AD">
      <w:pPr>
        <w:pStyle w:val="tbtitre1"/>
      </w:pPr>
      <w:bookmarkStart w:id="48" w:name="_Toc454061758"/>
      <w:r>
        <w:t>Principes micro-économiques</w:t>
      </w:r>
      <w:bookmarkEnd w:id="48"/>
    </w:p>
    <w:p w14:paraId="1C8B49DD" w14:textId="77777777" w:rsidR="00F2693B" w:rsidRDefault="00F2693B" w:rsidP="001802AD">
      <w:pPr>
        <w:pStyle w:val="tbtitre2"/>
      </w:pPr>
      <w:bookmarkStart w:id="49" w:name="_Toc454061759"/>
      <w:r>
        <w:t>Les économies de marchés</w:t>
      </w:r>
      <w:bookmarkEnd w:id="49"/>
    </w:p>
    <w:p w14:paraId="7CD70B5A" w14:textId="77777777" w:rsidR="00F2693B" w:rsidRDefault="00F2693B" w:rsidP="001802AD">
      <w:pPr>
        <w:pStyle w:val="tbtitre3"/>
      </w:pPr>
      <w:bookmarkStart w:id="50" w:name="_Toc454061760"/>
      <w:r>
        <w:t>La demande</w:t>
      </w:r>
      <w:bookmarkEnd w:id="50"/>
    </w:p>
    <w:p w14:paraId="60DB8962" w14:textId="77777777" w:rsidR="00F2693B" w:rsidRDefault="00F2693B" w:rsidP="001802AD">
      <w:pPr>
        <w:pStyle w:val="tbtitre3"/>
      </w:pPr>
      <w:bookmarkStart w:id="51" w:name="_Toc454061761"/>
      <w:r>
        <w:t>L’offre</w:t>
      </w:r>
      <w:bookmarkEnd w:id="51"/>
    </w:p>
    <w:p w14:paraId="61326105" w14:textId="77777777" w:rsidR="00F2693B" w:rsidRDefault="00F2693B" w:rsidP="001802AD">
      <w:pPr>
        <w:pStyle w:val="tbtitre3"/>
      </w:pPr>
      <w:bookmarkStart w:id="52" w:name="_Toc454061762"/>
      <w:r>
        <w:t>Influence des prix</w:t>
      </w:r>
      <w:bookmarkEnd w:id="52"/>
    </w:p>
    <w:p w14:paraId="64C0F6A6" w14:textId="77777777" w:rsidR="00F2693B" w:rsidRDefault="00F2693B" w:rsidP="001802AD">
      <w:pPr>
        <w:pStyle w:val="tbtitre4"/>
      </w:pPr>
      <w:bookmarkStart w:id="53" w:name="_Toc454061763"/>
      <w:r>
        <w:t>L’élasticité</w:t>
      </w:r>
      <w:bookmarkEnd w:id="53"/>
    </w:p>
    <w:p w14:paraId="59C3257B" w14:textId="77777777" w:rsidR="00F2693B" w:rsidRDefault="00F2693B" w:rsidP="001802AD">
      <w:pPr>
        <w:pStyle w:val="tbtitre2"/>
      </w:pPr>
      <w:bookmarkStart w:id="54" w:name="_Toc454061764"/>
      <w:r>
        <w:t>Les économies d’échelles</w:t>
      </w:r>
      <w:bookmarkEnd w:id="54"/>
    </w:p>
    <w:p w14:paraId="2E81BE18" w14:textId="77777777" w:rsidR="00F2693B" w:rsidRDefault="00F2693B" w:rsidP="00DD1E85">
      <w:pPr>
        <w:pStyle w:val="tbtitre1"/>
        <w:outlineLvl w:val="0"/>
      </w:pPr>
      <w:bookmarkStart w:id="55" w:name="_Toc454061765"/>
      <w:r>
        <w:t>Domaine brassicole</w:t>
      </w:r>
      <w:bookmarkEnd w:id="55"/>
    </w:p>
    <w:p w14:paraId="42667376" w14:textId="77777777" w:rsidR="00F2693B" w:rsidRDefault="00F2693B" w:rsidP="00F2693B">
      <w:pPr>
        <w:pStyle w:val="tbnormal"/>
        <w:spacing w:before="120" w:after="120"/>
      </w:pPr>
      <w:r>
        <w:t>Le scénario retenu pour créer le jeu sérieux est celui relatif à l’industrie de la bière. Ce chapitre présente les principaux éléments du domaine à connaitre afin</w:t>
      </w:r>
      <w:r w:rsidR="00F928A5">
        <w:t xml:space="preserve"> de pouvoir s’en imprégner et en comprendre les principaux éléments</w:t>
      </w:r>
      <w:r>
        <w:t>.</w:t>
      </w:r>
    </w:p>
    <w:p w14:paraId="6F68606A" w14:textId="77777777" w:rsidR="00F2693B" w:rsidRDefault="00F2693B" w:rsidP="00DD1E85">
      <w:pPr>
        <w:pStyle w:val="tbtitre2"/>
        <w:outlineLvl w:val="0"/>
      </w:pPr>
      <w:bookmarkStart w:id="56" w:name="_Toc454061766"/>
      <w:r>
        <w:lastRenderedPageBreak/>
        <w:t>Ingrédients</w:t>
      </w:r>
      <w:bookmarkEnd w:id="56"/>
    </w:p>
    <w:p w14:paraId="1247A797" w14:textId="77777777" w:rsidR="00F2693B" w:rsidRDefault="00F2693B" w:rsidP="00F2693B">
      <w:pPr>
        <w:pStyle w:val="tbnormal"/>
        <w:spacing w:before="120" w:after="120"/>
      </w:pPr>
      <w:r>
        <w:t>Tout d’abord, nous vous présentons les matières premières entrantes dans la conception du produit final, la bière.</w:t>
      </w:r>
    </w:p>
    <w:p w14:paraId="61F500AE" w14:textId="77777777" w:rsidR="00F2693B" w:rsidRDefault="00F2693B" w:rsidP="00DD1E85">
      <w:pPr>
        <w:pStyle w:val="tbtitre3"/>
        <w:outlineLvl w:val="0"/>
      </w:pPr>
      <w:bookmarkStart w:id="57" w:name="_Toc454061767"/>
      <w:r>
        <w:t>Le malt d’orge</w:t>
      </w:r>
      <w:bookmarkEnd w:id="57"/>
    </w:p>
    <w:p w14:paraId="0F27EF3A" w14:textId="77777777" w:rsidR="00F2693B" w:rsidRDefault="00F2693B" w:rsidP="00F2693B">
      <w:pPr>
        <w:pStyle w:val="tbnormal"/>
        <w:spacing w:before="120" w:after="120"/>
      </w:pPr>
      <w:r>
        <w:t>Dans les cultures anciennes, le produit de base utilisé pour la fabrication de la bière était très probablement le pain trempé. Des fouilles archéologiques réalisées au Proche-Orient ont permis de découvrir des iconographies illustrant la préparation de la bière : le vannage des grains de blé, la conversion du blé en pain, le ramollissement dans l’eau et le processus de fermentation. De nos jours, le produit de base de la bière n’est plus la soupe de pain, mais essentiellement le malt d’orge.</w:t>
      </w:r>
    </w:p>
    <w:p w14:paraId="0A1139A6" w14:textId="77777777" w:rsidR="00F2693B" w:rsidRDefault="00F2693B" w:rsidP="00F2693B">
      <w:pPr>
        <w:pStyle w:val="tbnormal"/>
        <w:spacing w:before="120" w:after="120"/>
      </w:pPr>
      <w:r>
        <w:t>Dans la langue courante, le malt d’orge est le plus souvent désigné tout simplement par « malt ». Fabriqué à partir d’une sorte particulière d’orge, dite orge de brasserie, il est un issu de céréales successivement trempées, germées, puis séchées. Le grain est constitué essentiellement d’amidon, ainsi que de protéines et de sels minéraux. Mais ces substances ne se laissent pas extraire sans autres, car l’amidon contenu dans le grain d’orge est emprisonné par des parois cellulaires non solubles dans l’eau.</w:t>
      </w:r>
    </w:p>
    <w:p w14:paraId="51DD43E9" w14:textId="77777777" w:rsidR="00F2693B" w:rsidRDefault="00F2693B" w:rsidP="00F2693B">
      <w:pPr>
        <w:pStyle w:val="tbnormal"/>
        <w:spacing w:before="120" w:after="120"/>
      </w:pPr>
      <w:r>
        <w:t>Pour servir à la préparation de la bière, le malt d’orge doit subir des opérations en malterie : d’abord le trempage, puis la germination. Comme le germe se nourrit de l’amidon contenu dans le grain, des enzymes se forment pour dégrader les parois des cellules et rendre ainsi l’amidon soluble dans l’eau, ce qui permettra par la suite de libérer du grain les granules d’amidon et de le saccharifier.</w:t>
      </w:r>
    </w:p>
    <w:p w14:paraId="30831ABC" w14:textId="49C0186B" w:rsidR="00F2693B" w:rsidRDefault="00F2693B" w:rsidP="00F2693B">
      <w:pPr>
        <w:pStyle w:val="tbnormal"/>
        <w:spacing w:before="120" w:after="120"/>
      </w:pPr>
      <w:r>
        <w:t>Après environ six jours, le processus de germination est suffisamment avancé : les céréales en germination (malt vert) subissent un processus de séchage appelé</w:t>
      </w:r>
      <w:r w:rsidR="00C408BA">
        <w:t xml:space="preserve"> « touraillage »</w:t>
      </w:r>
      <w:r>
        <w:t>. Le touraillage, plus ou moins prononcé selon les besoins, permet de conserver la matière première. Un séchage modéré donne du malt blond, tandis qu’un touraillage intensif (on parle aussi de torréfaction) donne un malt destiné à une bière brune. A ce stade, le malt de brasserie est débarrassé des radicelles, nettoyé et poli. Il est ensuite stocké en silo jusqu’à la livraison à la brasserie.</w:t>
      </w:r>
    </w:p>
    <w:p w14:paraId="30A57703" w14:textId="77777777" w:rsidR="00F2693B" w:rsidRDefault="00F2693B" w:rsidP="00F2693B">
      <w:pPr>
        <w:pStyle w:val="tbnormal"/>
        <w:spacing w:before="120" w:after="120"/>
      </w:pPr>
      <w:r>
        <w:t>Ainsi, les bases de la couleur et du goût de la bière sont déjà jetées à la malterie, en faisant varier les paramètres que sont le temps, l’humidité, la température et la ventilation. Le malt peut avoir un goût qui va du sucré au corsé, et son spectre chromatique s’étend du beige clair au noir, en passant par le brun. Il n’y a ni culture d’orge de brasserie à grande échelle ni malterie en Suisse. Aussi les brasseurs suisses s’approvisionnent-ils en malt principalement en France, en All</w:t>
      </w:r>
      <w:r w:rsidR="00F928A5">
        <w:t xml:space="preserve">emagne et en République tchèque </w:t>
      </w:r>
      <w:r w:rsidR="00F928A5">
        <w:fldChar w:fldCharType="begin" w:fldLock="1"/>
      </w:r>
      <w:r w:rsidR="00FF5F4A">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rsidR="00F928A5">
        <w:fldChar w:fldCharType="separate"/>
      </w:r>
      <w:r w:rsidR="00F928A5" w:rsidRPr="00F928A5">
        <w:rPr>
          <w:noProof/>
        </w:rPr>
        <w:t>(Association suisse des brasseries, 2016c)</w:t>
      </w:r>
      <w:r w:rsidR="00F928A5">
        <w:fldChar w:fldCharType="end"/>
      </w:r>
      <w:r w:rsidR="00F928A5">
        <w:t>.</w:t>
      </w:r>
    </w:p>
    <w:p w14:paraId="56D38A53" w14:textId="77777777" w:rsidR="00F2693B" w:rsidRDefault="00F2693B" w:rsidP="00DD1E85">
      <w:pPr>
        <w:pStyle w:val="tbtitre3"/>
        <w:outlineLvl w:val="0"/>
      </w:pPr>
      <w:bookmarkStart w:id="58" w:name="_Toc454061768"/>
      <w:r>
        <w:lastRenderedPageBreak/>
        <w:t>Autres matières premières amylacées</w:t>
      </w:r>
      <w:bookmarkEnd w:id="58"/>
    </w:p>
    <w:p w14:paraId="0C6E82FF" w14:textId="77777777" w:rsidR="00F2693B" w:rsidRDefault="00F2693B" w:rsidP="00F2693B">
      <w:pPr>
        <w:pStyle w:val="tbnormal"/>
        <w:spacing w:before="120" w:after="120"/>
      </w:pPr>
      <w:r>
        <w:t>Outre le malt d’orge, d’autres matières premières contenant de l’amidon peuvent entrer dans la fabrication de la bière, certaines étant maltées, d’autres non.</w:t>
      </w:r>
    </w:p>
    <w:p w14:paraId="06A4393F" w14:textId="77777777" w:rsidR="00F2693B" w:rsidRDefault="00F2693B" w:rsidP="00F2693B">
      <w:pPr>
        <w:pStyle w:val="tbnormal"/>
        <w:spacing w:before="120" w:after="120"/>
      </w:pPr>
      <w:r>
        <w:t>Il s’agit principalement de céréales comme le froment, le seigle, le maïs, le riz, l’avoine, l’épeautre ou l’amidonnier, mais aussi d’ingrédients comme les châtaignes ou les dattes</w:t>
      </w:r>
      <w:r w:rsidR="00F928A5">
        <w:t xml:space="preserve"> </w:t>
      </w:r>
      <w:r w:rsidR="00F928A5">
        <w:fldChar w:fldCharType="begin" w:fldLock="1"/>
      </w:r>
      <w:r w:rsidR="00FF5F4A">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rsidR="00F928A5">
        <w:fldChar w:fldCharType="separate"/>
      </w:r>
      <w:r w:rsidR="00F928A5" w:rsidRPr="00F928A5">
        <w:rPr>
          <w:noProof/>
        </w:rPr>
        <w:t>(Association suisse des brasseries, 2016c)</w:t>
      </w:r>
      <w:r w:rsidR="00F928A5">
        <w:fldChar w:fldCharType="end"/>
      </w:r>
      <w:r>
        <w:t>.</w:t>
      </w:r>
    </w:p>
    <w:p w14:paraId="6534D9BC" w14:textId="77777777" w:rsidR="00F2693B" w:rsidRDefault="00F2693B" w:rsidP="00DD1E85">
      <w:pPr>
        <w:pStyle w:val="tbtitre3"/>
        <w:outlineLvl w:val="0"/>
      </w:pPr>
      <w:bookmarkStart w:id="59" w:name="_Toc454061769"/>
      <w:r>
        <w:t>Le houblon</w:t>
      </w:r>
      <w:bookmarkEnd w:id="59"/>
    </w:p>
    <w:p w14:paraId="3791F5D0" w14:textId="77777777" w:rsidR="00F2693B" w:rsidRDefault="00F2693B" w:rsidP="00F2693B">
      <w:pPr>
        <w:pStyle w:val="tbnormal"/>
        <w:spacing w:before="120" w:after="120"/>
      </w:pPr>
      <w:r>
        <w:t>Comment l’heureuse idée d’associer le houblon au malt pour le brassage de la bière est-elle venue à l’esprit des Anciens ? La question n’est pas tranchée. Les premières preuves historiques de l’utilisation du houblon à des fins brassicoles datent du début du Moyen Age. Dans la pharmacopée populaire, le houblon a toujours joué un rôle important, et il entre encore aujourd’hui dans la fabrication de certains produits pharmaceutiques.</w:t>
      </w:r>
    </w:p>
    <w:p w14:paraId="758FF158" w14:textId="77777777" w:rsidR="00F2693B" w:rsidRDefault="00F2693B" w:rsidP="00F2693B">
      <w:pPr>
        <w:pStyle w:val="tbnormal"/>
        <w:spacing w:before="120" w:after="120"/>
      </w:pPr>
      <w:r>
        <w:t>Le houblon est une plante grimpante qui s’agrippe à des fils de fer allant jusqu’à 8 m de haut. Le brasseur utilise les fleurs non fécondées de la plante femelle, appelées « cônes », qui contiennent de nobles substances aromatiques, résines amères et tannins. Le houblon confère à la bière son agréable amertume et, selon le type de bière, un arôme houblonné. Il assure en outre son aptitude à la garde, ainsi que la tenue de la mousse.</w:t>
      </w:r>
    </w:p>
    <w:p w14:paraId="2E2AB36F" w14:textId="77777777" w:rsidR="00F2693B" w:rsidRDefault="00F2693B" w:rsidP="00F2693B">
      <w:pPr>
        <w:pStyle w:val="tbnormal"/>
        <w:spacing w:before="120" w:after="120"/>
      </w:pPr>
      <w:r>
        <w:t>La récolte du houblon a lieu à la fin de l’été. Le houblon en cône doit être conservé au frais, car les substances amères et aromatiques se dégradent sous l’effet de la chaleur et de l’oxygène.</w:t>
      </w:r>
    </w:p>
    <w:p w14:paraId="3732638B" w14:textId="77777777" w:rsidR="00F2693B" w:rsidRDefault="00F2693B" w:rsidP="00F2693B">
      <w:pPr>
        <w:pStyle w:val="tbnormal"/>
        <w:spacing w:before="120" w:after="120"/>
      </w:pPr>
      <w:r>
        <w:t>Afin de mieux préserver ses qualités et pour des raisons pratiques, le houblon en cône est aujourd’hui souvent pressé en petits granulés cylindriques, les « pellets », ou raffiné pour obtenir un extrait, les deux formes étant utilisées telles quelles pour la fabrication de la bière.</w:t>
      </w:r>
    </w:p>
    <w:p w14:paraId="2321AA82" w14:textId="77777777" w:rsidR="00F2693B" w:rsidRDefault="00F2693B" w:rsidP="00F2693B">
      <w:pPr>
        <w:pStyle w:val="tbnormal"/>
        <w:spacing w:before="120" w:after="120"/>
      </w:pPr>
      <w:r>
        <w:t>En Suisse, le houblon est cultivé dans la région de Stammheim (ZH), dans le Fricktal (AG) et dans l’Aaregäu (SO). Les importations proviennent essentiellement d’Allemagne, l’un des principaux producteurs de houblon. La plus grande culture d’un seul tenant au monde se trouve dans la région de l’Hallertau, en Bavière</w:t>
      </w:r>
      <w:r w:rsidR="00F928A5">
        <w:t xml:space="preserve"> </w:t>
      </w:r>
      <w:r w:rsidR="00F928A5">
        <w:fldChar w:fldCharType="begin" w:fldLock="1"/>
      </w:r>
      <w:r w:rsidR="00FF5F4A">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rsidR="00F928A5">
        <w:fldChar w:fldCharType="separate"/>
      </w:r>
      <w:r w:rsidR="00F928A5" w:rsidRPr="00F928A5">
        <w:rPr>
          <w:noProof/>
        </w:rPr>
        <w:t>(Association suisse des brasseries, 2016c)</w:t>
      </w:r>
      <w:r w:rsidR="00F928A5">
        <w:fldChar w:fldCharType="end"/>
      </w:r>
      <w:r>
        <w:t>.</w:t>
      </w:r>
    </w:p>
    <w:p w14:paraId="5D96FCFD" w14:textId="77777777" w:rsidR="00F2693B" w:rsidRDefault="00F2693B" w:rsidP="00DD1E85">
      <w:pPr>
        <w:pStyle w:val="tbtitre3"/>
        <w:outlineLvl w:val="0"/>
      </w:pPr>
      <w:bookmarkStart w:id="60" w:name="_Toc454061770"/>
      <w:r>
        <w:t>L’eau</w:t>
      </w:r>
      <w:bookmarkEnd w:id="60"/>
    </w:p>
    <w:p w14:paraId="047465DB" w14:textId="77777777" w:rsidR="00F2693B" w:rsidRDefault="00F2693B" w:rsidP="00F2693B">
      <w:pPr>
        <w:pStyle w:val="tbnormal"/>
        <w:spacing w:before="120" w:after="120"/>
      </w:pPr>
      <w:r>
        <w:t>Avec une part supérieure à 90 %, l’eau est la composante principale de la bière ; elle revêt une grande importance pour le brasseur. Les exigences de qualité des brasseries dépassent en règle générale celles applicables à l’eau du robinet. L’eau doit être fraîche, pauvre en calcaire et présenter des propriétés bactériologiques et physico-chimiques irréprochables.</w:t>
      </w:r>
    </w:p>
    <w:p w14:paraId="00744446" w14:textId="77777777" w:rsidR="00F2693B" w:rsidRDefault="00F2693B" w:rsidP="00F2693B">
      <w:pPr>
        <w:pStyle w:val="tbnormal"/>
        <w:spacing w:before="120" w:after="120"/>
      </w:pPr>
      <w:r>
        <w:t xml:space="preserve">Le degré de dureté de l’eau est déterminant. Pour une bière blonde, on se servira généralement d’une eau douce, alors qu’une eau plus dure pourra être utilisée pour les bières brunes. Une eau trop calcaire peut, dans certains cas, assombrir la bière et provoquer un goût légèrement âcre, car la substance </w:t>
      </w:r>
      <w:r>
        <w:lastRenderedPageBreak/>
        <w:t>réagit avec des produits du malt. Autrefois, en l’absence de techniques de traitement, la qualité de l’eau était un aspect déterminant pour le choix du site d’implantation d’une brasserie</w:t>
      </w:r>
      <w:r w:rsidR="00F928A5">
        <w:t xml:space="preserve"> </w:t>
      </w:r>
      <w:r w:rsidR="00F928A5">
        <w:fldChar w:fldCharType="begin" w:fldLock="1"/>
      </w:r>
      <w:r w:rsidR="00FF5F4A">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rsidR="00F928A5">
        <w:fldChar w:fldCharType="separate"/>
      </w:r>
      <w:r w:rsidR="00F928A5" w:rsidRPr="00F928A5">
        <w:rPr>
          <w:noProof/>
        </w:rPr>
        <w:t>(Association suisse des brasseries, 2016c)</w:t>
      </w:r>
      <w:r w:rsidR="00F928A5">
        <w:fldChar w:fldCharType="end"/>
      </w:r>
      <w:r>
        <w:t>.</w:t>
      </w:r>
    </w:p>
    <w:p w14:paraId="076BF060" w14:textId="77777777" w:rsidR="00F2693B" w:rsidRDefault="00F2693B" w:rsidP="00DD1E85">
      <w:pPr>
        <w:pStyle w:val="tbtitre3"/>
        <w:outlineLvl w:val="0"/>
      </w:pPr>
      <w:bookmarkStart w:id="61" w:name="_Toc454061771"/>
      <w:r>
        <w:t>La levure</w:t>
      </w:r>
      <w:bookmarkEnd w:id="61"/>
    </w:p>
    <w:p w14:paraId="52F1362B" w14:textId="77777777" w:rsidR="00F2693B" w:rsidRDefault="00F2693B" w:rsidP="00F2693B">
      <w:pPr>
        <w:pStyle w:val="tbnormal"/>
        <w:spacing w:before="120" w:after="120"/>
      </w:pPr>
      <w:r>
        <w:t>Pour que le moût entre en fermentation, on lui adjoint de la levure, qui influe de manière déterminante sur le caractère et la saveur de la bière. Les levures sont des micro-organismes présents presque partout dans l’air ; ils se répartissent en différentes souches. Les brasseries utilisent des levures de culture pures, soit des souches tout à fait identiques de levures, pour pouvoir garantir la qualité régulière du produit final.</w:t>
      </w:r>
    </w:p>
    <w:p w14:paraId="0AB7E3CE" w14:textId="77777777" w:rsidR="00F2693B" w:rsidRDefault="00F2693B" w:rsidP="005F2F96">
      <w:pPr>
        <w:pStyle w:val="tbnormal"/>
      </w:pPr>
      <w:r>
        <w:t xml:space="preserve">On distingue généralement deux types principaux de levures : celles à fermentation basse, </w:t>
      </w:r>
      <w:r w:rsidR="005F2F96">
        <w:t>et celles à fermentation haute.</w:t>
      </w:r>
    </w:p>
    <w:p w14:paraId="4BAB1F44" w14:textId="77777777" w:rsidR="005F2F96" w:rsidRDefault="005F2F96" w:rsidP="005F2F96">
      <w:pPr>
        <w:pStyle w:val="tbnormal"/>
        <w:spacing w:before="120" w:after="120"/>
      </w:pPr>
      <w:r>
        <w:rPr>
          <w:noProof/>
          <w:lang w:val="fr-FR" w:eastAsia="fr-FR"/>
        </w:rPr>
        <w:drawing>
          <wp:inline distT="0" distB="0" distL="0" distR="0" wp14:anchorId="063119AB" wp14:editId="24B25904">
            <wp:extent cx="4676140" cy="1358265"/>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apture d’écran 2016-05-17 à 10.15.26.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676140" cy="1358265"/>
                    </a:xfrm>
                    <a:prstGeom prst="rect">
                      <a:avLst/>
                    </a:prstGeom>
                  </pic:spPr>
                </pic:pic>
              </a:graphicData>
            </a:graphic>
          </wp:inline>
        </w:drawing>
      </w:r>
    </w:p>
    <w:p w14:paraId="7EDB4DD7" w14:textId="77777777" w:rsidR="00F2693B" w:rsidRDefault="00F2693B" w:rsidP="00F2693B">
      <w:pPr>
        <w:pStyle w:val="tbnormal"/>
        <w:spacing w:before="120" w:after="120"/>
      </w:pPr>
      <w:r>
        <w:t>Tout en étant proches parents, les deux types de levures influent profondément sur le caractère de la bière et confèrent chacun au produit fini un bouquet et un goût caractéristiques. En Suisse, les principales sortes de bières sont obtenues à partir de levures à fermentation basse</w:t>
      </w:r>
      <w:r w:rsidR="00F928A5">
        <w:t xml:space="preserve"> </w:t>
      </w:r>
      <w:r w:rsidR="00F928A5">
        <w:fldChar w:fldCharType="begin" w:fldLock="1"/>
      </w:r>
      <w:r w:rsidR="00FF5F4A">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rsidR="00F928A5">
        <w:fldChar w:fldCharType="separate"/>
      </w:r>
      <w:r w:rsidR="00F928A5" w:rsidRPr="00F928A5">
        <w:rPr>
          <w:noProof/>
        </w:rPr>
        <w:t>(Association suisse des brasseries, 2016c)</w:t>
      </w:r>
      <w:r w:rsidR="00F928A5">
        <w:fldChar w:fldCharType="end"/>
      </w:r>
      <w:r>
        <w:t>.</w:t>
      </w:r>
    </w:p>
    <w:p w14:paraId="3E461EA7" w14:textId="77777777" w:rsidR="00F2693B" w:rsidRDefault="00F2693B" w:rsidP="00DD1E85">
      <w:pPr>
        <w:pStyle w:val="tbtitre2"/>
        <w:outlineLvl w:val="0"/>
      </w:pPr>
      <w:bookmarkStart w:id="62" w:name="_Toc454061772"/>
      <w:r>
        <w:t>La fabrication de la bière</w:t>
      </w:r>
      <w:bookmarkEnd w:id="62"/>
    </w:p>
    <w:p w14:paraId="2312B5BA" w14:textId="77777777" w:rsidR="00F928A5" w:rsidRPr="00F928A5" w:rsidRDefault="00F928A5" w:rsidP="00F928A5">
      <w:pPr>
        <w:pStyle w:val="tbnormal"/>
      </w:pPr>
      <w:r>
        <w:t>Ce chapitre passe en revue les principales étapes mises en œuvres pour produire de la bière.</w:t>
      </w:r>
    </w:p>
    <w:p w14:paraId="1FD257DF" w14:textId="77777777" w:rsidR="00F2693B" w:rsidRDefault="00F2693B" w:rsidP="00DD1E85">
      <w:pPr>
        <w:pStyle w:val="tbtitre3"/>
        <w:outlineLvl w:val="0"/>
      </w:pPr>
      <w:bookmarkStart w:id="63" w:name="_Toc454061773"/>
      <w:r>
        <w:t>Le brassage</w:t>
      </w:r>
      <w:bookmarkEnd w:id="63"/>
    </w:p>
    <w:p w14:paraId="6381BB6F" w14:textId="77777777" w:rsidR="00F2693B" w:rsidRDefault="00F2693B" w:rsidP="00F2693B">
      <w:pPr>
        <w:pStyle w:val="tbnormal"/>
        <w:spacing w:before="120" w:after="120"/>
      </w:pPr>
      <w:r>
        <w:t>Le malt est d’abord broyé dans un concasseur, puis trempé dans la cuve matière. Le trempage est l’opération qui consiste à mélanger la farine de malt à de l’eau de brassage chaude. La « soupe » qui en résulte, appelée « maïsche », est chauffée à feu doux jusqu’à environ 76 °C, en respectant certains paliers de température. Pendant ce processus, une grande partie de l’amidon contenu dans le malt est transformé en sucre par des enzymes naturelles. Les minéraux, vitamines et une partie des protéines se dissolvent.</w:t>
      </w:r>
    </w:p>
    <w:p w14:paraId="03007EB9" w14:textId="77777777" w:rsidR="00F2693B" w:rsidRDefault="00F2693B" w:rsidP="00F2693B">
      <w:pPr>
        <w:pStyle w:val="tbnormal"/>
        <w:spacing w:before="120" w:after="120"/>
      </w:pPr>
      <w:r>
        <w:t>Passée dans la cuve de filtration, la maïsche est ensuite séparée des parties solides non solubles, comme l’enveloppe des céréales. Les restes solides, les « drêches », sont valorisées comme aliments pour animaux ou peuvent entrer dans la composition de certaines farines pour la fabrication de pain.</w:t>
      </w:r>
    </w:p>
    <w:p w14:paraId="450A3A2D" w14:textId="77777777" w:rsidR="00F2693B" w:rsidRDefault="00F2693B" w:rsidP="00F2693B">
      <w:pPr>
        <w:pStyle w:val="tbnormal"/>
        <w:spacing w:before="120" w:after="120"/>
      </w:pPr>
      <w:r>
        <w:lastRenderedPageBreak/>
        <w:t>Le liquide ainsi obtenu, le moût, est ensuite additionné de houblon et cuit dans la chaudière à moût. Ce processus permet de libérer les arômes et les tanins. Peu à peu, le moût subit une concentration pour atteindre la teneur en essence souhaitée (« moût d’origine »). Par « moût d’origine », on entend l’extrait dissout dans le moût avant fermentation (maltose, protéines, vitamines et substances aromatiques).</w:t>
      </w:r>
    </w:p>
    <w:p w14:paraId="3466A851" w14:textId="77777777" w:rsidR="00F2693B" w:rsidRDefault="00F2693B" w:rsidP="00F2693B">
      <w:pPr>
        <w:pStyle w:val="tbnormal"/>
        <w:spacing w:before="120" w:after="120"/>
      </w:pPr>
      <w:r>
        <w:t>Le moût encore bouillant est ensuite clarifié dans le whirlpool puis rapidement refroidi à la température requise pour la fermentation. En résumé, le brassage consiste à faire passer certaines substances solides du malt dans une solution liquide – le moût. Le proce</w:t>
      </w:r>
      <w:r w:rsidR="00F928A5">
        <w:t xml:space="preserve">ssus dure environ sept heures </w:t>
      </w:r>
      <w:r w:rsidR="00F928A5">
        <w:fldChar w:fldCharType="begin" w:fldLock="1"/>
      </w:r>
      <w:r w:rsidR="00F928A5">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rsidR="00F928A5">
        <w:fldChar w:fldCharType="separate"/>
      </w:r>
      <w:r w:rsidR="00F928A5" w:rsidRPr="00F928A5">
        <w:rPr>
          <w:noProof/>
        </w:rPr>
        <w:t>(Associat</w:t>
      </w:r>
      <w:r w:rsidR="00F928A5">
        <w:rPr>
          <w:noProof/>
        </w:rPr>
        <w:t>ion suisse des brasseries, 2016</w:t>
      </w:r>
      <w:r w:rsidR="00F928A5" w:rsidRPr="00F928A5">
        <w:rPr>
          <w:noProof/>
        </w:rPr>
        <w:t>)</w:t>
      </w:r>
      <w:r w:rsidR="00F928A5">
        <w:fldChar w:fldCharType="end"/>
      </w:r>
    </w:p>
    <w:p w14:paraId="6153FF58" w14:textId="77777777" w:rsidR="00F2693B" w:rsidRDefault="00F2693B" w:rsidP="00DD1E85">
      <w:pPr>
        <w:pStyle w:val="tbtitre3"/>
        <w:outlineLvl w:val="0"/>
      </w:pPr>
      <w:bookmarkStart w:id="64" w:name="_Toc454061774"/>
      <w:r>
        <w:t>La fermentation</w:t>
      </w:r>
      <w:bookmarkEnd w:id="64"/>
    </w:p>
    <w:p w14:paraId="6E77BD97" w14:textId="77777777" w:rsidR="00F2693B" w:rsidRDefault="00F2693B" w:rsidP="00F2693B">
      <w:pPr>
        <w:pStyle w:val="tbnormal"/>
        <w:spacing w:before="120" w:after="120"/>
      </w:pPr>
      <w:r>
        <w:t>Après refroidissement du moût, il est ensemencé avec de la levure. Au cours de la fermentation, celle-ci transforme une grande partie du maltose en alcool, gaz carbonique et substances aromatiques.</w:t>
      </w:r>
    </w:p>
    <w:p w14:paraId="02B135E8" w14:textId="77777777" w:rsidR="00F2693B" w:rsidRDefault="00F2693B" w:rsidP="00F2693B">
      <w:pPr>
        <w:pStyle w:val="tbnormal"/>
        <w:spacing w:before="120" w:after="120"/>
      </w:pPr>
      <w:r>
        <w:t>Après quelques heures, une mousse abondante se forme à la surface de la cuve de fermentation (les « kräusen » dans le jargon). La fermentation principale se termine environ une semaine plus tard : le moût s’est transformé en « bière jeune »</w:t>
      </w:r>
      <w:r w:rsidR="00F928A5">
        <w:t xml:space="preserve"> </w:t>
      </w:r>
      <w:r w:rsidR="00F928A5">
        <w:fldChar w:fldCharType="begin" w:fldLock="1"/>
      </w:r>
      <w:r w:rsidR="00F928A5">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rsidR="00F928A5">
        <w:fldChar w:fldCharType="separate"/>
      </w:r>
      <w:r w:rsidR="00F928A5" w:rsidRPr="00F928A5">
        <w:rPr>
          <w:noProof/>
        </w:rPr>
        <w:t>(Associat</w:t>
      </w:r>
      <w:r w:rsidR="00F928A5">
        <w:rPr>
          <w:noProof/>
        </w:rPr>
        <w:t>ion suisse des brasseries, 2016</w:t>
      </w:r>
      <w:r w:rsidR="00F928A5" w:rsidRPr="00F928A5">
        <w:rPr>
          <w:noProof/>
        </w:rPr>
        <w:t>)</w:t>
      </w:r>
      <w:r w:rsidR="00F928A5">
        <w:fldChar w:fldCharType="end"/>
      </w:r>
      <w:r>
        <w:t>.</w:t>
      </w:r>
    </w:p>
    <w:p w14:paraId="636DB60F" w14:textId="77777777" w:rsidR="00F2693B" w:rsidRDefault="00F2693B" w:rsidP="00DD1E85">
      <w:pPr>
        <w:pStyle w:val="tbtitre3"/>
        <w:outlineLvl w:val="0"/>
      </w:pPr>
      <w:bookmarkStart w:id="65" w:name="_Toc454061775"/>
      <w:r>
        <w:t>La garde</w:t>
      </w:r>
      <w:bookmarkEnd w:id="65"/>
    </w:p>
    <w:p w14:paraId="02EE40CF" w14:textId="77777777" w:rsidR="00F2693B" w:rsidRDefault="00F2693B" w:rsidP="00F2693B">
      <w:pPr>
        <w:pStyle w:val="tbnormal"/>
        <w:spacing w:before="120" w:after="120"/>
      </w:pPr>
      <w:r>
        <w:t>La bière jeune est ensuite logée dans des cuves de garde pour la seconde fermentation, la maturation et la clarification. Pendant la garde, elle est alors refroidie à des températures proches de 0 °C.</w:t>
      </w:r>
    </w:p>
    <w:p w14:paraId="09390A23" w14:textId="77777777" w:rsidR="00F2693B" w:rsidRDefault="00F2693B" w:rsidP="00F2693B">
      <w:pPr>
        <w:pStyle w:val="tbnormal"/>
        <w:spacing w:before="120" w:after="120"/>
      </w:pPr>
      <w:r>
        <w:t xml:space="preserve">La pression qui en résulte sature naturellement la bière de son propre gaz carbonique, ce qui est important pour la formation de la mousse, </w:t>
      </w:r>
      <w:r w:rsidR="00F928A5">
        <w:t xml:space="preserve">la saveur et la digestibilité </w:t>
      </w:r>
      <w:r w:rsidR="00F928A5">
        <w:fldChar w:fldCharType="begin" w:fldLock="1"/>
      </w:r>
      <w:r w:rsidR="00F928A5">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rsidR="00F928A5">
        <w:fldChar w:fldCharType="separate"/>
      </w:r>
      <w:r w:rsidR="00F928A5" w:rsidRPr="00F928A5">
        <w:rPr>
          <w:noProof/>
        </w:rPr>
        <w:t>(Associat</w:t>
      </w:r>
      <w:r w:rsidR="00F928A5">
        <w:rPr>
          <w:noProof/>
        </w:rPr>
        <w:t>ion suisse des brasseries, 2016</w:t>
      </w:r>
      <w:r w:rsidR="00F928A5" w:rsidRPr="00F928A5">
        <w:rPr>
          <w:noProof/>
        </w:rPr>
        <w:t>)</w:t>
      </w:r>
      <w:r w:rsidR="00F928A5">
        <w:fldChar w:fldCharType="end"/>
      </w:r>
      <w:r w:rsidR="00F928A5">
        <w:t>.</w:t>
      </w:r>
    </w:p>
    <w:p w14:paraId="6C469863" w14:textId="77777777" w:rsidR="00F2693B" w:rsidRDefault="00F2693B" w:rsidP="00DD1E85">
      <w:pPr>
        <w:pStyle w:val="tbtitre3"/>
        <w:outlineLvl w:val="0"/>
      </w:pPr>
      <w:bookmarkStart w:id="66" w:name="_Toc454061776"/>
      <w:r>
        <w:t>La filtration</w:t>
      </w:r>
      <w:bookmarkEnd w:id="66"/>
    </w:p>
    <w:p w14:paraId="6B50FD39" w14:textId="77777777" w:rsidR="00F2693B" w:rsidRDefault="00F2693B" w:rsidP="00F2693B">
      <w:pPr>
        <w:pStyle w:val="tbnormal"/>
        <w:spacing w:before="120" w:after="120"/>
      </w:pPr>
      <w:r>
        <w:t>Après quelques semaines, la bière arrive à maturité pour être consommée. Elle est alors prête à être mise en bouteille après une dernière filtration fine. Cette opération n’est pas appliquée aux bières dites non filtrées, afin de p</w:t>
      </w:r>
      <w:r w:rsidR="00F928A5">
        <w:t xml:space="preserve">réserver les levures </w:t>
      </w:r>
      <w:r w:rsidR="00F928A5">
        <w:fldChar w:fldCharType="begin" w:fldLock="1"/>
      </w:r>
      <w:r w:rsidR="00F928A5">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rsidR="00F928A5">
        <w:fldChar w:fldCharType="separate"/>
      </w:r>
      <w:r w:rsidR="00F928A5" w:rsidRPr="00F928A5">
        <w:rPr>
          <w:noProof/>
        </w:rPr>
        <w:t>(Associat</w:t>
      </w:r>
      <w:r w:rsidR="00F928A5">
        <w:rPr>
          <w:noProof/>
        </w:rPr>
        <w:t>ion suisse des brasseries, 2016</w:t>
      </w:r>
      <w:r w:rsidR="00F928A5" w:rsidRPr="00F928A5">
        <w:rPr>
          <w:noProof/>
        </w:rPr>
        <w:t>)</w:t>
      </w:r>
      <w:r w:rsidR="00F928A5">
        <w:fldChar w:fldCharType="end"/>
      </w:r>
      <w:r>
        <w:t>.</w:t>
      </w:r>
    </w:p>
    <w:p w14:paraId="1D0F5A96" w14:textId="77777777" w:rsidR="00F2693B" w:rsidRDefault="00F2693B" w:rsidP="00DD1E85">
      <w:pPr>
        <w:pStyle w:val="tbtitre3"/>
        <w:outlineLvl w:val="0"/>
      </w:pPr>
      <w:bookmarkStart w:id="67" w:name="_Toc454061777"/>
      <w:r>
        <w:t>La mise en bouteille et le conditionnement</w:t>
      </w:r>
      <w:bookmarkEnd w:id="67"/>
    </w:p>
    <w:p w14:paraId="7112EF1A" w14:textId="77777777" w:rsidR="00F2693B" w:rsidRDefault="00F2693B" w:rsidP="00F2693B">
      <w:pPr>
        <w:pStyle w:val="tbnormal"/>
        <w:spacing w:before="120" w:after="120"/>
      </w:pPr>
      <w:r>
        <w:t>Afin d’éviter les pertes de gaz carbonique et la formation de mousse, la bière est soutirée et transvasée, sous contre-pression, en fûts (keg, container), en bouteilles, en canettes ou dans des citernes du système « beer drive ».</w:t>
      </w:r>
    </w:p>
    <w:p w14:paraId="7E6BA4A3" w14:textId="77777777" w:rsidR="00F2693B" w:rsidRDefault="00F2693B" w:rsidP="00F2693B">
      <w:pPr>
        <w:pStyle w:val="tbnormal"/>
      </w:pPr>
      <w:r>
        <w:t>Les fûts usagés qui restent dans un état irréprochable et les bouteilles consignées sont soumis à un lavage minutieux avant réutilisation. Tous les contenants doivent être étiquetés conformément aux prescriptions légales, avec notamment la mention du type de bière, de la teneur en alcool, des ingrédients et du fabricant. Après le conditionnement pour le transport, la bière es</w:t>
      </w:r>
      <w:r w:rsidR="00F928A5">
        <w:t xml:space="preserve">t prête à être livrée </w:t>
      </w:r>
      <w:r w:rsidR="00F928A5">
        <w:fldChar w:fldCharType="begin" w:fldLock="1"/>
      </w:r>
      <w:r w:rsidR="00F928A5">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rsidR="00F928A5">
        <w:fldChar w:fldCharType="separate"/>
      </w:r>
      <w:r w:rsidR="00F928A5" w:rsidRPr="00F928A5">
        <w:rPr>
          <w:noProof/>
        </w:rPr>
        <w:t>(Associat</w:t>
      </w:r>
      <w:r w:rsidR="00F928A5">
        <w:rPr>
          <w:noProof/>
        </w:rPr>
        <w:t>ion suisse des brasseries, 2016</w:t>
      </w:r>
      <w:r w:rsidR="00F928A5" w:rsidRPr="00F928A5">
        <w:rPr>
          <w:noProof/>
        </w:rPr>
        <w:t>)</w:t>
      </w:r>
      <w:r w:rsidR="00F928A5">
        <w:fldChar w:fldCharType="end"/>
      </w:r>
      <w:r w:rsidR="00F928A5">
        <w:t>.</w:t>
      </w:r>
    </w:p>
    <w:p w14:paraId="7FA904A8" w14:textId="15B63485" w:rsidR="00AB238C" w:rsidRDefault="00AB238C" w:rsidP="00DD1E85">
      <w:pPr>
        <w:pStyle w:val="tbtitre1"/>
        <w:outlineLvl w:val="0"/>
      </w:pPr>
      <w:bookmarkStart w:id="68" w:name="_Toc454061778"/>
      <w:r>
        <w:lastRenderedPageBreak/>
        <w:t>Business Process Modeling Notation (BPMN)</w:t>
      </w:r>
      <w:bookmarkEnd w:id="68"/>
    </w:p>
    <w:p w14:paraId="4657B1D4" w14:textId="24B4DC56" w:rsidR="00AB238C" w:rsidRDefault="00AB238C" w:rsidP="00022545">
      <w:pPr>
        <w:pStyle w:val="tbnormal"/>
      </w:pPr>
      <w:r>
        <w:t>La modélisation des processus fait partie intégrante d’une démarche de Business Process Management.</w:t>
      </w:r>
      <w:r w:rsidR="00022545">
        <w:t xml:space="preserve"> Cette démarche constitue en « un ensemble de méthodes, d'outils et de technologies utilisés pour concevoir, mettre en oeuvre et contrôler des processus métier opérationnels. Le BPM est une approche centrée sur les processus pour améliorer les performances, qui associe technologies de l'information et méthodologies de processus et de gouvernance. Le BPM est le fruit d'une collaboration entre des professionnels du métier (responsables fonctionnels et/ou opérationnels) et des informaticiens pour favoriser la mise en place de processus métier efficaces, souples et transparents. Le BPM englobe des personnes, des systèmes, des fonctions, des métiers, des clients, des fournisseurs et des partenaires. » </w:t>
      </w:r>
      <w:r w:rsidR="00022545">
        <w:fldChar w:fldCharType="begin" w:fldLock="1"/>
      </w:r>
      <w:r w:rsidR="00022545">
        <w:instrText>ADDIN CSL_CITATION { "citationItems" : [ { "id" : "ITEM-1", "itemData" : { "ISBN" : "9780470373583", "author" : [ { "dropping-particle" : "", "family" : "Garimella", "given" : "Kiran", "non-dropping-particle" : "", "parse-names" : false, "suffix" : "" }, { "dropping-particle" : "", "family" : "Lees", "given" : "Michael", "non-dropping-particle" : "", "parse-names" : false, "suffix" : "" }, { "dropping-particle" : "", "family" : "Williams", "given" : "Bruce", "non-dropping-particle" : "", "parse-names" : false, "suffix" : "" } ], "id" : "ITEM-1", "issued" : { "date-parts" : [ [ "2008" ] ] }, "number-of-pages" : "76", "title" : "Les Bases du BPM pour les nuls", "type" : "book" }, "uris" : [ "http://www.mendeley.com/documents/?uuid=01002b79-de6e-4610-be05-a8ea9ecd099d" ] } ], "mendeley" : { "formattedCitation" : "(Garimella et al., 2008)", "plainTextFormattedCitation" : "(Garimella et al., 2008)", "previouslyFormattedCitation" : "(Garimella et al., 2008)" }, "properties" : { "noteIndex" : 0 }, "schema" : "https://github.com/citation-style-language/schema/raw/master/csl-citation.json" }</w:instrText>
      </w:r>
      <w:r w:rsidR="00022545">
        <w:fldChar w:fldCharType="separate"/>
      </w:r>
      <w:r w:rsidR="00022545" w:rsidRPr="00022545">
        <w:rPr>
          <w:noProof/>
        </w:rPr>
        <w:t>(Garimella et al., 2008)</w:t>
      </w:r>
      <w:r w:rsidR="00022545">
        <w:fldChar w:fldCharType="end"/>
      </w:r>
      <w:r w:rsidR="00022545">
        <w:t>.</w:t>
      </w:r>
    </w:p>
    <w:p w14:paraId="427A2B63" w14:textId="5AABC2D4" w:rsidR="00022545" w:rsidRDefault="00DF37A1" w:rsidP="00022545">
      <w:pPr>
        <w:pStyle w:val="tbnormal"/>
      </w:pPr>
      <w:r>
        <w:t>Cette discipline a fait naître un besoin, c</w:t>
      </w:r>
      <w:r w:rsidR="00022545">
        <w:t>elui de modéliser de manière visuelle les processus au travers de diagrammes</w:t>
      </w:r>
      <w:r w:rsidR="00F57A2E">
        <w:t xml:space="preserve"> nommés BPD</w:t>
      </w:r>
      <w:r w:rsidR="00022545">
        <w:t>. De ce constat est né un standard, BPMN. « Le Business Process Model and Notation (BPMN) est un modèle de processus métier et une notation graphique standardisée pour modéliser le savoir-faire d'une organisation à travers l'approche processus. La première version était connue sous le nom de Business Process Modeling Notation.</w:t>
      </w:r>
    </w:p>
    <w:p w14:paraId="30C90E93" w14:textId="3E8CC0B5" w:rsidR="00022545" w:rsidRDefault="00022545" w:rsidP="00022545">
      <w:pPr>
        <w:pStyle w:val="tbnormal"/>
      </w:pPr>
      <w:r>
        <w:t xml:space="preserve">Business Process Model and Notation a été développée au départ par la Business Process Management Initiative (BPMI), et est maintenant maintenue par l'Object Management Group (OMG) depuis leur fusion en 2005. Depuis mars 2011, la version actuelle de BPMN est la 2.0. » </w:t>
      </w:r>
      <w:r>
        <w:fldChar w:fldCharType="begin" w:fldLock="1"/>
      </w:r>
      <w:r w:rsidR="005F5899">
        <w:instrText>ADDIN CSL_CITATION { "citationItems" : [ { "id" : "ITEM-1", "itemData" : { "ISBN" : "9781409202998", "abstract" : "1st ed. Includes index.", "author" : [ { "dropping-particle" : "", "family" : "Briol", "given" : "Patrice.", "non-dropping-particle" : "", "parse-names" : false, "suffix" : "" } ], "id" : "ITEM-1", "issued" : { "date-parts" : [ [ "2008" ] ] }, "number-of-pages" : "120", "publisher" : "Patrice Briol", "title" : "BPMN : the business process modeling notation pocket handbook", "type" : "book" }, "uris" : [ "http://www.mendeley.com/documents/?uuid=6bad14d3-4692-33fd-918c-c0950e86a013" ] } ], "mendeley" : { "formattedCitation" : "(Briol, 2008)", "plainTextFormattedCitation" : "(Briol, 2008)", "previouslyFormattedCitation" : "(Briol, 2008)" }, "properties" : { "noteIndex" : 0 }, "schema" : "https://github.com/citation-style-language/schema/raw/master/csl-citation.json" }</w:instrText>
      </w:r>
      <w:r>
        <w:fldChar w:fldCharType="separate"/>
      </w:r>
      <w:r w:rsidRPr="00022545">
        <w:rPr>
          <w:noProof/>
        </w:rPr>
        <w:t>(Briol, 2008)</w:t>
      </w:r>
      <w:r>
        <w:fldChar w:fldCharType="end"/>
      </w:r>
      <w:r>
        <w:t>.</w:t>
      </w:r>
    </w:p>
    <w:p w14:paraId="473BDC14" w14:textId="508FFF54" w:rsidR="00E72D87" w:rsidRDefault="00E72D87" w:rsidP="00022545">
      <w:pPr>
        <w:pStyle w:val="tbnormal"/>
      </w:pPr>
      <w:r>
        <w:t xml:space="preserve">Ce standard de notation </w:t>
      </w:r>
      <w:r w:rsidR="00DF37A1">
        <w:t>permet une</w:t>
      </w:r>
      <w:r w:rsidR="005F5899">
        <w:t xml:space="preserve"> communication </w:t>
      </w:r>
      <w:r w:rsidR="00DF37A1">
        <w:t xml:space="preserve">efficiente </w:t>
      </w:r>
      <w:r w:rsidR="005F5899">
        <w:t>entre personnes ayant des métiers différents. Ainsi, son « </w:t>
      </w:r>
      <w:r w:rsidR="005F5899" w:rsidRPr="005F5899">
        <w:t xml:space="preserve">but principal </w:t>
      </w:r>
      <w:r w:rsidR="005F5899">
        <w:t>…</w:t>
      </w:r>
      <w:r w:rsidR="005F5899" w:rsidRPr="005F5899">
        <w:t xml:space="preserve"> est de fournir une notation qui soit réellement compréhensible par tous les utilisateurs de l'entreprise, depuis les analystes métier qui créent les ébauches initiales des processus, jusqu'aux développeurs responsables de mettre en place la technologie qui va exécuter les processus applicatifs correspondants, et finalement, jusqu'aux utilisateurs de l'entreprise qui vont mettre en œuvre ces processus. Ainsi, BPMN crée un pont standardisé pour combler le vide entre la modélisation des processus métier et la mise en place des procédures. Actuellement, il y a des dizaines d'outils de modélisation et de méthodologies pour les procédures d'entreprise.</w:t>
      </w:r>
      <w:r w:rsidR="005F5899">
        <w:t xml:space="preserve"> » </w:t>
      </w:r>
      <w:r w:rsidR="005F5899">
        <w:fldChar w:fldCharType="begin" w:fldLock="1"/>
      </w:r>
      <w:r w:rsidR="006A2416">
        <w:instrText>ADDIN CSL_CITATION { "citationItems" : [ { "id" : "ITEM-1", "itemData" : { "ISBN" : "9781409202998", "abstract" : "1st ed. Includes index.", "author" : [ { "dropping-particle" : "", "family" : "Briol", "given" : "Patrice.", "non-dropping-particle" : "", "parse-names" : false, "suffix" : "" } ], "id" : "ITEM-1", "issued" : { "date-parts" : [ [ "2008" ] ] }, "number-of-pages" : "120", "publisher" : "Patrice Briol", "title" : "BPMN : the business process modeling notation pocket handbook", "type" : "book" }, "uris" : [ "http://www.mendeley.com/documents/?uuid=6bad14d3-4692-33fd-918c-c0950e86a013" ] } ], "mendeley" : { "formattedCitation" : "(Briol, 2008)", "plainTextFormattedCitation" : "(Briol, 2008)", "previouslyFormattedCitation" : "(Briol, 2008)" }, "properties" : { "noteIndex" : 0 }, "schema" : "https://github.com/citation-style-language/schema/raw/master/csl-citation.json" }</w:instrText>
      </w:r>
      <w:r w:rsidR="005F5899">
        <w:fldChar w:fldCharType="separate"/>
      </w:r>
      <w:r w:rsidR="005F5899" w:rsidRPr="005F5899">
        <w:rPr>
          <w:noProof/>
        </w:rPr>
        <w:t>(Briol, 2008)</w:t>
      </w:r>
      <w:r w:rsidR="005F5899">
        <w:fldChar w:fldCharType="end"/>
      </w:r>
      <w:r w:rsidR="005F5899">
        <w:t>.</w:t>
      </w:r>
    </w:p>
    <w:p w14:paraId="1AF8BAD3" w14:textId="5D0D2CA8" w:rsidR="005F5899" w:rsidRDefault="005F5899" w:rsidP="00022545">
      <w:pPr>
        <w:pStyle w:val="tbnormal"/>
      </w:pPr>
      <w:r>
        <w:t>Il faut savoir que BPMN s’appuie sur une palette d’éléments graphiques destinés à a</w:t>
      </w:r>
      <w:r w:rsidR="00DF37A1">
        <w:t>tteindre les buts explicités précédemment</w:t>
      </w:r>
      <w:r>
        <w:t xml:space="preserve">. </w:t>
      </w:r>
      <w:r w:rsidR="00DF37A1">
        <w:t>Néanmoins</w:t>
      </w:r>
      <w:r>
        <w:t xml:space="preserve">, ces éléments </w:t>
      </w:r>
      <w:r w:rsidR="008B352F">
        <w:t>s</w:t>
      </w:r>
      <w:r>
        <w:t xml:space="preserve">ont </w:t>
      </w:r>
      <w:r w:rsidR="008B352F">
        <w:t>utilisés de manières</w:t>
      </w:r>
      <w:r>
        <w:t xml:space="preserve"> différent</w:t>
      </w:r>
      <w:r w:rsidR="008B352F">
        <w:t>e</w:t>
      </w:r>
      <w:r>
        <w:t xml:space="preserve">s selon le public </w:t>
      </w:r>
      <w:r w:rsidR="00DF37A1">
        <w:t>à atteindre</w:t>
      </w:r>
      <w:r>
        <w:t>.</w:t>
      </w:r>
      <w:r w:rsidR="008B352F">
        <w:t xml:space="preserve"> On trouve généralement 3 niveaux d’utilisation :</w:t>
      </w:r>
    </w:p>
    <w:p w14:paraId="6CF001A7" w14:textId="4FC2BB7C" w:rsidR="008B352F" w:rsidRDefault="00DF37A1" w:rsidP="00040851">
      <w:pPr>
        <w:pStyle w:val="tbnormal"/>
        <w:numPr>
          <w:ilvl w:val="0"/>
          <w:numId w:val="15"/>
        </w:numPr>
      </w:pPr>
      <w:r>
        <w:t xml:space="preserve">Le niveau 1 qui </w:t>
      </w:r>
      <w:r w:rsidR="008B352F">
        <w:t>sert à communiquer avec tous l</w:t>
      </w:r>
      <w:r>
        <w:t>’</w:t>
      </w:r>
      <w:r w:rsidR="008B352F">
        <w:t>e</w:t>
      </w:r>
      <w:r>
        <w:t>n</w:t>
      </w:r>
      <w:r w:rsidR="008B352F">
        <w:t>s</w:t>
      </w:r>
      <w:r>
        <w:t>emble des</w:t>
      </w:r>
      <w:r w:rsidR="008B352F">
        <w:t xml:space="preserve"> métiers.</w:t>
      </w:r>
    </w:p>
    <w:p w14:paraId="540D3990" w14:textId="2755E491" w:rsidR="008B352F" w:rsidRDefault="00DF37A1" w:rsidP="00040851">
      <w:pPr>
        <w:pStyle w:val="tbnormal"/>
        <w:numPr>
          <w:ilvl w:val="0"/>
          <w:numId w:val="15"/>
        </w:numPr>
      </w:pPr>
      <w:r>
        <w:t>Le niveau 2 qui</w:t>
      </w:r>
      <w:r w:rsidR="008B352F">
        <w:t xml:space="preserve"> sert à communiquer principalement avec des </w:t>
      </w:r>
      <w:r>
        <w:t xml:space="preserve">personnes possédant la fibre technique tel que des </w:t>
      </w:r>
      <w:r w:rsidR="008B352F">
        <w:t>informaticiens.</w:t>
      </w:r>
    </w:p>
    <w:p w14:paraId="7C2E3CA1" w14:textId="733EAE22" w:rsidR="008B352F" w:rsidRDefault="00DF37A1" w:rsidP="00040851">
      <w:pPr>
        <w:pStyle w:val="tbnormal"/>
        <w:numPr>
          <w:ilvl w:val="0"/>
          <w:numId w:val="15"/>
        </w:numPr>
      </w:pPr>
      <w:r>
        <w:lastRenderedPageBreak/>
        <w:t>Le niveau 3 qui est destiné à</w:t>
      </w:r>
      <w:r w:rsidR="008B352F">
        <w:t xml:space="preserve"> être </w:t>
      </w:r>
      <w:r>
        <w:t>traduit</w:t>
      </w:r>
      <w:r w:rsidR="008B352F">
        <w:t xml:space="preserve"> et </w:t>
      </w:r>
      <w:r>
        <w:t>exécuté</w:t>
      </w:r>
      <w:r w:rsidR="008B352F">
        <w:t xml:space="preserve"> par un système informatique </w:t>
      </w:r>
      <w:r>
        <w:t>portant le nom de</w:t>
      </w:r>
      <w:r w:rsidR="008B352F">
        <w:t xml:space="preserve"> BPMS.</w:t>
      </w:r>
    </w:p>
    <w:p w14:paraId="69A13D7B" w14:textId="32EEE669" w:rsidR="008B352F" w:rsidRDefault="008B352F" w:rsidP="008B352F">
      <w:pPr>
        <w:pStyle w:val="tbnormal"/>
      </w:pPr>
      <w:r>
        <w:t xml:space="preserve">Ces niveaux </w:t>
      </w:r>
      <w:r w:rsidR="00DF37A1">
        <w:t>déterminent</w:t>
      </w:r>
      <w:r>
        <w:t xml:space="preserve"> l’utilisation qui est faite des divers éléments de notation. </w:t>
      </w:r>
      <w:r w:rsidR="00A323F2">
        <w:t>Ainsi, certains d’eux ne doivent pas être utilisés dans un modèle de niveau 1 tandis que dans un niveau 2 oui.</w:t>
      </w:r>
    </w:p>
    <w:p w14:paraId="02E221FF" w14:textId="7120976D" w:rsidR="008B352F" w:rsidRDefault="005F5899" w:rsidP="00B36415">
      <w:pPr>
        <w:pStyle w:val="tbnormal"/>
      </w:pPr>
      <w:r>
        <w:t xml:space="preserve">Une petite précision encore sur un abus de langage souvent rencontré lorsqu’on cite BPMN. </w:t>
      </w:r>
      <w:r w:rsidR="00D338C1">
        <w:t>C’est</w:t>
      </w:r>
      <w:r>
        <w:t xml:space="preserve"> un standard de notation destinée à être utilisée </w:t>
      </w:r>
      <w:r w:rsidR="00D338C1">
        <w:t>dans une démarche BPM et de</w:t>
      </w:r>
      <w:r>
        <w:t xml:space="preserve"> modélisation des processus en entreprise.</w:t>
      </w:r>
      <w:r w:rsidR="00B36415">
        <w:t xml:space="preserve"> Nous pouvons aussi le réduire à un simple langage de modélisation.</w:t>
      </w:r>
      <w:r w:rsidR="0091229E">
        <w:t xml:space="preserve"> D</w:t>
      </w:r>
      <w:r w:rsidR="00563AFC">
        <w:t xml:space="preserve">es acteurs </w:t>
      </w:r>
      <w:r w:rsidR="00DF37A1">
        <w:t>importants</w:t>
      </w:r>
      <w:r w:rsidR="00563AFC">
        <w:t xml:space="preserve"> dans la mise en place de cette notation, </w:t>
      </w:r>
      <w:r w:rsidR="0091229E">
        <w:t xml:space="preserve">comme </w:t>
      </w:r>
      <w:r w:rsidR="00563AFC">
        <w:t>Monsieur Bruce Silv</w:t>
      </w:r>
      <w:r w:rsidR="00841333">
        <w:t>er</w:t>
      </w:r>
      <w:r w:rsidR="0091229E">
        <w:t xml:space="preserve"> ont</w:t>
      </w:r>
      <w:r w:rsidR="00DF37A1">
        <w:t xml:space="preserve"> évoqué certains éléments méthodiques et une touche de style à adopter quand la notation est utilisée.</w:t>
      </w:r>
      <w:r w:rsidR="00841333">
        <w:t xml:space="preserve"> </w:t>
      </w:r>
      <w:r w:rsidR="00DF37A1">
        <w:t xml:space="preserve">Cependant, ceux-ci ne sont </w:t>
      </w:r>
      <w:r w:rsidR="00841333">
        <w:t xml:space="preserve">pas inclus dans </w:t>
      </w:r>
      <w:r w:rsidR="00047E91">
        <w:t xml:space="preserve">la spécification </w:t>
      </w:r>
      <w:r w:rsidR="00DF37A1">
        <w:t>BPMN en tant que soit. Ce sont</w:t>
      </w:r>
      <w:r w:rsidR="00841333">
        <w:t xml:space="preserve"> simplement </w:t>
      </w:r>
      <w:r w:rsidR="00DF37A1">
        <w:t>d</w:t>
      </w:r>
      <w:r w:rsidR="00841333">
        <w:t xml:space="preserve">es recommandations </w:t>
      </w:r>
      <w:r w:rsidR="00DF37A1">
        <w:t>émises par des personnes hautement qualifiées</w:t>
      </w:r>
      <w:r w:rsidR="00841333">
        <w:t>. Un modèle BPMN qui ne respecte</w:t>
      </w:r>
      <w:r w:rsidR="0091229E">
        <w:t xml:space="preserve"> ces</w:t>
      </w:r>
      <w:r w:rsidR="00841333">
        <w:t xml:space="preserve"> méthode</w:t>
      </w:r>
      <w:r w:rsidR="0091229E">
        <w:t>s</w:t>
      </w:r>
      <w:r w:rsidR="00841333">
        <w:t xml:space="preserve"> ou ce</w:t>
      </w:r>
      <w:r w:rsidR="0091229E">
        <w:t>s</w:t>
      </w:r>
      <w:r w:rsidR="00841333">
        <w:t xml:space="preserve"> style</w:t>
      </w:r>
      <w:r w:rsidR="0091229E">
        <w:t>s</w:t>
      </w:r>
      <w:r w:rsidR="00841333">
        <w:t xml:space="preserve"> </w:t>
      </w:r>
      <w:r w:rsidR="0091229E">
        <w:t>ne peu</w:t>
      </w:r>
      <w:r w:rsidR="00841333">
        <w:t>t en aucun cas être jugé comme faux !</w:t>
      </w:r>
      <w:r w:rsidR="00047E91">
        <w:t xml:space="preserve"> Pour a</w:t>
      </w:r>
      <w:r w:rsidR="00D338C1">
        <w:t xml:space="preserve">utant qu’il respecte </w:t>
      </w:r>
      <w:r w:rsidR="00047E91">
        <w:t xml:space="preserve">les spécifications </w:t>
      </w:r>
      <w:r w:rsidR="00DF37A1">
        <w:t>publiées</w:t>
      </w:r>
      <w:r w:rsidR="00047E91">
        <w:t xml:space="preserve"> par l’OMG.</w:t>
      </w:r>
    </w:p>
    <w:p w14:paraId="242103D3" w14:textId="2EB50C7E" w:rsidR="00D338C1" w:rsidRDefault="00D338C1" w:rsidP="00DD1E85">
      <w:pPr>
        <w:pStyle w:val="tbtitre2"/>
        <w:outlineLvl w:val="0"/>
      </w:pPr>
      <w:bookmarkStart w:id="69" w:name="_Toc454061779"/>
      <w:r>
        <w:t>La palette d’éléments BPMN 2.0</w:t>
      </w:r>
      <w:bookmarkEnd w:id="69"/>
    </w:p>
    <w:p w14:paraId="68E48B12" w14:textId="17CB664D" w:rsidR="00D338C1" w:rsidRDefault="00DF37A1" w:rsidP="00D338C1">
      <w:pPr>
        <w:pStyle w:val="tbnormal"/>
      </w:pPr>
      <w:r>
        <w:t>Pour représenter d</w:t>
      </w:r>
      <w:r w:rsidR="00D338C1">
        <w:t xml:space="preserve">es processus, BPMN et sa version 2.0 propose une palette assez large de composants servant à représenter la dynamique des </w:t>
      </w:r>
      <w:r>
        <w:t>organisations et leurs processus</w:t>
      </w:r>
      <w:r w:rsidR="00D338C1">
        <w:t xml:space="preserve">. </w:t>
      </w:r>
      <w:r>
        <w:t>C</w:t>
      </w:r>
      <w:r w:rsidR="00D338C1">
        <w:t xml:space="preserve">i-dessous l’intégralité </w:t>
      </w:r>
      <w:r>
        <w:t xml:space="preserve">des composants utilisables </w:t>
      </w:r>
      <w:r w:rsidR="00D338C1">
        <w:t>:</w:t>
      </w:r>
    </w:p>
    <w:p w14:paraId="42ED6208" w14:textId="4CD4739B" w:rsidR="00D338C1" w:rsidRDefault="00D338C1" w:rsidP="00752AFD">
      <w:pPr>
        <w:pStyle w:val="tbnormal"/>
      </w:pPr>
      <w:r>
        <w:rPr>
          <w:noProof/>
          <w:lang w:val="fr-FR" w:eastAsia="fr-FR"/>
        </w:rPr>
        <w:drawing>
          <wp:inline distT="0" distB="0" distL="0" distR="0" wp14:anchorId="0D63D5E8" wp14:editId="4DD6F2BD">
            <wp:extent cx="4679950" cy="3301365"/>
            <wp:effectExtent l="0" t="0" r="0" b="635"/>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apture d’écran 2016-05-24 à 12.12.49.png"/>
                    <pic:cNvPicPr/>
                  </pic:nvPicPr>
                  <pic:blipFill>
                    <a:blip r:embed="rId27" cstate="print">
                      <a:extLst>
                        <a:ext uri="{BEBA8EAE-BF5A-486C-A8C5-ECC9F3942E4B}">
                          <a14:imgProps xmlns:a14="http://schemas.microsoft.com/office/drawing/2010/main">
                            <a14:imgLayer r:embed="rId28">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4679950" cy="3301365"/>
                    </a:xfrm>
                    <a:prstGeom prst="rect">
                      <a:avLst/>
                    </a:prstGeom>
                  </pic:spPr>
                </pic:pic>
              </a:graphicData>
            </a:graphic>
          </wp:inline>
        </w:drawing>
      </w:r>
    </w:p>
    <w:p w14:paraId="404DE460" w14:textId="4378D13E" w:rsidR="00D338C1" w:rsidRPr="00D338C1" w:rsidRDefault="00D338C1" w:rsidP="008B189F">
      <w:pPr>
        <w:pStyle w:val="tbnormal"/>
      </w:pPr>
      <w:r>
        <w:t xml:space="preserve">figure X : </w:t>
      </w:r>
      <w:r w:rsidRPr="00D338C1">
        <w:t>http://www.bpmb.de/images/BPMN2_0_Poster_FR.pdf</w:t>
      </w:r>
    </w:p>
    <w:p w14:paraId="728B1E3F" w14:textId="17875F45" w:rsidR="00AB238C" w:rsidRDefault="00AB238C" w:rsidP="00DD1E85">
      <w:pPr>
        <w:pStyle w:val="tbtitre2"/>
        <w:outlineLvl w:val="0"/>
      </w:pPr>
      <w:bookmarkStart w:id="70" w:name="_Toc454061780"/>
      <w:r>
        <w:lastRenderedPageBreak/>
        <w:t>Les niveaux d’utilisation</w:t>
      </w:r>
      <w:bookmarkEnd w:id="70"/>
    </w:p>
    <w:p w14:paraId="7147DDEE" w14:textId="5900EE65" w:rsidR="00B36415" w:rsidRDefault="00B36415" w:rsidP="00B36415">
      <w:pPr>
        <w:pStyle w:val="tbnormal"/>
      </w:pPr>
      <w:r>
        <w:t>Comme fait mention dans un chapitre antérieur, le BPMN s’utilise différemment selon les emplois que l’on veut en faire.</w:t>
      </w:r>
    </w:p>
    <w:p w14:paraId="13C681D2" w14:textId="7AFEF35E" w:rsidR="00B36415" w:rsidRDefault="00B36415" w:rsidP="00B36415">
      <w:pPr>
        <w:pStyle w:val="tbnormal"/>
      </w:pPr>
      <w:r>
        <w:t xml:space="preserve">Le but de ce chapitre est de présenter les considérations de chacun des niveaux ainsi que les éléments qui peuvent être </w:t>
      </w:r>
      <w:r w:rsidR="009C60FB">
        <w:t>utilisables</w:t>
      </w:r>
      <w:r>
        <w:t>.</w:t>
      </w:r>
    </w:p>
    <w:p w14:paraId="4C73D709" w14:textId="27DF2C03" w:rsidR="00B36415" w:rsidRDefault="008B189F" w:rsidP="00B36415">
      <w:pPr>
        <w:pStyle w:val="tbnormal"/>
      </w:pPr>
      <w:r>
        <w:t>Les explications sont présentées dans la matrice qui suit :</w:t>
      </w:r>
    </w:p>
    <w:tbl>
      <w:tblPr>
        <w:tblStyle w:val="Grilledetableauclaire"/>
        <w:tblW w:w="5000" w:type="pct"/>
        <w:tblLook w:val="04A0" w:firstRow="1" w:lastRow="0" w:firstColumn="1" w:lastColumn="0" w:noHBand="0" w:noVBand="1"/>
      </w:tblPr>
      <w:tblGrid>
        <w:gridCol w:w="936"/>
        <w:gridCol w:w="1944"/>
        <w:gridCol w:w="4480"/>
      </w:tblGrid>
      <w:tr w:rsidR="00544F0E" w:rsidRPr="003A4596" w14:paraId="10D8C07B" w14:textId="64D7976A" w:rsidTr="00544F0E">
        <w:trPr>
          <w:trHeight w:val="454"/>
        </w:trPr>
        <w:tc>
          <w:tcPr>
            <w:tcW w:w="936" w:type="dxa"/>
            <w:shd w:val="clear" w:color="auto" w:fill="E7E6E6" w:themeFill="background2"/>
            <w:vAlign w:val="center"/>
          </w:tcPr>
          <w:p w14:paraId="6395A4D1" w14:textId="110A177D" w:rsidR="00B36415" w:rsidRPr="00752AFD" w:rsidRDefault="00B36415" w:rsidP="00752AFD">
            <w:pPr>
              <w:pStyle w:val="tbnormal"/>
              <w:rPr>
                <w:b/>
              </w:rPr>
            </w:pPr>
            <w:r w:rsidRPr="00752AFD">
              <w:rPr>
                <w:b/>
              </w:rPr>
              <w:t>Niveau</w:t>
            </w:r>
          </w:p>
        </w:tc>
        <w:tc>
          <w:tcPr>
            <w:tcW w:w="1944" w:type="dxa"/>
            <w:shd w:val="clear" w:color="auto" w:fill="E7E6E6" w:themeFill="background2"/>
            <w:vAlign w:val="center"/>
          </w:tcPr>
          <w:p w14:paraId="7EE0CB00" w14:textId="1FBD59A5" w:rsidR="00B36415" w:rsidRPr="00752AFD" w:rsidRDefault="00B36415" w:rsidP="00752AFD">
            <w:pPr>
              <w:pStyle w:val="tbnormal"/>
              <w:rPr>
                <w:b/>
              </w:rPr>
            </w:pPr>
            <w:r w:rsidRPr="00752AFD">
              <w:rPr>
                <w:b/>
              </w:rPr>
              <w:t>Objectif</w:t>
            </w:r>
          </w:p>
        </w:tc>
        <w:tc>
          <w:tcPr>
            <w:tcW w:w="4480" w:type="dxa"/>
            <w:shd w:val="clear" w:color="auto" w:fill="E7E6E6" w:themeFill="background2"/>
            <w:vAlign w:val="center"/>
          </w:tcPr>
          <w:p w14:paraId="3DD8BD1C" w14:textId="3EDBC1D3" w:rsidR="00B36415" w:rsidRPr="00752AFD" w:rsidRDefault="00B36415" w:rsidP="00752AFD">
            <w:pPr>
              <w:pStyle w:val="tbnormal"/>
              <w:rPr>
                <w:b/>
              </w:rPr>
            </w:pPr>
            <w:r w:rsidRPr="00752AFD">
              <w:rPr>
                <w:b/>
              </w:rPr>
              <w:t>Cible</w:t>
            </w:r>
          </w:p>
        </w:tc>
      </w:tr>
      <w:tr w:rsidR="00544F0E" w:rsidRPr="003A4596" w14:paraId="6ECA7580" w14:textId="77777777" w:rsidTr="00544F0E">
        <w:trPr>
          <w:trHeight w:val="454"/>
        </w:trPr>
        <w:tc>
          <w:tcPr>
            <w:tcW w:w="936" w:type="dxa"/>
          </w:tcPr>
          <w:p w14:paraId="2ED7273F" w14:textId="680AA2D0" w:rsidR="00B36415" w:rsidRDefault="00B36415" w:rsidP="00752AFD">
            <w:pPr>
              <w:pStyle w:val="tbnormal"/>
            </w:pPr>
            <w:r>
              <w:t>1</w:t>
            </w:r>
          </w:p>
        </w:tc>
        <w:tc>
          <w:tcPr>
            <w:tcW w:w="1944" w:type="dxa"/>
          </w:tcPr>
          <w:p w14:paraId="0F096DC9" w14:textId="33927555" w:rsidR="00B36415" w:rsidRDefault="00B36415" w:rsidP="00752AFD">
            <w:pPr>
              <w:pStyle w:val="tbnormal"/>
            </w:pPr>
            <w:r>
              <w:t>Communication</w:t>
            </w:r>
          </w:p>
        </w:tc>
        <w:tc>
          <w:tcPr>
            <w:tcW w:w="4480" w:type="dxa"/>
          </w:tcPr>
          <w:p w14:paraId="5E257D48" w14:textId="77777777" w:rsidR="00B36415" w:rsidRDefault="00B36415" w:rsidP="00752AFD">
            <w:pPr>
              <w:pStyle w:val="tbnormal"/>
            </w:pPr>
            <w:r>
              <w:t>Toutes les personnes qui œuvrent dans une organisation.</w:t>
            </w:r>
          </w:p>
          <w:p w14:paraId="77C57FF3" w14:textId="4E7AF568" w:rsidR="00B36415" w:rsidRDefault="00B36415" w:rsidP="00752AFD">
            <w:pPr>
              <w:pStyle w:val="tbnormal"/>
            </w:pPr>
            <w:r>
              <w:t>Ce niveau doit être le plus simpliste possible. Toutes les personnes n’étant pas forcément en possession de connaissance de la notation.</w:t>
            </w:r>
          </w:p>
        </w:tc>
      </w:tr>
      <w:tr w:rsidR="00544F0E" w:rsidRPr="003A4596" w14:paraId="7A23B37D" w14:textId="77777777" w:rsidTr="00544F0E">
        <w:trPr>
          <w:trHeight w:val="454"/>
        </w:trPr>
        <w:tc>
          <w:tcPr>
            <w:tcW w:w="936" w:type="dxa"/>
          </w:tcPr>
          <w:p w14:paraId="1D808935" w14:textId="5F441F93" w:rsidR="00B36415" w:rsidRDefault="00B36415" w:rsidP="00752AFD">
            <w:pPr>
              <w:pStyle w:val="tbnormal"/>
            </w:pPr>
            <w:r>
              <w:t>2</w:t>
            </w:r>
          </w:p>
        </w:tc>
        <w:tc>
          <w:tcPr>
            <w:tcW w:w="1944" w:type="dxa"/>
          </w:tcPr>
          <w:p w14:paraId="671C65C2" w14:textId="537C443C" w:rsidR="00B36415" w:rsidRDefault="00B36415" w:rsidP="00752AFD">
            <w:pPr>
              <w:pStyle w:val="tbnormal"/>
            </w:pPr>
            <w:r>
              <w:t>Informatisation</w:t>
            </w:r>
          </w:p>
        </w:tc>
        <w:tc>
          <w:tcPr>
            <w:tcW w:w="4480" w:type="dxa"/>
          </w:tcPr>
          <w:p w14:paraId="4778A376" w14:textId="2DF04A10" w:rsidR="00544F0E" w:rsidRDefault="00544F0E" w:rsidP="00752AFD">
            <w:pPr>
              <w:pStyle w:val="tbnormal"/>
            </w:pPr>
            <w:r>
              <w:t>Le modèle s’enrichit grâce à une palette de composant plus vaste. C’est plutôt destiné à un public d’informaticiens.</w:t>
            </w:r>
          </w:p>
        </w:tc>
      </w:tr>
      <w:tr w:rsidR="00544F0E" w:rsidRPr="003A4596" w14:paraId="7E642B19" w14:textId="77777777" w:rsidTr="00544F0E">
        <w:trPr>
          <w:trHeight w:val="454"/>
        </w:trPr>
        <w:tc>
          <w:tcPr>
            <w:tcW w:w="936" w:type="dxa"/>
          </w:tcPr>
          <w:p w14:paraId="5D78D1C4" w14:textId="5A6A85E2" w:rsidR="00B36415" w:rsidRDefault="00B36415" w:rsidP="00752AFD">
            <w:pPr>
              <w:pStyle w:val="tbnormal"/>
            </w:pPr>
            <w:r>
              <w:t>3</w:t>
            </w:r>
          </w:p>
        </w:tc>
        <w:tc>
          <w:tcPr>
            <w:tcW w:w="1944" w:type="dxa"/>
          </w:tcPr>
          <w:p w14:paraId="7F1422E4" w14:textId="76560EEB" w:rsidR="00B36415" w:rsidRDefault="00544F0E" w:rsidP="00752AFD">
            <w:pPr>
              <w:pStyle w:val="tbnormal"/>
            </w:pPr>
            <w:r>
              <w:t>Exécution</w:t>
            </w:r>
          </w:p>
        </w:tc>
        <w:tc>
          <w:tcPr>
            <w:tcW w:w="4480" w:type="dxa"/>
          </w:tcPr>
          <w:p w14:paraId="428B8B1A" w14:textId="73EF3C5D" w:rsidR="00B36415" w:rsidRDefault="00544F0E" w:rsidP="00752AFD">
            <w:pPr>
              <w:pStyle w:val="tbnormal"/>
            </w:pPr>
            <w:r>
              <w:t>Le diagramme doit être valide afin qu’un système informatique puisse le lire, le traduire et l’exécuter.</w:t>
            </w:r>
          </w:p>
        </w:tc>
      </w:tr>
    </w:tbl>
    <w:p w14:paraId="72DCCE5D" w14:textId="191D073D" w:rsidR="00B36415" w:rsidRPr="00B36415" w:rsidRDefault="008B189F" w:rsidP="00B36415">
      <w:pPr>
        <w:pStyle w:val="tbnormal"/>
      </w:pPr>
      <w:r>
        <w:t>Tableau X : Note de cours prises par Anthony Tomat</w:t>
      </w:r>
    </w:p>
    <w:p w14:paraId="628E37DF" w14:textId="7830BEBF" w:rsidR="00AB238C" w:rsidRDefault="002F27C5" w:rsidP="00DD1E85">
      <w:pPr>
        <w:pStyle w:val="tbtitre2"/>
        <w:outlineLvl w:val="0"/>
      </w:pPr>
      <w:bookmarkStart w:id="71" w:name="_Toc454061781"/>
      <w:r>
        <w:t>Méthodes et styles</w:t>
      </w:r>
      <w:bookmarkEnd w:id="71"/>
    </w:p>
    <w:p w14:paraId="2428C579" w14:textId="6A3D538B" w:rsidR="002F27C5" w:rsidRDefault="002F27C5" w:rsidP="002F27C5">
      <w:pPr>
        <w:pStyle w:val="tbnormal"/>
      </w:pPr>
      <w:r>
        <w:t xml:space="preserve">Il est important d’expliciter </w:t>
      </w:r>
      <w:r w:rsidR="0091229E">
        <w:t>un condensé des méthodes et</w:t>
      </w:r>
      <w:r w:rsidR="00442B87">
        <w:t xml:space="preserve"> styles vues </w:t>
      </w:r>
      <w:r w:rsidR="003D280E">
        <w:t xml:space="preserve">durant </w:t>
      </w:r>
      <w:r w:rsidR="00442B87">
        <w:t>le</w:t>
      </w:r>
      <w:r w:rsidR="003D280E">
        <w:t xml:space="preserve"> cursus de formation </w:t>
      </w:r>
      <w:r w:rsidR="00442B87">
        <w:t>repris des recommandations de Monsieur</w:t>
      </w:r>
      <w:r w:rsidR="0091229E">
        <w:t xml:space="preserve"> B. Silver</w:t>
      </w:r>
      <w:r w:rsidR="00442B87">
        <w:t>. N</w:t>
      </w:r>
      <w:r w:rsidR="00D06C7B">
        <w:t>ous basons</w:t>
      </w:r>
      <w:r w:rsidR="00442B87">
        <w:t xml:space="preserve"> nos travaux sur celles-ci afin de</w:t>
      </w:r>
      <w:r w:rsidR="00D06C7B">
        <w:t xml:space="preserve"> produire les </w:t>
      </w:r>
      <w:r w:rsidR="00442B87">
        <w:t>diagrammes qui sont présenté dans la partie pratique de l’article.</w:t>
      </w:r>
      <w:r w:rsidR="00D06C7B">
        <w:t xml:space="preserve"> </w:t>
      </w:r>
      <w:r w:rsidR="00442B87">
        <w:t>À retenir</w:t>
      </w:r>
      <w:r w:rsidR="00D06C7B">
        <w:t xml:space="preserve"> :</w:t>
      </w:r>
    </w:p>
    <w:p w14:paraId="08C1EB46" w14:textId="0968C77F" w:rsidR="00D06C7B" w:rsidRDefault="00D06C7B" w:rsidP="00DD1E85">
      <w:pPr>
        <w:pStyle w:val="tbnormal"/>
        <w:outlineLvl w:val="0"/>
        <w:rPr>
          <w:b/>
        </w:rPr>
      </w:pPr>
      <w:r w:rsidRPr="00D06C7B">
        <w:rPr>
          <w:b/>
        </w:rPr>
        <w:t>La discipline de modélisation = Un langage + Une méthode + Un style</w:t>
      </w:r>
    </w:p>
    <w:p w14:paraId="01129170" w14:textId="33023D1E" w:rsidR="002F27C5" w:rsidRPr="002F27C5" w:rsidRDefault="00442B87" w:rsidP="00D00CE7">
      <w:pPr>
        <w:pStyle w:val="tbnormal"/>
      </w:pPr>
      <w:r>
        <w:t>L</w:t>
      </w:r>
      <w:r w:rsidR="00D06C7B" w:rsidRPr="00D06C7B">
        <w:t>a discipl</w:t>
      </w:r>
      <w:r>
        <w:t>ine est en relation avec le BPM et le langage BPMN. L</w:t>
      </w:r>
      <w:r w:rsidR="00D06C7B" w:rsidRPr="00D06C7B">
        <w:t>a méthode et le style</w:t>
      </w:r>
      <w:r>
        <w:t xml:space="preserve"> sont les recommandations de Monsieur</w:t>
      </w:r>
      <w:r w:rsidR="00D06C7B" w:rsidRPr="00D06C7B">
        <w:t xml:space="preserve"> B. Silver</w:t>
      </w:r>
      <w:r>
        <w:t>.</w:t>
      </w:r>
    </w:p>
    <w:p w14:paraId="5ECA9226" w14:textId="3EF803F6" w:rsidR="002F27C5" w:rsidRDefault="002F27C5" w:rsidP="00DD1E85">
      <w:pPr>
        <w:pStyle w:val="tbtitre3"/>
        <w:outlineLvl w:val="0"/>
      </w:pPr>
      <w:bookmarkStart w:id="72" w:name="_Toc454061782"/>
      <w:r>
        <w:t>Niveau 1</w:t>
      </w:r>
      <w:bookmarkEnd w:id="72"/>
    </w:p>
    <w:p w14:paraId="5EBDD55A" w14:textId="12FF83C7" w:rsidR="00D06C7B" w:rsidRDefault="004D7133" w:rsidP="00737326">
      <w:pPr>
        <w:pStyle w:val="tbnormal"/>
      </w:pPr>
      <w:r>
        <w:t xml:space="preserve">Monsieur </w:t>
      </w:r>
      <w:r w:rsidR="00D06C7B">
        <w:t xml:space="preserve">B. Silver </w:t>
      </w:r>
      <w:r w:rsidR="006D126D">
        <w:t xml:space="preserve">cite que l’approche </w:t>
      </w:r>
      <w:r w:rsidR="00737326">
        <w:t>privilégiée</w:t>
      </w:r>
      <w:r w:rsidR="006D126D">
        <w:t xml:space="preserve"> doit être </w:t>
      </w:r>
      <w:r w:rsidR="007A0870">
        <w:t>« Top-Down ». I</w:t>
      </w:r>
      <w:r w:rsidR="00737326">
        <w:t xml:space="preserve">l </w:t>
      </w:r>
      <w:r w:rsidR="00D06C7B">
        <w:t>propose la méthode qui suit :</w:t>
      </w:r>
    </w:p>
    <w:p w14:paraId="0BBF2CA8" w14:textId="4B7216E3" w:rsidR="00737326" w:rsidRDefault="00737326" w:rsidP="00040851">
      <w:pPr>
        <w:pStyle w:val="tbnormal"/>
        <w:numPr>
          <w:ilvl w:val="0"/>
          <w:numId w:val="16"/>
        </w:numPr>
      </w:pPr>
      <w:r>
        <w:t xml:space="preserve">Définition de l’étendue du processus : Quels sont les points de départ ? Qu’est-ce qui </w:t>
      </w:r>
      <w:r w:rsidR="006A36C8">
        <w:t>définit</w:t>
      </w:r>
      <w:r>
        <w:t xml:space="preserve"> une instance du processus ? Qui est le client, l’initiateur ? Quand est-ce que le processus s’arrête ?</w:t>
      </w:r>
    </w:p>
    <w:p w14:paraId="528F7EA1" w14:textId="1360A575" w:rsidR="00737326" w:rsidRDefault="00737326" w:rsidP="00040851">
      <w:pPr>
        <w:pStyle w:val="tbnormal"/>
        <w:numPr>
          <w:ilvl w:val="0"/>
          <w:numId w:val="16"/>
        </w:numPr>
      </w:pPr>
      <w:r>
        <w:t>Création du diagramme (happy path) : Ajout de pool/lane, d’</w:t>
      </w:r>
      <w:r w:rsidR="006A36C8">
        <w:t>événements</w:t>
      </w:r>
      <w:r>
        <w:t xml:space="preserve"> de début et de fin, d’activités (ne pas dépasser les six sous-processus cachés) et ajout de chemin conditionnels et concurrents.</w:t>
      </w:r>
    </w:p>
    <w:p w14:paraId="36E87863" w14:textId="46D17C7E" w:rsidR="00737326" w:rsidRDefault="00737326" w:rsidP="00040851">
      <w:pPr>
        <w:pStyle w:val="tbnormal"/>
        <w:numPr>
          <w:ilvl w:val="0"/>
          <w:numId w:val="16"/>
        </w:numPr>
      </w:pPr>
      <w:r>
        <w:t>Ajout d’exceptions.</w:t>
      </w:r>
    </w:p>
    <w:p w14:paraId="4E5FA889" w14:textId="11DB6F11" w:rsidR="00737326" w:rsidRDefault="00737326" w:rsidP="00040851">
      <w:pPr>
        <w:pStyle w:val="tbnormal"/>
        <w:numPr>
          <w:ilvl w:val="0"/>
          <w:numId w:val="16"/>
        </w:numPr>
      </w:pPr>
      <w:r>
        <w:lastRenderedPageBreak/>
        <w:t>Création des sous-processus : Ajout d’événement de départ et de fin, créer des couloirs (si nécessaire car implicitement la structure est repris du parent).</w:t>
      </w:r>
    </w:p>
    <w:p w14:paraId="6E56C549" w14:textId="4BDA8AE5" w:rsidR="00737326" w:rsidRDefault="00737326" w:rsidP="00040851">
      <w:pPr>
        <w:pStyle w:val="tbnormal"/>
        <w:numPr>
          <w:ilvl w:val="0"/>
          <w:numId w:val="16"/>
        </w:numPr>
      </w:pPr>
      <w:r>
        <w:t>Ajout des flots de messages : Création de piscine distincte en cas de participant externe (doit être représentée en tant que « Black Box ») et ajout des flots de messages dans le diagramme parent ainsi que dans ceux qui représentent ses enfants.</w:t>
      </w:r>
    </w:p>
    <w:p w14:paraId="0CEBC468" w14:textId="791E1B0B" w:rsidR="00737326" w:rsidRDefault="00737326" w:rsidP="00040851">
      <w:pPr>
        <w:pStyle w:val="tbnormal"/>
        <w:numPr>
          <w:ilvl w:val="0"/>
          <w:numId w:val="16"/>
        </w:numPr>
      </w:pPr>
      <w:r>
        <w:t>Ajout des informat</w:t>
      </w:r>
      <w:r w:rsidR="006A36C8">
        <w:t xml:space="preserve">ions </w:t>
      </w:r>
      <w:r w:rsidR="006A36C8" w:rsidRPr="006A36C8">
        <w:t>transiente</w:t>
      </w:r>
      <w:r w:rsidR="006A36C8">
        <w:t>s</w:t>
      </w:r>
      <w:r>
        <w:t xml:space="preserve"> et/ou persist</w:t>
      </w:r>
      <w:r w:rsidR="006A36C8">
        <w:t>a</w:t>
      </w:r>
      <w:r>
        <w:t>ntes.</w:t>
      </w:r>
    </w:p>
    <w:p w14:paraId="2E8B2D14" w14:textId="0732045D" w:rsidR="0094301F" w:rsidRDefault="0094301F" w:rsidP="0094301F">
      <w:pPr>
        <w:pStyle w:val="tbnormal"/>
      </w:pPr>
      <w:r>
        <w:t>Ainsi qu’un style bien particulier :</w:t>
      </w:r>
    </w:p>
    <w:p w14:paraId="24DE1D8F" w14:textId="23BACF59" w:rsidR="0094301F" w:rsidRDefault="0094301F" w:rsidP="00040851">
      <w:pPr>
        <w:pStyle w:val="tbnormal"/>
        <w:numPr>
          <w:ilvl w:val="0"/>
          <w:numId w:val="17"/>
        </w:numPr>
      </w:pPr>
      <w:r>
        <w:t>Un processus ou un sous-processus doit impérativement débuter avec un événement d’initialisation et se terminer par un événement d’arrêt.</w:t>
      </w:r>
    </w:p>
    <w:p w14:paraId="3E782F49" w14:textId="08206956" w:rsidR="0094301F" w:rsidRDefault="0094301F" w:rsidP="00040851">
      <w:pPr>
        <w:pStyle w:val="tbnormal"/>
        <w:numPr>
          <w:ilvl w:val="0"/>
          <w:numId w:val="17"/>
        </w:numPr>
      </w:pPr>
      <w:r>
        <w:t>Toutes activités, portes et événements doivent impérativement être connectés les uns aux autres par des flots de séquence.</w:t>
      </w:r>
    </w:p>
    <w:p w14:paraId="4F428102" w14:textId="271FE867" w:rsidR="0094301F" w:rsidRDefault="0094301F" w:rsidP="00040851">
      <w:pPr>
        <w:pStyle w:val="tbnormal"/>
        <w:numPr>
          <w:ilvl w:val="0"/>
          <w:numId w:val="17"/>
        </w:numPr>
      </w:pPr>
      <w:r>
        <w:t>Les flots de séquence et les événements de liaison ne peuvent pas franchir la piscine où se situe son élément de départ ni-même son processus (sous-processus).</w:t>
      </w:r>
    </w:p>
    <w:p w14:paraId="154627FC" w14:textId="0C3B4F5B" w:rsidR="0094301F" w:rsidRDefault="0094301F" w:rsidP="00040851">
      <w:pPr>
        <w:pStyle w:val="tbnormal"/>
        <w:numPr>
          <w:ilvl w:val="0"/>
          <w:numId w:val="17"/>
        </w:numPr>
      </w:pPr>
      <w:r>
        <w:t>Les flots de messages ne peuvent pas servir à faire communiquer deux éléments dans la même piscine.</w:t>
      </w:r>
    </w:p>
    <w:p w14:paraId="4A3FCA28" w14:textId="04B4503C" w:rsidR="0094301F" w:rsidRDefault="0094301F" w:rsidP="00040851">
      <w:pPr>
        <w:pStyle w:val="tbnormal"/>
        <w:numPr>
          <w:ilvl w:val="0"/>
          <w:numId w:val="17"/>
        </w:numPr>
      </w:pPr>
      <w:r>
        <w:t>Les flots de messages ne peuvent pas être reliés à une porte.</w:t>
      </w:r>
    </w:p>
    <w:p w14:paraId="3F78B8BA" w14:textId="3B9D3973" w:rsidR="0094301F" w:rsidRDefault="0094301F" w:rsidP="00040851">
      <w:pPr>
        <w:pStyle w:val="tbnormal"/>
        <w:numPr>
          <w:ilvl w:val="0"/>
          <w:numId w:val="17"/>
        </w:numPr>
      </w:pPr>
      <w:r>
        <w:t xml:space="preserve">Tous participants internes au processus doivent être représentés grâce aux couloirs. Le nom utilisé doit être un rôle particulié ou alors l’unité organisationnelle </w:t>
      </w:r>
      <w:r w:rsidR="004579CE">
        <w:t xml:space="preserve">ayant la responsabilité des activités. </w:t>
      </w:r>
      <w:r>
        <w:t>C</w:t>
      </w:r>
      <w:r w:rsidR="004579CE">
        <w:t>es couloirs doivent être dans une</w:t>
      </w:r>
      <w:r>
        <w:t xml:space="preserve"> piscine adéquate qui porte le nom du processus.</w:t>
      </w:r>
    </w:p>
    <w:p w14:paraId="14F5B177" w14:textId="632D11AA" w:rsidR="0094301F" w:rsidRDefault="0094301F" w:rsidP="00040851">
      <w:pPr>
        <w:pStyle w:val="tbnormal"/>
        <w:numPr>
          <w:ilvl w:val="0"/>
          <w:numId w:val="17"/>
        </w:numPr>
      </w:pPr>
      <w:r>
        <w:t>Une piscine de type externe doit avoir pour nom le rôle du participant qu’elle tend à représenter.</w:t>
      </w:r>
    </w:p>
    <w:p w14:paraId="39A81890" w14:textId="19B1D675" w:rsidR="0094301F" w:rsidRPr="00D06C7B" w:rsidRDefault="004579CE" w:rsidP="00040851">
      <w:pPr>
        <w:pStyle w:val="tbnormal"/>
        <w:numPr>
          <w:ilvl w:val="0"/>
          <w:numId w:val="17"/>
        </w:numPr>
      </w:pPr>
      <w:r>
        <w:t>Toutes les activités doivent porter un nom de type groupe verbal, i.e. un verbe + un nom.</w:t>
      </w:r>
    </w:p>
    <w:p w14:paraId="1BA25DDF" w14:textId="4BBCC6F0" w:rsidR="002F27C5" w:rsidRPr="002F27C5" w:rsidRDefault="002F27C5" w:rsidP="00DD1E85">
      <w:pPr>
        <w:pStyle w:val="tbtitre3"/>
        <w:outlineLvl w:val="0"/>
      </w:pPr>
      <w:bookmarkStart w:id="73" w:name="_Toc454061783"/>
      <w:r>
        <w:t>Niveau 2</w:t>
      </w:r>
      <w:bookmarkEnd w:id="73"/>
    </w:p>
    <w:p w14:paraId="12249D44" w14:textId="35A608D2" w:rsidR="00AB238C" w:rsidRDefault="00047E91" w:rsidP="00F2693B">
      <w:pPr>
        <w:pStyle w:val="tbnormal"/>
      </w:pPr>
      <w:r>
        <w:t>Le niveau 2 fait suite au niveau 1. Il permet de spécifier avec un niveau plus détaillé les processus. Le principal avantage de ce niveau est qu’il peut utiliser des éléments de la notation plus proche des systèmes informatiques.</w:t>
      </w:r>
      <w:r w:rsidR="007A0870">
        <w:t xml:space="preserve"> Ces diagrammes sont destinés aux informaticiens.</w:t>
      </w:r>
    </w:p>
    <w:p w14:paraId="0D978912" w14:textId="3ADDC72D" w:rsidR="00047E91" w:rsidRDefault="00047E91" w:rsidP="00047E91">
      <w:pPr>
        <w:pStyle w:val="tbnormal"/>
      </w:pPr>
      <w:r>
        <w:t>Les considérations en terme de méthodes et de styles commencent là où s’arr</w:t>
      </w:r>
      <w:r w:rsidR="007A0870">
        <w:t>êtent celles du niveau 1</w:t>
      </w:r>
      <w:r>
        <w:t> :</w:t>
      </w:r>
    </w:p>
    <w:p w14:paraId="6B5126D3" w14:textId="147DA487" w:rsidR="00047E91" w:rsidRDefault="00047E91" w:rsidP="00040851">
      <w:pPr>
        <w:pStyle w:val="tbnormal"/>
        <w:numPr>
          <w:ilvl w:val="0"/>
          <w:numId w:val="16"/>
        </w:numPr>
      </w:pPr>
      <w:r>
        <w:t>Affinage des branchements : Portes exclusives, inclusives et complexes basées sur des événements.</w:t>
      </w:r>
    </w:p>
    <w:p w14:paraId="4CCAA08A" w14:textId="10A03D69" w:rsidR="00047E91" w:rsidRDefault="00047E91" w:rsidP="00040851">
      <w:pPr>
        <w:pStyle w:val="tbnormal"/>
        <w:numPr>
          <w:ilvl w:val="0"/>
          <w:numId w:val="16"/>
        </w:numPr>
      </w:pPr>
      <w:r>
        <w:t>Affinage des éléments de démarrage du processus.</w:t>
      </w:r>
    </w:p>
    <w:p w14:paraId="331D9314" w14:textId="255EF5A2" w:rsidR="00047E91" w:rsidRDefault="00047E91" w:rsidP="00040851">
      <w:pPr>
        <w:pStyle w:val="tbnormal"/>
        <w:numPr>
          <w:ilvl w:val="0"/>
          <w:numId w:val="16"/>
        </w:numPr>
      </w:pPr>
      <w:r>
        <w:t>Représentation du caractère itératif de certaines étapes grâce aux boucles.</w:t>
      </w:r>
    </w:p>
    <w:p w14:paraId="7EE94CE6" w14:textId="1E0A2343" w:rsidR="00047E91" w:rsidRDefault="00047E91" w:rsidP="00040851">
      <w:pPr>
        <w:pStyle w:val="tbnormal"/>
        <w:numPr>
          <w:ilvl w:val="0"/>
          <w:numId w:val="16"/>
        </w:numPr>
      </w:pPr>
      <w:r>
        <w:t>Traitement des exceptions.</w:t>
      </w:r>
    </w:p>
    <w:p w14:paraId="71D9BAC8" w14:textId="5F9A61F4" w:rsidR="00047E91" w:rsidRDefault="00047E91" w:rsidP="00047E91">
      <w:pPr>
        <w:pStyle w:val="tbnormal"/>
      </w:pPr>
      <w:r>
        <w:t xml:space="preserve">Au niveau </w:t>
      </w:r>
      <w:r w:rsidR="003D6434">
        <w:t>du style</w:t>
      </w:r>
      <w:r>
        <w:t xml:space="preserve"> à adopter :</w:t>
      </w:r>
    </w:p>
    <w:p w14:paraId="20D5280F" w14:textId="797B6FEB" w:rsidR="00047E91" w:rsidRDefault="003D6434" w:rsidP="00040851">
      <w:pPr>
        <w:pStyle w:val="tbnormal"/>
        <w:numPr>
          <w:ilvl w:val="0"/>
          <w:numId w:val="18"/>
        </w:numPr>
      </w:pPr>
      <w:r>
        <w:lastRenderedPageBreak/>
        <w:t>Les noms d’</w:t>
      </w:r>
      <w:r w:rsidR="00047E91">
        <w:t xml:space="preserve">activité </w:t>
      </w:r>
      <w:r>
        <w:t xml:space="preserve">doivent </w:t>
      </w:r>
      <w:r w:rsidR="00047E91">
        <w:t xml:space="preserve">toujours </w:t>
      </w:r>
      <w:r>
        <w:t>être représentés</w:t>
      </w:r>
      <w:r w:rsidR="00047E91">
        <w:t xml:space="preserve"> par un verbe.</w:t>
      </w:r>
    </w:p>
    <w:p w14:paraId="7782FA0F" w14:textId="1CA46831" w:rsidR="00047E91" w:rsidRDefault="00047E91" w:rsidP="00040851">
      <w:pPr>
        <w:pStyle w:val="tbnormal"/>
        <w:numPr>
          <w:ilvl w:val="0"/>
          <w:numId w:val="18"/>
        </w:numPr>
      </w:pPr>
      <w:r>
        <w:t>Un nom d’activité est utilisé qu’une seule fois dans un couloir (pas de doublon). Ne s’applique pas au « Call activities ».</w:t>
      </w:r>
    </w:p>
    <w:p w14:paraId="17AB2B2F" w14:textId="73F52C4B" w:rsidR="00047E91" w:rsidRDefault="003D6434" w:rsidP="00040851">
      <w:pPr>
        <w:pStyle w:val="tbnormal"/>
        <w:numPr>
          <w:ilvl w:val="0"/>
          <w:numId w:val="18"/>
        </w:numPr>
      </w:pPr>
      <w:r>
        <w:t>L’événement de départ et de fin doivent avoir un nom représentant explicitement la condition de démarrage.</w:t>
      </w:r>
    </w:p>
    <w:p w14:paraId="3FA650F3" w14:textId="3B9320A0" w:rsidR="003D6434" w:rsidRDefault="003D6434" w:rsidP="00040851">
      <w:pPr>
        <w:pStyle w:val="tbnormal"/>
        <w:numPr>
          <w:ilvl w:val="0"/>
          <w:numId w:val="18"/>
        </w:numPr>
      </w:pPr>
      <w:r>
        <w:t>Les événements intermédiaire attachés doivent posséder un nom.</w:t>
      </w:r>
    </w:p>
    <w:p w14:paraId="75AE522B" w14:textId="5001D7C8" w:rsidR="003D6434" w:rsidRDefault="003D6434" w:rsidP="00040851">
      <w:pPr>
        <w:pStyle w:val="tbnormal"/>
        <w:numPr>
          <w:ilvl w:val="0"/>
          <w:numId w:val="18"/>
        </w:numPr>
      </w:pPr>
      <w:r>
        <w:t>Les noms attribués aux diagrammes de niveau inférieur (enfant) doivent correspondre aux noms des éléments sous-processus auxquels ils sont associés.</w:t>
      </w:r>
    </w:p>
    <w:p w14:paraId="38026C4F" w14:textId="2C6D5F3B" w:rsidR="003D6434" w:rsidRDefault="003D6434" w:rsidP="00040851">
      <w:pPr>
        <w:pStyle w:val="tbnormal"/>
        <w:numPr>
          <w:ilvl w:val="0"/>
          <w:numId w:val="18"/>
        </w:numPr>
      </w:pPr>
      <w:r>
        <w:t>Dans les sous-processus un seul événement de départ doit être utilisé à l’exception faite des boites de type parallèle.</w:t>
      </w:r>
    </w:p>
    <w:p w14:paraId="28B7C0D4" w14:textId="195A9CD0" w:rsidR="003D6434" w:rsidRDefault="003D6434" w:rsidP="00040851">
      <w:pPr>
        <w:pStyle w:val="tbnormal"/>
        <w:numPr>
          <w:ilvl w:val="0"/>
          <w:numId w:val="18"/>
        </w:numPr>
      </w:pPr>
      <w:r>
        <w:t>Toutes interactions de type flot de message avec un élément sous-processus doit être repris au niveau inférieur.</w:t>
      </w:r>
    </w:p>
    <w:p w14:paraId="1FB12A8A" w14:textId="56FA103A" w:rsidR="003D6434" w:rsidRDefault="003D6434" w:rsidP="00040851">
      <w:pPr>
        <w:pStyle w:val="tbnormal"/>
        <w:numPr>
          <w:ilvl w:val="0"/>
          <w:numId w:val="18"/>
        </w:numPr>
      </w:pPr>
      <w:r>
        <w:t>Les portes XOR ne peuvent avoir qu’une seule branche sans nom.</w:t>
      </w:r>
    </w:p>
    <w:p w14:paraId="02980C83" w14:textId="5DF69B23" w:rsidR="00921FED" w:rsidRDefault="004A78C8" w:rsidP="00DD1E85">
      <w:pPr>
        <w:pStyle w:val="tbtitre2"/>
        <w:outlineLvl w:val="0"/>
      </w:pPr>
      <w:bookmarkStart w:id="74" w:name="_Toc454061784"/>
      <w:r>
        <w:t>Processus et procédures</w:t>
      </w:r>
      <w:bookmarkEnd w:id="74"/>
    </w:p>
    <w:p w14:paraId="12B5A7E4" w14:textId="5C01DBDC" w:rsidR="004A78C8" w:rsidRDefault="004A78C8" w:rsidP="004A78C8">
      <w:pPr>
        <w:pStyle w:val="tbnormal"/>
      </w:pPr>
      <w:r>
        <w:t xml:space="preserve">Il n’est pas toujours facile de savoir différencier un processus d’une procédure. Pourtant, « Ces 2 outils n’ont absolument pas le même usage. En effet, le processus relève de la vision d’entreprise pour mettre en exergue la chaîne de valeur et en particulier le « pourquoi ». En revanche, la procédure explique aux acteurs opérationnels le « comment » des activités dont ils ont la charge. » </w:t>
      </w:r>
      <w:r>
        <w:rPr>
          <w:rStyle w:val="Appelnotedebasdep"/>
        </w:rPr>
        <w:footnoteReference w:id="9"/>
      </w:r>
    </w:p>
    <w:p w14:paraId="74F6E28E" w14:textId="41EC4165" w:rsidR="004A78C8" w:rsidRDefault="004A78C8" w:rsidP="004A78C8">
      <w:pPr>
        <w:pStyle w:val="tbnormal"/>
      </w:pPr>
      <w:r>
        <w:t>Ci-dessous un comparatif entre les deux outils :</w:t>
      </w:r>
    </w:p>
    <w:p w14:paraId="1F95909E" w14:textId="066047AC" w:rsidR="004A78C8" w:rsidRDefault="004A78C8" w:rsidP="00752AFD">
      <w:pPr>
        <w:pStyle w:val="tbnormal"/>
      </w:pPr>
      <w:r>
        <w:rPr>
          <w:noProof/>
          <w:lang w:val="fr-FR" w:eastAsia="fr-FR"/>
        </w:rPr>
        <w:drawing>
          <wp:inline distT="0" distB="0" distL="0" distR="0" wp14:anchorId="36AA3321" wp14:editId="434D5BB7">
            <wp:extent cx="4679950" cy="2985770"/>
            <wp:effectExtent l="0" t="0" r="0" b="1143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apture d’écran 2016-05-23 à 15.14.59.png"/>
                    <pic:cNvPicPr/>
                  </pic:nvPicPr>
                  <pic:blipFill>
                    <a:blip r:embed="rId29">
                      <a:extLst>
                        <a:ext uri="{28A0092B-C50C-407E-A947-70E740481C1C}">
                          <a14:useLocalDpi xmlns:a14="http://schemas.microsoft.com/office/drawing/2010/main" val="0"/>
                        </a:ext>
                      </a:extLst>
                    </a:blip>
                    <a:stretch>
                      <a:fillRect/>
                    </a:stretch>
                  </pic:blipFill>
                  <pic:spPr>
                    <a:xfrm>
                      <a:off x="0" y="0"/>
                      <a:ext cx="4679950" cy="2985770"/>
                    </a:xfrm>
                    <a:prstGeom prst="rect">
                      <a:avLst/>
                    </a:prstGeom>
                  </pic:spPr>
                </pic:pic>
              </a:graphicData>
            </a:graphic>
          </wp:inline>
        </w:drawing>
      </w:r>
    </w:p>
    <w:p w14:paraId="30C7E8A9" w14:textId="00357B88" w:rsidR="00F8515D" w:rsidRDefault="004A78C8" w:rsidP="00F8515D">
      <w:pPr>
        <w:jc w:val="right"/>
      </w:pPr>
      <w:r>
        <w:t xml:space="preserve">Figure X : Matrice de comparaison disponbile </w:t>
      </w:r>
      <w:r w:rsidRPr="004A78C8">
        <w:t>http://www.processus-amelioration.fr/processus-vs-procedure/</w:t>
      </w:r>
    </w:p>
    <w:p w14:paraId="2E33C6F7" w14:textId="2CCA6B09" w:rsidR="004A78C8" w:rsidRDefault="002B3164" w:rsidP="00F8515D">
      <w:pPr>
        <w:pStyle w:val="tbnormal"/>
      </w:pPr>
      <w:r>
        <w:lastRenderedPageBreak/>
        <w:t>Les processus dé</w:t>
      </w:r>
      <w:r w:rsidR="00584790">
        <w:t>criv</w:t>
      </w:r>
      <w:r>
        <w:t>ent le « Pourquoi ? ». Ils utilisent des entrées nommées « Inputs » et ils produisent des sorties ou résultats que l’on nomme « Outputs » :</w:t>
      </w:r>
    </w:p>
    <w:p w14:paraId="35F7BA09" w14:textId="1493155D" w:rsidR="002B3164" w:rsidRDefault="002B3164" w:rsidP="00752AFD">
      <w:pPr>
        <w:pStyle w:val="tbnormal"/>
      </w:pPr>
      <w:r>
        <w:rPr>
          <w:noProof/>
          <w:lang w:val="fr-FR" w:eastAsia="fr-FR"/>
        </w:rPr>
        <w:drawing>
          <wp:inline distT="0" distB="0" distL="0" distR="0" wp14:anchorId="69A75471" wp14:editId="436294B5">
            <wp:extent cx="4679950" cy="3481705"/>
            <wp:effectExtent l="0" t="0" r="0" b="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apture d’écran 2016-05-23 à 15.09.14.png"/>
                    <pic:cNvPicPr/>
                  </pic:nvPicPr>
                  <pic:blipFill>
                    <a:blip r:embed="rId30">
                      <a:extLst>
                        <a:ext uri="{28A0092B-C50C-407E-A947-70E740481C1C}">
                          <a14:useLocalDpi xmlns:a14="http://schemas.microsoft.com/office/drawing/2010/main" val="0"/>
                        </a:ext>
                      </a:extLst>
                    </a:blip>
                    <a:stretch>
                      <a:fillRect/>
                    </a:stretch>
                  </pic:blipFill>
                  <pic:spPr>
                    <a:xfrm>
                      <a:off x="0" y="0"/>
                      <a:ext cx="4679950" cy="3481705"/>
                    </a:xfrm>
                    <a:prstGeom prst="rect">
                      <a:avLst/>
                    </a:prstGeom>
                  </pic:spPr>
                </pic:pic>
              </a:graphicData>
            </a:graphic>
          </wp:inline>
        </w:drawing>
      </w:r>
    </w:p>
    <w:p w14:paraId="37EFB61A" w14:textId="6AAA3C58" w:rsidR="002B3164" w:rsidRDefault="002B3164" w:rsidP="002B3164">
      <w:pPr>
        <w:jc w:val="right"/>
      </w:pPr>
      <w:r>
        <w:t xml:space="preserve">Figure X : Disponible à l’adresse </w:t>
      </w:r>
      <w:r w:rsidRPr="002B3164">
        <w:t>http://www.processus-amelioration.fr/orchestration-des-activites-par-les-processus/</w:t>
      </w:r>
    </w:p>
    <w:p w14:paraId="2C4F0E3D" w14:textId="77777777" w:rsidR="00584790" w:rsidRDefault="00584790" w:rsidP="00F8515D">
      <w:pPr>
        <w:pStyle w:val="tbnormal"/>
      </w:pPr>
      <w:r>
        <w:t>Plus le niveau de détail devient fin plus on s’approche d’une interrogation de type « Comment ? ». Nous entrons dans le domaine des procédures.</w:t>
      </w:r>
    </w:p>
    <w:p w14:paraId="2733AFE3" w14:textId="77777777" w:rsidR="005854E1" w:rsidRDefault="00584790" w:rsidP="00F8515D">
      <w:pPr>
        <w:pStyle w:val="tbnormal"/>
      </w:pPr>
      <w:r>
        <w:t xml:space="preserve">Une autre différence notable entre ces deux outils est </w:t>
      </w:r>
      <w:r w:rsidR="005B7EC3">
        <w:t>la variabi</w:t>
      </w:r>
      <w:r w:rsidR="005854E1">
        <w:t>lité dans le temps et l’aspect.</w:t>
      </w:r>
    </w:p>
    <w:p w14:paraId="1054ACFF" w14:textId="77777777" w:rsidR="005854E1" w:rsidRDefault="005B7EC3" w:rsidP="00F8515D">
      <w:pPr>
        <w:pStyle w:val="tbnormal"/>
      </w:pPr>
      <w:r>
        <w:t>Pour un processus on est dans le long terme avec une période allant de trois à cinq ans. Nous sommes plus dans une optique de sta</w:t>
      </w:r>
      <w:r w:rsidR="005854E1">
        <w:t>bilité et un aspect stratégique.</w:t>
      </w:r>
    </w:p>
    <w:p w14:paraId="688235E5" w14:textId="3DA79232" w:rsidR="002B3164" w:rsidRPr="00F8515D" w:rsidRDefault="005B7EC3" w:rsidP="005854E1">
      <w:pPr>
        <w:pStyle w:val="tbnormal"/>
      </w:pPr>
      <w:r>
        <w:t>Pour les procédures, le temps est d’approximativement un à deux ans avec un aspect plus organisationnel.</w:t>
      </w:r>
    </w:p>
    <w:p w14:paraId="2BB4C3AA" w14:textId="77777777" w:rsidR="004A78C8" w:rsidRDefault="004A78C8" w:rsidP="004A78C8">
      <w:pPr>
        <w:pStyle w:val="tbnormal"/>
      </w:pPr>
    </w:p>
    <w:p w14:paraId="50C321C1" w14:textId="77777777" w:rsidR="004A78C8" w:rsidRDefault="004A78C8" w:rsidP="004A78C8">
      <w:pPr>
        <w:pStyle w:val="tbnormal"/>
        <w:sectPr w:rsidR="004A78C8" w:rsidSect="00F2693B">
          <w:pgSz w:w="11906" w:h="16838"/>
          <w:pgMar w:top="1418" w:right="2268" w:bottom="1418" w:left="2268" w:header="709" w:footer="709" w:gutter="0"/>
          <w:cols w:space="708"/>
          <w:docGrid w:linePitch="360"/>
        </w:sectPr>
      </w:pPr>
    </w:p>
    <w:p w14:paraId="36065E25" w14:textId="7B94F1D8" w:rsidR="004D7354" w:rsidRDefault="004D7354" w:rsidP="00DD1E85">
      <w:pPr>
        <w:pStyle w:val="tbtitrepartie"/>
      </w:pPr>
      <w:bookmarkStart w:id="75" w:name="_Toc454061785"/>
      <w:r>
        <w:lastRenderedPageBreak/>
        <w:t>Partie pratique</w:t>
      </w:r>
      <w:bookmarkEnd w:id="75"/>
    </w:p>
    <w:p w14:paraId="329E3CF3" w14:textId="6CA4BB1B" w:rsidR="004D7354" w:rsidRDefault="000A1817" w:rsidP="004D7354">
      <w:pPr>
        <w:pStyle w:val="tbnormal"/>
      </w:pPr>
      <w:r>
        <w:t xml:space="preserve">Cette partie du document </w:t>
      </w:r>
      <w:r w:rsidR="00843636">
        <w:t>présente</w:t>
      </w:r>
      <w:r w:rsidR="00553925">
        <w:t xml:space="preserve"> ce que nous avons fait de la problématique et</w:t>
      </w:r>
      <w:r>
        <w:t xml:space="preserve"> la plus-value que nous avons apporté au travail.</w:t>
      </w:r>
      <w:r w:rsidR="00BD2187">
        <w:t xml:space="preserve"> Elle se divise en deux grandes parti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597"/>
        <w:gridCol w:w="6773"/>
      </w:tblGrid>
      <w:tr w:rsidR="00553925" w14:paraId="555FC16C" w14:textId="77777777" w:rsidTr="009827C7">
        <w:trPr>
          <w:trHeight w:hRule="exact" w:val="113"/>
        </w:trPr>
        <w:tc>
          <w:tcPr>
            <w:tcW w:w="597" w:type="dxa"/>
            <w:tcBorders>
              <w:bottom w:val="single" w:sz="2" w:space="0" w:color="D0CECE" w:themeColor="background2" w:themeShade="E6"/>
            </w:tcBorders>
            <w:shd w:val="clear" w:color="auto" w:fill="auto"/>
            <w:vAlign w:val="center"/>
          </w:tcPr>
          <w:p w14:paraId="04D84A94" w14:textId="77777777" w:rsidR="00553925" w:rsidRPr="00025F11" w:rsidRDefault="00553925" w:rsidP="009827C7">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78B1BAFF" w14:textId="77777777" w:rsidR="00553925" w:rsidRPr="00025F11" w:rsidRDefault="00553925" w:rsidP="009827C7">
            <w:pPr>
              <w:pStyle w:val="tbnormal"/>
              <w:jc w:val="left"/>
              <w:rPr>
                <w:b/>
                <w:sz w:val="2"/>
                <w:szCs w:val="2"/>
              </w:rPr>
            </w:pPr>
          </w:p>
        </w:tc>
      </w:tr>
      <w:tr w:rsidR="00553925" w14:paraId="7B827DC4" w14:textId="77777777" w:rsidTr="009827C7">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58C1E94" w14:textId="77777777" w:rsidR="00553925" w:rsidRPr="000353ED" w:rsidRDefault="00553925" w:rsidP="009827C7">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7B7E0581" w14:textId="49063D7F" w:rsidR="00553925" w:rsidRDefault="00553925" w:rsidP="00553925">
            <w:pPr>
              <w:pStyle w:val="tbnormal"/>
            </w:pPr>
            <w:r>
              <w:rPr>
                <w:b/>
              </w:rPr>
              <w:t>Rappel</w:t>
            </w:r>
            <w:r w:rsidRPr="000353ED">
              <w:rPr>
                <w:b/>
              </w:rPr>
              <w:t> :</w:t>
            </w:r>
          </w:p>
          <w:p w14:paraId="2CA61BBA" w14:textId="07AB9BA7" w:rsidR="00553925" w:rsidRPr="00025F11" w:rsidRDefault="00553925" w:rsidP="007B7E80">
            <w:pPr>
              <w:pStyle w:val="tbnormal"/>
              <w:rPr>
                <w:i/>
              </w:rPr>
            </w:pPr>
            <w:r>
              <w:rPr>
                <w:i/>
              </w:rPr>
              <w:t>La problématique majeur</w:t>
            </w:r>
            <w:r w:rsidR="007B7E80">
              <w:rPr>
                <w:i/>
              </w:rPr>
              <w:t>e</w:t>
            </w:r>
            <w:r>
              <w:rPr>
                <w:i/>
              </w:rPr>
              <w:t xml:space="preserve"> consiste à </w:t>
            </w:r>
            <w:r w:rsidR="007B7E80">
              <w:rPr>
                <w:i/>
              </w:rPr>
              <w:t xml:space="preserve">trouver le moyen le plus opportun pour </w:t>
            </w:r>
            <w:r>
              <w:rPr>
                <w:i/>
              </w:rPr>
              <w:t xml:space="preserve">définir les </w:t>
            </w:r>
            <w:r w:rsidR="00984CE0">
              <w:rPr>
                <w:i/>
              </w:rPr>
              <w:t>spécifications</w:t>
            </w:r>
            <w:r>
              <w:rPr>
                <w:i/>
              </w:rPr>
              <w:t xml:space="preserve"> nécessaires au développement d’un nouveau scénario de jeu sérieux</w:t>
            </w:r>
            <w:r w:rsidR="007B7E80">
              <w:rPr>
                <w:i/>
              </w:rPr>
              <w:t xml:space="preserve">. Ceci grâce aux </w:t>
            </w:r>
            <w:r>
              <w:rPr>
                <w:i/>
              </w:rPr>
              <w:t xml:space="preserve"> possibilités offertes par Odoo®</w:t>
            </w:r>
            <w:r w:rsidR="007B7E80">
              <w:rPr>
                <w:i/>
              </w:rPr>
              <w:t>.</w:t>
            </w:r>
          </w:p>
        </w:tc>
      </w:tr>
      <w:tr w:rsidR="00553925" w14:paraId="408270DC" w14:textId="77777777" w:rsidTr="00984CE0">
        <w:trPr>
          <w:trHeight w:hRule="exact" w:val="90"/>
        </w:trPr>
        <w:tc>
          <w:tcPr>
            <w:tcW w:w="597" w:type="dxa"/>
            <w:tcBorders>
              <w:top w:val="single" w:sz="2" w:space="0" w:color="D0CECE" w:themeColor="background2" w:themeShade="E6"/>
            </w:tcBorders>
            <w:shd w:val="clear" w:color="auto" w:fill="auto"/>
            <w:vAlign w:val="center"/>
          </w:tcPr>
          <w:p w14:paraId="581FC82E" w14:textId="77777777" w:rsidR="00553925" w:rsidRPr="00025F11" w:rsidRDefault="00553925" w:rsidP="009827C7">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64F6FD7" w14:textId="77777777" w:rsidR="00553925" w:rsidRPr="00025F11" w:rsidRDefault="00553925" w:rsidP="009827C7">
            <w:pPr>
              <w:pStyle w:val="tbnormal"/>
              <w:jc w:val="left"/>
              <w:rPr>
                <w:b/>
                <w:sz w:val="2"/>
                <w:szCs w:val="2"/>
              </w:rPr>
            </w:pPr>
          </w:p>
        </w:tc>
      </w:tr>
    </w:tbl>
    <w:p w14:paraId="741088F1" w14:textId="0394E3EF" w:rsidR="000A1817" w:rsidRDefault="00BD2187" w:rsidP="004D7354">
      <w:pPr>
        <w:pStyle w:val="tbnormal"/>
      </w:pPr>
      <w:r>
        <w:t>Dans la première partie</w:t>
      </w:r>
      <w:r w:rsidR="000A1817">
        <w:t xml:space="preserve">, nous </w:t>
      </w:r>
      <w:r>
        <w:t>présentons les enjeux du scénario</w:t>
      </w:r>
      <w:r w:rsidR="00AF5427">
        <w:t xml:space="preserve"> sur un jeu sérieux</w:t>
      </w:r>
      <w:r>
        <w:t xml:space="preserve">. Nous expliquons </w:t>
      </w:r>
      <w:r w:rsidR="006422CC">
        <w:t>son</w:t>
      </w:r>
      <w:r w:rsidR="00AF5427">
        <w:t xml:space="preserve"> rôle et</w:t>
      </w:r>
      <w:r>
        <w:t xml:space="preserve"> donnons </w:t>
      </w:r>
      <w:r w:rsidR="00553925">
        <w:t>la</w:t>
      </w:r>
      <w:r>
        <w:t xml:space="preserve"> déma</w:t>
      </w:r>
      <w:r w:rsidR="00AF5427">
        <w:t xml:space="preserve">rche </w:t>
      </w:r>
      <w:r w:rsidR="00553925">
        <w:t>utilisée pour sa</w:t>
      </w:r>
      <w:r w:rsidR="00AF5427">
        <w:t xml:space="preserve"> réalisation. Finalement, nous </w:t>
      </w:r>
      <w:r>
        <w:t xml:space="preserve">présentons le résultat </w:t>
      </w:r>
      <w:r w:rsidR="00553925">
        <w:t>obtenu en</w:t>
      </w:r>
      <w:r w:rsidR="00AF5427">
        <w:t xml:space="preserve"> détaillant notre scénario </w:t>
      </w:r>
      <w:r w:rsidR="00553925">
        <w:t xml:space="preserve">que nous avons baptisé </w:t>
      </w:r>
      <w:r w:rsidR="00AF5427">
        <w:t>Brewery &amp; Co</w:t>
      </w:r>
      <w:r>
        <w:t>.</w:t>
      </w:r>
    </w:p>
    <w:p w14:paraId="55E92E8C" w14:textId="77F752DA" w:rsidR="006422CC" w:rsidRDefault="006422CC" w:rsidP="002A47E3">
      <w:pPr>
        <w:pStyle w:val="tbnormal"/>
      </w:pPr>
      <w:r>
        <w:t xml:space="preserve">Dans la seconde partie, nous </w:t>
      </w:r>
      <w:r w:rsidR="007B7E80">
        <w:t>décortiquons</w:t>
      </w:r>
      <w:r>
        <w:t xml:space="preserve"> la chaîne de valeur </w:t>
      </w:r>
      <w:r w:rsidR="00553925">
        <w:t>du type de société retenu à un haut niveau d’abstraction.</w:t>
      </w:r>
      <w:r>
        <w:t xml:space="preserve"> Puis, nous analysons chacun des processus opérationnels </w:t>
      </w:r>
      <w:r w:rsidR="00553925">
        <w:t>en descendant dans les niveaux d’abstractions pour tendre vers le « comment est-ce que nous devons agir pour implémenter cette partie dans le simulateur »</w:t>
      </w:r>
      <w:r>
        <w:t xml:space="preserve">. </w:t>
      </w:r>
      <w:r w:rsidR="00553925">
        <w:t>Ce dernier niveau d’abstraction où le détail est de mise, nous le présentons uniquement pour la partie des ventes. Cette dernière fait l’objet d’un développement proof of concept. Pour les autres parties, nous émettons des hypothèses et des recommandations quant aux directions vers lesquelles se diriger.</w:t>
      </w:r>
      <w:r w:rsidR="002A47E3">
        <w:t xml:space="preserve"> La structure retenue pour cette partie est de passer en revue les processus selon l’ordre suivant :</w:t>
      </w:r>
    </w:p>
    <w:p w14:paraId="6BD51E2F" w14:textId="3782F5E1" w:rsidR="006422CC" w:rsidRDefault="006422CC" w:rsidP="00384F46">
      <w:pPr>
        <w:pStyle w:val="tbnormal"/>
        <w:numPr>
          <w:ilvl w:val="0"/>
          <w:numId w:val="33"/>
        </w:numPr>
      </w:pPr>
      <w:r>
        <w:t>Exploration du processus de prévision et de planification.</w:t>
      </w:r>
    </w:p>
    <w:p w14:paraId="69F3EBCE" w14:textId="25B74703" w:rsidR="006422CC" w:rsidRDefault="006422CC" w:rsidP="00384F46">
      <w:pPr>
        <w:pStyle w:val="tbnormal"/>
        <w:numPr>
          <w:ilvl w:val="0"/>
          <w:numId w:val="33"/>
        </w:numPr>
      </w:pPr>
      <w:r>
        <w:t>Exploration du processus d’approvisionnement.</w:t>
      </w:r>
    </w:p>
    <w:p w14:paraId="4DAA2C0E" w14:textId="21BA51AF" w:rsidR="006422CC" w:rsidRDefault="006422CC" w:rsidP="00384F46">
      <w:pPr>
        <w:pStyle w:val="tbnormal"/>
        <w:numPr>
          <w:ilvl w:val="0"/>
          <w:numId w:val="33"/>
        </w:numPr>
      </w:pPr>
      <w:r>
        <w:t>Exploration du processus de production.</w:t>
      </w:r>
    </w:p>
    <w:p w14:paraId="1F63687A" w14:textId="012C039D" w:rsidR="006422CC" w:rsidRDefault="006422CC" w:rsidP="00384F46">
      <w:pPr>
        <w:pStyle w:val="tbnormal"/>
        <w:numPr>
          <w:ilvl w:val="0"/>
          <w:numId w:val="33"/>
        </w:numPr>
      </w:pPr>
      <w:r>
        <w:t xml:space="preserve">Exploration de la partie des ventes. Dans cette ultime partie, nous démontrons les résultats obtenus par le biais du développement de l’artéfact proof of concept. Ce dernier est ensuite largement expliqué dans </w:t>
      </w:r>
      <w:r w:rsidR="0029388C">
        <w:t>un chapitre</w:t>
      </w:r>
      <w:r>
        <w:t xml:space="preserve"> qui lui est </w:t>
      </w:r>
      <w:r w:rsidR="0029388C">
        <w:t>dédié</w:t>
      </w:r>
      <w:r>
        <w:t>.</w:t>
      </w:r>
    </w:p>
    <w:p w14:paraId="6916CBA3" w14:textId="30778FCA" w:rsidR="0066640E" w:rsidRDefault="006422CC" w:rsidP="004D7354">
      <w:pPr>
        <w:pStyle w:val="tbnormal"/>
      </w:pPr>
      <w:r>
        <w:t>Pour chacun des processus, nous détaillons :</w:t>
      </w:r>
    </w:p>
    <w:p w14:paraId="71DECA8C" w14:textId="26DD5AB8" w:rsidR="00270888" w:rsidRDefault="00270888" w:rsidP="00384F46">
      <w:pPr>
        <w:pStyle w:val="tbnormal"/>
        <w:numPr>
          <w:ilvl w:val="0"/>
          <w:numId w:val="34"/>
        </w:numPr>
      </w:pPr>
      <w:r>
        <w:t>Le processus à différents niveaux d’abstractions.</w:t>
      </w:r>
    </w:p>
    <w:p w14:paraId="399A4B14" w14:textId="021D53F1" w:rsidR="00F262DB" w:rsidRDefault="00270888" w:rsidP="00384F46">
      <w:pPr>
        <w:pStyle w:val="tbnormal"/>
        <w:numPr>
          <w:ilvl w:val="0"/>
          <w:numId w:val="34"/>
        </w:numPr>
      </w:pPr>
      <w:r>
        <w:t>Dans quel état l’analyse se trouve.</w:t>
      </w:r>
    </w:p>
    <w:p w14:paraId="743C9A42" w14:textId="21ADC709" w:rsidR="0066640E" w:rsidRDefault="00F262DB" w:rsidP="00384F46">
      <w:pPr>
        <w:pStyle w:val="tbnormal"/>
        <w:numPr>
          <w:ilvl w:val="0"/>
          <w:numId w:val="34"/>
        </w:numPr>
      </w:pPr>
      <w:r>
        <w:t>De quelle manière nous sommes arrivés aux résultats obtenus.</w:t>
      </w:r>
    </w:p>
    <w:p w14:paraId="22B9745F" w14:textId="3FB21AA8" w:rsidR="00F262DB" w:rsidRDefault="00F262DB" w:rsidP="00384F46">
      <w:pPr>
        <w:pStyle w:val="tbnormal"/>
        <w:numPr>
          <w:ilvl w:val="0"/>
          <w:numId w:val="34"/>
        </w:numPr>
      </w:pPr>
      <w:r>
        <w:t>La synthèse des enseignements apportés.</w:t>
      </w:r>
    </w:p>
    <w:p w14:paraId="2EB57713" w14:textId="2F542997" w:rsidR="00F262DB" w:rsidRDefault="00F262DB" w:rsidP="00384F46">
      <w:pPr>
        <w:pStyle w:val="tbnormal"/>
        <w:numPr>
          <w:ilvl w:val="0"/>
          <w:numId w:val="34"/>
        </w:numPr>
      </w:pPr>
      <w:r>
        <w:t>Les recommandations à prendre en considération pour approfondir.</w:t>
      </w:r>
    </w:p>
    <w:p w14:paraId="40ABE0CB" w14:textId="77777777" w:rsidR="00F262DB" w:rsidRDefault="00F262DB" w:rsidP="00384F46">
      <w:pPr>
        <w:pStyle w:val="tbnormal"/>
        <w:numPr>
          <w:ilvl w:val="0"/>
          <w:numId w:val="34"/>
        </w:numPr>
      </w:pPr>
      <w:r>
        <w:t>Les limites actuelles.</w:t>
      </w:r>
    </w:p>
    <w:p w14:paraId="71A93FC7" w14:textId="5293044D" w:rsidR="009408EC" w:rsidRDefault="00E04DE5" w:rsidP="00F262DB">
      <w:pPr>
        <w:pStyle w:val="tbnormal"/>
      </w:pPr>
      <w:r>
        <w:lastRenderedPageBreak/>
        <w:t xml:space="preserve">Ces résultats sont obtenus en utilisant </w:t>
      </w:r>
      <w:r w:rsidR="002A47E3">
        <w:t>des</w:t>
      </w:r>
      <w:r>
        <w:t xml:space="preserve"> démarche</w:t>
      </w:r>
      <w:r w:rsidR="002A47E3">
        <w:t>s</w:t>
      </w:r>
      <w:r>
        <w:t xml:space="preserve"> uniforme</w:t>
      </w:r>
      <w:r w:rsidR="002A47E3">
        <w:t>s</w:t>
      </w:r>
      <w:r>
        <w:t xml:space="preserve"> que nous présentons en début de </w:t>
      </w:r>
      <w:r w:rsidR="002A47E3">
        <w:t xml:space="preserve">chaque </w:t>
      </w:r>
      <w:r>
        <w:t>partie.</w:t>
      </w:r>
    </w:p>
    <w:p w14:paraId="74004E6D" w14:textId="43701D37" w:rsidR="00B21133" w:rsidRDefault="00270888" w:rsidP="00F262DB">
      <w:pPr>
        <w:pStyle w:val="tbnormal"/>
      </w:pPr>
      <w:r>
        <w:t>Cette partie doit service de</w:t>
      </w:r>
      <w:r w:rsidR="005C730D">
        <w:t xml:space="preserve"> base</w:t>
      </w:r>
      <w:r>
        <w:t xml:space="preserve"> solide à</w:t>
      </w:r>
      <w:r w:rsidR="005C730D">
        <w:t xml:space="preserve"> toute personne </w:t>
      </w:r>
      <w:r>
        <w:t xml:space="preserve">nouvellement mandatée pour faire avancer le travail. Cette nouvelle équipe </w:t>
      </w:r>
      <w:r w:rsidR="00F262DB">
        <w:t>peut</w:t>
      </w:r>
      <w:r w:rsidR="005C730D">
        <w:t xml:space="preserve"> </w:t>
      </w:r>
      <w:r w:rsidR="00F262DB">
        <w:t>sans autre identifier les prochaines étapes à développer en s’appuyant sur des certitudes et des recommandations.</w:t>
      </w:r>
    </w:p>
    <w:p w14:paraId="04A1162F" w14:textId="7EE16292" w:rsidR="004D7354" w:rsidRDefault="004D7354" w:rsidP="004D7354">
      <w:pPr>
        <w:pStyle w:val="tbtitre1"/>
      </w:pPr>
      <w:bookmarkStart w:id="76" w:name="_Toc454061786"/>
      <w:r>
        <w:t>Scénario</w:t>
      </w:r>
      <w:bookmarkEnd w:id="76"/>
    </w:p>
    <w:p w14:paraId="651448B6" w14:textId="426F1C4D" w:rsidR="004D7354" w:rsidRDefault="004D7354" w:rsidP="004D7354">
      <w:pPr>
        <w:pStyle w:val="tbnormal"/>
      </w:pPr>
      <w:r>
        <w:t xml:space="preserve">Le développement d’un jeu sérieux </w:t>
      </w:r>
      <w:r w:rsidR="00B21133">
        <w:t>doit s’appuyer</w:t>
      </w:r>
      <w:r>
        <w:t xml:space="preserve"> sur une histoire. Cette histoire doit mettre en relations </w:t>
      </w:r>
      <w:r w:rsidR="00B21133">
        <w:t>les</w:t>
      </w:r>
      <w:r>
        <w:t xml:space="preserve"> étapes entre elles pour former ce que nous appelons un scénario.</w:t>
      </w:r>
      <w:r w:rsidR="00B21133">
        <w:t xml:space="preserve"> C’est la qualité de ce dernier qui influe sur le niveau d’intérêt que les participants ont pour la solution. L’immersion du participant étant directement impactée par cette composante qualitative.</w:t>
      </w:r>
    </w:p>
    <w:p w14:paraId="273EA006" w14:textId="37A6D8EF" w:rsidR="004D7354" w:rsidRDefault="004D7354" w:rsidP="004D7354">
      <w:pPr>
        <w:pStyle w:val="tbnormal"/>
      </w:pPr>
      <w:r>
        <w:t>Dans le cadre de ce travail, il a fallu proposer un nouveau scénario de jeu afin d’accompagner les participants dans leur progression t</w:t>
      </w:r>
      <w:r w:rsidR="00B21133">
        <w:t>out au long d’une partie de jeu qui a pour objectif la sensibilisation aux enjeux inhérent au pilotage d’une société.</w:t>
      </w:r>
    </w:p>
    <w:p w14:paraId="0A62E45D" w14:textId="1B18F53E" w:rsidR="00CD7BDB" w:rsidRDefault="004D7354" w:rsidP="004D7354">
      <w:pPr>
        <w:pStyle w:val="tbnormal"/>
      </w:pPr>
      <w:r>
        <w:t>Ce scénario est choisi en adéquation avec le thème que l’</w:t>
      </w:r>
      <w:r w:rsidR="000353ED">
        <w:t xml:space="preserve">on veut faire assimiler </w:t>
      </w:r>
      <w:r>
        <w:t xml:space="preserve">aux participants. </w:t>
      </w:r>
      <w:r w:rsidR="000353ED">
        <w:t>Pour se faire, il faut</w:t>
      </w:r>
      <w:r>
        <w:t xml:space="preserve"> trouver des idées cohérentes</w:t>
      </w:r>
      <w:r w:rsidR="000353ED">
        <w:t xml:space="preserve"> avec la thématique</w:t>
      </w:r>
      <w:r>
        <w:t xml:space="preserve"> afin de mettre en </w:t>
      </w:r>
      <w:r w:rsidR="000353ED">
        <w:t xml:space="preserve">bonne </w:t>
      </w:r>
      <w:r>
        <w:t>situation les participa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597"/>
        <w:gridCol w:w="6773"/>
      </w:tblGrid>
      <w:tr w:rsidR="00025F11" w14:paraId="16ED2CEF" w14:textId="77777777" w:rsidTr="00CC6E78">
        <w:trPr>
          <w:trHeight w:hRule="exact" w:val="113"/>
        </w:trPr>
        <w:tc>
          <w:tcPr>
            <w:tcW w:w="597" w:type="dxa"/>
            <w:tcBorders>
              <w:bottom w:val="single" w:sz="2" w:space="0" w:color="D0CECE" w:themeColor="background2" w:themeShade="E6"/>
            </w:tcBorders>
            <w:shd w:val="clear" w:color="auto" w:fill="auto"/>
            <w:vAlign w:val="center"/>
          </w:tcPr>
          <w:p w14:paraId="71B8B5E0" w14:textId="77777777" w:rsidR="00025F11" w:rsidRPr="00025F11" w:rsidRDefault="00025F11" w:rsidP="000353ED">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5626508E" w14:textId="77777777" w:rsidR="00025F11" w:rsidRPr="00025F11" w:rsidRDefault="00025F11" w:rsidP="000353ED">
            <w:pPr>
              <w:pStyle w:val="tbnormal"/>
              <w:jc w:val="left"/>
              <w:rPr>
                <w:b/>
                <w:sz w:val="2"/>
                <w:szCs w:val="2"/>
              </w:rPr>
            </w:pPr>
          </w:p>
        </w:tc>
      </w:tr>
      <w:tr w:rsidR="000353ED" w14:paraId="784EE821" w14:textId="77777777" w:rsidTr="00CC6E78">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6B236D01" w14:textId="69C0AE0A" w:rsidR="004D7354" w:rsidRPr="000353ED" w:rsidRDefault="00FC39E7" w:rsidP="000353ED">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280A71AA" w14:textId="1CB77E88" w:rsidR="00025F11" w:rsidRDefault="00FC39E7" w:rsidP="000353ED">
            <w:pPr>
              <w:pStyle w:val="tbnormal"/>
              <w:jc w:val="left"/>
            </w:pPr>
            <w:r>
              <w:rPr>
                <w:b/>
              </w:rPr>
              <w:t>Information</w:t>
            </w:r>
            <w:r w:rsidR="000353ED" w:rsidRPr="000353ED">
              <w:rPr>
                <w:b/>
              </w:rPr>
              <w:t> :</w:t>
            </w:r>
          </w:p>
          <w:p w14:paraId="4919A800" w14:textId="51CD64B1" w:rsidR="004D7354" w:rsidRPr="00025F11" w:rsidRDefault="000353ED" w:rsidP="000353ED">
            <w:pPr>
              <w:pStyle w:val="tbnormal"/>
              <w:jc w:val="left"/>
              <w:rPr>
                <w:i/>
              </w:rPr>
            </w:pPr>
            <w:r w:rsidRPr="00025F11">
              <w:rPr>
                <w:i/>
              </w:rPr>
              <w:t xml:space="preserve">La thématique de ce travail est de développer un nouveau scénario de jeu qui met en œuvre la </w:t>
            </w:r>
            <w:r w:rsidR="00025F11" w:rsidRPr="00025F11">
              <w:rPr>
                <w:i/>
              </w:rPr>
              <w:t>gestion</w:t>
            </w:r>
            <w:r w:rsidRPr="00025F11">
              <w:rPr>
                <w:i/>
              </w:rPr>
              <w:t xml:space="preserve"> d’une entreprise </w:t>
            </w:r>
            <w:r w:rsidR="00025F11">
              <w:rPr>
                <w:i/>
              </w:rPr>
              <w:t xml:space="preserve">de </w:t>
            </w:r>
            <w:r w:rsidRPr="00025F11">
              <w:rPr>
                <w:i/>
              </w:rPr>
              <w:t>type PME</w:t>
            </w:r>
            <w:r w:rsidR="00B21133">
              <w:rPr>
                <w:i/>
              </w:rPr>
              <w:t xml:space="preserve"> à l’aide d’un progiciel de gestion intégré</w:t>
            </w:r>
            <w:r w:rsidRPr="00025F11">
              <w:rPr>
                <w:i/>
              </w:rPr>
              <w:t>.</w:t>
            </w:r>
          </w:p>
        </w:tc>
      </w:tr>
      <w:tr w:rsidR="00025F11" w14:paraId="145D1488" w14:textId="77777777" w:rsidTr="00CC6E78">
        <w:trPr>
          <w:trHeight w:hRule="exact" w:val="113"/>
        </w:trPr>
        <w:tc>
          <w:tcPr>
            <w:tcW w:w="597" w:type="dxa"/>
            <w:tcBorders>
              <w:top w:val="single" w:sz="2" w:space="0" w:color="D0CECE" w:themeColor="background2" w:themeShade="E6"/>
            </w:tcBorders>
            <w:shd w:val="clear" w:color="auto" w:fill="auto"/>
            <w:vAlign w:val="center"/>
          </w:tcPr>
          <w:p w14:paraId="2A608E91" w14:textId="77777777" w:rsidR="00025F11" w:rsidRPr="00025F11" w:rsidRDefault="00025F11" w:rsidP="000353ED">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54A098C" w14:textId="77777777" w:rsidR="00025F11" w:rsidRPr="00025F11" w:rsidRDefault="00025F11" w:rsidP="000353ED">
            <w:pPr>
              <w:pStyle w:val="tbnormal"/>
              <w:jc w:val="left"/>
              <w:rPr>
                <w:b/>
                <w:sz w:val="2"/>
                <w:szCs w:val="2"/>
              </w:rPr>
            </w:pPr>
          </w:p>
        </w:tc>
      </w:tr>
    </w:tbl>
    <w:p w14:paraId="608DD4A9" w14:textId="5B704DCD" w:rsidR="000353ED" w:rsidRDefault="000353ED" w:rsidP="004D7354">
      <w:pPr>
        <w:pStyle w:val="tbnormal"/>
      </w:pPr>
      <w:r>
        <w:t>T</w:t>
      </w:r>
      <w:r w:rsidR="00FC39E7">
        <w:t>ous les éléments constituants</w:t>
      </w:r>
      <w:r>
        <w:t xml:space="preserve"> le scénario doivent faire du sens</w:t>
      </w:r>
      <w:r w:rsidR="00FC39E7">
        <w:t xml:space="preserve"> pour atteindre l’objectif pédagogique recherché</w:t>
      </w:r>
      <w:r>
        <w:t xml:space="preserve">. </w:t>
      </w:r>
      <w:r w:rsidR="00FC39E7">
        <w:t>De plus, le participant</w:t>
      </w:r>
      <w:r>
        <w:t xml:space="preserve"> doit toujours </w:t>
      </w:r>
      <w:r w:rsidR="00FC39E7">
        <w:t>être tenu par l’attractivité du scénario.</w:t>
      </w:r>
      <w:r>
        <w:t xml:space="preserve"> Pour exemple, nous n’allons pas proposer un scénario qui met en œuvre une multinationale avec un montage financier hors du commun pour sensibiliser le participant à la gestion d’u</w:t>
      </w:r>
      <w:r w:rsidR="00FC39E7">
        <w:t>ne petite ou moyenne entreprise comme cela est le cas dans le cadre de ce travail.</w:t>
      </w:r>
    </w:p>
    <w:p w14:paraId="1A47F65C" w14:textId="77777777" w:rsidR="00FC39E7" w:rsidRDefault="000C2985" w:rsidP="004D7354">
      <w:pPr>
        <w:pStyle w:val="tbnormal"/>
      </w:pPr>
      <w:r>
        <w:t>La suite de ce chapitre se présente sous forme de deux parties. Premièrement, les critères de validité pour le scénar</w:t>
      </w:r>
      <w:r w:rsidR="00FC39E7">
        <w:t>io choisi.</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597"/>
        <w:gridCol w:w="6773"/>
      </w:tblGrid>
      <w:tr w:rsidR="00CC0B4E" w14:paraId="674BF0E1" w14:textId="77777777" w:rsidTr="00CC6E78">
        <w:trPr>
          <w:trHeight w:hRule="exact" w:val="113"/>
        </w:trPr>
        <w:tc>
          <w:tcPr>
            <w:tcW w:w="597" w:type="dxa"/>
            <w:tcBorders>
              <w:bottom w:val="single" w:sz="2" w:space="0" w:color="D0CECE" w:themeColor="background2" w:themeShade="E6"/>
            </w:tcBorders>
            <w:shd w:val="clear" w:color="auto" w:fill="auto"/>
            <w:vAlign w:val="center"/>
          </w:tcPr>
          <w:p w14:paraId="18D49820" w14:textId="77777777" w:rsidR="00CC0B4E" w:rsidRPr="00025F11" w:rsidRDefault="00CC0B4E" w:rsidP="00D373E4">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2EDCCA5C" w14:textId="77777777" w:rsidR="00CC0B4E" w:rsidRPr="00025F11" w:rsidRDefault="00CC0B4E" w:rsidP="00D373E4">
            <w:pPr>
              <w:pStyle w:val="tbnormal"/>
              <w:jc w:val="left"/>
              <w:rPr>
                <w:b/>
                <w:sz w:val="2"/>
                <w:szCs w:val="2"/>
              </w:rPr>
            </w:pPr>
          </w:p>
        </w:tc>
      </w:tr>
      <w:tr w:rsidR="00CC0B4E" w14:paraId="127DBB09" w14:textId="77777777" w:rsidTr="00CC6E78">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6764D030" w14:textId="77777777" w:rsidR="00CC0B4E" w:rsidRPr="000353ED" w:rsidRDefault="00CC0B4E" w:rsidP="00D373E4">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2193A339" w14:textId="35637D84" w:rsidR="00CC0B4E" w:rsidRDefault="00CC0B4E" w:rsidP="00D373E4">
            <w:pPr>
              <w:pStyle w:val="tbnormal"/>
              <w:jc w:val="left"/>
            </w:pPr>
            <w:r>
              <w:rPr>
                <w:b/>
              </w:rPr>
              <w:t>Considération :</w:t>
            </w:r>
          </w:p>
          <w:p w14:paraId="37E976C2" w14:textId="730BE9E1" w:rsidR="00CC0B4E" w:rsidRPr="00025F11" w:rsidRDefault="00CC0B4E" w:rsidP="00D373E4">
            <w:pPr>
              <w:pStyle w:val="tbnormal"/>
              <w:jc w:val="left"/>
              <w:rPr>
                <w:i/>
              </w:rPr>
            </w:pPr>
            <w:r w:rsidRPr="00CC0B4E">
              <w:rPr>
                <w:i/>
              </w:rPr>
              <w:t>Ces critères sont propres à la thématique et ne doivent pas être repris tels quels dans le cadre d’un développement de jeu sérieux autre que celui abordant la thématique de la gestion d’entreprise.</w:t>
            </w:r>
          </w:p>
        </w:tc>
      </w:tr>
      <w:tr w:rsidR="00CC0B4E" w14:paraId="64A48DE4" w14:textId="77777777" w:rsidTr="00CC6E78">
        <w:trPr>
          <w:trHeight w:hRule="exact" w:val="113"/>
        </w:trPr>
        <w:tc>
          <w:tcPr>
            <w:tcW w:w="597" w:type="dxa"/>
            <w:tcBorders>
              <w:top w:val="single" w:sz="2" w:space="0" w:color="D0CECE" w:themeColor="background2" w:themeShade="E6"/>
            </w:tcBorders>
            <w:shd w:val="clear" w:color="auto" w:fill="auto"/>
            <w:vAlign w:val="center"/>
          </w:tcPr>
          <w:p w14:paraId="7C7CF17A" w14:textId="77777777" w:rsidR="00CC0B4E" w:rsidRPr="00025F11" w:rsidRDefault="00CC0B4E" w:rsidP="00D373E4">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6048D1C6" w14:textId="77777777" w:rsidR="00CC0B4E" w:rsidRPr="00025F11" w:rsidRDefault="00CC0B4E" w:rsidP="00D373E4">
            <w:pPr>
              <w:pStyle w:val="tbnormal"/>
              <w:jc w:val="left"/>
              <w:rPr>
                <w:b/>
                <w:sz w:val="2"/>
                <w:szCs w:val="2"/>
              </w:rPr>
            </w:pPr>
          </w:p>
        </w:tc>
      </w:tr>
    </w:tbl>
    <w:p w14:paraId="169CAEAE" w14:textId="4AA5BABC" w:rsidR="000353ED" w:rsidRDefault="000C2985" w:rsidP="004D7354">
      <w:pPr>
        <w:pStyle w:val="tbnormal"/>
      </w:pPr>
      <w:r>
        <w:t>Deuxièmement, nous promouvons le scénario que nous avons développé pour les besoins de ce travail.</w:t>
      </w:r>
      <w:r w:rsidR="00CC0B4E">
        <w:t xml:space="preserve"> Nous donnons les détails de l’entreprise que les participants doivent piloter et les liens qu’elle possède avec son environnement.</w:t>
      </w:r>
    </w:p>
    <w:p w14:paraId="5B48473A" w14:textId="0C79FBC4" w:rsidR="004D7354" w:rsidRDefault="00B9106E" w:rsidP="004D7354">
      <w:pPr>
        <w:pStyle w:val="tbtitre2"/>
      </w:pPr>
      <w:bookmarkStart w:id="77" w:name="_Toc454061787"/>
      <w:r>
        <w:lastRenderedPageBreak/>
        <w:t>Démarche et c</w:t>
      </w:r>
      <w:r w:rsidR="00CF3C2F">
        <w:t>ritères pour le développement</w:t>
      </w:r>
      <w:bookmarkEnd w:id="77"/>
    </w:p>
    <w:p w14:paraId="71D8665D" w14:textId="37154BB1" w:rsidR="00252A2B" w:rsidRDefault="00252A2B" w:rsidP="00252A2B">
      <w:pPr>
        <w:pStyle w:val="tbnormal"/>
      </w:pPr>
      <w:r>
        <w:t xml:space="preserve">Afin d’être dans un cadre réaliste, nous devons comprendre et intégrer les différents éléments inhérents à la thématique. Ce chapitre présente </w:t>
      </w:r>
      <w:r w:rsidR="00B9106E">
        <w:t xml:space="preserve">la démarche de création d’un scénario et </w:t>
      </w:r>
      <w:r>
        <w:t xml:space="preserve">les éléments qui doivent être </w:t>
      </w:r>
      <w:r w:rsidR="00B9106E">
        <w:t>pris en considération</w:t>
      </w:r>
      <w:r>
        <w:t xml:space="preserve"> dans le cadre du développement d’</w:t>
      </w:r>
      <w:r w:rsidR="00E9556D">
        <w:t>un scénario aligner à la</w:t>
      </w:r>
      <w:r>
        <w:t xml:space="preserve"> gestion d’entreprise.</w:t>
      </w:r>
      <w:r w:rsidR="00BA2615">
        <w:t xml:space="preserve"> Les chapitres suivants doivent ê</w:t>
      </w:r>
      <w:r w:rsidR="001E0D03">
        <w:t>tre compris comme étant l</w:t>
      </w:r>
      <w:r w:rsidR="00BA2615">
        <w:t>es critères minimaux dans la réalisation d’un nouveau scénario.</w:t>
      </w:r>
    </w:p>
    <w:p w14:paraId="7FF16323" w14:textId="2B3E05BE" w:rsidR="005733E1" w:rsidRDefault="005733E1" w:rsidP="00E9556D">
      <w:pPr>
        <w:pStyle w:val="tbtitre3"/>
      </w:pPr>
      <w:bookmarkStart w:id="78" w:name="_Toc454061788"/>
      <w:r>
        <w:t>Définir un contexte accrocheur</w:t>
      </w:r>
      <w:bookmarkEnd w:id="78"/>
    </w:p>
    <w:p w14:paraId="6A7525F5" w14:textId="47C66AF2" w:rsidR="005733E1" w:rsidRDefault="005733E1" w:rsidP="005733E1">
      <w:pPr>
        <w:pStyle w:val="tbnormal"/>
      </w:pPr>
      <w:r>
        <w:t>Pour garder à l’esprit que le scénario doit susciter l’intérêt des participants, il est nécessaire de bien choisir le contexte dans lequel nous voulons plonger les participants.</w:t>
      </w:r>
    </w:p>
    <w:p w14:paraId="7A0BDB3B" w14:textId="6C11C453" w:rsidR="005733E1" w:rsidRDefault="005733E1" w:rsidP="005733E1">
      <w:pPr>
        <w:pStyle w:val="tbnormal"/>
      </w:pPr>
      <w:r>
        <w:t>Il faut donc définir clairement le public qui est ciblé par le jeu. Dans notre cas, ce sont principalement des étudiants d’une vingtaine d’années. La question qui se pose ensuite est « Qu’est-ce qui peut motiver un étudiant d’une vingtaine d’année dans un cadre qui reste sérieux et du quel il peut en tirer des leçons ?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597"/>
        <w:gridCol w:w="6773"/>
      </w:tblGrid>
      <w:tr w:rsidR="005733E1" w14:paraId="1DE2A0F8" w14:textId="77777777" w:rsidTr="00CC6E78">
        <w:trPr>
          <w:trHeight w:hRule="exact" w:val="113"/>
        </w:trPr>
        <w:tc>
          <w:tcPr>
            <w:tcW w:w="597" w:type="dxa"/>
            <w:tcBorders>
              <w:bottom w:val="single" w:sz="2" w:space="0" w:color="D0CECE" w:themeColor="background2" w:themeShade="E6"/>
            </w:tcBorders>
            <w:shd w:val="clear" w:color="auto" w:fill="auto"/>
            <w:vAlign w:val="center"/>
          </w:tcPr>
          <w:p w14:paraId="220FD6FD" w14:textId="77777777" w:rsidR="005733E1" w:rsidRPr="00025F11" w:rsidRDefault="005733E1" w:rsidP="00D373E4">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54B77A7B" w14:textId="77777777" w:rsidR="005733E1" w:rsidRPr="00025F11" w:rsidRDefault="005733E1" w:rsidP="00D373E4">
            <w:pPr>
              <w:pStyle w:val="tbnormal"/>
              <w:jc w:val="left"/>
              <w:rPr>
                <w:b/>
                <w:sz w:val="2"/>
                <w:szCs w:val="2"/>
              </w:rPr>
            </w:pPr>
          </w:p>
        </w:tc>
      </w:tr>
      <w:tr w:rsidR="005733E1" w14:paraId="1048B9D5" w14:textId="77777777" w:rsidTr="00CC6E78">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1A460D3B" w14:textId="77777777" w:rsidR="005733E1" w:rsidRPr="000353ED" w:rsidRDefault="005733E1" w:rsidP="00D373E4">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0C7660AF" w14:textId="77777777" w:rsidR="005733E1" w:rsidRDefault="005733E1" w:rsidP="00D373E4">
            <w:pPr>
              <w:pStyle w:val="tbnormal"/>
              <w:jc w:val="left"/>
            </w:pPr>
            <w:r>
              <w:rPr>
                <w:b/>
              </w:rPr>
              <w:t>Information</w:t>
            </w:r>
            <w:r w:rsidRPr="000353ED">
              <w:rPr>
                <w:b/>
              </w:rPr>
              <w:t> :</w:t>
            </w:r>
          </w:p>
          <w:p w14:paraId="3467E1A8" w14:textId="11E727DD" w:rsidR="005733E1" w:rsidRPr="00025F11" w:rsidRDefault="005733E1" w:rsidP="005733E1">
            <w:pPr>
              <w:pStyle w:val="tbnormal"/>
              <w:jc w:val="left"/>
              <w:rPr>
                <w:i/>
              </w:rPr>
            </w:pPr>
            <w:r>
              <w:rPr>
                <w:i/>
              </w:rPr>
              <w:t>Le domaine brassicole est retenu. En effet, notre hypothèse première est que de faire vendre des bières à des étudiants est un contexte amusant.</w:t>
            </w:r>
          </w:p>
        </w:tc>
      </w:tr>
      <w:tr w:rsidR="005733E1" w14:paraId="2B7A4BC9" w14:textId="77777777" w:rsidTr="00CC6E78">
        <w:trPr>
          <w:trHeight w:hRule="exact" w:val="113"/>
        </w:trPr>
        <w:tc>
          <w:tcPr>
            <w:tcW w:w="597" w:type="dxa"/>
            <w:tcBorders>
              <w:top w:val="single" w:sz="2" w:space="0" w:color="D0CECE" w:themeColor="background2" w:themeShade="E6"/>
            </w:tcBorders>
            <w:shd w:val="clear" w:color="auto" w:fill="auto"/>
            <w:vAlign w:val="center"/>
          </w:tcPr>
          <w:p w14:paraId="510DE503" w14:textId="77777777" w:rsidR="005733E1" w:rsidRPr="00025F11" w:rsidRDefault="005733E1" w:rsidP="00D373E4">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1D178C9E" w14:textId="77777777" w:rsidR="005733E1" w:rsidRPr="00025F11" w:rsidRDefault="005733E1" w:rsidP="00D373E4">
            <w:pPr>
              <w:pStyle w:val="tbnormal"/>
              <w:jc w:val="left"/>
              <w:rPr>
                <w:b/>
                <w:sz w:val="2"/>
                <w:szCs w:val="2"/>
              </w:rPr>
            </w:pPr>
          </w:p>
        </w:tc>
      </w:tr>
    </w:tbl>
    <w:p w14:paraId="606445BD" w14:textId="52D3328F" w:rsidR="00D8579D" w:rsidRDefault="00D8579D" w:rsidP="00D8579D">
      <w:pPr>
        <w:pStyle w:val="tbnormal"/>
      </w:pPr>
      <w:r>
        <w:t>Une fois que le contexte général est mis en place, il faut imaginer des éléments. Par exemple, nous recommandons d’enrôler les participants dans des fonctions au sein de l’entreprise. Exemple : vous endossez la responsabilité de manager des ventes pour une certaine région.</w:t>
      </w:r>
      <w:r w:rsidR="00AC790C">
        <w:t xml:space="preserve"> Ainsi, ils peuvent se sentir différent et motivé de passer de simple étudiant à responsable de toute la production d’une société (attention à ne pas prendre le mot simple qualifiant l’étudiant comme reducteur).</w:t>
      </w:r>
    </w:p>
    <w:p w14:paraId="1A329B8D" w14:textId="0B0B0EB3" w:rsidR="00D8579D" w:rsidRDefault="00D8579D" w:rsidP="00D8579D">
      <w:pPr>
        <w:pStyle w:val="tbnormal"/>
      </w:pPr>
      <w:r>
        <w:t>Suite à cela, imaginer un environnement avec un endroit où les opérations s’effectuent. Des marchés différents avec des spécificités qui leurs sont propre. Des parties prenantes avec qui la société interagit et doit rendre des comptes.</w:t>
      </w:r>
    </w:p>
    <w:p w14:paraId="33818654" w14:textId="15E90EDB" w:rsidR="00D8579D" w:rsidRDefault="00D8579D" w:rsidP="00D8579D">
      <w:pPr>
        <w:pStyle w:val="tbnormal"/>
      </w:pPr>
      <w:r>
        <w:t>Cette partie-là, est essentiellement du ressort de l’imaginaire et peut ne pas avoir de vrai lien avec des éléments réels.</w:t>
      </w:r>
    </w:p>
    <w:p w14:paraId="6DC9B98D" w14:textId="03D501E1" w:rsidR="00E9556D" w:rsidRDefault="00E9556D" w:rsidP="00E9556D">
      <w:pPr>
        <w:pStyle w:val="tbtitre3"/>
      </w:pPr>
      <w:bookmarkStart w:id="79" w:name="_Toc454061789"/>
      <w:r>
        <w:t>Définir la valeur ajoutée</w:t>
      </w:r>
      <w:bookmarkEnd w:id="79"/>
    </w:p>
    <w:p w14:paraId="18A997C8" w14:textId="3E108011" w:rsidR="00E9556D" w:rsidRDefault="00E9556D" w:rsidP="00E9556D">
      <w:pPr>
        <w:pStyle w:val="tbnormal"/>
      </w:pPr>
      <w:r>
        <w:t>Toutes sociétés apporte une valeur ajoutée aux yeux des clients qu’elle cible. Le scénario doit définir clairement ce que la société prévoit de fournir aux consommateurs.</w:t>
      </w:r>
    </w:p>
    <w:p w14:paraId="6A18375B" w14:textId="51517FCD" w:rsidR="00E9556D" w:rsidRDefault="00E9556D" w:rsidP="00E9556D">
      <w:pPr>
        <w:pStyle w:val="tbnormal"/>
      </w:pPr>
      <w:r>
        <w:t>Cette valeur ajoutée peut être de deux nature différente, tangible ou intangible. Nous parlons là, de ce qu’apporte la société à ses clients. Dans la catégorie des biens tangibles, on trouve des produits qui sont palpables. Dans l’autre, des services fournis.</w:t>
      </w:r>
    </w:p>
    <w:p w14:paraId="09518711" w14:textId="7E12077B" w:rsidR="00144D13" w:rsidRDefault="00144D13" w:rsidP="00E9556D">
      <w:pPr>
        <w:pStyle w:val="tbnormal"/>
      </w:pPr>
      <w:r>
        <w:lastRenderedPageBreak/>
        <w:t xml:space="preserve">Le choix du type de bien que la société réalise impacte de manière considérable la complexité de la chaîne de valeur. Alors qu’un bien de type service la rend plus concise son </w:t>
      </w:r>
      <w:r w:rsidR="00E41705">
        <w:t>contraire la développe en terme d’étapes.</w:t>
      </w:r>
    </w:p>
    <w:p w14:paraId="0B6929A4" w14:textId="683B0C84" w:rsidR="00B9106E" w:rsidRDefault="00B9106E" w:rsidP="00E9556D">
      <w:pPr>
        <w:pStyle w:val="tbnormal"/>
      </w:pPr>
      <w:r>
        <w:t>Une fois que le choix est opéré, il faut contextualiser les biens. Exemple :</w:t>
      </w:r>
    </w:p>
    <w:p w14:paraId="3C5C0CB4" w14:textId="727D0FC1" w:rsidR="00B9106E" w:rsidRDefault="00B9106E" w:rsidP="00384F46">
      <w:pPr>
        <w:pStyle w:val="tbnormal"/>
        <w:numPr>
          <w:ilvl w:val="0"/>
          <w:numId w:val="35"/>
        </w:numPr>
      </w:pPr>
      <w:r>
        <w:t>Vendre un service de sauvegarde de données.</w:t>
      </w:r>
    </w:p>
    <w:p w14:paraId="32602CAF" w14:textId="1A9C1FCF" w:rsidR="00B9106E" w:rsidRDefault="00B9106E" w:rsidP="00384F46">
      <w:pPr>
        <w:pStyle w:val="tbnormal"/>
        <w:numPr>
          <w:ilvl w:val="0"/>
          <w:numId w:val="35"/>
        </w:numPr>
      </w:pPr>
      <w:r>
        <w:t>Vendre un service d’entretien de véhicule.</w:t>
      </w:r>
    </w:p>
    <w:p w14:paraId="42D24ADC" w14:textId="36BE0410" w:rsidR="00B9106E" w:rsidRDefault="00B9106E" w:rsidP="00384F46">
      <w:pPr>
        <w:pStyle w:val="tbnormal"/>
        <w:numPr>
          <w:ilvl w:val="0"/>
          <w:numId w:val="35"/>
        </w:numPr>
      </w:pPr>
      <w:r>
        <w:t>Vendre un produit comestible.</w:t>
      </w:r>
    </w:p>
    <w:p w14:paraId="188EBB8E" w14:textId="32AEAC9C" w:rsidR="00B9106E" w:rsidRDefault="00B9106E" w:rsidP="00384F46">
      <w:pPr>
        <w:pStyle w:val="tbnormal"/>
        <w:numPr>
          <w:ilvl w:val="0"/>
          <w:numId w:val="35"/>
        </w:numPr>
      </w:pPr>
      <w:r>
        <w:t>Vendre un produit de type composant informatiqu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597"/>
        <w:gridCol w:w="6773"/>
      </w:tblGrid>
      <w:tr w:rsidR="00DF0683" w14:paraId="07172D48" w14:textId="77777777" w:rsidTr="00CC6E78">
        <w:trPr>
          <w:trHeight w:hRule="exact" w:val="113"/>
        </w:trPr>
        <w:tc>
          <w:tcPr>
            <w:tcW w:w="597" w:type="dxa"/>
            <w:tcBorders>
              <w:bottom w:val="single" w:sz="2" w:space="0" w:color="D0CECE" w:themeColor="background2" w:themeShade="E6"/>
            </w:tcBorders>
            <w:shd w:val="clear" w:color="auto" w:fill="auto"/>
            <w:vAlign w:val="center"/>
          </w:tcPr>
          <w:p w14:paraId="3DB51E33" w14:textId="77777777" w:rsidR="00DF0683" w:rsidRPr="00025F11" w:rsidRDefault="00DF0683" w:rsidP="00D373E4">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68545A40" w14:textId="77777777" w:rsidR="00DF0683" w:rsidRPr="00025F11" w:rsidRDefault="00DF0683" w:rsidP="00D373E4">
            <w:pPr>
              <w:pStyle w:val="tbnormal"/>
              <w:jc w:val="left"/>
              <w:rPr>
                <w:b/>
                <w:sz w:val="2"/>
                <w:szCs w:val="2"/>
              </w:rPr>
            </w:pPr>
          </w:p>
        </w:tc>
      </w:tr>
      <w:tr w:rsidR="00DF0683" w14:paraId="55289FA8" w14:textId="77777777" w:rsidTr="00CC6E78">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1F30E971" w14:textId="77777777" w:rsidR="00DF0683" w:rsidRPr="000353ED" w:rsidRDefault="00DF0683" w:rsidP="00D373E4">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2785610" w14:textId="77777777" w:rsidR="00DF0683" w:rsidRDefault="00DF0683" w:rsidP="00D373E4">
            <w:pPr>
              <w:pStyle w:val="tbnormal"/>
              <w:jc w:val="left"/>
            </w:pPr>
            <w:r>
              <w:rPr>
                <w:b/>
              </w:rPr>
              <w:t>Information</w:t>
            </w:r>
            <w:r w:rsidRPr="000353ED">
              <w:rPr>
                <w:b/>
              </w:rPr>
              <w:t> :</w:t>
            </w:r>
          </w:p>
          <w:p w14:paraId="4D8A7EA0" w14:textId="7356529C" w:rsidR="00DF0683" w:rsidRPr="00025F11" w:rsidRDefault="00DF0683" w:rsidP="00D373E4">
            <w:pPr>
              <w:pStyle w:val="tbnormal"/>
              <w:jc w:val="left"/>
              <w:rPr>
                <w:i/>
              </w:rPr>
            </w:pPr>
            <w:r>
              <w:rPr>
                <w:i/>
              </w:rPr>
              <w:t>Nous avons choisi de vendre des biens productibles de ce fait tangibles.</w:t>
            </w:r>
          </w:p>
        </w:tc>
      </w:tr>
      <w:tr w:rsidR="00DF0683" w14:paraId="2D7E04D6" w14:textId="77777777" w:rsidTr="00CC6E78">
        <w:trPr>
          <w:trHeight w:hRule="exact" w:val="113"/>
        </w:trPr>
        <w:tc>
          <w:tcPr>
            <w:tcW w:w="597" w:type="dxa"/>
            <w:tcBorders>
              <w:top w:val="single" w:sz="2" w:space="0" w:color="D0CECE" w:themeColor="background2" w:themeShade="E6"/>
            </w:tcBorders>
            <w:shd w:val="clear" w:color="auto" w:fill="auto"/>
            <w:vAlign w:val="center"/>
          </w:tcPr>
          <w:p w14:paraId="1281E094" w14:textId="77777777" w:rsidR="00DF0683" w:rsidRPr="00025F11" w:rsidRDefault="00DF0683" w:rsidP="00D373E4">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1B913A80" w14:textId="77777777" w:rsidR="00DF0683" w:rsidRPr="00025F11" w:rsidRDefault="00DF0683" w:rsidP="00D373E4">
            <w:pPr>
              <w:pStyle w:val="tbnormal"/>
              <w:jc w:val="left"/>
              <w:rPr>
                <w:b/>
                <w:sz w:val="2"/>
                <w:szCs w:val="2"/>
              </w:rPr>
            </w:pPr>
          </w:p>
        </w:tc>
      </w:tr>
    </w:tbl>
    <w:p w14:paraId="4BA06FBD" w14:textId="5A75515B" w:rsidR="0002438A" w:rsidRDefault="0002438A" w:rsidP="0002438A">
      <w:pPr>
        <w:pStyle w:val="tbtitre3"/>
      </w:pPr>
      <w:bookmarkStart w:id="80" w:name="_Toc454061790"/>
      <w:r>
        <w:t>Définir le type d’affaire</w:t>
      </w:r>
      <w:bookmarkEnd w:id="80"/>
    </w:p>
    <w:p w14:paraId="282AF64A" w14:textId="62232EF4" w:rsidR="00B9106E" w:rsidRDefault="00B9106E" w:rsidP="00B9106E">
      <w:pPr>
        <w:pStyle w:val="tbnormal"/>
      </w:pPr>
      <w:r>
        <w:t xml:space="preserve">Se pose </w:t>
      </w:r>
      <w:r w:rsidR="00702520">
        <w:t>ensuite</w:t>
      </w:r>
      <w:r>
        <w:t xml:space="preserve"> la question suivante : « Comment travaillons-nous ? ». Nous entendons par là, qu’est-ce que le business de la société. Produire ses produits en transformant des composants en composés ou les acheter et les revendre sans apporter de changement.</w:t>
      </w:r>
    </w:p>
    <w:p w14:paraId="27173056" w14:textId="3FA61C73" w:rsidR="00E530BA" w:rsidRDefault="00B9106E" w:rsidP="00B9106E">
      <w:pPr>
        <w:pStyle w:val="tbnormal"/>
      </w:pPr>
      <w:r>
        <w:t>Ces deux manières de travailler ont des répercussions sur la chaîne de valeur. Alors qu’une société qui achète des matières premières et les transforme en produits finis possède une chaîne de valeur : Approvisionnement – Production – Vente, celle qui fait de la distribution n’aura quant pas le maillon productif.</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597"/>
        <w:gridCol w:w="6773"/>
      </w:tblGrid>
      <w:tr w:rsidR="00DF0683" w14:paraId="7C15BC09" w14:textId="77777777" w:rsidTr="00D373E4">
        <w:trPr>
          <w:trHeight w:hRule="exact" w:val="113"/>
        </w:trPr>
        <w:tc>
          <w:tcPr>
            <w:tcW w:w="597" w:type="dxa"/>
            <w:tcBorders>
              <w:bottom w:val="single" w:sz="2" w:space="0" w:color="D0CECE" w:themeColor="background2" w:themeShade="E6"/>
            </w:tcBorders>
            <w:shd w:val="clear" w:color="auto" w:fill="auto"/>
            <w:vAlign w:val="center"/>
          </w:tcPr>
          <w:p w14:paraId="35C695CF" w14:textId="77777777" w:rsidR="00DF0683" w:rsidRPr="00025F11" w:rsidRDefault="00DF0683" w:rsidP="00D373E4">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1E6DF9D2" w14:textId="77777777" w:rsidR="00DF0683" w:rsidRPr="00025F11" w:rsidRDefault="00DF0683" w:rsidP="00D373E4">
            <w:pPr>
              <w:pStyle w:val="tbnormal"/>
              <w:jc w:val="left"/>
              <w:rPr>
                <w:b/>
                <w:sz w:val="2"/>
                <w:szCs w:val="2"/>
              </w:rPr>
            </w:pPr>
          </w:p>
        </w:tc>
      </w:tr>
      <w:tr w:rsidR="00DF0683" w14:paraId="456A78CF" w14:textId="77777777" w:rsidTr="00D373E4">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68DBA1CC" w14:textId="77777777" w:rsidR="00DF0683" w:rsidRPr="000353ED" w:rsidRDefault="00DF0683" w:rsidP="00D373E4">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4CDB0B1E" w14:textId="77777777" w:rsidR="00DF0683" w:rsidRDefault="00DF0683" w:rsidP="00D373E4">
            <w:pPr>
              <w:pStyle w:val="tbnormal"/>
              <w:jc w:val="left"/>
            </w:pPr>
            <w:r>
              <w:rPr>
                <w:b/>
              </w:rPr>
              <w:t>Information</w:t>
            </w:r>
            <w:r w:rsidRPr="000353ED">
              <w:rPr>
                <w:b/>
              </w:rPr>
              <w:t> :</w:t>
            </w:r>
          </w:p>
          <w:p w14:paraId="0A4648FB" w14:textId="642482A2" w:rsidR="00DF0683" w:rsidRPr="00025F11" w:rsidRDefault="00DF0683" w:rsidP="00D373E4">
            <w:pPr>
              <w:pStyle w:val="tbnormal"/>
              <w:jc w:val="left"/>
              <w:rPr>
                <w:i/>
              </w:rPr>
            </w:pPr>
            <w:r w:rsidRPr="00DF0683">
              <w:rPr>
                <w:i/>
              </w:rPr>
              <w:t>Nous avons fait le choix de produire nos articles</w:t>
            </w:r>
            <w:r w:rsidR="00CF3C2F">
              <w:rPr>
                <w:i/>
              </w:rPr>
              <w:t xml:space="preserve"> en transformant des matières premières en produit concret</w:t>
            </w:r>
            <w:r w:rsidRPr="00DF0683">
              <w:rPr>
                <w:i/>
              </w:rPr>
              <w:t>.</w:t>
            </w:r>
          </w:p>
        </w:tc>
      </w:tr>
      <w:tr w:rsidR="00DF0683" w14:paraId="45693F4E" w14:textId="77777777" w:rsidTr="00D373E4">
        <w:trPr>
          <w:trHeight w:hRule="exact" w:val="113"/>
        </w:trPr>
        <w:tc>
          <w:tcPr>
            <w:tcW w:w="597" w:type="dxa"/>
            <w:tcBorders>
              <w:top w:val="single" w:sz="2" w:space="0" w:color="D0CECE" w:themeColor="background2" w:themeShade="E6"/>
            </w:tcBorders>
            <w:shd w:val="clear" w:color="auto" w:fill="auto"/>
            <w:vAlign w:val="center"/>
          </w:tcPr>
          <w:p w14:paraId="20A97CCF" w14:textId="77777777" w:rsidR="00DF0683" w:rsidRPr="00025F11" w:rsidRDefault="00DF0683" w:rsidP="00D373E4">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2125E259" w14:textId="77777777" w:rsidR="00DF0683" w:rsidRPr="00025F11" w:rsidRDefault="00DF0683" w:rsidP="00D373E4">
            <w:pPr>
              <w:pStyle w:val="tbnormal"/>
              <w:jc w:val="left"/>
              <w:rPr>
                <w:b/>
                <w:sz w:val="2"/>
                <w:szCs w:val="2"/>
              </w:rPr>
            </w:pPr>
          </w:p>
        </w:tc>
      </w:tr>
    </w:tbl>
    <w:p w14:paraId="0E36B759" w14:textId="3CBB9EFE" w:rsidR="00CF3C2F" w:rsidRDefault="00CF3C2F" w:rsidP="00CF3C2F">
      <w:pPr>
        <w:pStyle w:val="tbnormal"/>
      </w:pPr>
      <w:r>
        <w:t>Dans ce contexte d’affaire là, il faut définir ensuite les produits, le composé et ses composants, les matières premières. Une fois que cela est mis en place, les nomenclatures doivent permettre de lier le tout ensemble.</w:t>
      </w:r>
    </w:p>
    <w:p w14:paraId="7ACD2665" w14:textId="57D7BBB8" w:rsidR="00702520" w:rsidRDefault="00702520" w:rsidP="00702520">
      <w:pPr>
        <w:pStyle w:val="tbtitre3"/>
      </w:pPr>
      <w:bookmarkStart w:id="81" w:name="_Toc454061791"/>
      <w:r>
        <w:t>L’organisation logistique</w:t>
      </w:r>
      <w:bookmarkEnd w:id="81"/>
    </w:p>
    <w:p w14:paraId="629E2D02" w14:textId="3F1D9F79" w:rsidR="00D4012C" w:rsidRDefault="00702520" w:rsidP="00B9106E">
      <w:pPr>
        <w:pStyle w:val="tbnormal"/>
      </w:pPr>
      <w:r>
        <w:t>L</w:t>
      </w:r>
      <w:r w:rsidR="00DF0683">
        <w:t>a mise en place d’une stratégie logistique</w:t>
      </w:r>
      <w:r>
        <w:t xml:space="preserve"> doit être prévue</w:t>
      </w:r>
      <w:r w:rsidR="00C55E4D">
        <w:t>.</w:t>
      </w:r>
      <w:r w:rsidR="00DF0683">
        <w:t xml:space="preserve"> Soit la société travaille en flux poussé ou alors en flux tiré. Pour effectuer un choix, il est nécessaire de prendre en considération le marché que nous </w:t>
      </w:r>
      <w:r w:rsidR="00C55E4D">
        <w:t>voulons pénétrer</w:t>
      </w:r>
      <w:r w:rsidR="00DF0683">
        <w:t>. Si le marché à un volume conséquent de demande et quelle peut être prévue alors la stratégie en flux poussé est à privilégier. Elle a pour principale vocation d’« </w:t>
      </w:r>
      <w:r w:rsidR="00DF0683" w:rsidRPr="00DF0683">
        <w:t>engager de l’argent (achat de matières premières, paiement des salariés, utilisation des moyens de production…) sans être réellement sure à 100% qu’elle pourra vendre le fruit de sa production (et donc par conséquent être payé).</w:t>
      </w:r>
      <w:r w:rsidR="00DF0683">
        <w:t> »</w:t>
      </w:r>
      <w:r w:rsidR="00DF0683">
        <w:rPr>
          <w:rStyle w:val="Appelnotedebasdep"/>
        </w:rPr>
        <w:footnoteReference w:id="10"/>
      </w:r>
      <w:r w:rsidR="00C55E4D">
        <w:t xml:space="preserve">. Si le produit à une durée de vie courte (au sens technologique par exemple) et que le marché est difficile à prévoir alors la société articulera sa production en flux tiré. Ce qui a pour effet de ne pas avoir à gérer de stock </w:t>
      </w:r>
      <w:r w:rsidR="00C55E4D">
        <w:lastRenderedPageBreak/>
        <w:t>ou très peu. « </w:t>
      </w:r>
      <w:r w:rsidR="00C55E4D" w:rsidRPr="00C55E4D">
        <w:t>Dans cette organisation, c’est la demande d’un client (client externe: consommateur / client interne: un autre service de l’entreprise) ou une consommation qui sera l’élément déclencheur d’une mise en fabrication d’un produit.</w:t>
      </w:r>
      <w:r w:rsidR="00C55E4D">
        <w:t> ».</w:t>
      </w:r>
      <w:r w:rsidR="00C55E4D">
        <w:rPr>
          <w:rStyle w:val="Appelnotedebasdep"/>
        </w:rPr>
        <w:footnoteReference w:id="11"/>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597"/>
        <w:gridCol w:w="6773"/>
      </w:tblGrid>
      <w:tr w:rsidR="002719FF" w14:paraId="5EC453EE" w14:textId="77777777" w:rsidTr="00CC6E78">
        <w:trPr>
          <w:trHeight w:hRule="exact" w:val="113"/>
        </w:trPr>
        <w:tc>
          <w:tcPr>
            <w:tcW w:w="597" w:type="dxa"/>
            <w:tcBorders>
              <w:bottom w:val="single" w:sz="2" w:space="0" w:color="D0CECE" w:themeColor="background2" w:themeShade="E6"/>
            </w:tcBorders>
            <w:shd w:val="clear" w:color="auto" w:fill="auto"/>
            <w:vAlign w:val="center"/>
          </w:tcPr>
          <w:p w14:paraId="48B2B60A" w14:textId="77777777" w:rsidR="002719FF" w:rsidRPr="00025F11" w:rsidRDefault="002719FF" w:rsidP="00D373E4">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0AFE7467" w14:textId="77777777" w:rsidR="002719FF" w:rsidRPr="00025F11" w:rsidRDefault="002719FF" w:rsidP="00D373E4">
            <w:pPr>
              <w:pStyle w:val="tbnormal"/>
              <w:jc w:val="left"/>
              <w:rPr>
                <w:b/>
                <w:sz w:val="2"/>
                <w:szCs w:val="2"/>
              </w:rPr>
            </w:pPr>
          </w:p>
        </w:tc>
      </w:tr>
      <w:tr w:rsidR="002719FF" w14:paraId="3F8AB503" w14:textId="77777777" w:rsidTr="00CC6E78">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2CD4BA5D" w14:textId="77777777" w:rsidR="002719FF" w:rsidRPr="000353ED" w:rsidRDefault="002719FF" w:rsidP="00D373E4">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77FE40A6" w14:textId="77777777" w:rsidR="002719FF" w:rsidRDefault="002719FF" w:rsidP="00D373E4">
            <w:pPr>
              <w:pStyle w:val="tbnormal"/>
              <w:jc w:val="left"/>
            </w:pPr>
            <w:r>
              <w:rPr>
                <w:b/>
              </w:rPr>
              <w:t>Information</w:t>
            </w:r>
            <w:r w:rsidRPr="000353ED">
              <w:rPr>
                <w:b/>
              </w:rPr>
              <w:t> :</w:t>
            </w:r>
          </w:p>
          <w:p w14:paraId="7003095A" w14:textId="2B49FA2C" w:rsidR="002719FF" w:rsidRPr="00025F11" w:rsidRDefault="002719FF" w:rsidP="00D373E4">
            <w:pPr>
              <w:pStyle w:val="tbnormal"/>
              <w:jc w:val="left"/>
              <w:rPr>
                <w:i/>
              </w:rPr>
            </w:pPr>
            <w:r>
              <w:rPr>
                <w:i/>
              </w:rPr>
              <w:t>Au vu de la nature des produits que nous avons choisi de commercialiser et les caractéristiques du marché, nous avons choisi de travailler avec une logistique en flux poussé. C’est-à-dire que nous devons intégrer la gestion du stockage dans les responsabilités qu’ont les participants.</w:t>
            </w:r>
          </w:p>
        </w:tc>
      </w:tr>
      <w:tr w:rsidR="002719FF" w14:paraId="4AF13C1B" w14:textId="77777777" w:rsidTr="00CC6E78">
        <w:trPr>
          <w:trHeight w:hRule="exact" w:val="113"/>
        </w:trPr>
        <w:tc>
          <w:tcPr>
            <w:tcW w:w="597" w:type="dxa"/>
            <w:tcBorders>
              <w:top w:val="single" w:sz="2" w:space="0" w:color="D0CECE" w:themeColor="background2" w:themeShade="E6"/>
            </w:tcBorders>
            <w:shd w:val="clear" w:color="auto" w:fill="auto"/>
            <w:vAlign w:val="center"/>
          </w:tcPr>
          <w:p w14:paraId="474EFC8C" w14:textId="77777777" w:rsidR="002719FF" w:rsidRPr="00025F11" w:rsidRDefault="002719FF" w:rsidP="00D373E4">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3C3B5323" w14:textId="77777777" w:rsidR="002719FF" w:rsidRPr="00025F11" w:rsidRDefault="002719FF" w:rsidP="00D373E4">
            <w:pPr>
              <w:pStyle w:val="tbnormal"/>
              <w:jc w:val="left"/>
              <w:rPr>
                <w:b/>
                <w:sz w:val="2"/>
                <w:szCs w:val="2"/>
              </w:rPr>
            </w:pPr>
          </w:p>
        </w:tc>
      </w:tr>
    </w:tbl>
    <w:p w14:paraId="04E984C3" w14:textId="59C5A423" w:rsidR="002719FF" w:rsidRDefault="00CF3C2F" w:rsidP="00D22EC7">
      <w:pPr>
        <w:pStyle w:val="tbtitre3"/>
      </w:pPr>
      <w:bookmarkStart w:id="82" w:name="_Toc454061792"/>
      <w:r>
        <w:t>Définir les clients et leurs caractéristiques</w:t>
      </w:r>
      <w:bookmarkEnd w:id="82"/>
    </w:p>
    <w:p w14:paraId="33EEC988" w14:textId="31F07384" w:rsidR="00D22EC7" w:rsidRDefault="00A92613" w:rsidP="00D22EC7">
      <w:pPr>
        <w:pStyle w:val="tbnormal"/>
      </w:pPr>
      <w:r>
        <w:t xml:space="preserve">Afin de mettre en œuvre l’activité génératrice de revenu d’une société, il faut décider de </w:t>
      </w:r>
      <w:r w:rsidR="00044FC9">
        <w:t>quelle manière</w:t>
      </w:r>
      <w:r>
        <w:t xml:space="preserve"> ont écoule nos biens – qu’ils soient de type services ou articles –. </w:t>
      </w:r>
      <w:r w:rsidR="00044FC9">
        <w:t>Il faut imaginer des clients et leur coller des caractéristiques. Nos hypothèses sont que les caractéristiques doivent être au minimum les suivantes :</w:t>
      </w:r>
    </w:p>
    <w:p w14:paraId="708C6292" w14:textId="43115E69" w:rsidR="00044FC9" w:rsidRDefault="00044FC9" w:rsidP="00384F46">
      <w:pPr>
        <w:pStyle w:val="tbnormal"/>
        <w:numPr>
          <w:ilvl w:val="0"/>
          <w:numId w:val="36"/>
        </w:numPr>
      </w:pPr>
      <w:r>
        <w:t>Préférences pour certains produits (si la société en fabrique plusieurs bien évidemment).</w:t>
      </w:r>
    </w:p>
    <w:p w14:paraId="54AE7027" w14:textId="449C9D6C" w:rsidR="00044FC9" w:rsidRDefault="00044FC9" w:rsidP="00384F46">
      <w:pPr>
        <w:pStyle w:val="tbnormal"/>
        <w:numPr>
          <w:ilvl w:val="0"/>
          <w:numId w:val="36"/>
        </w:numPr>
      </w:pPr>
      <w:r>
        <w:t>Pouvoir d’achat et sensibilité aux changements de prix.</w:t>
      </w:r>
    </w:p>
    <w:p w14:paraId="130BBE9F" w14:textId="65F1D326" w:rsidR="00044FC9" w:rsidRDefault="00044FC9" w:rsidP="00384F46">
      <w:pPr>
        <w:pStyle w:val="tbnormal"/>
        <w:numPr>
          <w:ilvl w:val="0"/>
          <w:numId w:val="36"/>
        </w:numPr>
      </w:pPr>
      <w:r>
        <w:t>Besoins quantitatifs</w:t>
      </w:r>
    </w:p>
    <w:p w14:paraId="475012E6" w14:textId="36CCE034" w:rsidR="00044FC9" w:rsidRDefault="00044FC9" w:rsidP="00384F46">
      <w:pPr>
        <w:pStyle w:val="tbnormal"/>
        <w:numPr>
          <w:ilvl w:val="0"/>
          <w:numId w:val="36"/>
        </w:numPr>
      </w:pPr>
      <w:r>
        <w:t>Conditions de paiement en terme de jours.</w:t>
      </w:r>
    </w:p>
    <w:p w14:paraId="093E5198" w14:textId="6685740A" w:rsidR="00044FC9" w:rsidRPr="00D22EC7" w:rsidRDefault="00044FC9" w:rsidP="00D22EC7">
      <w:pPr>
        <w:pStyle w:val="tbnormal"/>
      </w:pPr>
      <w:r>
        <w:t>Grâce à ces caractéristiques le jeu peut sensibiliser les participants à la segmentation des marchés. Elles permettent aussi de définir des stratégies de pénétration de marché qui peuvent différées entre les équipes de participants. Ce qui apporte selon nous une réelle valeur au scénario.</w:t>
      </w:r>
    </w:p>
    <w:p w14:paraId="3EBC52EA" w14:textId="30FC64A8" w:rsidR="00CF3C2F" w:rsidRDefault="00526C8B" w:rsidP="00D22EC7">
      <w:pPr>
        <w:pStyle w:val="tbtitre3"/>
      </w:pPr>
      <w:bookmarkStart w:id="83" w:name="_Toc454061793"/>
      <w:r>
        <w:t>Définir l</w:t>
      </w:r>
      <w:r w:rsidR="00EB7155">
        <w:t xml:space="preserve">es </w:t>
      </w:r>
      <w:r>
        <w:t>aspect</w:t>
      </w:r>
      <w:r w:rsidR="00EB7155">
        <w:t>s</w:t>
      </w:r>
      <w:r>
        <w:t xml:space="preserve"> financier</w:t>
      </w:r>
      <w:r w:rsidR="00EB7155">
        <w:t>s</w:t>
      </w:r>
      <w:bookmarkEnd w:id="83"/>
    </w:p>
    <w:p w14:paraId="6E4C3BC9" w14:textId="45F6E6B1" w:rsidR="003F1E45" w:rsidRDefault="003F1E45" w:rsidP="003F1E45">
      <w:pPr>
        <w:pStyle w:val="tbnormal"/>
      </w:pPr>
      <w:r>
        <w:t xml:space="preserve">Une société doit vivre en effectuant des transactions financières quotidiennes. Cette partie de la démarche doit permettre de définir la structure du bilan de la société que l’on décide de </w:t>
      </w:r>
      <w:r w:rsidR="00D4012C">
        <w:t>simuler</w:t>
      </w:r>
      <w:r>
        <w:t xml:space="preserve"> mais pas seulement.</w:t>
      </w:r>
    </w:p>
    <w:p w14:paraId="57EECDB8" w14:textId="6EC0BAC4" w:rsidR="003F1E45" w:rsidRDefault="003F1E45" w:rsidP="003F1E45">
      <w:pPr>
        <w:pStyle w:val="tbnormal"/>
      </w:pPr>
      <w:r>
        <w:t>Ses coûts d’achat, ses coûts de production et ses coûts de distribution sont à prendre en considération afin d’attribuer des coûts de revient aux produits que l’on décide de vendre (pour un bien de type service, les affirmations précédentes sont à prendre avec des pincett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597"/>
        <w:gridCol w:w="6773"/>
      </w:tblGrid>
      <w:tr w:rsidR="00D4012C" w14:paraId="50370ED6" w14:textId="77777777" w:rsidTr="00E034E1">
        <w:trPr>
          <w:trHeight w:hRule="exact" w:val="113"/>
        </w:trPr>
        <w:tc>
          <w:tcPr>
            <w:tcW w:w="597" w:type="dxa"/>
            <w:tcBorders>
              <w:bottom w:val="single" w:sz="2" w:space="0" w:color="D0CECE" w:themeColor="background2" w:themeShade="E6"/>
            </w:tcBorders>
            <w:shd w:val="clear" w:color="auto" w:fill="auto"/>
            <w:vAlign w:val="center"/>
          </w:tcPr>
          <w:p w14:paraId="799496F0" w14:textId="77777777" w:rsidR="00D4012C" w:rsidRPr="00025F11" w:rsidRDefault="00D4012C" w:rsidP="00E034E1">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546F6308" w14:textId="77777777" w:rsidR="00D4012C" w:rsidRPr="00025F11" w:rsidRDefault="00D4012C" w:rsidP="00E034E1">
            <w:pPr>
              <w:pStyle w:val="tbnormal"/>
              <w:jc w:val="left"/>
              <w:rPr>
                <w:b/>
                <w:sz w:val="2"/>
                <w:szCs w:val="2"/>
              </w:rPr>
            </w:pPr>
          </w:p>
        </w:tc>
      </w:tr>
      <w:tr w:rsidR="00D4012C" w14:paraId="541F991D" w14:textId="77777777" w:rsidTr="00E034E1">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6B40F4EA" w14:textId="77777777" w:rsidR="00D4012C" w:rsidRPr="000353ED" w:rsidRDefault="00D4012C" w:rsidP="00E034E1">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600B8A8" w14:textId="77777777" w:rsidR="00D4012C" w:rsidRDefault="00D4012C" w:rsidP="00E034E1">
            <w:pPr>
              <w:pStyle w:val="tbnormal"/>
              <w:jc w:val="left"/>
            </w:pPr>
            <w:r>
              <w:rPr>
                <w:b/>
              </w:rPr>
              <w:t>Information</w:t>
            </w:r>
            <w:r w:rsidRPr="000353ED">
              <w:rPr>
                <w:b/>
              </w:rPr>
              <w:t> :</w:t>
            </w:r>
          </w:p>
          <w:p w14:paraId="781E60ED" w14:textId="77777777" w:rsidR="00FE79AC" w:rsidRDefault="00D4012C" w:rsidP="00FE79AC">
            <w:pPr>
              <w:pStyle w:val="tbnormal"/>
              <w:jc w:val="left"/>
              <w:rPr>
                <w:i/>
              </w:rPr>
            </w:pPr>
            <w:r w:rsidRPr="00DF0683">
              <w:rPr>
                <w:i/>
              </w:rPr>
              <w:t xml:space="preserve">Nous avons fait le choix </w:t>
            </w:r>
            <w:r>
              <w:rPr>
                <w:i/>
              </w:rPr>
              <w:t>de définir des frais fixes, des coûts de revient pour nos produits et un bilan qui nous semble réaliste pour la société retenue.</w:t>
            </w:r>
          </w:p>
          <w:p w14:paraId="54B8E46A" w14:textId="12478A43" w:rsidR="00D4012C" w:rsidRPr="00025F11" w:rsidRDefault="00FE79AC" w:rsidP="00FE79AC">
            <w:pPr>
              <w:pStyle w:val="tbnormal"/>
              <w:jc w:val="left"/>
              <w:rPr>
                <w:i/>
              </w:rPr>
            </w:pPr>
            <w:r>
              <w:rPr>
                <w:i/>
              </w:rPr>
              <w:t>Se référer au chapitre « (#REF) » pour les caractéristiques d’une PME.</w:t>
            </w:r>
          </w:p>
        </w:tc>
      </w:tr>
      <w:tr w:rsidR="00D4012C" w14:paraId="4ACC3D10" w14:textId="77777777" w:rsidTr="00E034E1">
        <w:trPr>
          <w:trHeight w:hRule="exact" w:val="113"/>
        </w:trPr>
        <w:tc>
          <w:tcPr>
            <w:tcW w:w="597" w:type="dxa"/>
            <w:tcBorders>
              <w:top w:val="single" w:sz="2" w:space="0" w:color="D0CECE" w:themeColor="background2" w:themeShade="E6"/>
            </w:tcBorders>
            <w:shd w:val="clear" w:color="auto" w:fill="auto"/>
            <w:vAlign w:val="center"/>
          </w:tcPr>
          <w:p w14:paraId="5B41C8DF" w14:textId="77777777" w:rsidR="00D4012C" w:rsidRPr="00025F11" w:rsidRDefault="00D4012C" w:rsidP="00E034E1">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05C3FCF7" w14:textId="77777777" w:rsidR="00D4012C" w:rsidRPr="00025F11" w:rsidRDefault="00D4012C" w:rsidP="00E034E1">
            <w:pPr>
              <w:pStyle w:val="tbnormal"/>
              <w:jc w:val="left"/>
              <w:rPr>
                <w:b/>
                <w:sz w:val="2"/>
                <w:szCs w:val="2"/>
              </w:rPr>
            </w:pPr>
          </w:p>
        </w:tc>
      </w:tr>
    </w:tbl>
    <w:p w14:paraId="0DD08F3F" w14:textId="59B59DC1" w:rsidR="00D4012C" w:rsidRDefault="00D4012C" w:rsidP="003F1E45">
      <w:pPr>
        <w:pStyle w:val="tbnormal"/>
      </w:pPr>
      <w:r>
        <w:lastRenderedPageBreak/>
        <w:t xml:space="preserve">Le tout tout doit être cohérent. Nous ne pouvons pas </w:t>
      </w:r>
      <w:r w:rsidR="0043583C">
        <w:t>choisir</w:t>
      </w:r>
      <w:r>
        <w:t xml:space="preserve"> des chiffres </w:t>
      </w:r>
      <w:r w:rsidR="0043583C">
        <w:t xml:space="preserve">au hasard </w:t>
      </w:r>
      <w:r>
        <w:t>sans calculer des ratios</w:t>
      </w:r>
      <w:r w:rsidR="0043583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597"/>
        <w:gridCol w:w="6773"/>
      </w:tblGrid>
      <w:tr w:rsidR="0043583C" w14:paraId="62DC3F5D" w14:textId="77777777" w:rsidTr="00E034E1">
        <w:trPr>
          <w:trHeight w:hRule="exact" w:val="113"/>
        </w:trPr>
        <w:tc>
          <w:tcPr>
            <w:tcW w:w="597" w:type="dxa"/>
            <w:tcBorders>
              <w:bottom w:val="single" w:sz="2" w:space="0" w:color="D0CECE" w:themeColor="background2" w:themeShade="E6"/>
            </w:tcBorders>
            <w:shd w:val="clear" w:color="auto" w:fill="auto"/>
            <w:vAlign w:val="center"/>
          </w:tcPr>
          <w:p w14:paraId="0FB4DEF8" w14:textId="77777777" w:rsidR="0043583C" w:rsidRPr="00025F11" w:rsidRDefault="0043583C" w:rsidP="00E034E1">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28DA8991" w14:textId="77777777" w:rsidR="0043583C" w:rsidRPr="00025F11" w:rsidRDefault="0043583C" w:rsidP="00E034E1">
            <w:pPr>
              <w:pStyle w:val="tbnormal"/>
              <w:jc w:val="left"/>
              <w:rPr>
                <w:b/>
                <w:sz w:val="2"/>
                <w:szCs w:val="2"/>
              </w:rPr>
            </w:pPr>
          </w:p>
        </w:tc>
      </w:tr>
      <w:tr w:rsidR="0043583C" w14:paraId="5D668DDC" w14:textId="77777777" w:rsidTr="00E034E1">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3677BBC3" w14:textId="77777777" w:rsidR="0043583C" w:rsidRPr="000353ED" w:rsidRDefault="0043583C" w:rsidP="00E034E1">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2A6AEDAD" w14:textId="77777777" w:rsidR="0043583C" w:rsidRDefault="0043583C" w:rsidP="00E034E1">
            <w:pPr>
              <w:pStyle w:val="tbnormal"/>
              <w:jc w:val="left"/>
            </w:pPr>
            <w:r>
              <w:rPr>
                <w:b/>
              </w:rPr>
              <w:t>Information</w:t>
            </w:r>
            <w:r w:rsidRPr="000353ED">
              <w:rPr>
                <w:b/>
              </w:rPr>
              <w:t> :</w:t>
            </w:r>
          </w:p>
          <w:p w14:paraId="5C702F57" w14:textId="77777777" w:rsidR="0043583C" w:rsidRDefault="0043583C" w:rsidP="00E034E1">
            <w:pPr>
              <w:pStyle w:val="tbnormal"/>
              <w:jc w:val="left"/>
              <w:rPr>
                <w:i/>
              </w:rPr>
            </w:pPr>
            <w:r>
              <w:rPr>
                <w:i/>
              </w:rPr>
              <w:t>Nous avons étudié les ratios utilisés dans ERPSim® pour créer notre structure financière et les charges liées à l’exploitation.</w:t>
            </w:r>
          </w:p>
          <w:p w14:paraId="4777E3AF" w14:textId="14662C94" w:rsidR="0043583C" w:rsidRPr="00025F11" w:rsidRDefault="0043583C" w:rsidP="00E034E1">
            <w:pPr>
              <w:pStyle w:val="tbnormal"/>
              <w:jc w:val="left"/>
              <w:rPr>
                <w:i/>
              </w:rPr>
            </w:pPr>
            <w:r>
              <w:rPr>
                <w:i/>
              </w:rPr>
              <w:t>Nous avons procédé ainsi car nous ne disposons malheureusement pas de compétences assez affûtées pour définir nous-mêmes ces éléments-là.</w:t>
            </w:r>
          </w:p>
        </w:tc>
      </w:tr>
      <w:tr w:rsidR="0043583C" w14:paraId="6A6528FF" w14:textId="77777777" w:rsidTr="00E034E1">
        <w:trPr>
          <w:trHeight w:hRule="exact" w:val="113"/>
        </w:trPr>
        <w:tc>
          <w:tcPr>
            <w:tcW w:w="597" w:type="dxa"/>
            <w:tcBorders>
              <w:top w:val="single" w:sz="2" w:space="0" w:color="D0CECE" w:themeColor="background2" w:themeShade="E6"/>
            </w:tcBorders>
            <w:shd w:val="clear" w:color="auto" w:fill="auto"/>
            <w:vAlign w:val="center"/>
          </w:tcPr>
          <w:p w14:paraId="425D103B" w14:textId="56D4FA91" w:rsidR="0043583C" w:rsidRPr="00025F11" w:rsidRDefault="0043583C" w:rsidP="00E034E1">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07448313" w14:textId="77777777" w:rsidR="0043583C" w:rsidRPr="00025F11" w:rsidRDefault="0043583C" w:rsidP="00E034E1">
            <w:pPr>
              <w:pStyle w:val="tbnormal"/>
              <w:jc w:val="left"/>
              <w:rPr>
                <w:b/>
                <w:sz w:val="2"/>
                <w:szCs w:val="2"/>
              </w:rPr>
            </w:pPr>
          </w:p>
        </w:tc>
      </w:tr>
    </w:tbl>
    <w:p w14:paraId="161CAFBB" w14:textId="5DAE4A16" w:rsidR="00526C8B" w:rsidRDefault="00EB7155" w:rsidP="00D22EC7">
      <w:pPr>
        <w:pStyle w:val="tbtitre3"/>
      </w:pPr>
      <w:bookmarkStart w:id="84" w:name="_Toc454061794"/>
      <w:r>
        <w:t>Définir des contraintes</w:t>
      </w:r>
      <w:bookmarkEnd w:id="84"/>
    </w:p>
    <w:p w14:paraId="7B6436B4" w14:textId="65BC2F8D" w:rsidR="001826E6" w:rsidRDefault="001826E6" w:rsidP="001826E6">
      <w:pPr>
        <w:pStyle w:val="tbnormal"/>
      </w:pPr>
      <w:r>
        <w:t>Pour ajouter de la complexité au scénario, il faut se plonger dans un environnement réel et essayer d’identifier les contraintes qui peuvent peser sur une société.</w:t>
      </w:r>
    </w:p>
    <w:p w14:paraId="3470C82D" w14:textId="44DC0725" w:rsidR="001826E6" w:rsidRDefault="001826E6" w:rsidP="001826E6">
      <w:pPr>
        <w:pStyle w:val="tbnormal"/>
      </w:pPr>
      <w:r>
        <w:t>Le but étant de faire commettre des erreurs aux participants afin qu’i</w:t>
      </w:r>
      <w:r w:rsidR="001B4BEA">
        <w:t>ls puissent en tirer des leçons.</w:t>
      </w:r>
    </w:p>
    <w:p w14:paraId="59A90971" w14:textId="268E81AD" w:rsidR="001B4BEA" w:rsidRDefault="001B4BEA" w:rsidP="001826E6">
      <w:pPr>
        <w:pStyle w:val="tbnormal"/>
      </w:pPr>
      <w:r>
        <w:t xml:space="preserve">Ce que nous proposons est de poser définir les grandes étapes de la chaîne de valeur et d’y superposer des contraintes. Par exemple, prendre l’activité de production et d’imagine que la ligne de production possède une capacité de tant d’article par jour tandis que la demande est plus forte. Ou de donner </w:t>
      </w:r>
      <w:r w:rsidR="00A05FEE">
        <w:t>des contraintes liées</w:t>
      </w:r>
      <w:r>
        <w:t xml:space="preserve"> aux divers délais </w:t>
      </w:r>
      <w:r w:rsidR="00A05FEE">
        <w:t xml:space="preserve">qui surviennent </w:t>
      </w:r>
      <w:r>
        <w:t>dans l’approvisionnement, dans la p</w:t>
      </w:r>
      <w:r w:rsidR="00A05FEE">
        <w:t>roduction ou dans la livraison. Ce sont tous ces éléments mis ensemble qui donnent un socle solide pour bâtir de nouvelles compétences dans le domaine recherché.</w:t>
      </w:r>
    </w:p>
    <w:p w14:paraId="4420C34A" w14:textId="7FA7D7F2" w:rsidR="004D7354" w:rsidRDefault="004D7354" w:rsidP="004D7354">
      <w:pPr>
        <w:pStyle w:val="tbtitre2"/>
      </w:pPr>
      <w:bookmarkStart w:id="85" w:name="_Toc454061795"/>
      <w:r>
        <w:t>Brewery &amp; Co.</w:t>
      </w:r>
      <w:bookmarkEnd w:id="85"/>
    </w:p>
    <w:p w14:paraId="6C98AD5C" w14:textId="77777777" w:rsidR="006C205F" w:rsidRDefault="006C205F" w:rsidP="006C205F">
      <w:pPr>
        <w:pStyle w:val="tbnormal"/>
      </w:pPr>
      <w:r>
        <w:t>Ce chapitre présente le scénario retenu pour ce nouveau jeu sérieux. Nous y présentons l’intégralité des éléments qui le constitue selon la démarche proposée dans le chapitre précédent.</w:t>
      </w:r>
    </w:p>
    <w:p w14:paraId="383F94B9" w14:textId="77777777" w:rsidR="006C205F" w:rsidRPr="006D13F1" w:rsidRDefault="006C205F" w:rsidP="006C205F">
      <w:pPr>
        <w:pStyle w:val="tbnormal"/>
      </w:pPr>
      <w:r>
        <w:t>Cette partie donne un vision claire et précise de ce qu’il faut prendre en considération pour démarrer en tant que participant. Elle est complémentaire à l’annexe (#REF).</w:t>
      </w:r>
    </w:p>
    <w:p w14:paraId="7A393FD1" w14:textId="77777777" w:rsidR="006C205F" w:rsidRDefault="006C205F" w:rsidP="006C205F">
      <w:pPr>
        <w:pStyle w:val="tbtitre3"/>
      </w:pPr>
      <w:bookmarkStart w:id="86" w:name="_Toc454061796"/>
      <w:r>
        <w:t>Introduction</w:t>
      </w:r>
      <w:bookmarkEnd w:id="86"/>
    </w:p>
    <w:p w14:paraId="01522120" w14:textId="77777777" w:rsidR="006C205F" w:rsidRDefault="006C205F" w:rsidP="006C205F">
      <w:pPr>
        <w:pStyle w:val="tbnormal"/>
        <w:spacing w:before="120" w:after="120"/>
      </w:pPr>
      <w:r>
        <w:t>En tant que jeune étudiant diplômé de la Haute Ecole de Gestion Arc à Neuchâtel, vous venez de postuler pour un poste de management dans la société Brewery &amp; Co. à Berne en Suisse. Cette société est active dans la vente de plusieurs variétés de bières artisanales.</w:t>
      </w:r>
    </w:p>
    <w:p w14:paraId="46CD8731" w14:textId="77777777" w:rsidR="006C205F" w:rsidRDefault="006C205F" w:rsidP="006C205F">
      <w:pPr>
        <w:pStyle w:val="tbnormal"/>
        <w:spacing w:before="120" w:after="120"/>
      </w:pPr>
      <w:r>
        <w:t xml:space="preserve">Le marché de la bière est un marché très lucratif où les possibilités en termes de vente sont très accrues. Pour appuyer ces dires, regardons de plus près les chiffres de l’année 2015. Ils font état de plusieurs valeurs significatives, soit 3'438'047 hectolitres ont été produit et 4'623'798 hectolitres ont été bu par la population </w:t>
      </w:r>
      <w:r>
        <w:fldChar w:fldCharType="begin" w:fldLock="1"/>
      </w:r>
      <w:r>
        <w:instrText>ADDIN CSL_CITATION { "citationItems" : [ { "id" : "ITEM-1", "itemData" : { "URL" : "http://bier.ch/fr/chiffres-cles/saviez-vous/", "accessed" : { "date-parts" : [ [ "2016", "5", "11" ] ] }, "author" : [ { "dropping-particle" : "", "family" : "Association suisse des brasseries", "given" : "", "non-dropping-particle" : "", "parse-names" : false, "suffix" : "" } ], "id" : "ITEM-1", "issued" : { "date-parts" : [ [ "2016" ] ] }, "title" : "Le march\u00e9 suisse de la bi\u00e8re en chiffres", "type" : "webpage" }, "uris" : [ "http://www.mendeley.com/documents/?uuid=b5c034e5-ea64-30fa-beab-820089aff808" ] } ], "mendeley" : { "formattedCitation" : "(Association suisse des brasseries, 2016b)", "manualFormatting" : "(Association suisse des brasseries, 2016)", "plainTextFormattedCitation" : "(Association suisse des brasseries, 2016b)", "previouslyFormattedCitation" : "(Association suisse des brasseries, 2016b)"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r>
        <w:t>.</w:t>
      </w:r>
    </w:p>
    <w:p w14:paraId="55C82FFA" w14:textId="77777777" w:rsidR="006C205F" w:rsidRDefault="006C205F" w:rsidP="006C205F">
      <w:pPr>
        <w:pStyle w:val="tbnormal"/>
        <w:spacing w:before="120" w:after="120"/>
      </w:pPr>
      <w:r>
        <w:lastRenderedPageBreak/>
        <w:t xml:space="preserve">La bière se compose principalement d’eau. Plus de 90% de cette matière première est utilisée dans sa fabrication. Ensuite, on y adjoint du malt d’orge ou d’autres matières semblables comme le froment, le seigle, le maïs, le riz ou l’avoine. Toutes ayant comme principale caractéristique de contenir de l’amidon. Un autre composant très important est l’adjonction de houblon. « Le houblon confère à la bière son agréable amertume et, selon le type de bière, un arôme houblonné. Il assure en outre son aptitude à la garde, ainsi que la tenue de la mousse. ». Finalement, de la levure « Pour que le moût entre en fermentation, on lui adjoint de la levure, qui influe de manière déterminante sur le caractère et la saveur de la bière. Les levures sont des micro-organismes présents presque partout dans l’air ; ils se répartissent en différentes souches. Les brasseries utilisent des levures de culture pures, soit des souches tout à fait identiques de levures, pour pouvoir garantir la qualité régulière du produit final. On distingue généralement deux types principaux de levures : celles à fermentation basse, et celles à fermentation haute. » </w:t>
      </w:r>
      <w:r>
        <w:fldChar w:fldCharType="begin" w:fldLock="1"/>
      </w:r>
      <w:r>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manualFormatting" : "(Association suisse des brasseries, 2016)", "plainTextFormattedCitation" : "(Association suisse des brasseries, 2016c)", "previouslyFormattedCitation" : "(Association suisse des brasseries, 2016c)" }, "properties" : { "noteIndex" : 0 }, "schema" : "https://github.com/citation-style-language/schema/raw/master/csl-citation.json" }</w:instrText>
      </w:r>
      <w:r>
        <w:fldChar w:fldCharType="separate"/>
      </w:r>
      <w:r w:rsidRPr="00FF5F4A">
        <w:rPr>
          <w:noProof/>
        </w:rPr>
        <w:t>(Associati</w:t>
      </w:r>
      <w:r>
        <w:rPr>
          <w:noProof/>
        </w:rPr>
        <w:t>on suisse des brasseries, 2016</w:t>
      </w:r>
      <w:r w:rsidRPr="00FF5F4A">
        <w:rPr>
          <w:noProof/>
        </w:rPr>
        <w:t>)</w:t>
      </w:r>
      <w:r>
        <w:fldChar w:fldCharType="end"/>
      </w:r>
      <w:r>
        <w:t>.</w:t>
      </w:r>
    </w:p>
    <w:p w14:paraId="7BE57291" w14:textId="77777777" w:rsidR="006C205F" w:rsidRDefault="006C205F" w:rsidP="006C205F">
      <w:pPr>
        <w:pStyle w:val="tbnormal"/>
        <w:spacing w:before="120" w:after="120"/>
      </w:pPr>
      <w:r>
        <w:t>Vous êtes engagé dans l’une des 12 brasseries du pays</w:t>
      </w:r>
      <w:r>
        <w:rPr>
          <w:rStyle w:val="Appelnotedebasdep"/>
        </w:rPr>
        <w:footnoteReference w:id="12"/>
      </w:r>
      <w:r>
        <w:t xml:space="preserve"> et vous intégrez une petite équipe qui s’occupe de la gestion des opérations. Le pouvoir qui vous est conféré, vous permet de prendre des décisions stratégiques afin d’amener la société à un certain niveau de prospérité. Principalement, vous êtes amené à décider quotidiennement les éléments tels que la gamme de produit que vous commercialisez, les marchés que vous pénétrez, la prévision des ventes, la planification de votre production et la politique de prix que vous pratiquez envers vos revendeurs. Tout ceci en pratiquant régulièrement des analyses de vos performances et en effectuant des analyses de marché. Vous devez aussi veiller à respecter des règles d’hygiènes très strictes et aux bases légales édictées par la Confédération. </w:t>
      </w:r>
    </w:p>
    <w:p w14:paraId="2C692255" w14:textId="77777777" w:rsidR="006C205F" w:rsidRDefault="006C205F" w:rsidP="006C205F">
      <w:pPr>
        <w:pStyle w:val="tbtitre3"/>
      </w:pPr>
      <w:bookmarkStart w:id="87" w:name="_Toc454061797"/>
      <w:r>
        <w:t>Description de l’entreprise</w:t>
      </w:r>
      <w:bookmarkEnd w:id="87"/>
    </w:p>
    <w:p w14:paraId="5856E1E2" w14:textId="4F2CD35F" w:rsidR="00B42F71" w:rsidRDefault="006C205F" w:rsidP="006C205F">
      <w:pPr>
        <w:pStyle w:val="tbnormal"/>
        <w:spacing w:before="120" w:after="120"/>
      </w:pPr>
      <w:r>
        <w:t>L’idée ici est de vous familiariser avec votre nouvel environnement de travail. Nous vous présentons les produits que vous allez devoir vendre, le processus de production mis en place actuellement, la chaîne de valeur global, l’outil informatique que la société exploite, l’infrastructure, les machines de production et le procédé global de fabrication.</w:t>
      </w:r>
      <w:r w:rsidR="00B42F71">
        <w:br w:type="page"/>
      </w:r>
    </w:p>
    <w:p w14:paraId="18246E20" w14:textId="61361B17" w:rsidR="006C205F" w:rsidRDefault="006C205F" w:rsidP="006C205F">
      <w:pPr>
        <w:pStyle w:val="tbtitre4"/>
      </w:pPr>
      <w:bookmarkStart w:id="88" w:name="_Toc454061798"/>
      <w:r>
        <w:lastRenderedPageBreak/>
        <w:t>Les produits commercialisés</w:t>
      </w:r>
      <w:bookmarkEnd w:id="88"/>
    </w:p>
    <w:p w14:paraId="48A17EFE" w14:textId="77777777" w:rsidR="006C205F" w:rsidRDefault="006C205F" w:rsidP="006C205F">
      <w:pPr>
        <w:pStyle w:val="tbnormal"/>
      </w:pPr>
      <w:r w:rsidRPr="005F2F96">
        <w:rPr>
          <w:b/>
        </w:rPr>
        <w:t>Brewery &amp; Co</w:t>
      </w:r>
      <w:r>
        <w:t xml:space="preserve"> commercialise quatre sortes de bière. Ces bières divergent les unes des autres dans leur composition :</w:t>
      </w:r>
    </w:p>
    <w:tbl>
      <w:tblPr>
        <w:tblStyle w:val="Grilledetableauclaire"/>
        <w:tblW w:w="5000" w:type="pct"/>
        <w:tblLook w:val="04A0" w:firstRow="1" w:lastRow="0" w:firstColumn="1" w:lastColumn="0" w:noHBand="0" w:noVBand="1"/>
      </w:tblPr>
      <w:tblGrid>
        <w:gridCol w:w="1375"/>
        <w:gridCol w:w="1638"/>
        <w:gridCol w:w="1701"/>
        <w:gridCol w:w="1796"/>
        <w:gridCol w:w="850"/>
      </w:tblGrid>
      <w:tr w:rsidR="006E2479" w:rsidRPr="003A4596" w14:paraId="3CFFBD6B" w14:textId="4D9129A2" w:rsidTr="006E2479">
        <w:trPr>
          <w:trHeight w:val="454"/>
        </w:trPr>
        <w:tc>
          <w:tcPr>
            <w:tcW w:w="1375" w:type="dxa"/>
            <w:shd w:val="clear" w:color="auto" w:fill="E7E6E6" w:themeFill="background2"/>
            <w:vAlign w:val="center"/>
          </w:tcPr>
          <w:p w14:paraId="646BECB4" w14:textId="295F29F8" w:rsidR="00687AF9" w:rsidRPr="004576DB" w:rsidRDefault="00687AF9" w:rsidP="006E2479">
            <w:pPr>
              <w:pStyle w:val="tbnormal"/>
              <w:jc w:val="left"/>
              <w:rPr>
                <w:b/>
              </w:rPr>
            </w:pPr>
          </w:p>
        </w:tc>
        <w:tc>
          <w:tcPr>
            <w:tcW w:w="1638" w:type="dxa"/>
            <w:shd w:val="clear" w:color="auto" w:fill="E7E6E6" w:themeFill="background2"/>
            <w:vAlign w:val="center"/>
          </w:tcPr>
          <w:p w14:paraId="1B648F15" w14:textId="2EE2203C" w:rsidR="00687AF9" w:rsidRPr="00741F67" w:rsidRDefault="00687AF9" w:rsidP="006E2479">
            <w:pPr>
              <w:pStyle w:val="tbnormal"/>
              <w:jc w:val="left"/>
              <w:rPr>
                <w:b/>
              </w:rPr>
            </w:pPr>
            <w:r>
              <w:rPr>
                <w:b/>
              </w:rPr>
              <w:t>Code</w:t>
            </w:r>
          </w:p>
        </w:tc>
        <w:tc>
          <w:tcPr>
            <w:tcW w:w="1701" w:type="dxa"/>
            <w:shd w:val="clear" w:color="auto" w:fill="E7E6E6" w:themeFill="background2"/>
            <w:vAlign w:val="center"/>
          </w:tcPr>
          <w:p w14:paraId="7BD1DC5C" w14:textId="515777D1" w:rsidR="00687AF9" w:rsidRDefault="00687AF9" w:rsidP="006E2479">
            <w:pPr>
              <w:pStyle w:val="tbnormal"/>
              <w:jc w:val="left"/>
              <w:rPr>
                <w:b/>
              </w:rPr>
            </w:pPr>
            <w:r>
              <w:rPr>
                <w:b/>
              </w:rPr>
              <w:t>Nom</w:t>
            </w:r>
          </w:p>
        </w:tc>
        <w:tc>
          <w:tcPr>
            <w:tcW w:w="2646" w:type="dxa"/>
            <w:gridSpan w:val="2"/>
            <w:tcBorders>
              <w:bottom w:val="single" w:sz="4" w:space="0" w:color="BFBFBF" w:themeColor="background1" w:themeShade="BF"/>
            </w:tcBorders>
            <w:shd w:val="clear" w:color="auto" w:fill="E7E6E6" w:themeFill="background2"/>
            <w:vAlign w:val="center"/>
          </w:tcPr>
          <w:p w14:paraId="54F7198C" w14:textId="53496FAB" w:rsidR="00687AF9" w:rsidRDefault="00687AF9" w:rsidP="006E2479">
            <w:pPr>
              <w:pStyle w:val="tbnormal"/>
              <w:jc w:val="left"/>
              <w:rPr>
                <w:b/>
              </w:rPr>
            </w:pPr>
            <w:r>
              <w:rPr>
                <w:b/>
              </w:rPr>
              <w:t>Compo</w:t>
            </w:r>
            <w:r w:rsidR="006E2479">
              <w:rPr>
                <w:b/>
              </w:rPr>
              <w:t>sition par litre</w:t>
            </w:r>
          </w:p>
        </w:tc>
      </w:tr>
      <w:tr w:rsidR="006E2479" w:rsidRPr="003A4596" w14:paraId="07CEC4FB" w14:textId="269BE6B4" w:rsidTr="006E2479">
        <w:trPr>
          <w:trHeight w:val="454"/>
        </w:trPr>
        <w:tc>
          <w:tcPr>
            <w:tcW w:w="1375" w:type="dxa"/>
          </w:tcPr>
          <w:p w14:paraId="3A127F6C" w14:textId="1C8A3802" w:rsidR="006E2479" w:rsidRPr="004576DB" w:rsidRDefault="006E2479" w:rsidP="003E7139">
            <w:pPr>
              <w:pStyle w:val="tbnormal"/>
              <w:rPr>
                <w:b/>
              </w:rPr>
            </w:pPr>
            <w:r>
              <w:rPr>
                <w:noProof/>
                <w:lang w:eastAsia="fr-FR"/>
              </w:rPr>
              <w:drawing>
                <wp:inline distT="0" distB="0" distL="0" distR="0" wp14:anchorId="7D936071" wp14:editId="19E7C657">
                  <wp:extent cx="720000" cy="720000"/>
                  <wp:effectExtent l="0" t="0" r="0" b="0"/>
                  <wp:docPr id="34" name="Imag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BW01.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720000" cy="720000"/>
                          </a:xfrm>
                          <a:prstGeom prst="rect">
                            <a:avLst/>
                          </a:prstGeom>
                        </pic:spPr>
                      </pic:pic>
                    </a:graphicData>
                  </a:graphic>
                </wp:inline>
              </w:drawing>
            </w:r>
          </w:p>
        </w:tc>
        <w:tc>
          <w:tcPr>
            <w:tcW w:w="1638" w:type="dxa"/>
          </w:tcPr>
          <w:p w14:paraId="72AF2BFF" w14:textId="66CDE888" w:rsidR="006E2479" w:rsidRPr="00B70F13" w:rsidRDefault="006E2479" w:rsidP="006E2479">
            <w:pPr>
              <w:pStyle w:val="tbnormal"/>
              <w:jc w:val="left"/>
            </w:pPr>
            <w:r>
              <w:t>BW01 (A/B)</w:t>
            </w:r>
          </w:p>
        </w:tc>
        <w:tc>
          <w:tcPr>
            <w:tcW w:w="1701" w:type="dxa"/>
          </w:tcPr>
          <w:p w14:paraId="4537C6B4" w14:textId="3E83B882" w:rsidR="006E2479" w:rsidRDefault="006E2479" w:rsidP="006E2479">
            <w:pPr>
              <w:pStyle w:val="tbnormal"/>
              <w:jc w:val="left"/>
            </w:pPr>
            <w:r>
              <w:t>Lager Beer</w:t>
            </w:r>
          </w:p>
        </w:tc>
        <w:tc>
          <w:tcPr>
            <w:tcW w:w="1796" w:type="dxa"/>
            <w:tcBorders>
              <w:right w:val="nil"/>
            </w:tcBorders>
          </w:tcPr>
          <w:p w14:paraId="38CBA959" w14:textId="77777777" w:rsidR="006E2479" w:rsidRDefault="006E2479" w:rsidP="006E2479">
            <w:pPr>
              <w:pStyle w:val="tbnormal"/>
              <w:jc w:val="left"/>
            </w:pPr>
            <w:r>
              <w:t>Eau</w:t>
            </w:r>
          </w:p>
          <w:p w14:paraId="3680BA2F" w14:textId="77777777" w:rsidR="006E2479" w:rsidRDefault="006E2479" w:rsidP="006E2479">
            <w:pPr>
              <w:pStyle w:val="tbnormal"/>
              <w:jc w:val="left"/>
            </w:pPr>
            <w:r>
              <w:t>Malt d’orge</w:t>
            </w:r>
          </w:p>
          <w:p w14:paraId="7EC2AAE5" w14:textId="77777777" w:rsidR="006E2479" w:rsidRDefault="006E2479" w:rsidP="006E2479">
            <w:pPr>
              <w:pStyle w:val="tbnormal"/>
              <w:jc w:val="left"/>
            </w:pPr>
            <w:r>
              <w:t>Houblon</w:t>
            </w:r>
          </w:p>
          <w:p w14:paraId="4058AAA9" w14:textId="12A69E4E" w:rsidR="006E2479" w:rsidRDefault="006E2479" w:rsidP="006E2479">
            <w:pPr>
              <w:pStyle w:val="tbnormal"/>
              <w:jc w:val="left"/>
            </w:pPr>
            <w:r>
              <w:t>Levure</w:t>
            </w:r>
          </w:p>
        </w:tc>
        <w:tc>
          <w:tcPr>
            <w:tcW w:w="850" w:type="dxa"/>
            <w:tcBorders>
              <w:left w:val="nil"/>
            </w:tcBorders>
          </w:tcPr>
          <w:p w14:paraId="1686766B" w14:textId="77777777" w:rsidR="006E2479" w:rsidRPr="006E2479" w:rsidRDefault="006E2479" w:rsidP="006E2479">
            <w:pPr>
              <w:pStyle w:val="tbnormal"/>
              <w:jc w:val="right"/>
              <w:rPr>
                <w:i/>
              </w:rPr>
            </w:pPr>
            <w:r w:rsidRPr="006E2479">
              <w:rPr>
                <w:i/>
              </w:rPr>
              <w:t>10L</w:t>
            </w:r>
          </w:p>
          <w:p w14:paraId="3F799960" w14:textId="52EECC2B" w:rsidR="006E2479" w:rsidRPr="006E2479" w:rsidRDefault="006E2479" w:rsidP="006E2479">
            <w:pPr>
              <w:pStyle w:val="tbnormal"/>
              <w:jc w:val="right"/>
              <w:rPr>
                <w:i/>
              </w:rPr>
            </w:pPr>
            <w:r>
              <w:rPr>
                <w:i/>
              </w:rPr>
              <w:t>130</w:t>
            </w:r>
            <w:r w:rsidRPr="006E2479">
              <w:rPr>
                <w:i/>
              </w:rPr>
              <w:t>gr.</w:t>
            </w:r>
          </w:p>
          <w:p w14:paraId="3F16112D" w14:textId="77777777" w:rsidR="006E2479" w:rsidRPr="006E2479" w:rsidRDefault="006E2479" w:rsidP="006E2479">
            <w:pPr>
              <w:pStyle w:val="tbnormal"/>
              <w:jc w:val="right"/>
              <w:rPr>
                <w:i/>
              </w:rPr>
            </w:pPr>
            <w:r w:rsidRPr="006E2479">
              <w:rPr>
                <w:i/>
              </w:rPr>
              <w:t>2gr.</w:t>
            </w:r>
          </w:p>
          <w:p w14:paraId="45EE4EDF" w14:textId="592A308F" w:rsidR="006E2479" w:rsidRPr="006E2479" w:rsidRDefault="006E2479" w:rsidP="006E2479">
            <w:pPr>
              <w:pStyle w:val="tbnormal"/>
              <w:jc w:val="right"/>
              <w:rPr>
                <w:i/>
              </w:rPr>
            </w:pPr>
            <w:r w:rsidRPr="006E2479">
              <w:rPr>
                <w:i/>
              </w:rPr>
              <w:t>6gr.</w:t>
            </w:r>
          </w:p>
        </w:tc>
      </w:tr>
      <w:tr w:rsidR="006E2479" w:rsidRPr="003A4596" w14:paraId="4828DD77" w14:textId="6254A5CA" w:rsidTr="006E2479">
        <w:trPr>
          <w:trHeight w:val="454"/>
        </w:trPr>
        <w:tc>
          <w:tcPr>
            <w:tcW w:w="1375" w:type="dxa"/>
          </w:tcPr>
          <w:p w14:paraId="22677FA4" w14:textId="4C9DB4B4" w:rsidR="006E2479" w:rsidRDefault="006E2479" w:rsidP="003E7139">
            <w:pPr>
              <w:pStyle w:val="tbnormal"/>
              <w:rPr>
                <w:b/>
              </w:rPr>
            </w:pPr>
            <w:r>
              <w:rPr>
                <w:noProof/>
                <w:lang w:eastAsia="fr-FR"/>
              </w:rPr>
              <w:drawing>
                <wp:inline distT="0" distB="0" distL="0" distR="0" wp14:anchorId="2B0D048E" wp14:editId="2D747B20">
                  <wp:extent cx="720000" cy="720000"/>
                  <wp:effectExtent l="0" t="0" r="0" b="0"/>
                  <wp:docPr id="38" name="Imag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BW02.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720000" cy="720000"/>
                          </a:xfrm>
                          <a:prstGeom prst="rect">
                            <a:avLst/>
                          </a:prstGeom>
                        </pic:spPr>
                      </pic:pic>
                    </a:graphicData>
                  </a:graphic>
                </wp:inline>
              </w:drawing>
            </w:r>
          </w:p>
        </w:tc>
        <w:tc>
          <w:tcPr>
            <w:tcW w:w="1638" w:type="dxa"/>
          </w:tcPr>
          <w:p w14:paraId="779881BA" w14:textId="127E26E6" w:rsidR="006E2479" w:rsidRPr="00B70F13" w:rsidRDefault="006E2479" w:rsidP="006E2479">
            <w:pPr>
              <w:pStyle w:val="tbnormal"/>
              <w:jc w:val="left"/>
            </w:pPr>
            <w:r>
              <w:t>BW02 (A/B)</w:t>
            </w:r>
          </w:p>
        </w:tc>
        <w:tc>
          <w:tcPr>
            <w:tcW w:w="1701" w:type="dxa"/>
          </w:tcPr>
          <w:p w14:paraId="30B5C3E4" w14:textId="7D059591" w:rsidR="006E2479" w:rsidRDefault="006E2479" w:rsidP="006E2479">
            <w:pPr>
              <w:pStyle w:val="tbnormal"/>
              <w:jc w:val="left"/>
            </w:pPr>
            <w:r>
              <w:t>Honing Beer</w:t>
            </w:r>
          </w:p>
        </w:tc>
        <w:tc>
          <w:tcPr>
            <w:tcW w:w="1796" w:type="dxa"/>
            <w:tcBorders>
              <w:right w:val="nil"/>
            </w:tcBorders>
          </w:tcPr>
          <w:p w14:paraId="54A029B3" w14:textId="77777777" w:rsidR="006E2479" w:rsidRDefault="006E2479" w:rsidP="006E2479">
            <w:pPr>
              <w:pStyle w:val="tbnormal"/>
              <w:jc w:val="left"/>
            </w:pPr>
            <w:r>
              <w:t>Eau</w:t>
            </w:r>
          </w:p>
          <w:p w14:paraId="5BD9A64F" w14:textId="77777777" w:rsidR="006E2479" w:rsidRDefault="006E2479" w:rsidP="006E2479">
            <w:pPr>
              <w:pStyle w:val="tbnormal"/>
              <w:jc w:val="left"/>
            </w:pPr>
            <w:r>
              <w:t>Malt de froment</w:t>
            </w:r>
          </w:p>
          <w:p w14:paraId="44998695" w14:textId="77777777" w:rsidR="006E2479" w:rsidRDefault="006E2479" w:rsidP="006E2479">
            <w:pPr>
              <w:pStyle w:val="tbnormal"/>
              <w:jc w:val="left"/>
            </w:pPr>
            <w:r>
              <w:t>Houblon</w:t>
            </w:r>
          </w:p>
          <w:p w14:paraId="5C032314" w14:textId="77777777" w:rsidR="006E2479" w:rsidRDefault="006E2479" w:rsidP="006E2479">
            <w:pPr>
              <w:pStyle w:val="tbnormal"/>
              <w:jc w:val="left"/>
            </w:pPr>
            <w:r>
              <w:t>Levure</w:t>
            </w:r>
          </w:p>
          <w:p w14:paraId="313BE3FB" w14:textId="77646152" w:rsidR="006E2479" w:rsidRDefault="006E2479" w:rsidP="006E2479">
            <w:pPr>
              <w:pStyle w:val="tbnormal"/>
              <w:jc w:val="left"/>
            </w:pPr>
            <w:r>
              <w:t>Miel de fleur</w:t>
            </w:r>
          </w:p>
        </w:tc>
        <w:tc>
          <w:tcPr>
            <w:tcW w:w="850" w:type="dxa"/>
            <w:tcBorders>
              <w:left w:val="nil"/>
            </w:tcBorders>
          </w:tcPr>
          <w:p w14:paraId="7250AC6A" w14:textId="77777777" w:rsidR="006E2479" w:rsidRDefault="006E2479" w:rsidP="006E2479">
            <w:pPr>
              <w:pStyle w:val="tbnormal"/>
              <w:jc w:val="right"/>
              <w:rPr>
                <w:i/>
              </w:rPr>
            </w:pPr>
            <w:r>
              <w:rPr>
                <w:i/>
              </w:rPr>
              <w:t>10L</w:t>
            </w:r>
          </w:p>
          <w:p w14:paraId="2E1B7805" w14:textId="77777777" w:rsidR="006E2479" w:rsidRDefault="006E2479" w:rsidP="006E2479">
            <w:pPr>
              <w:pStyle w:val="tbnormal"/>
              <w:jc w:val="right"/>
              <w:rPr>
                <w:i/>
              </w:rPr>
            </w:pPr>
            <w:r>
              <w:rPr>
                <w:i/>
              </w:rPr>
              <w:t>130gr.</w:t>
            </w:r>
          </w:p>
          <w:p w14:paraId="3DF3EC66" w14:textId="77777777" w:rsidR="006E2479" w:rsidRDefault="006E2479" w:rsidP="006E2479">
            <w:pPr>
              <w:pStyle w:val="tbnormal"/>
              <w:jc w:val="right"/>
              <w:rPr>
                <w:i/>
              </w:rPr>
            </w:pPr>
            <w:r>
              <w:rPr>
                <w:i/>
              </w:rPr>
              <w:t>2gr.</w:t>
            </w:r>
          </w:p>
          <w:p w14:paraId="51C0DB39" w14:textId="77777777" w:rsidR="006E2479" w:rsidRDefault="006E2479" w:rsidP="006E2479">
            <w:pPr>
              <w:pStyle w:val="tbnormal"/>
              <w:jc w:val="right"/>
              <w:rPr>
                <w:i/>
              </w:rPr>
            </w:pPr>
            <w:r>
              <w:rPr>
                <w:i/>
              </w:rPr>
              <w:t>6gr.</w:t>
            </w:r>
          </w:p>
          <w:p w14:paraId="64691BFC" w14:textId="319ABBB0" w:rsidR="006E2479" w:rsidRPr="006E2479" w:rsidRDefault="006E2479" w:rsidP="006E2479">
            <w:pPr>
              <w:pStyle w:val="tbnormal"/>
              <w:jc w:val="right"/>
              <w:rPr>
                <w:i/>
              </w:rPr>
            </w:pPr>
            <w:r>
              <w:rPr>
                <w:i/>
              </w:rPr>
              <w:t>25gr.</w:t>
            </w:r>
          </w:p>
        </w:tc>
      </w:tr>
      <w:tr w:rsidR="006E2479" w:rsidRPr="003A4596" w14:paraId="6C05A328" w14:textId="2F637813" w:rsidTr="006E2479">
        <w:trPr>
          <w:trHeight w:val="454"/>
        </w:trPr>
        <w:tc>
          <w:tcPr>
            <w:tcW w:w="1375" w:type="dxa"/>
          </w:tcPr>
          <w:p w14:paraId="62C4FDB0" w14:textId="6E382422" w:rsidR="006E2479" w:rsidRDefault="006E2479" w:rsidP="003E7139">
            <w:pPr>
              <w:pStyle w:val="tbnormal"/>
              <w:rPr>
                <w:b/>
              </w:rPr>
            </w:pPr>
            <w:r>
              <w:rPr>
                <w:noProof/>
                <w:lang w:eastAsia="fr-FR"/>
              </w:rPr>
              <w:drawing>
                <wp:inline distT="0" distB="0" distL="0" distR="0" wp14:anchorId="3D595939" wp14:editId="27C0BF9E">
                  <wp:extent cx="720000" cy="720000"/>
                  <wp:effectExtent l="0" t="0" r="0" b="0"/>
                  <wp:docPr id="43" name="Imag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BW03.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720000" cy="720000"/>
                          </a:xfrm>
                          <a:prstGeom prst="rect">
                            <a:avLst/>
                          </a:prstGeom>
                        </pic:spPr>
                      </pic:pic>
                    </a:graphicData>
                  </a:graphic>
                </wp:inline>
              </w:drawing>
            </w:r>
          </w:p>
        </w:tc>
        <w:tc>
          <w:tcPr>
            <w:tcW w:w="1638" w:type="dxa"/>
          </w:tcPr>
          <w:p w14:paraId="3A453283" w14:textId="34BA1988" w:rsidR="006E2479" w:rsidRPr="00B70F13" w:rsidRDefault="006E2479" w:rsidP="006E2479">
            <w:pPr>
              <w:pStyle w:val="tbnormal"/>
              <w:jc w:val="left"/>
            </w:pPr>
            <w:r>
              <w:t>BW03 (A/B)</w:t>
            </w:r>
          </w:p>
        </w:tc>
        <w:tc>
          <w:tcPr>
            <w:tcW w:w="1701" w:type="dxa"/>
          </w:tcPr>
          <w:p w14:paraId="0BAFA2CF" w14:textId="79A48476" w:rsidR="006E2479" w:rsidRDefault="006E2479" w:rsidP="006E2479">
            <w:pPr>
              <w:pStyle w:val="tbnormal"/>
              <w:jc w:val="left"/>
            </w:pPr>
            <w:r>
              <w:t>Bio Beer</w:t>
            </w:r>
          </w:p>
        </w:tc>
        <w:tc>
          <w:tcPr>
            <w:tcW w:w="1796" w:type="dxa"/>
            <w:tcBorders>
              <w:right w:val="nil"/>
            </w:tcBorders>
          </w:tcPr>
          <w:p w14:paraId="4295CF9E" w14:textId="77777777" w:rsidR="006E2479" w:rsidRDefault="006E2479" w:rsidP="006E2479">
            <w:pPr>
              <w:pStyle w:val="tbnormal"/>
              <w:jc w:val="left"/>
            </w:pPr>
            <w:r>
              <w:t>Eau</w:t>
            </w:r>
          </w:p>
          <w:p w14:paraId="19428F43" w14:textId="77777777" w:rsidR="006E2479" w:rsidRDefault="006E2479" w:rsidP="006E2479">
            <w:pPr>
              <w:pStyle w:val="tbnormal"/>
              <w:jc w:val="left"/>
            </w:pPr>
            <w:r>
              <w:t>Malt d’orge</w:t>
            </w:r>
          </w:p>
          <w:p w14:paraId="00686487" w14:textId="77777777" w:rsidR="006E2479" w:rsidRDefault="006E2479" w:rsidP="006E2479">
            <w:pPr>
              <w:pStyle w:val="tbnormal"/>
              <w:jc w:val="left"/>
            </w:pPr>
            <w:r>
              <w:t>Houblon</w:t>
            </w:r>
          </w:p>
          <w:p w14:paraId="4D58F04E" w14:textId="041C2B9C" w:rsidR="006E2479" w:rsidRDefault="006E2479" w:rsidP="006E2479">
            <w:pPr>
              <w:pStyle w:val="tbnormal"/>
              <w:jc w:val="left"/>
            </w:pPr>
            <w:r>
              <w:t>Levure</w:t>
            </w:r>
          </w:p>
        </w:tc>
        <w:tc>
          <w:tcPr>
            <w:tcW w:w="850" w:type="dxa"/>
            <w:tcBorders>
              <w:left w:val="nil"/>
            </w:tcBorders>
          </w:tcPr>
          <w:p w14:paraId="26BDC08C" w14:textId="77777777" w:rsidR="006E2479" w:rsidRDefault="006F6AE8" w:rsidP="006E2479">
            <w:pPr>
              <w:pStyle w:val="tbnormal"/>
              <w:jc w:val="right"/>
              <w:rPr>
                <w:i/>
              </w:rPr>
            </w:pPr>
            <w:r>
              <w:rPr>
                <w:i/>
              </w:rPr>
              <w:t>10L</w:t>
            </w:r>
          </w:p>
          <w:p w14:paraId="3D9FA8F5" w14:textId="77777777" w:rsidR="006F6AE8" w:rsidRDefault="006F6AE8" w:rsidP="006E2479">
            <w:pPr>
              <w:pStyle w:val="tbnormal"/>
              <w:jc w:val="right"/>
              <w:rPr>
                <w:i/>
              </w:rPr>
            </w:pPr>
            <w:r>
              <w:rPr>
                <w:i/>
              </w:rPr>
              <w:t>130gr.</w:t>
            </w:r>
          </w:p>
          <w:p w14:paraId="721C5AB0" w14:textId="77777777" w:rsidR="006F6AE8" w:rsidRDefault="006F6AE8" w:rsidP="006E2479">
            <w:pPr>
              <w:pStyle w:val="tbnormal"/>
              <w:jc w:val="right"/>
              <w:rPr>
                <w:i/>
              </w:rPr>
            </w:pPr>
            <w:r>
              <w:rPr>
                <w:i/>
              </w:rPr>
              <w:t>2gr.</w:t>
            </w:r>
          </w:p>
          <w:p w14:paraId="16024F77" w14:textId="7C468CFA" w:rsidR="006F6AE8" w:rsidRPr="006E2479" w:rsidRDefault="006F6AE8" w:rsidP="006E2479">
            <w:pPr>
              <w:pStyle w:val="tbnormal"/>
              <w:jc w:val="right"/>
              <w:rPr>
                <w:i/>
              </w:rPr>
            </w:pPr>
            <w:r>
              <w:rPr>
                <w:i/>
              </w:rPr>
              <w:t>6gr.</w:t>
            </w:r>
          </w:p>
        </w:tc>
      </w:tr>
      <w:tr w:rsidR="006E2479" w:rsidRPr="003A4596" w14:paraId="01CA91E7" w14:textId="71AF448C" w:rsidTr="006E2479">
        <w:trPr>
          <w:trHeight w:val="454"/>
        </w:trPr>
        <w:tc>
          <w:tcPr>
            <w:tcW w:w="1375" w:type="dxa"/>
          </w:tcPr>
          <w:p w14:paraId="2F512C12" w14:textId="44D00B19" w:rsidR="006E2479" w:rsidRDefault="006E2479" w:rsidP="003E7139">
            <w:pPr>
              <w:pStyle w:val="tbnormal"/>
              <w:rPr>
                <w:b/>
              </w:rPr>
            </w:pPr>
            <w:r>
              <w:rPr>
                <w:noProof/>
                <w:lang w:eastAsia="fr-FR"/>
              </w:rPr>
              <w:drawing>
                <wp:inline distT="0" distB="0" distL="0" distR="0" wp14:anchorId="0F7FBEFB" wp14:editId="32CE4BDF">
                  <wp:extent cx="720000" cy="720000"/>
                  <wp:effectExtent l="0" t="0" r="0" b="0"/>
                  <wp:docPr id="44" name="Imag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BW04.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720000" cy="720000"/>
                          </a:xfrm>
                          <a:prstGeom prst="rect">
                            <a:avLst/>
                          </a:prstGeom>
                        </pic:spPr>
                      </pic:pic>
                    </a:graphicData>
                  </a:graphic>
                </wp:inline>
              </w:drawing>
            </w:r>
          </w:p>
        </w:tc>
        <w:tc>
          <w:tcPr>
            <w:tcW w:w="1638" w:type="dxa"/>
          </w:tcPr>
          <w:p w14:paraId="58146FCD" w14:textId="1E0C2FBB" w:rsidR="006E2479" w:rsidRPr="00B70F13" w:rsidRDefault="006E2479" w:rsidP="006E2479">
            <w:pPr>
              <w:pStyle w:val="tbnormal"/>
              <w:jc w:val="left"/>
            </w:pPr>
            <w:r>
              <w:t>BW04 (A/B)</w:t>
            </w:r>
          </w:p>
        </w:tc>
        <w:tc>
          <w:tcPr>
            <w:tcW w:w="1701" w:type="dxa"/>
          </w:tcPr>
          <w:p w14:paraId="2311ED55" w14:textId="581513CC" w:rsidR="006E2479" w:rsidRDefault="006E2479" w:rsidP="006E2479">
            <w:pPr>
              <w:pStyle w:val="tbnormal"/>
              <w:jc w:val="left"/>
            </w:pPr>
            <w:r>
              <w:t>Spice Beer</w:t>
            </w:r>
          </w:p>
        </w:tc>
        <w:tc>
          <w:tcPr>
            <w:tcW w:w="1796" w:type="dxa"/>
            <w:tcBorders>
              <w:right w:val="nil"/>
            </w:tcBorders>
          </w:tcPr>
          <w:p w14:paraId="47C1BFE3" w14:textId="77777777" w:rsidR="006E2479" w:rsidRDefault="006E2479" w:rsidP="006E2479">
            <w:pPr>
              <w:pStyle w:val="tbnormal"/>
              <w:jc w:val="left"/>
            </w:pPr>
            <w:r>
              <w:t>Eau</w:t>
            </w:r>
          </w:p>
          <w:p w14:paraId="49507DEA" w14:textId="77777777" w:rsidR="006E2479" w:rsidRDefault="006E2479" w:rsidP="006E2479">
            <w:pPr>
              <w:pStyle w:val="tbnormal"/>
              <w:jc w:val="left"/>
            </w:pPr>
            <w:r>
              <w:t>Malt d’orge</w:t>
            </w:r>
          </w:p>
          <w:p w14:paraId="5706266D" w14:textId="77777777" w:rsidR="006E2479" w:rsidRDefault="006E2479" w:rsidP="006E2479">
            <w:pPr>
              <w:pStyle w:val="tbnormal"/>
              <w:jc w:val="left"/>
            </w:pPr>
            <w:r>
              <w:t>Houblon</w:t>
            </w:r>
          </w:p>
          <w:p w14:paraId="03E0C8DA" w14:textId="77777777" w:rsidR="006E2479" w:rsidRDefault="006E2479" w:rsidP="006E2479">
            <w:pPr>
              <w:pStyle w:val="tbnormal"/>
              <w:jc w:val="left"/>
            </w:pPr>
            <w:r>
              <w:t>Levure</w:t>
            </w:r>
          </w:p>
          <w:p w14:paraId="037FB06E" w14:textId="797400D4" w:rsidR="006E2479" w:rsidRDefault="006E2479" w:rsidP="006E2479">
            <w:pPr>
              <w:pStyle w:val="tbnormal"/>
              <w:jc w:val="left"/>
            </w:pPr>
            <w:r>
              <w:t>Epices</w:t>
            </w:r>
          </w:p>
        </w:tc>
        <w:tc>
          <w:tcPr>
            <w:tcW w:w="850" w:type="dxa"/>
            <w:tcBorders>
              <w:left w:val="nil"/>
            </w:tcBorders>
          </w:tcPr>
          <w:p w14:paraId="399B5D4A" w14:textId="77777777" w:rsidR="006E2479" w:rsidRDefault="006F6AE8" w:rsidP="006E2479">
            <w:pPr>
              <w:pStyle w:val="tbnormal"/>
              <w:jc w:val="right"/>
              <w:rPr>
                <w:i/>
              </w:rPr>
            </w:pPr>
            <w:r>
              <w:rPr>
                <w:i/>
              </w:rPr>
              <w:t>10L</w:t>
            </w:r>
          </w:p>
          <w:p w14:paraId="503CD59B" w14:textId="77777777" w:rsidR="006F6AE8" w:rsidRDefault="006F6AE8" w:rsidP="006E2479">
            <w:pPr>
              <w:pStyle w:val="tbnormal"/>
              <w:jc w:val="right"/>
              <w:rPr>
                <w:i/>
              </w:rPr>
            </w:pPr>
            <w:r>
              <w:rPr>
                <w:i/>
              </w:rPr>
              <w:t>130gr.</w:t>
            </w:r>
          </w:p>
          <w:p w14:paraId="265DC227" w14:textId="77777777" w:rsidR="006F6AE8" w:rsidRDefault="006F6AE8" w:rsidP="006E2479">
            <w:pPr>
              <w:pStyle w:val="tbnormal"/>
              <w:jc w:val="right"/>
              <w:rPr>
                <w:i/>
              </w:rPr>
            </w:pPr>
            <w:r>
              <w:rPr>
                <w:i/>
              </w:rPr>
              <w:t>2gr.</w:t>
            </w:r>
          </w:p>
          <w:p w14:paraId="47ABD8FE" w14:textId="77777777" w:rsidR="006F6AE8" w:rsidRDefault="006F6AE8" w:rsidP="006E2479">
            <w:pPr>
              <w:pStyle w:val="tbnormal"/>
              <w:jc w:val="right"/>
              <w:rPr>
                <w:i/>
              </w:rPr>
            </w:pPr>
            <w:r>
              <w:rPr>
                <w:i/>
              </w:rPr>
              <w:t>6gr.</w:t>
            </w:r>
          </w:p>
          <w:p w14:paraId="6BE5912A" w14:textId="4D9916D7" w:rsidR="006F6AE8" w:rsidRPr="006E2479" w:rsidRDefault="00FF3DB0" w:rsidP="006E2479">
            <w:pPr>
              <w:pStyle w:val="tbnormal"/>
              <w:jc w:val="right"/>
              <w:rPr>
                <w:i/>
              </w:rPr>
            </w:pPr>
            <w:r>
              <w:rPr>
                <w:i/>
              </w:rPr>
              <w:t>50gr.</w:t>
            </w:r>
          </w:p>
        </w:tc>
      </w:tr>
    </w:tbl>
    <w:p w14:paraId="7015BC72" w14:textId="26B06184" w:rsidR="00687AF9" w:rsidRDefault="00687AF9" w:rsidP="006C205F">
      <w:pPr>
        <w:pStyle w:val="tbnormal"/>
      </w:pPr>
    </w:p>
    <w:p w14:paraId="4781A4FE" w14:textId="53A37B0A" w:rsidR="00CD6891" w:rsidRDefault="00CD6891" w:rsidP="006E2479">
      <w:pPr>
        <w:pStyle w:val="tbtitre5"/>
      </w:pPr>
      <w:bookmarkStart w:id="89" w:name="_Toc454061799"/>
      <w:r>
        <w:t>Les nomenclatures</w:t>
      </w:r>
      <w:bookmarkEnd w:id="89"/>
    </w:p>
    <w:p w14:paraId="58AA4AD6" w14:textId="1D2FB9D9" w:rsidR="00CD6891" w:rsidRDefault="00CD6891" w:rsidP="00CD6891">
      <w:pPr>
        <w:pStyle w:val="tbnormal"/>
      </w:pPr>
      <w:r>
        <w:t xml:space="preserve">Elles constituent le lien entre un article composé et ses composants. C’est-à-dire, les matières premières. Elles listent donc les composants et leur quantité de composition dans le composé. Vous retrouvez le détail de chacune d’elle dans la matrice </w:t>
      </w:r>
      <w:r w:rsidR="006E2479">
        <w:t>ci-dessus.</w:t>
      </w:r>
    </w:p>
    <w:p w14:paraId="140AAFA2" w14:textId="77777777" w:rsidR="006C205F" w:rsidRDefault="006C205F" w:rsidP="006C205F">
      <w:pPr>
        <w:pStyle w:val="tbtitre4"/>
      </w:pPr>
      <w:bookmarkStart w:id="90" w:name="_Toc454061800"/>
      <w:r>
        <w:t>Gestion des opérations de production</w:t>
      </w:r>
      <w:bookmarkEnd w:id="90"/>
    </w:p>
    <w:p w14:paraId="79008408" w14:textId="77777777" w:rsidR="006C205F" w:rsidRDefault="006C205F" w:rsidP="006C205F">
      <w:pPr>
        <w:pStyle w:val="tbnormal"/>
        <w:spacing w:before="120" w:after="120"/>
      </w:pPr>
      <w:r>
        <w:t xml:space="preserve">Etant donné la nature des biens qui sont offerts à vos clients, la stratégie adoptée par vos prédécesseurs est la production en flux poussé (push system/MTS – Make To Stock). Cette manière de produire est la plus appropriée pour des produits dont la demande est forte. Ainsi, « Le flux poussé consiste à produire un bien avant qu’un besoin particulier n’ai été formulé par un client. Cela signifie donc que l’entreprise va engager de l’argent (achat de matières premières, paiement des salariés, utilisation des moyens de production…) sans être réellement sûre à 100% qu’elle pourra vendre le fruit de sa production (et donc par conséquent être payé). Il faut noter également qu’une fois le processus de production terminé, le produit </w:t>
      </w:r>
      <w:r>
        <w:lastRenderedPageBreak/>
        <w:t xml:space="preserve">sera stocké en attendant qu’un client ne l’achète. Il en résultera donc des frais de stockage sur des produits finis !» </w:t>
      </w:r>
      <w:r>
        <w:fldChar w:fldCharType="begin" w:fldLock="1"/>
      </w:r>
      <w:r>
        <w:instrText>ADDIN CSL_CITATION { "citationItems" : [ { "id" : "ITEM-1", "itemData" : { "URL" : "http://logistique-pour-tous.fr/flux-pousse-ou-flux-tire/", "accessed" : { "date-parts" : [ [ "2016", "5", "11" ] ] }, "author" : [ { "dropping-particle" : "", "family" : "Logistique pour tous.fr", "given" : "", "non-dropping-particle" : "", "parse-names" : false, "suffix" : "" } ], "id" : "ITEM-1", "issued" : { "date-parts" : [ [ "2016" ] ] }, "title" : "Flux pouss\u00e9 ou Flux tir\u00e9 ? That is the question !", "type" : "webpage" }, "uris" : [ "http://www.mendeley.com/documents/?uuid=ee8665b1-58be-35f9-97ad-71b19b37066b" ] } ], "mendeley" : { "formattedCitation" : "(Logistique pour tous.fr, 2016)", "plainTextFormattedCitation" : "(Logistique pour tous.fr, 2016)", "previouslyFormattedCitation" : "(Logistique pour tous.fr, 2016)" }, "properties" : { "noteIndex" : 0 }, "schema" : "https://github.com/citation-style-language/schema/raw/master/csl-citation.json" }</w:instrText>
      </w:r>
      <w:r>
        <w:fldChar w:fldCharType="separate"/>
      </w:r>
      <w:r w:rsidRPr="00FF5F4A">
        <w:rPr>
          <w:noProof/>
        </w:rPr>
        <w:t>(Logistique pour tous.fr, 2016)</w:t>
      </w:r>
      <w:r>
        <w:fldChar w:fldCharType="end"/>
      </w:r>
      <w:r>
        <w:t>.</w:t>
      </w:r>
    </w:p>
    <w:p w14:paraId="23D6313A" w14:textId="77777777" w:rsidR="006C205F" w:rsidRDefault="006C205F" w:rsidP="006C205F">
      <w:pPr>
        <w:pStyle w:val="tbtitre4"/>
      </w:pPr>
      <w:bookmarkStart w:id="91" w:name="_Toc454061801"/>
      <w:r>
        <w:t>La chaîne de valeur</w:t>
      </w:r>
      <w:bookmarkEnd w:id="91"/>
    </w:p>
    <w:p w14:paraId="6B2B3D88" w14:textId="75A3D51F" w:rsidR="00752022" w:rsidRDefault="006C205F" w:rsidP="006C205F">
      <w:pPr>
        <w:pStyle w:val="tbnormal"/>
        <w:spacing w:before="120" w:after="120"/>
      </w:pPr>
      <w:r>
        <w:t>Brewery &amp; Co articule ses opérations autour d’une chaîne de valeur bien huilée ayant fait ses preuves. Elle se compose de quatre processus opérationnels, plus un processus de support. Ce dernier, la comptabilité, a pour mission d’enregistrer tous les flux monétaires de la société avec son environnement extérieur.</w:t>
      </w:r>
    </w:p>
    <w:p w14:paraId="74E484D6" w14:textId="77777777" w:rsidR="006C205F" w:rsidRDefault="006C205F" w:rsidP="006C205F">
      <w:pPr>
        <w:pStyle w:val="tbnormal"/>
      </w:pPr>
      <w:r>
        <w:t>Détaillons quelque peu, les principales opérations de ces divers processus opérationnel :</w:t>
      </w:r>
    </w:p>
    <w:tbl>
      <w:tblPr>
        <w:tblStyle w:val="Grilledetableauclaire"/>
        <w:tblW w:w="5000" w:type="pct"/>
        <w:tblLook w:val="04A0" w:firstRow="1" w:lastRow="0" w:firstColumn="1" w:lastColumn="0" w:noHBand="0" w:noVBand="1"/>
      </w:tblPr>
      <w:tblGrid>
        <w:gridCol w:w="739"/>
        <w:gridCol w:w="1986"/>
        <w:gridCol w:w="4635"/>
      </w:tblGrid>
      <w:tr w:rsidR="006C205F" w:rsidRPr="003A4596" w14:paraId="609ECF02" w14:textId="77777777" w:rsidTr="005E6F0B">
        <w:trPr>
          <w:trHeight w:val="1134"/>
        </w:trPr>
        <w:tc>
          <w:tcPr>
            <w:tcW w:w="739" w:type="dxa"/>
            <w:textDirection w:val="btLr"/>
            <w:vAlign w:val="center"/>
          </w:tcPr>
          <w:p w14:paraId="74D52076" w14:textId="77EB980F" w:rsidR="006C205F" w:rsidRPr="003A4596" w:rsidRDefault="00F82B18" w:rsidP="00F82B18">
            <w:pPr>
              <w:pStyle w:val="tbnormal"/>
              <w:jc w:val="center"/>
            </w:pPr>
            <w:r>
              <w:t>Planification</w:t>
            </w:r>
          </w:p>
        </w:tc>
        <w:tc>
          <w:tcPr>
            <w:tcW w:w="1986" w:type="dxa"/>
          </w:tcPr>
          <w:p w14:paraId="2F4B32F9" w14:textId="77777777" w:rsidR="006C205F" w:rsidRPr="003A4596" w:rsidRDefault="006C205F" w:rsidP="00E034E1">
            <w:pPr>
              <w:pStyle w:val="tbnormal"/>
            </w:pPr>
            <w:r w:rsidRPr="003A4596">
              <w:t>Prévision</w:t>
            </w:r>
          </w:p>
        </w:tc>
        <w:tc>
          <w:tcPr>
            <w:tcW w:w="4635" w:type="dxa"/>
          </w:tcPr>
          <w:p w14:paraId="72EF47B5" w14:textId="46601B45" w:rsidR="006C205F" w:rsidRPr="003A4596" w:rsidRDefault="006C205F" w:rsidP="005E6F0B">
            <w:pPr>
              <w:pStyle w:val="tbnormal"/>
            </w:pPr>
            <w:r w:rsidRPr="003A4596">
              <w:t xml:space="preserve">Vos opérations s’effectuant </w:t>
            </w:r>
            <w:r w:rsidR="005E6F0B">
              <w:t>en flux poussé. V</w:t>
            </w:r>
            <w:r w:rsidRPr="003A4596">
              <w:t>otre manager des ventes doit prévoir la demande afin de créer des besoins in</w:t>
            </w:r>
            <w:r w:rsidR="005E6F0B">
              <w:t xml:space="preserve">dépendants. Ce sont ces besoins </w:t>
            </w:r>
            <w:r w:rsidRPr="003A4596">
              <w:t xml:space="preserve">qui </w:t>
            </w:r>
            <w:r w:rsidR="005E6F0B">
              <w:t>permettent</w:t>
            </w:r>
            <w:r w:rsidRPr="003A4596">
              <w:t xml:space="preserve"> au </w:t>
            </w:r>
            <w:r w:rsidR="005E6F0B">
              <w:t xml:space="preserve">MRP </w:t>
            </w:r>
            <w:r w:rsidRPr="003A4596">
              <w:t>de c</w:t>
            </w:r>
            <w:r w:rsidR="005E6F0B">
              <w:t xml:space="preserve">alculer les </w:t>
            </w:r>
            <w:r w:rsidR="00F82B18">
              <w:t>quantités à</w:t>
            </w:r>
            <w:r w:rsidR="005E6F0B">
              <w:t xml:space="preserve"> produire et les approvisionnements nécessaires en matières premières.</w:t>
            </w:r>
            <w:r w:rsidRPr="003A4596">
              <w:t xml:space="preserve"> </w:t>
            </w:r>
          </w:p>
        </w:tc>
      </w:tr>
      <w:tr w:rsidR="006C205F" w:rsidRPr="003A4596" w14:paraId="21F98791" w14:textId="77777777" w:rsidTr="005E6F0B">
        <w:trPr>
          <w:trHeight w:val="1134"/>
        </w:trPr>
        <w:tc>
          <w:tcPr>
            <w:tcW w:w="739" w:type="dxa"/>
            <w:vMerge w:val="restart"/>
            <w:textDirection w:val="btLr"/>
            <w:vAlign w:val="center"/>
          </w:tcPr>
          <w:p w14:paraId="47785B10" w14:textId="77777777" w:rsidR="006C205F" w:rsidRPr="003A4596" w:rsidRDefault="006C205F" w:rsidP="00E034E1">
            <w:pPr>
              <w:pStyle w:val="tbnormal"/>
              <w:jc w:val="center"/>
            </w:pPr>
            <w:r w:rsidRPr="003A4596">
              <w:t>Approvisionnement</w:t>
            </w:r>
          </w:p>
        </w:tc>
        <w:tc>
          <w:tcPr>
            <w:tcW w:w="1986" w:type="dxa"/>
          </w:tcPr>
          <w:p w14:paraId="6F4A5EC2" w14:textId="77777777" w:rsidR="006C205F" w:rsidRPr="003A4596" w:rsidRDefault="006C205F" w:rsidP="00E034E1">
            <w:pPr>
              <w:pStyle w:val="tbnormal"/>
            </w:pPr>
            <w:r w:rsidRPr="003A4596">
              <w:t>Demande d’achat</w:t>
            </w:r>
          </w:p>
        </w:tc>
        <w:tc>
          <w:tcPr>
            <w:tcW w:w="4635" w:type="dxa"/>
          </w:tcPr>
          <w:p w14:paraId="5BE0A69A" w14:textId="77777777" w:rsidR="005E6F0B" w:rsidRDefault="006C205F" w:rsidP="00E034E1">
            <w:pPr>
              <w:pStyle w:val="tbnormal"/>
            </w:pPr>
            <w:r w:rsidRPr="003A4596">
              <w:t>Le manager des achats s’occupe d’acheter les matières premières nécessaires à la produ</w:t>
            </w:r>
            <w:r w:rsidR="005E6F0B">
              <w:t>ction des besoins indépendants.</w:t>
            </w:r>
          </w:p>
          <w:p w14:paraId="1322328A" w14:textId="206849B7" w:rsidR="006C205F" w:rsidRPr="003A4596" w:rsidRDefault="006C205F" w:rsidP="00E034E1">
            <w:pPr>
              <w:pStyle w:val="tbnormal"/>
            </w:pPr>
            <w:r w:rsidRPr="003A4596">
              <w:t>Pour se faire, il contact le bon fournisseur et établit une commande d’achat ferme.</w:t>
            </w:r>
          </w:p>
        </w:tc>
      </w:tr>
      <w:tr w:rsidR="006C205F" w:rsidRPr="003A4596" w14:paraId="3FD07F01" w14:textId="77777777" w:rsidTr="005E6F0B">
        <w:trPr>
          <w:trHeight w:val="1134"/>
        </w:trPr>
        <w:tc>
          <w:tcPr>
            <w:tcW w:w="739" w:type="dxa"/>
            <w:vMerge/>
            <w:textDirection w:val="btLr"/>
            <w:vAlign w:val="center"/>
          </w:tcPr>
          <w:p w14:paraId="7CD27853" w14:textId="546459D4" w:rsidR="006C205F" w:rsidRPr="003A4596" w:rsidRDefault="006C205F" w:rsidP="00E034E1">
            <w:pPr>
              <w:pStyle w:val="tbnormal"/>
            </w:pPr>
          </w:p>
        </w:tc>
        <w:tc>
          <w:tcPr>
            <w:tcW w:w="1986" w:type="dxa"/>
          </w:tcPr>
          <w:p w14:paraId="315F0043" w14:textId="77777777" w:rsidR="006C205F" w:rsidRPr="003A4596" w:rsidRDefault="006C205F" w:rsidP="00E034E1">
            <w:pPr>
              <w:pStyle w:val="tbnormal"/>
            </w:pPr>
            <w:r w:rsidRPr="003A4596">
              <w:t>Réception des marchandises</w:t>
            </w:r>
          </w:p>
        </w:tc>
        <w:tc>
          <w:tcPr>
            <w:tcW w:w="4635" w:type="dxa"/>
          </w:tcPr>
          <w:p w14:paraId="2499EAC6" w14:textId="77777777" w:rsidR="006C205F" w:rsidRPr="003A4596" w:rsidRDefault="006C205F" w:rsidP="00E034E1">
            <w:pPr>
              <w:pStyle w:val="tbnormal"/>
            </w:pPr>
            <w:r w:rsidRPr="003A4596">
              <w:t>Les employés du département réception marchandise, s’occupent de réceptionner la livraison et de vérifier les quantités livrées.</w:t>
            </w:r>
          </w:p>
        </w:tc>
      </w:tr>
      <w:tr w:rsidR="006C205F" w:rsidRPr="003A4596" w14:paraId="6BD0FB5B" w14:textId="77777777" w:rsidTr="005E6F0B">
        <w:trPr>
          <w:trHeight w:val="1134"/>
        </w:trPr>
        <w:tc>
          <w:tcPr>
            <w:tcW w:w="739" w:type="dxa"/>
            <w:vMerge/>
            <w:textDirection w:val="btLr"/>
            <w:vAlign w:val="center"/>
          </w:tcPr>
          <w:p w14:paraId="3CA5115F" w14:textId="77777777" w:rsidR="006C205F" w:rsidRPr="003A4596" w:rsidRDefault="006C205F" w:rsidP="00E034E1">
            <w:pPr>
              <w:pStyle w:val="tbnormal"/>
            </w:pPr>
          </w:p>
        </w:tc>
        <w:tc>
          <w:tcPr>
            <w:tcW w:w="1986" w:type="dxa"/>
          </w:tcPr>
          <w:p w14:paraId="23983258" w14:textId="77777777" w:rsidR="006C205F" w:rsidRPr="003A4596" w:rsidRDefault="006C205F" w:rsidP="00E034E1">
            <w:pPr>
              <w:pStyle w:val="tbnormal"/>
            </w:pPr>
            <w:r w:rsidRPr="003A4596">
              <w:t>Réception de la facture</w:t>
            </w:r>
          </w:p>
        </w:tc>
        <w:tc>
          <w:tcPr>
            <w:tcW w:w="4635" w:type="dxa"/>
          </w:tcPr>
          <w:p w14:paraId="20D022BA" w14:textId="77777777" w:rsidR="006C205F" w:rsidRPr="003A4596" w:rsidRDefault="006C205F" w:rsidP="00E034E1">
            <w:pPr>
              <w:pStyle w:val="tbnormal"/>
            </w:pPr>
            <w:r w:rsidRPr="003A4596">
              <w:t>La facture du fournisseur doit être comptabilisée dans la comptabilité.</w:t>
            </w:r>
          </w:p>
        </w:tc>
      </w:tr>
      <w:tr w:rsidR="006C205F" w:rsidRPr="003A4596" w14:paraId="5D0CC2DD" w14:textId="77777777" w:rsidTr="005E6F0B">
        <w:trPr>
          <w:trHeight w:val="1134"/>
        </w:trPr>
        <w:tc>
          <w:tcPr>
            <w:tcW w:w="739" w:type="dxa"/>
            <w:vMerge/>
            <w:textDirection w:val="btLr"/>
            <w:vAlign w:val="center"/>
          </w:tcPr>
          <w:p w14:paraId="4B47BE54" w14:textId="77777777" w:rsidR="006C205F" w:rsidRPr="003A4596" w:rsidRDefault="006C205F" w:rsidP="00E034E1">
            <w:pPr>
              <w:pStyle w:val="tbnormal"/>
            </w:pPr>
          </w:p>
        </w:tc>
        <w:tc>
          <w:tcPr>
            <w:tcW w:w="1986" w:type="dxa"/>
          </w:tcPr>
          <w:p w14:paraId="1A5D887D" w14:textId="77777777" w:rsidR="006C205F" w:rsidRPr="003A4596" w:rsidRDefault="006C205F" w:rsidP="00E034E1">
            <w:pPr>
              <w:pStyle w:val="tbnormal"/>
            </w:pPr>
            <w:r w:rsidRPr="003A4596">
              <w:t>Paiement</w:t>
            </w:r>
          </w:p>
        </w:tc>
        <w:tc>
          <w:tcPr>
            <w:tcW w:w="4635" w:type="dxa"/>
          </w:tcPr>
          <w:p w14:paraId="1149F370" w14:textId="66568BB0" w:rsidR="006C205F" w:rsidRPr="003A4596" w:rsidRDefault="006C205F" w:rsidP="005E6F0B">
            <w:pPr>
              <w:pStyle w:val="tbnormal"/>
            </w:pPr>
            <w:r w:rsidRPr="003A4596">
              <w:t xml:space="preserve">En respectant les conditions de paiement </w:t>
            </w:r>
            <w:r w:rsidR="005E6F0B">
              <w:t>du</w:t>
            </w:r>
            <w:r w:rsidRPr="003A4596">
              <w:t xml:space="preserve"> fournisseur, la comptabilité se charge de solder l</w:t>
            </w:r>
            <w:r w:rsidR="005E6F0B">
              <w:t>e montant de la facture.</w:t>
            </w:r>
          </w:p>
        </w:tc>
      </w:tr>
      <w:tr w:rsidR="006C205F" w:rsidRPr="003A4596" w14:paraId="0A022C84" w14:textId="77777777" w:rsidTr="005E6F0B">
        <w:trPr>
          <w:trHeight w:val="1134"/>
        </w:trPr>
        <w:tc>
          <w:tcPr>
            <w:tcW w:w="739" w:type="dxa"/>
            <w:vMerge w:val="restart"/>
            <w:textDirection w:val="btLr"/>
            <w:vAlign w:val="center"/>
          </w:tcPr>
          <w:p w14:paraId="4D9C7472" w14:textId="77777777" w:rsidR="006C205F" w:rsidRPr="003A4596" w:rsidRDefault="006C205F" w:rsidP="00E034E1">
            <w:pPr>
              <w:pStyle w:val="tbnormal"/>
              <w:jc w:val="center"/>
            </w:pPr>
            <w:r w:rsidRPr="003A4596">
              <w:t>Production</w:t>
            </w:r>
          </w:p>
        </w:tc>
        <w:tc>
          <w:tcPr>
            <w:tcW w:w="1986" w:type="dxa"/>
          </w:tcPr>
          <w:p w14:paraId="062C234B" w14:textId="311FD565" w:rsidR="006C205F" w:rsidRPr="003A4596" w:rsidRDefault="005E6F0B" w:rsidP="00E034E1">
            <w:pPr>
              <w:pStyle w:val="tbnormal"/>
            </w:pPr>
            <w:r>
              <w:t>Lancer les ordres de fabrication</w:t>
            </w:r>
          </w:p>
        </w:tc>
        <w:tc>
          <w:tcPr>
            <w:tcW w:w="4635" w:type="dxa"/>
          </w:tcPr>
          <w:p w14:paraId="66529A9B" w14:textId="029017F8" w:rsidR="006C205F" w:rsidRPr="003A4596" w:rsidRDefault="005E6F0B" w:rsidP="005E6F0B">
            <w:pPr>
              <w:pStyle w:val="tbnormal"/>
            </w:pPr>
            <w:r>
              <w:t>Dès que toutes les matières premières sont disponibles, le responsable de production peut sans autre débuter les activités.</w:t>
            </w:r>
          </w:p>
        </w:tc>
      </w:tr>
      <w:tr w:rsidR="006C205F" w:rsidRPr="003A4596" w14:paraId="65824ACF" w14:textId="77777777" w:rsidTr="005E6F0B">
        <w:trPr>
          <w:trHeight w:val="1134"/>
        </w:trPr>
        <w:tc>
          <w:tcPr>
            <w:tcW w:w="739" w:type="dxa"/>
            <w:vMerge/>
            <w:textDirection w:val="btLr"/>
            <w:vAlign w:val="center"/>
          </w:tcPr>
          <w:p w14:paraId="3E195E48" w14:textId="77777777" w:rsidR="006C205F" w:rsidRPr="003A4596" w:rsidRDefault="006C205F" w:rsidP="00E034E1">
            <w:pPr>
              <w:pStyle w:val="tbnormal"/>
            </w:pPr>
          </w:p>
        </w:tc>
        <w:tc>
          <w:tcPr>
            <w:tcW w:w="1986" w:type="dxa"/>
          </w:tcPr>
          <w:p w14:paraId="6E42D109" w14:textId="77777777" w:rsidR="006C205F" w:rsidRPr="003A4596" w:rsidRDefault="006C205F" w:rsidP="00E034E1">
            <w:pPr>
              <w:pStyle w:val="tbnormal"/>
            </w:pPr>
            <w:r w:rsidRPr="003A4596">
              <w:t>Confirmer</w:t>
            </w:r>
          </w:p>
        </w:tc>
        <w:tc>
          <w:tcPr>
            <w:tcW w:w="4635" w:type="dxa"/>
          </w:tcPr>
          <w:p w14:paraId="145A4128" w14:textId="2122C165" w:rsidR="006C205F" w:rsidRPr="003A4596" w:rsidRDefault="006C205F" w:rsidP="00E034E1">
            <w:pPr>
              <w:pStyle w:val="tbnormal"/>
            </w:pPr>
            <w:r w:rsidRPr="003A4596">
              <w:t xml:space="preserve">Une fois la production terminée, elle doit être validée et les produits </w:t>
            </w:r>
            <w:r w:rsidR="00F3702F">
              <w:t>finis fabriqués stockés dans les entrepôts de la société.</w:t>
            </w:r>
          </w:p>
        </w:tc>
      </w:tr>
      <w:tr w:rsidR="006C205F" w:rsidRPr="003A4596" w14:paraId="0B9180AC" w14:textId="77777777" w:rsidTr="005E6F0B">
        <w:trPr>
          <w:trHeight w:val="1134"/>
        </w:trPr>
        <w:tc>
          <w:tcPr>
            <w:tcW w:w="739" w:type="dxa"/>
            <w:vMerge w:val="restart"/>
            <w:textDirection w:val="btLr"/>
            <w:vAlign w:val="center"/>
          </w:tcPr>
          <w:p w14:paraId="527CD8A4" w14:textId="77777777" w:rsidR="006C205F" w:rsidRPr="003A4596" w:rsidRDefault="006C205F" w:rsidP="00E034E1">
            <w:pPr>
              <w:pStyle w:val="tbnormal"/>
              <w:jc w:val="center"/>
            </w:pPr>
            <w:r w:rsidRPr="003A4596">
              <w:t>Vente</w:t>
            </w:r>
          </w:p>
        </w:tc>
        <w:tc>
          <w:tcPr>
            <w:tcW w:w="1986" w:type="dxa"/>
          </w:tcPr>
          <w:p w14:paraId="1A8FE592" w14:textId="77777777" w:rsidR="006C205F" w:rsidRPr="003A4596" w:rsidRDefault="006C205F" w:rsidP="00E034E1">
            <w:pPr>
              <w:pStyle w:val="tbnormal"/>
            </w:pPr>
            <w:r w:rsidRPr="003A4596">
              <w:t>Créer un devis</w:t>
            </w:r>
          </w:p>
        </w:tc>
        <w:tc>
          <w:tcPr>
            <w:tcW w:w="4635" w:type="dxa"/>
          </w:tcPr>
          <w:p w14:paraId="1D66CB49" w14:textId="4A0B1BB6" w:rsidR="006C205F" w:rsidRPr="003A4596" w:rsidRDefault="006C205F" w:rsidP="00F3702F">
            <w:pPr>
              <w:pStyle w:val="tbnormal"/>
            </w:pPr>
            <w:r w:rsidRPr="003A4596">
              <w:t xml:space="preserve">Suite à une demande d’un de vos clients, </w:t>
            </w:r>
            <w:r w:rsidR="00F3702F">
              <w:t xml:space="preserve">le vendeur prépare </w:t>
            </w:r>
            <w:r w:rsidRPr="003A4596">
              <w:t>un devis.</w:t>
            </w:r>
          </w:p>
        </w:tc>
      </w:tr>
      <w:tr w:rsidR="006C205F" w:rsidRPr="003A4596" w14:paraId="1907E002" w14:textId="77777777" w:rsidTr="005E6F0B">
        <w:trPr>
          <w:trHeight w:val="1134"/>
        </w:trPr>
        <w:tc>
          <w:tcPr>
            <w:tcW w:w="739" w:type="dxa"/>
            <w:vMerge/>
            <w:textDirection w:val="btLr"/>
            <w:vAlign w:val="center"/>
          </w:tcPr>
          <w:p w14:paraId="6801EF18" w14:textId="77777777" w:rsidR="006C205F" w:rsidRPr="003A4596" w:rsidRDefault="006C205F" w:rsidP="00E034E1">
            <w:pPr>
              <w:pStyle w:val="tbnormal"/>
            </w:pPr>
          </w:p>
        </w:tc>
        <w:tc>
          <w:tcPr>
            <w:tcW w:w="1986" w:type="dxa"/>
          </w:tcPr>
          <w:p w14:paraId="2D3E56CB" w14:textId="77777777" w:rsidR="006C205F" w:rsidRPr="003A4596" w:rsidRDefault="006C205F" w:rsidP="00E034E1">
            <w:pPr>
              <w:pStyle w:val="tbnormal"/>
            </w:pPr>
            <w:r w:rsidRPr="003A4596">
              <w:t>Conclure la vente</w:t>
            </w:r>
          </w:p>
        </w:tc>
        <w:tc>
          <w:tcPr>
            <w:tcW w:w="4635" w:type="dxa"/>
          </w:tcPr>
          <w:p w14:paraId="4B9472E0" w14:textId="67006A71" w:rsidR="006C205F" w:rsidRPr="003A4596" w:rsidRDefault="00F3702F" w:rsidP="00E034E1">
            <w:pPr>
              <w:pStyle w:val="tbnormal"/>
            </w:pPr>
            <w:r>
              <w:t>Dès que les parties sont en accord, le devis devient une vente ferme.</w:t>
            </w:r>
          </w:p>
        </w:tc>
      </w:tr>
      <w:tr w:rsidR="006C205F" w:rsidRPr="003A4596" w14:paraId="5B5BA6BC" w14:textId="77777777" w:rsidTr="005E6F0B">
        <w:trPr>
          <w:trHeight w:val="1134"/>
        </w:trPr>
        <w:tc>
          <w:tcPr>
            <w:tcW w:w="739" w:type="dxa"/>
            <w:vMerge/>
            <w:textDirection w:val="btLr"/>
            <w:vAlign w:val="center"/>
          </w:tcPr>
          <w:p w14:paraId="5E295E07" w14:textId="77777777" w:rsidR="006C205F" w:rsidRPr="003A4596" w:rsidRDefault="006C205F" w:rsidP="00E034E1">
            <w:pPr>
              <w:pStyle w:val="tbnormal"/>
            </w:pPr>
          </w:p>
        </w:tc>
        <w:tc>
          <w:tcPr>
            <w:tcW w:w="1986" w:type="dxa"/>
          </w:tcPr>
          <w:p w14:paraId="7409204F" w14:textId="77777777" w:rsidR="006C205F" w:rsidRPr="003A4596" w:rsidRDefault="006C205F" w:rsidP="00E034E1">
            <w:pPr>
              <w:pStyle w:val="tbnormal"/>
            </w:pPr>
            <w:r w:rsidRPr="003A4596">
              <w:t>Prélèvement et livraison</w:t>
            </w:r>
          </w:p>
        </w:tc>
        <w:tc>
          <w:tcPr>
            <w:tcW w:w="4635" w:type="dxa"/>
          </w:tcPr>
          <w:p w14:paraId="1D297AE0" w14:textId="02DC201F" w:rsidR="006C205F" w:rsidRPr="003A4596" w:rsidRDefault="00F3702F" w:rsidP="00E034E1">
            <w:pPr>
              <w:pStyle w:val="tbnormal"/>
            </w:pPr>
            <w:r>
              <w:t>Le produit est prélevé dans les stocks et expédier à l’adresse du client.</w:t>
            </w:r>
          </w:p>
        </w:tc>
      </w:tr>
      <w:tr w:rsidR="006C205F" w:rsidRPr="003A4596" w14:paraId="453E86E7" w14:textId="77777777" w:rsidTr="005E6F0B">
        <w:trPr>
          <w:trHeight w:val="1134"/>
        </w:trPr>
        <w:tc>
          <w:tcPr>
            <w:tcW w:w="739" w:type="dxa"/>
            <w:vMerge/>
            <w:textDirection w:val="btLr"/>
            <w:vAlign w:val="center"/>
          </w:tcPr>
          <w:p w14:paraId="66185F73" w14:textId="77777777" w:rsidR="006C205F" w:rsidRPr="003A4596" w:rsidRDefault="006C205F" w:rsidP="00E034E1">
            <w:pPr>
              <w:pStyle w:val="tbnormal"/>
            </w:pPr>
          </w:p>
        </w:tc>
        <w:tc>
          <w:tcPr>
            <w:tcW w:w="1986" w:type="dxa"/>
          </w:tcPr>
          <w:p w14:paraId="5012A0DC" w14:textId="77777777" w:rsidR="006C205F" w:rsidRPr="003A4596" w:rsidRDefault="006C205F" w:rsidP="00E034E1">
            <w:pPr>
              <w:pStyle w:val="tbnormal"/>
            </w:pPr>
            <w:r w:rsidRPr="003A4596">
              <w:t>Facturation</w:t>
            </w:r>
          </w:p>
        </w:tc>
        <w:tc>
          <w:tcPr>
            <w:tcW w:w="4635" w:type="dxa"/>
          </w:tcPr>
          <w:p w14:paraId="75B1E8D7" w14:textId="23DED4A6" w:rsidR="006C205F" w:rsidRPr="003A4596" w:rsidRDefault="00F3702F" w:rsidP="00E034E1">
            <w:pPr>
              <w:pStyle w:val="tbnormal"/>
            </w:pPr>
            <w:r>
              <w:t>Une facture est alors générée et envoyée au client.</w:t>
            </w:r>
          </w:p>
        </w:tc>
      </w:tr>
      <w:tr w:rsidR="006C205F" w:rsidRPr="003A4596" w14:paraId="31F130DF" w14:textId="77777777" w:rsidTr="005E6F0B">
        <w:trPr>
          <w:trHeight w:val="1134"/>
        </w:trPr>
        <w:tc>
          <w:tcPr>
            <w:tcW w:w="739" w:type="dxa"/>
            <w:vMerge/>
            <w:textDirection w:val="btLr"/>
            <w:vAlign w:val="center"/>
          </w:tcPr>
          <w:p w14:paraId="0ACA1D12" w14:textId="77777777" w:rsidR="006C205F" w:rsidRPr="003A4596" w:rsidRDefault="006C205F" w:rsidP="00E034E1">
            <w:pPr>
              <w:pStyle w:val="tbnormal"/>
            </w:pPr>
          </w:p>
        </w:tc>
        <w:tc>
          <w:tcPr>
            <w:tcW w:w="1986" w:type="dxa"/>
          </w:tcPr>
          <w:p w14:paraId="06C9E427" w14:textId="77777777" w:rsidR="006C205F" w:rsidRPr="003A4596" w:rsidRDefault="006C205F" w:rsidP="00E034E1">
            <w:pPr>
              <w:pStyle w:val="tbnormal"/>
            </w:pPr>
            <w:r w:rsidRPr="003A4596">
              <w:t>Réception du paiement</w:t>
            </w:r>
          </w:p>
        </w:tc>
        <w:tc>
          <w:tcPr>
            <w:tcW w:w="4635" w:type="dxa"/>
          </w:tcPr>
          <w:p w14:paraId="0A4270E1" w14:textId="689C5177" w:rsidR="006C205F" w:rsidRPr="003A4596" w:rsidRDefault="00F3702F" w:rsidP="00E034E1">
            <w:pPr>
              <w:pStyle w:val="tbnormal"/>
            </w:pPr>
            <w:r>
              <w:t>Après avoir reçu le paiement sur votre compte bancaire, vous pouvez effacer la créance de votre client.</w:t>
            </w:r>
          </w:p>
        </w:tc>
      </w:tr>
    </w:tbl>
    <w:p w14:paraId="6BC11075" w14:textId="77777777" w:rsidR="006C205F" w:rsidRDefault="006C205F" w:rsidP="006C205F">
      <w:pPr>
        <w:pStyle w:val="tbtitre4"/>
      </w:pPr>
      <w:bookmarkStart w:id="92" w:name="_Toc454061802"/>
      <w:r>
        <w:t>Support aux opérations</w:t>
      </w:r>
      <w:bookmarkEnd w:id="92"/>
    </w:p>
    <w:p w14:paraId="68A14646" w14:textId="422A5162" w:rsidR="006C205F" w:rsidRDefault="006C205F" w:rsidP="006C205F">
      <w:pPr>
        <w:pStyle w:val="tbnormal"/>
        <w:spacing w:before="120" w:after="120"/>
      </w:pPr>
      <w:r>
        <w:t xml:space="preserve">Pour vous aider dans votre mission, </w:t>
      </w:r>
      <w:r w:rsidRPr="003A4596">
        <w:rPr>
          <w:b/>
        </w:rPr>
        <w:t>Brewery &amp; Co</w:t>
      </w:r>
      <w:r>
        <w:t xml:space="preserve"> utilise un progiciel de gestion intégré du nom d’Odoo®. Ce PGI est largement utilisé dans les entrep</w:t>
      </w:r>
      <w:r w:rsidR="005E6F0B">
        <w:t xml:space="preserve">rises telles que la vôtre. Plusieurs </w:t>
      </w:r>
      <w:r>
        <w:t>millions d’utilisateurs à travers le monde ont aujourd'hui à faire à cet outil informatique.</w:t>
      </w:r>
    </w:p>
    <w:p w14:paraId="0E11C951" w14:textId="364AD9D2" w:rsidR="000C026D" w:rsidRDefault="006C205F" w:rsidP="006C205F">
      <w:pPr>
        <w:pStyle w:val="tbnormal"/>
        <w:spacing w:before="120" w:after="120"/>
      </w:pPr>
      <w:r>
        <w:t>L’une des premières tâches qui vous incombe est de vous familiariser avec cet outil afin de piloter vos opérations</w:t>
      </w:r>
      <w:r w:rsidR="005E6F0B">
        <w:t xml:space="preserve"> quotidiennes</w:t>
      </w:r>
      <w:r>
        <w:t xml:space="preserve"> de la manière la plus efficiente </w:t>
      </w:r>
      <w:r w:rsidR="005E6F0B">
        <w:t>possible</w:t>
      </w:r>
      <w:r>
        <w:t xml:space="preserve">. Vous verrez, Odoo® vous permet d’avoir une vision unifiée de ce qu’il </w:t>
      </w:r>
      <w:r w:rsidR="005E6F0B">
        <w:t>se passe dans votre entreprise.</w:t>
      </w:r>
      <w:r w:rsidR="000C026D">
        <w:br w:type="page"/>
      </w:r>
    </w:p>
    <w:p w14:paraId="5B64F2C1" w14:textId="039AC187" w:rsidR="006C205F" w:rsidRDefault="006C205F" w:rsidP="006C205F">
      <w:pPr>
        <w:pStyle w:val="tbtitre4"/>
      </w:pPr>
      <w:bookmarkStart w:id="93" w:name="_Toc454061803"/>
      <w:r>
        <w:lastRenderedPageBreak/>
        <w:t>Infrastructure</w:t>
      </w:r>
      <w:bookmarkEnd w:id="93"/>
    </w:p>
    <w:p w14:paraId="4AC1B725" w14:textId="77777777" w:rsidR="006C205F" w:rsidRDefault="006C205F" w:rsidP="006C205F">
      <w:pPr>
        <w:pStyle w:val="tbnormal"/>
      </w:pPr>
      <w:r>
        <w:t>Pour produire vos bières, vous possédez vos propres installations. Votre entreprise se situe en périphérie de la capitale. Elle dispose d’un pont de livraison, d’un pont de chargement pour les livraisons, d’une grande halle de production ainsi que d’une partie dédiée aux départements administratifs. Voici le plan de votre infrastructure :</w:t>
      </w:r>
    </w:p>
    <w:p w14:paraId="049BE8E7" w14:textId="77777777" w:rsidR="006C205F" w:rsidRDefault="006C205F" w:rsidP="006C205F">
      <w:pPr>
        <w:pStyle w:val="tbnormal"/>
        <w:spacing w:before="120" w:after="120"/>
      </w:pPr>
      <w:r>
        <w:rPr>
          <w:noProof/>
          <w:lang w:val="fr-FR" w:eastAsia="fr-FR"/>
        </w:rPr>
        <w:drawing>
          <wp:inline distT="0" distB="0" distL="0" distR="0" wp14:anchorId="35EB0F91" wp14:editId="15C0FA7B">
            <wp:extent cx="4680000" cy="3891315"/>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nufacture.PNG"/>
                    <pic:cNvPicPr/>
                  </pic:nvPicPr>
                  <pic:blipFill>
                    <a:blip r:embed="rId35">
                      <a:extLst>
                        <a:ext uri="{28A0092B-C50C-407E-A947-70E740481C1C}">
                          <a14:useLocalDpi xmlns:a14="http://schemas.microsoft.com/office/drawing/2010/main" val="0"/>
                        </a:ext>
                      </a:extLst>
                    </a:blip>
                    <a:stretch>
                      <a:fillRect/>
                    </a:stretch>
                  </pic:blipFill>
                  <pic:spPr>
                    <a:xfrm>
                      <a:off x="0" y="0"/>
                      <a:ext cx="4680000" cy="3891315"/>
                    </a:xfrm>
                    <a:prstGeom prst="rect">
                      <a:avLst/>
                    </a:prstGeom>
                  </pic:spPr>
                </pic:pic>
              </a:graphicData>
            </a:graphic>
          </wp:inline>
        </w:drawing>
      </w:r>
    </w:p>
    <w:p w14:paraId="6C428CF4" w14:textId="153C8F11" w:rsidR="006C205F" w:rsidRDefault="006C205F" w:rsidP="006C205F">
      <w:pPr>
        <w:pStyle w:val="tbnormal"/>
        <w:spacing w:before="120" w:after="120"/>
      </w:pPr>
      <w:r>
        <w:t xml:space="preserve">Ceci est le </w:t>
      </w:r>
      <w:r w:rsidR="005E6F0B">
        <w:t xml:space="preserve">résultat d’un investissement d’un million de </w:t>
      </w:r>
      <w:r>
        <w:t xml:space="preserve">CHF </w:t>
      </w:r>
      <w:r w:rsidR="005E6F0B">
        <w:t>entre le terrain et le bâtiment.</w:t>
      </w:r>
    </w:p>
    <w:p w14:paraId="50265ED5" w14:textId="77777777" w:rsidR="006C205F" w:rsidRDefault="006C205F" w:rsidP="006C205F">
      <w:pPr>
        <w:pStyle w:val="tbnormal"/>
        <w:spacing w:before="120" w:after="120"/>
      </w:pPr>
      <w:r>
        <w:t>L’entreprise dispose de deux endroits de stockage. L’entrepôt A qui permet de stocker les matières premières. L’entrepôt B qui est l’endroit où les produits finis vont atterrir à la fin du processus de fabrication. Les bouteilles et canettes vides utilisées pour le conditionnement se situent dans l’entrepôt B.</w:t>
      </w:r>
    </w:p>
    <w:p w14:paraId="6B10E452" w14:textId="77777777" w:rsidR="006C205F" w:rsidRDefault="006C205F" w:rsidP="006C205F">
      <w:pPr>
        <w:pStyle w:val="tbnormal"/>
      </w:pPr>
      <w:r>
        <w:t>Ces entrepôts ont des limitations en terme de volumétrie à disposition. Ainsi, vous devez surveiller à ce que les limites ne soient pas dépassées.</w:t>
      </w:r>
    </w:p>
    <w:p w14:paraId="021420EB" w14:textId="77777777" w:rsidR="006C205F" w:rsidRDefault="006C205F" w:rsidP="00040851">
      <w:pPr>
        <w:pStyle w:val="tbnormal"/>
        <w:numPr>
          <w:ilvl w:val="0"/>
          <w:numId w:val="6"/>
        </w:numPr>
      </w:pPr>
      <w:r>
        <w:t>Entrepôt A : 250'000 kg de matières premières (sans l’eau qui provient du circuit normal).</w:t>
      </w:r>
    </w:p>
    <w:p w14:paraId="593F860D" w14:textId="77777777" w:rsidR="006C205F" w:rsidRDefault="006C205F" w:rsidP="00040851">
      <w:pPr>
        <w:pStyle w:val="tbnormal"/>
        <w:numPr>
          <w:ilvl w:val="0"/>
          <w:numId w:val="6"/>
        </w:numPr>
      </w:pPr>
      <w:r>
        <w:t>Entrepôt B : 500'000 unité. Grand et petit format confondus, vide ou plein.</w:t>
      </w:r>
    </w:p>
    <w:p w14:paraId="184D33D2" w14:textId="77777777" w:rsidR="000C026D" w:rsidRDefault="000C026D" w:rsidP="006C205F">
      <w:pPr>
        <w:pStyle w:val="tbnormal"/>
      </w:pPr>
      <w:r>
        <w:br w:type="page"/>
      </w:r>
    </w:p>
    <w:p w14:paraId="750680C8" w14:textId="68EE4801" w:rsidR="006C205F" w:rsidRDefault="006C205F" w:rsidP="006C205F">
      <w:pPr>
        <w:pStyle w:val="tbnormal"/>
      </w:pPr>
      <w:r>
        <w:lastRenderedPageBreak/>
        <w:t>Si vous voulez étendre ces capacités, sachez que vous pouvez louer des unités supplémentaires envers un de vos partenaires. Warouhousing Swiss AG loue ses services à la journée selon les tarifs suivants :</w:t>
      </w:r>
    </w:p>
    <w:p w14:paraId="15876442" w14:textId="77777777" w:rsidR="006C205F" w:rsidRPr="003A4596" w:rsidRDefault="006C205F" w:rsidP="00040851">
      <w:pPr>
        <w:pStyle w:val="tbnormal"/>
        <w:numPr>
          <w:ilvl w:val="0"/>
          <w:numId w:val="7"/>
        </w:numPr>
      </w:pPr>
      <w:r w:rsidRPr="003A4596">
        <w:t>Par tranche de matière première au 50'000 kilogrammes, cela vous coûte 200.- CHF par jour.</w:t>
      </w:r>
    </w:p>
    <w:p w14:paraId="061DE52A" w14:textId="77777777" w:rsidR="006C205F" w:rsidRPr="003A4596" w:rsidRDefault="006C205F" w:rsidP="00040851">
      <w:pPr>
        <w:pStyle w:val="tbnormal"/>
        <w:numPr>
          <w:ilvl w:val="0"/>
          <w:numId w:val="7"/>
        </w:numPr>
      </w:pPr>
      <w:r w:rsidRPr="003A4596">
        <w:t>Par 100'000 unité (vide ou pleine), cela vous coûte 200.- CHF par jour.</w:t>
      </w:r>
    </w:p>
    <w:p w14:paraId="43ED1DAD" w14:textId="77777777" w:rsidR="006C205F" w:rsidRDefault="006C205F" w:rsidP="006C205F">
      <w:pPr>
        <w:pStyle w:val="tbnormal"/>
        <w:spacing w:before="120" w:after="120"/>
      </w:pPr>
      <w:r>
        <w:t>Ces informations peuvent faire partie d’une stratégie d’extension de vos stocks mais prenez garde de ne pas vous retrouver en sous-liquidité.</w:t>
      </w:r>
    </w:p>
    <w:p w14:paraId="7A985022" w14:textId="77777777" w:rsidR="006C205F" w:rsidRDefault="006C205F" w:rsidP="006C205F">
      <w:pPr>
        <w:pStyle w:val="tbtitre4"/>
      </w:pPr>
      <w:bookmarkStart w:id="94" w:name="_Toc454061804"/>
      <w:r>
        <w:t>Matériels de production</w:t>
      </w:r>
      <w:bookmarkEnd w:id="94"/>
    </w:p>
    <w:p w14:paraId="04368969" w14:textId="69EA99A0" w:rsidR="006C205F" w:rsidRDefault="006C205F" w:rsidP="006C205F">
      <w:pPr>
        <w:pStyle w:val="tbnormal"/>
        <w:spacing w:before="120" w:after="120"/>
      </w:pPr>
      <w:r>
        <w:t xml:space="preserve">La fabrication de bière s’effectue selon un ordonnancement </w:t>
      </w:r>
      <w:r w:rsidR="00F2000C">
        <w:t>d’opérations chronologiques. Pour se faire, vous disposez de trois lignes de production indépendantes d’une valeur de 150'000.- chacune. Elles p</w:t>
      </w:r>
      <w:r w:rsidR="00AF4C80">
        <w:t>euvent produire mensuellement 4</w:t>
      </w:r>
      <w:r w:rsidR="00F2000C">
        <w:t xml:space="preserve">'000 </w:t>
      </w:r>
      <w:r w:rsidR="00AF4C80">
        <w:t>litres de bières soit un total de 12'000 litres.</w:t>
      </w:r>
    </w:p>
    <w:p w14:paraId="6319EB5D" w14:textId="77777777" w:rsidR="006C205F" w:rsidRDefault="006C205F" w:rsidP="006C205F">
      <w:pPr>
        <w:pStyle w:val="tbnormal"/>
        <w:spacing w:before="120" w:after="120"/>
      </w:pPr>
      <w:r>
        <w:rPr>
          <w:noProof/>
          <w:lang w:val="fr-FR" w:eastAsia="fr-FR"/>
        </w:rPr>
        <w:drawing>
          <wp:inline distT="0" distB="0" distL="0" distR="0" wp14:anchorId="2755FB21" wp14:editId="288FEE8A">
            <wp:extent cx="4676140" cy="2680970"/>
            <wp:effectExtent l="0" t="0" r="0" b="1143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apture d’écran 2016-05-12 à 12.53.43.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676140" cy="2680970"/>
                    </a:xfrm>
                    <a:prstGeom prst="rect">
                      <a:avLst/>
                    </a:prstGeom>
                  </pic:spPr>
                </pic:pic>
              </a:graphicData>
            </a:graphic>
          </wp:inline>
        </w:drawing>
      </w:r>
    </w:p>
    <w:p w14:paraId="74672793" w14:textId="5DD7029D" w:rsidR="000C026D" w:rsidRDefault="006C205F" w:rsidP="006C205F">
      <w:pPr>
        <w:pStyle w:val="tbnormal"/>
        <w:spacing w:before="120" w:after="120"/>
      </w:pPr>
      <w:r>
        <w:t xml:space="preserve">Ce qui signifie que vous pouvez produire trois sortes de bière simultanément. Si vous décidez de changer la bière produite dans une ligne, cela impose un nettoyage et une désinfectassions des cuves. Cette opération dure </w:t>
      </w:r>
      <w:r w:rsidR="00F2000C">
        <w:t>1 jours</w:t>
      </w:r>
      <w:r>
        <w:t>. Bien évidemment, votre production s’arrête durant ce laps de temps.</w:t>
      </w:r>
    </w:p>
    <w:p w14:paraId="3466159C" w14:textId="367CBB42" w:rsidR="006C205F" w:rsidRDefault="006C205F" w:rsidP="006C205F">
      <w:pPr>
        <w:pStyle w:val="tbtitre4"/>
      </w:pPr>
      <w:bookmarkStart w:id="95" w:name="_Toc454061805"/>
      <w:r>
        <w:t>Frais fixes</w:t>
      </w:r>
      <w:r w:rsidR="00244F25">
        <w:t xml:space="preserve"> mensuel</w:t>
      </w:r>
      <w:bookmarkEnd w:id="95"/>
    </w:p>
    <w:p w14:paraId="4B57C807" w14:textId="4A05AFB3" w:rsidR="006C205F" w:rsidRDefault="006C205F" w:rsidP="006C205F">
      <w:pPr>
        <w:pStyle w:val="tbnormal"/>
        <w:spacing w:before="120" w:after="120"/>
      </w:pPr>
      <w:r>
        <w:t xml:space="preserve">Votre société doit prendre en compte diverses charges d’exploitation qui pèse sur elle quotidiennement. Vous devez payer </w:t>
      </w:r>
      <w:r w:rsidR="00244F25">
        <w:t xml:space="preserve">la main d’œuvre, </w:t>
      </w:r>
      <w:r>
        <w:t>des frais de bureau, des frais de licences informatiques et toutes les autres charges inhérentes à une entreprise.</w:t>
      </w:r>
    </w:p>
    <w:p w14:paraId="01A1A3E4" w14:textId="77777777" w:rsidR="006C205F" w:rsidRDefault="006C205F" w:rsidP="006C205F">
      <w:pPr>
        <w:pStyle w:val="tbnormal"/>
      </w:pPr>
      <w:r>
        <w:t>Les coûts mensuelles se monte à :</w:t>
      </w:r>
    </w:p>
    <w:p w14:paraId="3AE58936" w14:textId="56EF9AE3" w:rsidR="006C205F" w:rsidRDefault="00244F25" w:rsidP="006C205F">
      <w:pPr>
        <w:pStyle w:val="tbnormal"/>
        <w:numPr>
          <w:ilvl w:val="0"/>
          <w:numId w:val="1"/>
        </w:numPr>
        <w:spacing w:before="120" w:after="120"/>
      </w:pPr>
      <w:r>
        <w:t>10'000.- pour la main d’œuvre.</w:t>
      </w:r>
    </w:p>
    <w:p w14:paraId="4115DB78" w14:textId="43CA193B" w:rsidR="00244F25" w:rsidRDefault="00244F25" w:rsidP="006C205F">
      <w:pPr>
        <w:pStyle w:val="tbnormal"/>
        <w:numPr>
          <w:ilvl w:val="0"/>
          <w:numId w:val="1"/>
        </w:numPr>
        <w:spacing w:before="120" w:after="120"/>
      </w:pPr>
      <w:r>
        <w:t>25'000.- pour les frais généraux et d’administration.</w:t>
      </w:r>
    </w:p>
    <w:p w14:paraId="50FE387E" w14:textId="69C579B1" w:rsidR="00244F25" w:rsidRDefault="00244F25" w:rsidP="006C205F">
      <w:pPr>
        <w:pStyle w:val="tbnormal"/>
        <w:numPr>
          <w:ilvl w:val="0"/>
          <w:numId w:val="1"/>
        </w:numPr>
        <w:spacing w:before="120" w:after="120"/>
      </w:pPr>
      <w:r>
        <w:t>8'500.- pour les frais relatifs à votre emprunt bancaire.</w:t>
      </w:r>
    </w:p>
    <w:p w14:paraId="36A8E585" w14:textId="32365772" w:rsidR="00244F25" w:rsidRDefault="00244F25" w:rsidP="006C205F">
      <w:pPr>
        <w:pStyle w:val="tbnormal"/>
        <w:numPr>
          <w:ilvl w:val="0"/>
          <w:numId w:val="1"/>
        </w:numPr>
        <w:spacing w:before="120" w:after="120"/>
      </w:pPr>
      <w:r>
        <w:lastRenderedPageBreak/>
        <w:t>3'750.- pour les coûts liés à l’amortissement de vos installations de production.</w:t>
      </w:r>
    </w:p>
    <w:p w14:paraId="1AAD75F2" w14:textId="78E36593" w:rsidR="006C205F" w:rsidRDefault="00403A11" w:rsidP="006C205F">
      <w:pPr>
        <w:pStyle w:val="tbtitre4"/>
      </w:pPr>
      <w:bookmarkStart w:id="96" w:name="_Toc454061806"/>
      <w:r>
        <w:t>Coû</w:t>
      </w:r>
      <w:r w:rsidR="007B3CAE">
        <w:t>ts de revient</w:t>
      </w:r>
      <w:bookmarkEnd w:id="96"/>
    </w:p>
    <w:p w14:paraId="0DCDDE3E" w14:textId="0F587DDF" w:rsidR="006C205F" w:rsidRDefault="00DF060B" w:rsidP="00A86568">
      <w:pPr>
        <w:pStyle w:val="tbnormal"/>
        <w:spacing w:before="120" w:after="120"/>
      </w:pPr>
      <w:r>
        <w:t>Le coût de revient d</w:t>
      </w:r>
      <w:r w:rsidR="00F711E6">
        <w:t xml:space="preserve">e vos produits se compose des matières premières, des </w:t>
      </w:r>
      <w:r w:rsidR="00A86568">
        <w:t>réceptacles</w:t>
      </w:r>
      <w:r w:rsidR="00F711E6">
        <w:t>, de la main d’</w:t>
      </w:r>
      <w:r w:rsidR="00A86568">
        <w:t>œuvre directe et indirecte plus l’amortissement des installations de production et le remboursement de votre dette bancaire.</w:t>
      </w:r>
    </w:p>
    <w:p w14:paraId="50E17D26" w14:textId="21E68E77" w:rsidR="00DF060B" w:rsidRDefault="00DF060B" w:rsidP="00A86568">
      <w:pPr>
        <w:pStyle w:val="tbnormal"/>
        <w:spacing w:before="120" w:after="120"/>
      </w:pPr>
      <w:r>
        <w:t>Par exemple, si nous prenons le coût de revient pour le produit BW01 (détails ci-dessous) conditionné au format 0.25 cl, nous obtenons le résultat suivant :</w:t>
      </w:r>
    </w:p>
    <w:tbl>
      <w:tblPr>
        <w:tblStyle w:val="Grilledetableauclaire"/>
        <w:tblW w:w="5000" w:type="pct"/>
        <w:tblLook w:val="04A0" w:firstRow="1" w:lastRow="0" w:firstColumn="1" w:lastColumn="0" w:noHBand="0" w:noVBand="1"/>
      </w:tblPr>
      <w:tblGrid>
        <w:gridCol w:w="696"/>
        <w:gridCol w:w="2492"/>
        <w:gridCol w:w="2907"/>
        <w:gridCol w:w="1265"/>
      </w:tblGrid>
      <w:tr w:rsidR="00CC2307" w:rsidRPr="003A4596" w14:paraId="311A4512" w14:textId="77777777" w:rsidTr="00CC2307">
        <w:trPr>
          <w:trHeight w:val="454"/>
        </w:trPr>
        <w:tc>
          <w:tcPr>
            <w:tcW w:w="696" w:type="dxa"/>
            <w:shd w:val="clear" w:color="auto" w:fill="E7E6E6" w:themeFill="background2"/>
            <w:vAlign w:val="center"/>
          </w:tcPr>
          <w:p w14:paraId="0826CA44" w14:textId="68A7F965" w:rsidR="00CC2307" w:rsidRDefault="00CC2307" w:rsidP="00CC2307">
            <w:pPr>
              <w:pStyle w:val="tbnormal"/>
              <w:jc w:val="left"/>
              <w:rPr>
                <w:b/>
              </w:rPr>
            </w:pPr>
            <w:r>
              <w:rPr>
                <w:b/>
              </w:rPr>
              <w:t>Part</w:t>
            </w:r>
          </w:p>
        </w:tc>
        <w:tc>
          <w:tcPr>
            <w:tcW w:w="2492" w:type="dxa"/>
            <w:shd w:val="clear" w:color="auto" w:fill="E7E6E6" w:themeFill="background2"/>
            <w:vAlign w:val="center"/>
          </w:tcPr>
          <w:p w14:paraId="1D2184AE" w14:textId="104D7FA6" w:rsidR="00CC2307" w:rsidRPr="004576DB" w:rsidRDefault="00CC2307" w:rsidP="00DF060B">
            <w:pPr>
              <w:pStyle w:val="tbnormal"/>
              <w:jc w:val="left"/>
              <w:rPr>
                <w:b/>
              </w:rPr>
            </w:pPr>
            <w:r>
              <w:rPr>
                <w:b/>
              </w:rPr>
              <w:t>Nature des coûts</w:t>
            </w:r>
          </w:p>
        </w:tc>
        <w:tc>
          <w:tcPr>
            <w:tcW w:w="2907" w:type="dxa"/>
            <w:shd w:val="clear" w:color="auto" w:fill="E7E6E6" w:themeFill="background2"/>
            <w:vAlign w:val="center"/>
          </w:tcPr>
          <w:p w14:paraId="29EBB96A" w14:textId="32B74CDA" w:rsidR="00CC2307" w:rsidRPr="00741F67" w:rsidRDefault="00CC2307" w:rsidP="00DF060B">
            <w:pPr>
              <w:pStyle w:val="tbnormal"/>
              <w:jc w:val="left"/>
              <w:rPr>
                <w:b/>
              </w:rPr>
            </w:pPr>
            <w:r>
              <w:rPr>
                <w:b/>
              </w:rPr>
              <w:t>Considérations</w:t>
            </w:r>
          </w:p>
        </w:tc>
        <w:tc>
          <w:tcPr>
            <w:tcW w:w="1265" w:type="dxa"/>
            <w:shd w:val="clear" w:color="auto" w:fill="E7E6E6" w:themeFill="background2"/>
            <w:vAlign w:val="center"/>
          </w:tcPr>
          <w:p w14:paraId="5334F14F" w14:textId="0C517ACF" w:rsidR="00CC2307" w:rsidRDefault="00CC2307" w:rsidP="00DF060B">
            <w:pPr>
              <w:pStyle w:val="tbnormal"/>
              <w:jc w:val="right"/>
              <w:rPr>
                <w:b/>
              </w:rPr>
            </w:pPr>
            <w:r>
              <w:rPr>
                <w:b/>
              </w:rPr>
              <w:t>Montant</w:t>
            </w:r>
          </w:p>
        </w:tc>
      </w:tr>
      <w:tr w:rsidR="00CC2307" w:rsidRPr="003A4596" w14:paraId="044176D9" w14:textId="77777777" w:rsidTr="00CC2307">
        <w:trPr>
          <w:trHeight w:val="454"/>
        </w:trPr>
        <w:tc>
          <w:tcPr>
            <w:tcW w:w="696" w:type="dxa"/>
          </w:tcPr>
          <w:p w14:paraId="17E7437B" w14:textId="0F1780AB" w:rsidR="00CC2307" w:rsidRPr="00CC2307" w:rsidRDefault="00CC2307" w:rsidP="00191ABC">
            <w:pPr>
              <w:pStyle w:val="tbnormal"/>
              <w:jc w:val="left"/>
            </w:pPr>
            <w:r w:rsidRPr="00CC2307">
              <w:t>32%</w:t>
            </w:r>
          </w:p>
        </w:tc>
        <w:tc>
          <w:tcPr>
            <w:tcW w:w="2492" w:type="dxa"/>
          </w:tcPr>
          <w:p w14:paraId="57D88BC5" w14:textId="532A46B4" w:rsidR="00CC2307" w:rsidRPr="004576DB" w:rsidRDefault="00CC2307" w:rsidP="00191ABC">
            <w:pPr>
              <w:pStyle w:val="tbnormal"/>
              <w:jc w:val="left"/>
              <w:rPr>
                <w:b/>
              </w:rPr>
            </w:pPr>
            <w:r>
              <w:rPr>
                <w:b/>
              </w:rPr>
              <w:t>Matières premières</w:t>
            </w:r>
          </w:p>
        </w:tc>
        <w:tc>
          <w:tcPr>
            <w:tcW w:w="2907" w:type="dxa"/>
          </w:tcPr>
          <w:p w14:paraId="2976E24E" w14:textId="57621E52" w:rsidR="00CC2307" w:rsidRPr="00B70F13" w:rsidRDefault="00CC2307" w:rsidP="00191ABC">
            <w:pPr>
              <w:pStyle w:val="tbnormal"/>
              <w:jc w:val="left"/>
            </w:pPr>
            <w:r>
              <w:t>100% de la capacité productive employé (48'000 unités)</w:t>
            </w:r>
          </w:p>
        </w:tc>
        <w:tc>
          <w:tcPr>
            <w:tcW w:w="1265" w:type="dxa"/>
          </w:tcPr>
          <w:p w14:paraId="50D486BA" w14:textId="3C838D62" w:rsidR="00CC2307" w:rsidRDefault="00CC2307" w:rsidP="00191ABC">
            <w:pPr>
              <w:pStyle w:val="tbnormal"/>
              <w:jc w:val="right"/>
            </w:pPr>
            <w:r>
              <w:t>22'080.-</w:t>
            </w:r>
          </w:p>
        </w:tc>
      </w:tr>
      <w:tr w:rsidR="00CC2307" w:rsidRPr="003A4596" w14:paraId="3962486F" w14:textId="77777777" w:rsidTr="00CC2307">
        <w:trPr>
          <w:trHeight w:val="454"/>
        </w:trPr>
        <w:tc>
          <w:tcPr>
            <w:tcW w:w="696" w:type="dxa"/>
          </w:tcPr>
          <w:p w14:paraId="13D4BBEC" w14:textId="13AFE5F5" w:rsidR="00CC2307" w:rsidRPr="00CC2307" w:rsidRDefault="00CC2307" w:rsidP="00191ABC">
            <w:pPr>
              <w:pStyle w:val="tbnormal"/>
              <w:jc w:val="left"/>
            </w:pPr>
            <w:r w:rsidRPr="00CC2307">
              <w:t>50%</w:t>
            </w:r>
          </w:p>
        </w:tc>
        <w:tc>
          <w:tcPr>
            <w:tcW w:w="2492" w:type="dxa"/>
          </w:tcPr>
          <w:p w14:paraId="5E791E2C" w14:textId="1E14823A" w:rsidR="00CC2307" w:rsidRDefault="00CC2307" w:rsidP="00191ABC">
            <w:pPr>
              <w:pStyle w:val="tbnormal"/>
              <w:jc w:val="left"/>
              <w:rPr>
                <w:b/>
              </w:rPr>
            </w:pPr>
            <w:r>
              <w:rPr>
                <w:b/>
              </w:rPr>
              <w:t>Frais fixe d’exploitation</w:t>
            </w:r>
          </w:p>
        </w:tc>
        <w:tc>
          <w:tcPr>
            <w:tcW w:w="2907" w:type="dxa"/>
          </w:tcPr>
          <w:p w14:paraId="678778CA" w14:textId="528BAF4B" w:rsidR="00CC2307" w:rsidRPr="00B70F13" w:rsidRDefault="00CC2307" w:rsidP="00191ABC">
            <w:pPr>
              <w:pStyle w:val="tbnormal"/>
              <w:jc w:val="left"/>
            </w:pPr>
            <w:r>
              <w:t>Salaire MOI/MOD et autres frais généraux</w:t>
            </w:r>
          </w:p>
        </w:tc>
        <w:tc>
          <w:tcPr>
            <w:tcW w:w="1265" w:type="dxa"/>
          </w:tcPr>
          <w:p w14:paraId="5331D26C" w14:textId="1AE0D22E" w:rsidR="00CC2307" w:rsidRDefault="00CC2307" w:rsidP="00191ABC">
            <w:pPr>
              <w:pStyle w:val="tbnormal"/>
              <w:jc w:val="right"/>
            </w:pPr>
            <w:r>
              <w:t>35'000.-</w:t>
            </w:r>
          </w:p>
        </w:tc>
      </w:tr>
      <w:tr w:rsidR="00CC2307" w:rsidRPr="003A4596" w14:paraId="0F6FB3A2" w14:textId="77777777" w:rsidTr="00CC2307">
        <w:trPr>
          <w:trHeight w:val="454"/>
        </w:trPr>
        <w:tc>
          <w:tcPr>
            <w:tcW w:w="696" w:type="dxa"/>
          </w:tcPr>
          <w:p w14:paraId="431889F0" w14:textId="5E15A691" w:rsidR="00CC2307" w:rsidRPr="00CC2307" w:rsidRDefault="00CC2307" w:rsidP="00191ABC">
            <w:pPr>
              <w:pStyle w:val="tbnormal"/>
              <w:jc w:val="left"/>
            </w:pPr>
            <w:r w:rsidRPr="00CC2307">
              <w:t>12%</w:t>
            </w:r>
          </w:p>
        </w:tc>
        <w:tc>
          <w:tcPr>
            <w:tcW w:w="2492" w:type="dxa"/>
          </w:tcPr>
          <w:p w14:paraId="3C0021B5" w14:textId="6339FFD5" w:rsidR="00CC2307" w:rsidRDefault="00CC2307" w:rsidP="00191ABC">
            <w:pPr>
              <w:pStyle w:val="tbnormal"/>
              <w:jc w:val="left"/>
              <w:rPr>
                <w:b/>
              </w:rPr>
            </w:pPr>
            <w:r>
              <w:rPr>
                <w:b/>
              </w:rPr>
              <w:t>Emprunt bancaire</w:t>
            </w:r>
          </w:p>
        </w:tc>
        <w:tc>
          <w:tcPr>
            <w:tcW w:w="2907" w:type="dxa"/>
          </w:tcPr>
          <w:p w14:paraId="6C1A0354" w14:textId="3C6EB8DC" w:rsidR="00CC2307" w:rsidRDefault="00CC2307" w:rsidP="00191ABC">
            <w:pPr>
              <w:pStyle w:val="tbnormal"/>
              <w:jc w:val="left"/>
            </w:pPr>
            <w:r>
              <w:t>Sur la base d’un prêt de 1'200'</w:t>
            </w:r>
            <w:r w:rsidR="00D01491">
              <w:t xml:space="preserve">000.- CHF </w:t>
            </w:r>
            <w:r>
              <w:t>bloqué à 4.50% sur 25 ans</w:t>
            </w:r>
          </w:p>
        </w:tc>
        <w:tc>
          <w:tcPr>
            <w:tcW w:w="1265" w:type="dxa"/>
          </w:tcPr>
          <w:p w14:paraId="3CFEA0E8" w14:textId="6C2C4CD7" w:rsidR="00CC2307" w:rsidRDefault="00CC2307" w:rsidP="00191ABC">
            <w:pPr>
              <w:pStyle w:val="tbnormal"/>
              <w:jc w:val="right"/>
            </w:pPr>
            <w:r>
              <w:t>8'500.-</w:t>
            </w:r>
          </w:p>
        </w:tc>
      </w:tr>
      <w:tr w:rsidR="00CC2307" w:rsidRPr="003A4596" w14:paraId="78950770" w14:textId="77777777" w:rsidTr="00CC2307">
        <w:trPr>
          <w:trHeight w:val="454"/>
        </w:trPr>
        <w:tc>
          <w:tcPr>
            <w:tcW w:w="696" w:type="dxa"/>
          </w:tcPr>
          <w:p w14:paraId="3A7DDBA4" w14:textId="7FA3FC36" w:rsidR="00CC2307" w:rsidRPr="00CC2307" w:rsidRDefault="00CC2307" w:rsidP="00191ABC">
            <w:pPr>
              <w:pStyle w:val="tbnormal"/>
              <w:jc w:val="left"/>
            </w:pPr>
            <w:r w:rsidRPr="00CC2307">
              <w:t>6%</w:t>
            </w:r>
          </w:p>
        </w:tc>
        <w:tc>
          <w:tcPr>
            <w:tcW w:w="2492" w:type="dxa"/>
          </w:tcPr>
          <w:p w14:paraId="4F1399FB" w14:textId="1F7083D2" w:rsidR="00CC2307" w:rsidRDefault="00CC2307" w:rsidP="00191ABC">
            <w:pPr>
              <w:pStyle w:val="tbnormal"/>
              <w:jc w:val="left"/>
              <w:rPr>
                <w:b/>
              </w:rPr>
            </w:pPr>
            <w:r>
              <w:rPr>
                <w:b/>
              </w:rPr>
              <w:t>Amortissement</w:t>
            </w:r>
          </w:p>
        </w:tc>
        <w:tc>
          <w:tcPr>
            <w:tcW w:w="2907" w:type="dxa"/>
          </w:tcPr>
          <w:p w14:paraId="3E07220D" w14:textId="66A2A369" w:rsidR="00CC2307" w:rsidRDefault="00CC2307" w:rsidP="00191ABC">
            <w:pPr>
              <w:pStyle w:val="tbnormal"/>
              <w:jc w:val="left"/>
            </w:pPr>
            <w:r>
              <w:t>450'000.- de machine industrielle à amortir sur 10 ans</w:t>
            </w:r>
          </w:p>
        </w:tc>
        <w:tc>
          <w:tcPr>
            <w:tcW w:w="1265" w:type="dxa"/>
          </w:tcPr>
          <w:p w14:paraId="32B22DD5" w14:textId="16F03F2E" w:rsidR="00CC2307" w:rsidRDefault="00CC2307" w:rsidP="00191ABC">
            <w:pPr>
              <w:pStyle w:val="tbnormal"/>
              <w:jc w:val="right"/>
            </w:pPr>
            <w:r>
              <w:t>3'750.-</w:t>
            </w:r>
          </w:p>
        </w:tc>
      </w:tr>
      <w:tr w:rsidR="00CC2307" w:rsidRPr="003A4596" w14:paraId="0A404C7C" w14:textId="77777777" w:rsidTr="00CC2307">
        <w:trPr>
          <w:trHeight w:val="454"/>
        </w:trPr>
        <w:tc>
          <w:tcPr>
            <w:tcW w:w="696" w:type="dxa"/>
          </w:tcPr>
          <w:p w14:paraId="42EA8077" w14:textId="77777777" w:rsidR="00CC2307" w:rsidRPr="00CC2307" w:rsidRDefault="00CC2307" w:rsidP="00191ABC">
            <w:pPr>
              <w:pStyle w:val="tbnormal"/>
              <w:jc w:val="right"/>
              <w:rPr>
                <w:i/>
              </w:rPr>
            </w:pPr>
          </w:p>
        </w:tc>
        <w:tc>
          <w:tcPr>
            <w:tcW w:w="5399" w:type="dxa"/>
            <w:gridSpan w:val="2"/>
            <w:vAlign w:val="center"/>
          </w:tcPr>
          <w:p w14:paraId="5E86F988" w14:textId="095FFFF1" w:rsidR="00CC2307" w:rsidRPr="00191ABC" w:rsidRDefault="00CC2307" w:rsidP="00191ABC">
            <w:pPr>
              <w:pStyle w:val="tbnormal"/>
              <w:jc w:val="right"/>
              <w:rPr>
                <w:i/>
              </w:rPr>
            </w:pPr>
            <w:r w:rsidRPr="00191ABC">
              <w:rPr>
                <w:i/>
              </w:rPr>
              <w:t>Prix de revient :</w:t>
            </w:r>
          </w:p>
        </w:tc>
        <w:tc>
          <w:tcPr>
            <w:tcW w:w="1265" w:type="dxa"/>
          </w:tcPr>
          <w:p w14:paraId="7B1FB3C3" w14:textId="66A5F365" w:rsidR="00CC2307" w:rsidRPr="00191ABC" w:rsidRDefault="00CC2307" w:rsidP="00191ABC">
            <w:pPr>
              <w:pStyle w:val="tbnormal"/>
              <w:jc w:val="right"/>
              <w:rPr>
                <w:i/>
              </w:rPr>
            </w:pPr>
            <w:r w:rsidRPr="00191ABC">
              <w:rPr>
                <w:i/>
              </w:rPr>
              <w:t>69'330.-</w:t>
            </w:r>
          </w:p>
        </w:tc>
      </w:tr>
      <w:tr w:rsidR="00CC2307" w:rsidRPr="003A4596" w14:paraId="7FBC4225" w14:textId="77777777" w:rsidTr="00CC2307">
        <w:trPr>
          <w:trHeight w:val="454"/>
        </w:trPr>
        <w:tc>
          <w:tcPr>
            <w:tcW w:w="696" w:type="dxa"/>
          </w:tcPr>
          <w:p w14:paraId="2D747B39" w14:textId="77777777" w:rsidR="00CC2307" w:rsidRPr="00CC2307" w:rsidRDefault="00CC2307" w:rsidP="00191ABC">
            <w:pPr>
              <w:pStyle w:val="tbnormal"/>
              <w:jc w:val="right"/>
            </w:pPr>
          </w:p>
        </w:tc>
        <w:tc>
          <w:tcPr>
            <w:tcW w:w="5399" w:type="dxa"/>
            <w:gridSpan w:val="2"/>
            <w:vAlign w:val="center"/>
          </w:tcPr>
          <w:p w14:paraId="02692DCB" w14:textId="394F2CBF" w:rsidR="00CC2307" w:rsidRPr="00191ABC" w:rsidRDefault="00CC2307" w:rsidP="00191ABC">
            <w:pPr>
              <w:pStyle w:val="tbnormal"/>
              <w:jc w:val="right"/>
              <w:rPr>
                <w:b/>
              </w:rPr>
            </w:pPr>
            <w:r w:rsidRPr="00191ABC">
              <w:rPr>
                <w:b/>
              </w:rPr>
              <w:t>Prix de revient unitaire :</w:t>
            </w:r>
          </w:p>
        </w:tc>
        <w:tc>
          <w:tcPr>
            <w:tcW w:w="1265" w:type="dxa"/>
          </w:tcPr>
          <w:p w14:paraId="180E82CA" w14:textId="35E96F98" w:rsidR="00CC2307" w:rsidRPr="00191ABC" w:rsidRDefault="00CC2307" w:rsidP="00191ABC">
            <w:pPr>
              <w:pStyle w:val="tbnormal"/>
              <w:jc w:val="right"/>
              <w:rPr>
                <w:b/>
              </w:rPr>
            </w:pPr>
            <w:r w:rsidRPr="00191ABC">
              <w:rPr>
                <w:b/>
              </w:rPr>
              <w:t>1.444</w:t>
            </w:r>
          </w:p>
        </w:tc>
      </w:tr>
    </w:tbl>
    <w:p w14:paraId="2DD3B8D5" w14:textId="6392DFA4" w:rsidR="000C026D" w:rsidRDefault="006C205F" w:rsidP="006C205F">
      <w:pPr>
        <w:pStyle w:val="tbnormal"/>
        <w:spacing w:before="120" w:after="120"/>
      </w:pPr>
      <w:r>
        <w:t>Le</w:t>
      </w:r>
      <w:r w:rsidR="003461D3">
        <w:t>s chapitres qui suivent présentent les coûts de reviens bruts pour un litre de bière</w:t>
      </w:r>
      <w:r w:rsidR="00A86568">
        <w:t>. Pour connaître le prix de vente de vos produits, il vous suffit de sommer les coûts d’exploitation que nous avons présenté ci-dessus et le coût des matières premières et du conditionnement.</w:t>
      </w:r>
      <w:r w:rsidR="000C026D">
        <w:br w:type="page"/>
      </w:r>
    </w:p>
    <w:p w14:paraId="3B9793AF" w14:textId="0C120527" w:rsidR="006946A5" w:rsidRDefault="006946A5" w:rsidP="006946A5">
      <w:pPr>
        <w:pStyle w:val="tbtitre5"/>
      </w:pPr>
      <w:bookmarkStart w:id="97" w:name="_Toc454061807"/>
      <w:r>
        <w:lastRenderedPageBreak/>
        <w:t>Produit BW01</w:t>
      </w:r>
      <w:bookmarkEnd w:id="97"/>
    </w:p>
    <w:tbl>
      <w:tblPr>
        <w:tblStyle w:val="Grilledetableauclaire"/>
        <w:tblW w:w="5000" w:type="pct"/>
        <w:tblLook w:val="04A0" w:firstRow="1" w:lastRow="0" w:firstColumn="1" w:lastColumn="0" w:noHBand="0" w:noVBand="1"/>
      </w:tblPr>
      <w:tblGrid>
        <w:gridCol w:w="3264"/>
        <w:gridCol w:w="2048"/>
        <w:gridCol w:w="2048"/>
      </w:tblGrid>
      <w:tr w:rsidR="003461D3" w:rsidRPr="003A4596" w14:paraId="3CC0490E" w14:textId="42806F5A" w:rsidTr="003461D3">
        <w:trPr>
          <w:trHeight w:val="454"/>
        </w:trPr>
        <w:tc>
          <w:tcPr>
            <w:tcW w:w="3264" w:type="dxa"/>
            <w:shd w:val="clear" w:color="auto" w:fill="E7E6E6" w:themeFill="background2"/>
          </w:tcPr>
          <w:p w14:paraId="5DCA7185" w14:textId="4599AEEE" w:rsidR="003461D3" w:rsidRPr="004576DB" w:rsidRDefault="003461D3" w:rsidP="005E6F0B">
            <w:pPr>
              <w:pStyle w:val="tbnormal"/>
              <w:rPr>
                <w:b/>
              </w:rPr>
            </w:pPr>
            <w:r>
              <w:rPr>
                <w:b/>
              </w:rPr>
              <w:t>Matières premières</w:t>
            </w:r>
          </w:p>
        </w:tc>
        <w:tc>
          <w:tcPr>
            <w:tcW w:w="2048" w:type="dxa"/>
            <w:shd w:val="clear" w:color="auto" w:fill="E7E6E6" w:themeFill="background2"/>
          </w:tcPr>
          <w:p w14:paraId="3A71D9E0" w14:textId="1A8463C3" w:rsidR="003461D3" w:rsidRPr="00741F67" w:rsidRDefault="003461D3" w:rsidP="00403A11">
            <w:pPr>
              <w:pStyle w:val="tbnormal"/>
              <w:jc w:val="center"/>
              <w:rPr>
                <w:b/>
              </w:rPr>
            </w:pPr>
            <w:r>
              <w:rPr>
                <w:b/>
              </w:rPr>
              <w:t>Quantité</w:t>
            </w:r>
          </w:p>
        </w:tc>
        <w:tc>
          <w:tcPr>
            <w:tcW w:w="2048" w:type="dxa"/>
            <w:shd w:val="clear" w:color="auto" w:fill="E7E6E6" w:themeFill="background2"/>
          </w:tcPr>
          <w:p w14:paraId="543CB6DF" w14:textId="52CA575E" w:rsidR="003461D3" w:rsidRDefault="003461D3" w:rsidP="00403A11">
            <w:pPr>
              <w:pStyle w:val="tbnormal"/>
              <w:jc w:val="center"/>
              <w:rPr>
                <w:b/>
              </w:rPr>
            </w:pPr>
            <w:r>
              <w:rPr>
                <w:b/>
              </w:rPr>
              <w:t>Prix de revient</w:t>
            </w:r>
          </w:p>
        </w:tc>
      </w:tr>
      <w:tr w:rsidR="003461D3" w:rsidRPr="003A4596" w14:paraId="3E9B6C9A" w14:textId="3840676C" w:rsidTr="003461D3">
        <w:trPr>
          <w:trHeight w:val="454"/>
        </w:trPr>
        <w:tc>
          <w:tcPr>
            <w:tcW w:w="3264" w:type="dxa"/>
          </w:tcPr>
          <w:p w14:paraId="37BF8065" w14:textId="413E0A2F" w:rsidR="003461D3" w:rsidRPr="004576DB" w:rsidRDefault="003461D3" w:rsidP="005E6F0B">
            <w:pPr>
              <w:pStyle w:val="tbnormal"/>
              <w:rPr>
                <w:b/>
              </w:rPr>
            </w:pPr>
            <w:r>
              <w:rPr>
                <w:b/>
              </w:rPr>
              <w:t>Eau</w:t>
            </w:r>
          </w:p>
        </w:tc>
        <w:tc>
          <w:tcPr>
            <w:tcW w:w="2048" w:type="dxa"/>
          </w:tcPr>
          <w:p w14:paraId="48AD6228" w14:textId="7B99358A" w:rsidR="003461D3" w:rsidRPr="00B70F13" w:rsidRDefault="003461D3" w:rsidP="00403A11">
            <w:pPr>
              <w:pStyle w:val="tbnormal"/>
              <w:jc w:val="center"/>
            </w:pPr>
            <w:r>
              <w:t>4m</w:t>
            </w:r>
            <w:r w:rsidRPr="00403A11">
              <w:rPr>
                <w:vertAlign w:val="superscript"/>
              </w:rPr>
              <w:t>3</w:t>
            </w:r>
          </w:p>
        </w:tc>
        <w:tc>
          <w:tcPr>
            <w:tcW w:w="2048" w:type="dxa"/>
          </w:tcPr>
          <w:p w14:paraId="19CC6EFB" w14:textId="64CC7AD7" w:rsidR="003461D3" w:rsidRDefault="00403A11" w:rsidP="00403A11">
            <w:pPr>
              <w:pStyle w:val="tbnormal"/>
              <w:jc w:val="center"/>
            </w:pPr>
            <w:r>
              <w:t>6.-</w:t>
            </w:r>
          </w:p>
        </w:tc>
      </w:tr>
      <w:tr w:rsidR="003461D3" w:rsidRPr="003A4596" w14:paraId="3BBF3999" w14:textId="77777777" w:rsidTr="003461D3">
        <w:trPr>
          <w:trHeight w:val="454"/>
        </w:trPr>
        <w:tc>
          <w:tcPr>
            <w:tcW w:w="3264" w:type="dxa"/>
          </w:tcPr>
          <w:p w14:paraId="587DC21F" w14:textId="3DB0943C" w:rsidR="003461D3" w:rsidRDefault="003461D3" w:rsidP="005E6F0B">
            <w:pPr>
              <w:pStyle w:val="tbnormal"/>
              <w:rPr>
                <w:b/>
              </w:rPr>
            </w:pPr>
            <w:r>
              <w:rPr>
                <w:b/>
              </w:rPr>
              <w:t>Malt d’orge</w:t>
            </w:r>
          </w:p>
        </w:tc>
        <w:tc>
          <w:tcPr>
            <w:tcW w:w="2048" w:type="dxa"/>
          </w:tcPr>
          <w:p w14:paraId="6B8CF99F" w14:textId="13916871" w:rsidR="003461D3" w:rsidRPr="00B70F13" w:rsidRDefault="00403A11" w:rsidP="00403A11">
            <w:pPr>
              <w:pStyle w:val="tbnormal"/>
              <w:jc w:val="center"/>
            </w:pPr>
            <w:r>
              <w:t>520kg</w:t>
            </w:r>
          </w:p>
        </w:tc>
        <w:tc>
          <w:tcPr>
            <w:tcW w:w="2048" w:type="dxa"/>
          </w:tcPr>
          <w:p w14:paraId="1A514B37" w14:textId="4C6084D3" w:rsidR="003461D3" w:rsidRDefault="00403A11" w:rsidP="00403A11">
            <w:pPr>
              <w:pStyle w:val="tbnormal"/>
              <w:jc w:val="center"/>
            </w:pPr>
            <w:r>
              <w:t>312.-</w:t>
            </w:r>
          </w:p>
        </w:tc>
      </w:tr>
      <w:tr w:rsidR="003461D3" w:rsidRPr="003A4596" w14:paraId="5EE8BDCD" w14:textId="77777777" w:rsidTr="003461D3">
        <w:trPr>
          <w:trHeight w:val="454"/>
        </w:trPr>
        <w:tc>
          <w:tcPr>
            <w:tcW w:w="3264" w:type="dxa"/>
          </w:tcPr>
          <w:p w14:paraId="721D7957" w14:textId="21C6596F" w:rsidR="003461D3" w:rsidRDefault="003461D3" w:rsidP="005E6F0B">
            <w:pPr>
              <w:pStyle w:val="tbnormal"/>
              <w:rPr>
                <w:b/>
              </w:rPr>
            </w:pPr>
            <w:r>
              <w:rPr>
                <w:b/>
              </w:rPr>
              <w:t>Houblon</w:t>
            </w:r>
          </w:p>
        </w:tc>
        <w:tc>
          <w:tcPr>
            <w:tcW w:w="2048" w:type="dxa"/>
          </w:tcPr>
          <w:p w14:paraId="6FC4E7E1" w14:textId="2DD48153" w:rsidR="003461D3" w:rsidRPr="00B70F13" w:rsidRDefault="00403A11" w:rsidP="00403A11">
            <w:pPr>
              <w:pStyle w:val="tbnormal"/>
              <w:jc w:val="center"/>
            </w:pPr>
            <w:r>
              <w:t>8kg</w:t>
            </w:r>
          </w:p>
        </w:tc>
        <w:tc>
          <w:tcPr>
            <w:tcW w:w="2048" w:type="dxa"/>
          </w:tcPr>
          <w:p w14:paraId="70008484" w14:textId="4C720B7E" w:rsidR="003461D3" w:rsidRDefault="00403A11" w:rsidP="00403A11">
            <w:pPr>
              <w:pStyle w:val="tbnormal"/>
              <w:jc w:val="center"/>
            </w:pPr>
            <w:r>
              <w:t>144.-</w:t>
            </w:r>
          </w:p>
        </w:tc>
      </w:tr>
      <w:tr w:rsidR="003461D3" w:rsidRPr="003A4596" w14:paraId="221E460F" w14:textId="77777777" w:rsidTr="003461D3">
        <w:trPr>
          <w:trHeight w:val="454"/>
        </w:trPr>
        <w:tc>
          <w:tcPr>
            <w:tcW w:w="3264" w:type="dxa"/>
          </w:tcPr>
          <w:p w14:paraId="6F9A1D58" w14:textId="7E726C76" w:rsidR="003461D3" w:rsidRDefault="003461D3" w:rsidP="005E6F0B">
            <w:pPr>
              <w:pStyle w:val="tbnormal"/>
              <w:rPr>
                <w:b/>
              </w:rPr>
            </w:pPr>
            <w:r>
              <w:rPr>
                <w:b/>
              </w:rPr>
              <w:t>Levure à bière</w:t>
            </w:r>
          </w:p>
        </w:tc>
        <w:tc>
          <w:tcPr>
            <w:tcW w:w="2048" w:type="dxa"/>
          </w:tcPr>
          <w:p w14:paraId="0664AE76" w14:textId="4E2FBF68" w:rsidR="003461D3" w:rsidRPr="00B70F13" w:rsidRDefault="00403A11" w:rsidP="00403A11">
            <w:pPr>
              <w:pStyle w:val="tbnormal"/>
              <w:jc w:val="center"/>
            </w:pPr>
            <w:r>
              <w:t>24kg</w:t>
            </w:r>
          </w:p>
        </w:tc>
        <w:tc>
          <w:tcPr>
            <w:tcW w:w="2048" w:type="dxa"/>
          </w:tcPr>
          <w:p w14:paraId="5F859126" w14:textId="35DC2A5D" w:rsidR="003461D3" w:rsidRDefault="00403A11" w:rsidP="00403A11">
            <w:pPr>
              <w:pStyle w:val="tbnormal"/>
              <w:jc w:val="center"/>
            </w:pPr>
            <w:r>
              <w:t>6'000.-</w:t>
            </w:r>
          </w:p>
        </w:tc>
      </w:tr>
      <w:tr w:rsidR="00403A11" w:rsidRPr="003A4596" w14:paraId="18294A02" w14:textId="77777777" w:rsidTr="005E6F0B">
        <w:trPr>
          <w:trHeight w:val="454"/>
        </w:trPr>
        <w:tc>
          <w:tcPr>
            <w:tcW w:w="3264" w:type="dxa"/>
          </w:tcPr>
          <w:p w14:paraId="29965A03" w14:textId="58298DFE" w:rsidR="00403A11" w:rsidRPr="000A25EB" w:rsidRDefault="00403A11" w:rsidP="005E6F0B">
            <w:pPr>
              <w:pStyle w:val="tbnormal"/>
              <w:rPr>
                <w:b/>
                <w:i/>
              </w:rPr>
            </w:pPr>
            <w:r w:rsidRPr="000A25EB">
              <w:rPr>
                <w:b/>
                <w:i/>
              </w:rPr>
              <w:t>Sous-total</w:t>
            </w:r>
          </w:p>
        </w:tc>
        <w:tc>
          <w:tcPr>
            <w:tcW w:w="4096" w:type="dxa"/>
            <w:gridSpan w:val="2"/>
          </w:tcPr>
          <w:p w14:paraId="355BA72D" w14:textId="7B864578" w:rsidR="00403A11" w:rsidRPr="000A25EB" w:rsidRDefault="000A25EB" w:rsidP="00403A11">
            <w:pPr>
              <w:pStyle w:val="tbnormal"/>
              <w:jc w:val="center"/>
              <w:rPr>
                <w:b/>
                <w:i/>
              </w:rPr>
            </w:pPr>
            <w:r w:rsidRPr="000A25EB">
              <w:rPr>
                <w:b/>
                <w:i/>
              </w:rPr>
              <w:t>6'462.- CHF</w:t>
            </w:r>
          </w:p>
        </w:tc>
      </w:tr>
      <w:tr w:rsidR="003461D3" w:rsidRPr="003A4596" w14:paraId="6370A265" w14:textId="77777777" w:rsidTr="003461D3">
        <w:trPr>
          <w:trHeight w:val="454"/>
        </w:trPr>
        <w:tc>
          <w:tcPr>
            <w:tcW w:w="3264" w:type="dxa"/>
          </w:tcPr>
          <w:p w14:paraId="026134DD" w14:textId="486D05CF" w:rsidR="003461D3" w:rsidRDefault="003461D3" w:rsidP="005E6F0B">
            <w:pPr>
              <w:pStyle w:val="tbnormal"/>
              <w:rPr>
                <w:b/>
              </w:rPr>
            </w:pPr>
            <w:r>
              <w:rPr>
                <w:b/>
              </w:rPr>
              <w:t>Conditionnement 0.25 cl</w:t>
            </w:r>
          </w:p>
        </w:tc>
        <w:tc>
          <w:tcPr>
            <w:tcW w:w="2048" w:type="dxa"/>
          </w:tcPr>
          <w:p w14:paraId="6635C27F" w14:textId="28261F0B" w:rsidR="003461D3" w:rsidRPr="00B70F13" w:rsidRDefault="00403A11" w:rsidP="00403A11">
            <w:pPr>
              <w:pStyle w:val="tbnormal"/>
              <w:jc w:val="center"/>
            </w:pPr>
            <w:r>
              <w:t>16'000 unités</w:t>
            </w:r>
          </w:p>
        </w:tc>
        <w:tc>
          <w:tcPr>
            <w:tcW w:w="2048" w:type="dxa"/>
          </w:tcPr>
          <w:p w14:paraId="37737588" w14:textId="5981AF81" w:rsidR="003461D3" w:rsidRDefault="00403A11" w:rsidP="00403A11">
            <w:pPr>
              <w:pStyle w:val="tbnormal"/>
              <w:jc w:val="center"/>
            </w:pPr>
            <w:r>
              <w:t>800.-</w:t>
            </w:r>
          </w:p>
        </w:tc>
      </w:tr>
      <w:tr w:rsidR="00403A11" w:rsidRPr="003A4596" w14:paraId="547B9FCB" w14:textId="77777777" w:rsidTr="00EA50E8">
        <w:trPr>
          <w:trHeight w:val="454"/>
        </w:trPr>
        <w:tc>
          <w:tcPr>
            <w:tcW w:w="3264" w:type="dxa"/>
            <w:shd w:val="clear" w:color="auto" w:fill="E7E6E6" w:themeFill="background2"/>
          </w:tcPr>
          <w:p w14:paraId="16FA549C" w14:textId="25AE176C" w:rsidR="00403A11" w:rsidRDefault="00403A11" w:rsidP="005E6F0B">
            <w:pPr>
              <w:pStyle w:val="tbnormal"/>
              <w:rPr>
                <w:b/>
              </w:rPr>
            </w:pPr>
            <w:r>
              <w:rPr>
                <w:b/>
              </w:rPr>
              <w:t>Total</w:t>
            </w:r>
          </w:p>
        </w:tc>
        <w:tc>
          <w:tcPr>
            <w:tcW w:w="4096" w:type="dxa"/>
            <w:gridSpan w:val="2"/>
            <w:shd w:val="clear" w:color="auto" w:fill="E7E6E6" w:themeFill="background2"/>
          </w:tcPr>
          <w:p w14:paraId="5AA7051A" w14:textId="2978ED27" w:rsidR="00403A11" w:rsidRPr="000A25EB" w:rsidRDefault="000A25EB" w:rsidP="00403A11">
            <w:pPr>
              <w:pStyle w:val="tbnormal"/>
              <w:jc w:val="center"/>
              <w:rPr>
                <w:b/>
              </w:rPr>
            </w:pPr>
            <w:r w:rsidRPr="000A25EB">
              <w:rPr>
                <w:b/>
              </w:rPr>
              <w:t>7'262.- CHF</w:t>
            </w:r>
          </w:p>
        </w:tc>
      </w:tr>
      <w:tr w:rsidR="003461D3" w:rsidRPr="003A4596" w14:paraId="04FCEA90" w14:textId="77777777" w:rsidTr="003461D3">
        <w:trPr>
          <w:trHeight w:val="454"/>
        </w:trPr>
        <w:tc>
          <w:tcPr>
            <w:tcW w:w="3264" w:type="dxa"/>
          </w:tcPr>
          <w:p w14:paraId="77043E38" w14:textId="75BF56AC" w:rsidR="003461D3" w:rsidRDefault="003461D3" w:rsidP="005E6F0B">
            <w:pPr>
              <w:pStyle w:val="tbnormal"/>
              <w:rPr>
                <w:b/>
              </w:rPr>
            </w:pPr>
            <w:r>
              <w:rPr>
                <w:b/>
              </w:rPr>
              <w:t>Conditionnement 0.50 cl</w:t>
            </w:r>
          </w:p>
        </w:tc>
        <w:tc>
          <w:tcPr>
            <w:tcW w:w="2048" w:type="dxa"/>
          </w:tcPr>
          <w:p w14:paraId="78D3CF58" w14:textId="5E41F70E" w:rsidR="003461D3" w:rsidRPr="00B70F13" w:rsidRDefault="000A25EB" w:rsidP="00403A11">
            <w:pPr>
              <w:pStyle w:val="tbnormal"/>
              <w:jc w:val="center"/>
            </w:pPr>
            <w:r>
              <w:t>8'000 unités</w:t>
            </w:r>
          </w:p>
        </w:tc>
        <w:tc>
          <w:tcPr>
            <w:tcW w:w="2048" w:type="dxa"/>
          </w:tcPr>
          <w:p w14:paraId="70C65D79" w14:textId="23AFC7A1" w:rsidR="003461D3" w:rsidRDefault="000A25EB" w:rsidP="00403A11">
            <w:pPr>
              <w:pStyle w:val="tbnormal"/>
              <w:jc w:val="center"/>
            </w:pPr>
            <w:r>
              <w:t>80.-</w:t>
            </w:r>
          </w:p>
        </w:tc>
      </w:tr>
      <w:tr w:rsidR="00403A11" w:rsidRPr="003A4596" w14:paraId="536B61DE" w14:textId="77777777" w:rsidTr="00EA50E8">
        <w:trPr>
          <w:trHeight w:val="454"/>
        </w:trPr>
        <w:tc>
          <w:tcPr>
            <w:tcW w:w="3264" w:type="dxa"/>
            <w:shd w:val="clear" w:color="auto" w:fill="E7E6E6" w:themeFill="background2"/>
          </w:tcPr>
          <w:p w14:paraId="763D3153" w14:textId="599671D1" w:rsidR="00403A11" w:rsidRDefault="00403A11" w:rsidP="005E6F0B">
            <w:pPr>
              <w:pStyle w:val="tbnormal"/>
              <w:rPr>
                <w:b/>
              </w:rPr>
            </w:pPr>
            <w:r>
              <w:rPr>
                <w:b/>
              </w:rPr>
              <w:t>Total</w:t>
            </w:r>
          </w:p>
        </w:tc>
        <w:tc>
          <w:tcPr>
            <w:tcW w:w="4096" w:type="dxa"/>
            <w:gridSpan w:val="2"/>
            <w:shd w:val="clear" w:color="auto" w:fill="E7E6E6" w:themeFill="background2"/>
          </w:tcPr>
          <w:p w14:paraId="48BB45A3" w14:textId="6A5823F2" w:rsidR="00403A11" w:rsidRPr="000A25EB" w:rsidRDefault="000A25EB" w:rsidP="00403A11">
            <w:pPr>
              <w:pStyle w:val="tbnormal"/>
              <w:jc w:val="center"/>
              <w:rPr>
                <w:b/>
              </w:rPr>
            </w:pPr>
            <w:r w:rsidRPr="000A25EB">
              <w:rPr>
                <w:b/>
              </w:rPr>
              <w:t>6'542.- CHF</w:t>
            </w:r>
          </w:p>
        </w:tc>
      </w:tr>
    </w:tbl>
    <w:p w14:paraId="6B0DD0D9" w14:textId="35F8E4FE" w:rsidR="006946A5" w:rsidRDefault="006946A5" w:rsidP="006946A5">
      <w:pPr>
        <w:pStyle w:val="tbtitre5"/>
      </w:pPr>
      <w:bookmarkStart w:id="98" w:name="_Toc454061808"/>
      <w:r>
        <w:t>Produit BW02</w:t>
      </w:r>
      <w:bookmarkEnd w:id="98"/>
    </w:p>
    <w:tbl>
      <w:tblPr>
        <w:tblStyle w:val="Grilledetableauclaire"/>
        <w:tblW w:w="5000" w:type="pct"/>
        <w:tblLook w:val="04A0" w:firstRow="1" w:lastRow="0" w:firstColumn="1" w:lastColumn="0" w:noHBand="0" w:noVBand="1"/>
      </w:tblPr>
      <w:tblGrid>
        <w:gridCol w:w="3264"/>
        <w:gridCol w:w="2048"/>
        <w:gridCol w:w="2048"/>
      </w:tblGrid>
      <w:tr w:rsidR="000A25EB" w:rsidRPr="003A4596" w14:paraId="592F19BC" w14:textId="77777777" w:rsidTr="005E6F0B">
        <w:trPr>
          <w:trHeight w:val="454"/>
        </w:trPr>
        <w:tc>
          <w:tcPr>
            <w:tcW w:w="3264" w:type="dxa"/>
            <w:shd w:val="clear" w:color="auto" w:fill="E7E6E6" w:themeFill="background2"/>
          </w:tcPr>
          <w:p w14:paraId="05878117" w14:textId="77777777" w:rsidR="000A25EB" w:rsidRPr="004576DB" w:rsidRDefault="000A25EB" w:rsidP="005E6F0B">
            <w:pPr>
              <w:pStyle w:val="tbnormal"/>
              <w:rPr>
                <w:b/>
              </w:rPr>
            </w:pPr>
            <w:r>
              <w:rPr>
                <w:b/>
              </w:rPr>
              <w:t>Matières premières</w:t>
            </w:r>
          </w:p>
        </w:tc>
        <w:tc>
          <w:tcPr>
            <w:tcW w:w="2048" w:type="dxa"/>
            <w:shd w:val="clear" w:color="auto" w:fill="E7E6E6" w:themeFill="background2"/>
          </w:tcPr>
          <w:p w14:paraId="3A700109" w14:textId="77777777" w:rsidR="000A25EB" w:rsidRPr="00741F67" w:rsidRDefault="000A25EB" w:rsidP="005E6F0B">
            <w:pPr>
              <w:pStyle w:val="tbnormal"/>
              <w:jc w:val="center"/>
              <w:rPr>
                <w:b/>
              </w:rPr>
            </w:pPr>
            <w:r>
              <w:rPr>
                <w:b/>
              </w:rPr>
              <w:t>Quantité</w:t>
            </w:r>
          </w:p>
        </w:tc>
        <w:tc>
          <w:tcPr>
            <w:tcW w:w="2048" w:type="dxa"/>
            <w:shd w:val="clear" w:color="auto" w:fill="E7E6E6" w:themeFill="background2"/>
          </w:tcPr>
          <w:p w14:paraId="75E47A27" w14:textId="77777777" w:rsidR="000A25EB" w:rsidRDefault="000A25EB" w:rsidP="005E6F0B">
            <w:pPr>
              <w:pStyle w:val="tbnormal"/>
              <w:jc w:val="center"/>
              <w:rPr>
                <w:b/>
              </w:rPr>
            </w:pPr>
            <w:r>
              <w:rPr>
                <w:b/>
              </w:rPr>
              <w:t>Prix de revient</w:t>
            </w:r>
          </w:p>
        </w:tc>
      </w:tr>
      <w:tr w:rsidR="000A25EB" w:rsidRPr="003A4596" w14:paraId="1113AB8C" w14:textId="77777777" w:rsidTr="005E6F0B">
        <w:trPr>
          <w:trHeight w:val="454"/>
        </w:trPr>
        <w:tc>
          <w:tcPr>
            <w:tcW w:w="3264" w:type="dxa"/>
          </w:tcPr>
          <w:p w14:paraId="7EFB2CF7" w14:textId="77777777" w:rsidR="000A25EB" w:rsidRPr="004576DB" w:rsidRDefault="000A25EB" w:rsidP="005E6F0B">
            <w:pPr>
              <w:pStyle w:val="tbnormal"/>
              <w:rPr>
                <w:b/>
              </w:rPr>
            </w:pPr>
            <w:r>
              <w:rPr>
                <w:b/>
              </w:rPr>
              <w:t>Eau</w:t>
            </w:r>
          </w:p>
        </w:tc>
        <w:tc>
          <w:tcPr>
            <w:tcW w:w="2048" w:type="dxa"/>
          </w:tcPr>
          <w:p w14:paraId="04F9009C" w14:textId="77777777" w:rsidR="000A25EB" w:rsidRPr="00B70F13" w:rsidRDefault="000A25EB" w:rsidP="005E6F0B">
            <w:pPr>
              <w:pStyle w:val="tbnormal"/>
              <w:jc w:val="center"/>
            </w:pPr>
            <w:r>
              <w:t>4m</w:t>
            </w:r>
            <w:r w:rsidRPr="00403A11">
              <w:rPr>
                <w:vertAlign w:val="superscript"/>
              </w:rPr>
              <w:t>3</w:t>
            </w:r>
          </w:p>
        </w:tc>
        <w:tc>
          <w:tcPr>
            <w:tcW w:w="2048" w:type="dxa"/>
          </w:tcPr>
          <w:p w14:paraId="5F992455" w14:textId="77777777" w:rsidR="000A25EB" w:rsidRDefault="000A25EB" w:rsidP="005E6F0B">
            <w:pPr>
              <w:pStyle w:val="tbnormal"/>
              <w:jc w:val="center"/>
            </w:pPr>
            <w:r>
              <w:t>6.-</w:t>
            </w:r>
          </w:p>
        </w:tc>
      </w:tr>
      <w:tr w:rsidR="000A25EB" w:rsidRPr="003A4596" w14:paraId="36FBF80D" w14:textId="77777777" w:rsidTr="005E6F0B">
        <w:trPr>
          <w:trHeight w:val="454"/>
        </w:trPr>
        <w:tc>
          <w:tcPr>
            <w:tcW w:w="3264" w:type="dxa"/>
          </w:tcPr>
          <w:p w14:paraId="3AA8C518" w14:textId="7F007588" w:rsidR="000A25EB" w:rsidRDefault="000A25EB" w:rsidP="005E6F0B">
            <w:pPr>
              <w:pStyle w:val="tbnormal"/>
              <w:rPr>
                <w:b/>
              </w:rPr>
            </w:pPr>
            <w:r>
              <w:rPr>
                <w:b/>
              </w:rPr>
              <w:t>Malt de fromant</w:t>
            </w:r>
          </w:p>
        </w:tc>
        <w:tc>
          <w:tcPr>
            <w:tcW w:w="2048" w:type="dxa"/>
          </w:tcPr>
          <w:p w14:paraId="779DFC23" w14:textId="77777777" w:rsidR="000A25EB" w:rsidRPr="00B70F13" w:rsidRDefault="000A25EB" w:rsidP="005E6F0B">
            <w:pPr>
              <w:pStyle w:val="tbnormal"/>
              <w:jc w:val="center"/>
            </w:pPr>
            <w:r>
              <w:t>520kg</w:t>
            </w:r>
          </w:p>
        </w:tc>
        <w:tc>
          <w:tcPr>
            <w:tcW w:w="2048" w:type="dxa"/>
          </w:tcPr>
          <w:p w14:paraId="02DEC36E" w14:textId="6736D909" w:rsidR="000A25EB" w:rsidRDefault="000A25EB" w:rsidP="005E6F0B">
            <w:pPr>
              <w:pStyle w:val="tbnormal"/>
              <w:jc w:val="center"/>
            </w:pPr>
            <w:r>
              <w:t>228.80</w:t>
            </w:r>
          </w:p>
        </w:tc>
      </w:tr>
      <w:tr w:rsidR="000A25EB" w:rsidRPr="003A4596" w14:paraId="367C15B9" w14:textId="77777777" w:rsidTr="005E6F0B">
        <w:trPr>
          <w:trHeight w:val="454"/>
        </w:trPr>
        <w:tc>
          <w:tcPr>
            <w:tcW w:w="3264" w:type="dxa"/>
          </w:tcPr>
          <w:p w14:paraId="7B67E130" w14:textId="77777777" w:rsidR="000A25EB" w:rsidRDefault="000A25EB" w:rsidP="005E6F0B">
            <w:pPr>
              <w:pStyle w:val="tbnormal"/>
              <w:rPr>
                <w:b/>
              </w:rPr>
            </w:pPr>
            <w:r>
              <w:rPr>
                <w:b/>
              </w:rPr>
              <w:t>Houblon</w:t>
            </w:r>
          </w:p>
        </w:tc>
        <w:tc>
          <w:tcPr>
            <w:tcW w:w="2048" w:type="dxa"/>
          </w:tcPr>
          <w:p w14:paraId="5B36F6CE" w14:textId="77777777" w:rsidR="000A25EB" w:rsidRPr="00B70F13" w:rsidRDefault="000A25EB" w:rsidP="005E6F0B">
            <w:pPr>
              <w:pStyle w:val="tbnormal"/>
              <w:jc w:val="center"/>
            </w:pPr>
            <w:r>
              <w:t>8kg</w:t>
            </w:r>
          </w:p>
        </w:tc>
        <w:tc>
          <w:tcPr>
            <w:tcW w:w="2048" w:type="dxa"/>
          </w:tcPr>
          <w:p w14:paraId="66A72D27" w14:textId="77777777" w:rsidR="000A25EB" w:rsidRDefault="000A25EB" w:rsidP="005E6F0B">
            <w:pPr>
              <w:pStyle w:val="tbnormal"/>
              <w:jc w:val="center"/>
            </w:pPr>
            <w:r>
              <w:t>144.-</w:t>
            </w:r>
          </w:p>
        </w:tc>
      </w:tr>
      <w:tr w:rsidR="000A25EB" w:rsidRPr="003A4596" w14:paraId="491F6719" w14:textId="77777777" w:rsidTr="005E6F0B">
        <w:trPr>
          <w:trHeight w:val="454"/>
        </w:trPr>
        <w:tc>
          <w:tcPr>
            <w:tcW w:w="3264" w:type="dxa"/>
          </w:tcPr>
          <w:p w14:paraId="515A2AE7" w14:textId="77777777" w:rsidR="000A25EB" w:rsidRDefault="000A25EB" w:rsidP="005E6F0B">
            <w:pPr>
              <w:pStyle w:val="tbnormal"/>
              <w:rPr>
                <w:b/>
              </w:rPr>
            </w:pPr>
            <w:r>
              <w:rPr>
                <w:b/>
              </w:rPr>
              <w:t>Levure à bière</w:t>
            </w:r>
          </w:p>
        </w:tc>
        <w:tc>
          <w:tcPr>
            <w:tcW w:w="2048" w:type="dxa"/>
          </w:tcPr>
          <w:p w14:paraId="0B2CD1D0" w14:textId="77777777" w:rsidR="000A25EB" w:rsidRPr="00B70F13" w:rsidRDefault="000A25EB" w:rsidP="005E6F0B">
            <w:pPr>
              <w:pStyle w:val="tbnormal"/>
              <w:jc w:val="center"/>
            </w:pPr>
            <w:r>
              <w:t>24kg</w:t>
            </w:r>
          </w:p>
        </w:tc>
        <w:tc>
          <w:tcPr>
            <w:tcW w:w="2048" w:type="dxa"/>
          </w:tcPr>
          <w:p w14:paraId="5179CFA2" w14:textId="77777777" w:rsidR="000A25EB" w:rsidRDefault="000A25EB" w:rsidP="005E6F0B">
            <w:pPr>
              <w:pStyle w:val="tbnormal"/>
              <w:jc w:val="center"/>
            </w:pPr>
            <w:r>
              <w:t>6'000.-</w:t>
            </w:r>
          </w:p>
        </w:tc>
      </w:tr>
      <w:tr w:rsidR="00695ED4" w:rsidRPr="003A4596" w14:paraId="7E8625A7" w14:textId="77777777" w:rsidTr="005E6F0B">
        <w:trPr>
          <w:trHeight w:val="454"/>
        </w:trPr>
        <w:tc>
          <w:tcPr>
            <w:tcW w:w="3264" w:type="dxa"/>
          </w:tcPr>
          <w:p w14:paraId="1B99D5B1" w14:textId="7B5F70AD" w:rsidR="00695ED4" w:rsidRDefault="00695ED4" w:rsidP="005E6F0B">
            <w:pPr>
              <w:pStyle w:val="tbnormal"/>
              <w:rPr>
                <w:b/>
              </w:rPr>
            </w:pPr>
            <w:r>
              <w:rPr>
                <w:b/>
              </w:rPr>
              <w:t>Miel de fleur</w:t>
            </w:r>
          </w:p>
        </w:tc>
        <w:tc>
          <w:tcPr>
            <w:tcW w:w="2048" w:type="dxa"/>
          </w:tcPr>
          <w:p w14:paraId="77A7A351" w14:textId="1772842D" w:rsidR="00695ED4" w:rsidRDefault="00695ED4" w:rsidP="005E6F0B">
            <w:pPr>
              <w:pStyle w:val="tbnormal"/>
              <w:jc w:val="center"/>
            </w:pPr>
            <w:r>
              <w:t>100kg</w:t>
            </w:r>
          </w:p>
        </w:tc>
        <w:tc>
          <w:tcPr>
            <w:tcW w:w="2048" w:type="dxa"/>
          </w:tcPr>
          <w:p w14:paraId="75314738" w14:textId="630E904E" w:rsidR="00695ED4" w:rsidRDefault="00695ED4" w:rsidP="005E6F0B">
            <w:pPr>
              <w:pStyle w:val="tbnormal"/>
              <w:jc w:val="center"/>
            </w:pPr>
            <w:r>
              <w:t>1'000.-</w:t>
            </w:r>
          </w:p>
        </w:tc>
      </w:tr>
      <w:tr w:rsidR="000A25EB" w:rsidRPr="003A4596" w14:paraId="5A444A93" w14:textId="77777777" w:rsidTr="005E6F0B">
        <w:trPr>
          <w:trHeight w:val="454"/>
        </w:trPr>
        <w:tc>
          <w:tcPr>
            <w:tcW w:w="3264" w:type="dxa"/>
          </w:tcPr>
          <w:p w14:paraId="54C2FD7A" w14:textId="77777777" w:rsidR="000A25EB" w:rsidRPr="000A25EB" w:rsidRDefault="000A25EB" w:rsidP="005E6F0B">
            <w:pPr>
              <w:pStyle w:val="tbnormal"/>
              <w:rPr>
                <w:b/>
                <w:i/>
              </w:rPr>
            </w:pPr>
            <w:r w:rsidRPr="000A25EB">
              <w:rPr>
                <w:b/>
                <w:i/>
              </w:rPr>
              <w:t>Sous-total</w:t>
            </w:r>
          </w:p>
        </w:tc>
        <w:tc>
          <w:tcPr>
            <w:tcW w:w="4096" w:type="dxa"/>
            <w:gridSpan w:val="2"/>
          </w:tcPr>
          <w:p w14:paraId="57831187" w14:textId="108047C5" w:rsidR="000A25EB" w:rsidRPr="000A25EB" w:rsidRDefault="00695ED4" w:rsidP="005E6F0B">
            <w:pPr>
              <w:pStyle w:val="tbnormal"/>
              <w:jc w:val="center"/>
              <w:rPr>
                <w:b/>
                <w:i/>
              </w:rPr>
            </w:pPr>
            <w:r>
              <w:rPr>
                <w:b/>
                <w:i/>
              </w:rPr>
              <w:t>7</w:t>
            </w:r>
            <w:r w:rsidR="000A25EB">
              <w:rPr>
                <w:b/>
                <w:i/>
              </w:rPr>
              <w:t>'378.80 CHF</w:t>
            </w:r>
          </w:p>
        </w:tc>
      </w:tr>
      <w:tr w:rsidR="000A25EB" w:rsidRPr="003A4596" w14:paraId="26B19D03" w14:textId="77777777" w:rsidTr="005E6F0B">
        <w:trPr>
          <w:trHeight w:val="454"/>
        </w:trPr>
        <w:tc>
          <w:tcPr>
            <w:tcW w:w="3264" w:type="dxa"/>
          </w:tcPr>
          <w:p w14:paraId="08EDBDC6" w14:textId="77777777" w:rsidR="000A25EB" w:rsidRDefault="000A25EB" w:rsidP="005E6F0B">
            <w:pPr>
              <w:pStyle w:val="tbnormal"/>
              <w:rPr>
                <w:b/>
              </w:rPr>
            </w:pPr>
            <w:r>
              <w:rPr>
                <w:b/>
              </w:rPr>
              <w:t>Conditionnement 0.25 cl</w:t>
            </w:r>
          </w:p>
        </w:tc>
        <w:tc>
          <w:tcPr>
            <w:tcW w:w="2048" w:type="dxa"/>
          </w:tcPr>
          <w:p w14:paraId="23961CA3" w14:textId="77777777" w:rsidR="000A25EB" w:rsidRPr="00B70F13" w:rsidRDefault="000A25EB" w:rsidP="005E6F0B">
            <w:pPr>
              <w:pStyle w:val="tbnormal"/>
              <w:jc w:val="center"/>
            </w:pPr>
            <w:r>
              <w:t>16'000 unités</w:t>
            </w:r>
          </w:p>
        </w:tc>
        <w:tc>
          <w:tcPr>
            <w:tcW w:w="2048" w:type="dxa"/>
          </w:tcPr>
          <w:p w14:paraId="50D56C89" w14:textId="77777777" w:rsidR="000A25EB" w:rsidRDefault="000A25EB" w:rsidP="005E6F0B">
            <w:pPr>
              <w:pStyle w:val="tbnormal"/>
              <w:jc w:val="center"/>
            </w:pPr>
            <w:r>
              <w:t>800.-</w:t>
            </w:r>
          </w:p>
        </w:tc>
      </w:tr>
      <w:tr w:rsidR="000A25EB" w:rsidRPr="003A4596" w14:paraId="77F8AE06" w14:textId="77777777" w:rsidTr="00EA50E8">
        <w:trPr>
          <w:trHeight w:val="454"/>
        </w:trPr>
        <w:tc>
          <w:tcPr>
            <w:tcW w:w="3264" w:type="dxa"/>
            <w:shd w:val="clear" w:color="auto" w:fill="E7E6E6" w:themeFill="background2"/>
          </w:tcPr>
          <w:p w14:paraId="06E13C62" w14:textId="77777777" w:rsidR="000A25EB" w:rsidRDefault="000A25EB" w:rsidP="005E6F0B">
            <w:pPr>
              <w:pStyle w:val="tbnormal"/>
              <w:rPr>
                <w:b/>
              </w:rPr>
            </w:pPr>
            <w:r>
              <w:rPr>
                <w:b/>
              </w:rPr>
              <w:t>Total</w:t>
            </w:r>
          </w:p>
        </w:tc>
        <w:tc>
          <w:tcPr>
            <w:tcW w:w="4096" w:type="dxa"/>
            <w:gridSpan w:val="2"/>
            <w:shd w:val="clear" w:color="auto" w:fill="E7E6E6" w:themeFill="background2"/>
          </w:tcPr>
          <w:p w14:paraId="09D6293D" w14:textId="61093FA4" w:rsidR="000A25EB" w:rsidRPr="000A25EB" w:rsidRDefault="00695ED4" w:rsidP="000A25EB">
            <w:pPr>
              <w:pStyle w:val="tbnormal"/>
              <w:jc w:val="center"/>
              <w:rPr>
                <w:b/>
              </w:rPr>
            </w:pPr>
            <w:r>
              <w:rPr>
                <w:b/>
              </w:rPr>
              <w:t>8</w:t>
            </w:r>
            <w:r w:rsidR="000A25EB" w:rsidRPr="000A25EB">
              <w:rPr>
                <w:b/>
              </w:rPr>
              <w:t>'</w:t>
            </w:r>
            <w:r w:rsidR="000A25EB">
              <w:rPr>
                <w:b/>
              </w:rPr>
              <w:t>178.80</w:t>
            </w:r>
            <w:r w:rsidR="000A25EB" w:rsidRPr="000A25EB">
              <w:rPr>
                <w:b/>
              </w:rPr>
              <w:t xml:space="preserve"> CHF</w:t>
            </w:r>
          </w:p>
        </w:tc>
      </w:tr>
      <w:tr w:rsidR="000A25EB" w:rsidRPr="003A4596" w14:paraId="35EE41B6" w14:textId="77777777" w:rsidTr="005E6F0B">
        <w:trPr>
          <w:trHeight w:val="454"/>
        </w:trPr>
        <w:tc>
          <w:tcPr>
            <w:tcW w:w="3264" w:type="dxa"/>
          </w:tcPr>
          <w:p w14:paraId="1A39041C" w14:textId="77777777" w:rsidR="000A25EB" w:rsidRDefault="000A25EB" w:rsidP="005E6F0B">
            <w:pPr>
              <w:pStyle w:val="tbnormal"/>
              <w:rPr>
                <w:b/>
              </w:rPr>
            </w:pPr>
            <w:r>
              <w:rPr>
                <w:b/>
              </w:rPr>
              <w:t>Conditionnement 0.50 cl</w:t>
            </w:r>
          </w:p>
        </w:tc>
        <w:tc>
          <w:tcPr>
            <w:tcW w:w="2048" w:type="dxa"/>
          </w:tcPr>
          <w:p w14:paraId="185F5741" w14:textId="77777777" w:rsidR="000A25EB" w:rsidRPr="00B70F13" w:rsidRDefault="000A25EB" w:rsidP="005E6F0B">
            <w:pPr>
              <w:pStyle w:val="tbnormal"/>
              <w:jc w:val="center"/>
            </w:pPr>
            <w:r>
              <w:t>8'000 unités</w:t>
            </w:r>
          </w:p>
        </w:tc>
        <w:tc>
          <w:tcPr>
            <w:tcW w:w="2048" w:type="dxa"/>
          </w:tcPr>
          <w:p w14:paraId="1CA30B1E" w14:textId="77777777" w:rsidR="000A25EB" w:rsidRDefault="000A25EB" w:rsidP="005E6F0B">
            <w:pPr>
              <w:pStyle w:val="tbnormal"/>
              <w:jc w:val="center"/>
            </w:pPr>
            <w:r>
              <w:t>80.-</w:t>
            </w:r>
          </w:p>
        </w:tc>
      </w:tr>
      <w:tr w:rsidR="000A25EB" w:rsidRPr="003A4596" w14:paraId="7B837EAD" w14:textId="77777777" w:rsidTr="00EA50E8">
        <w:trPr>
          <w:trHeight w:val="454"/>
        </w:trPr>
        <w:tc>
          <w:tcPr>
            <w:tcW w:w="3264" w:type="dxa"/>
            <w:shd w:val="clear" w:color="auto" w:fill="E7E6E6" w:themeFill="background2"/>
          </w:tcPr>
          <w:p w14:paraId="105BA55B" w14:textId="77777777" w:rsidR="000A25EB" w:rsidRDefault="000A25EB" w:rsidP="005E6F0B">
            <w:pPr>
              <w:pStyle w:val="tbnormal"/>
              <w:rPr>
                <w:b/>
              </w:rPr>
            </w:pPr>
            <w:r>
              <w:rPr>
                <w:b/>
              </w:rPr>
              <w:t>Total</w:t>
            </w:r>
          </w:p>
        </w:tc>
        <w:tc>
          <w:tcPr>
            <w:tcW w:w="4096" w:type="dxa"/>
            <w:gridSpan w:val="2"/>
            <w:shd w:val="clear" w:color="auto" w:fill="E7E6E6" w:themeFill="background2"/>
          </w:tcPr>
          <w:p w14:paraId="26E35D6A" w14:textId="0AA60AAD" w:rsidR="000A25EB" w:rsidRPr="000A25EB" w:rsidRDefault="00695ED4" w:rsidP="000A25EB">
            <w:pPr>
              <w:pStyle w:val="tbnormal"/>
              <w:jc w:val="center"/>
              <w:rPr>
                <w:b/>
              </w:rPr>
            </w:pPr>
            <w:r>
              <w:rPr>
                <w:b/>
              </w:rPr>
              <w:t>7</w:t>
            </w:r>
            <w:r w:rsidR="000A25EB" w:rsidRPr="000A25EB">
              <w:rPr>
                <w:b/>
              </w:rPr>
              <w:t>'</w:t>
            </w:r>
            <w:r w:rsidR="000A25EB">
              <w:rPr>
                <w:b/>
              </w:rPr>
              <w:t>458.80</w:t>
            </w:r>
            <w:r w:rsidR="000A25EB" w:rsidRPr="000A25EB">
              <w:rPr>
                <w:b/>
              </w:rPr>
              <w:t xml:space="preserve"> CHF</w:t>
            </w:r>
          </w:p>
        </w:tc>
      </w:tr>
    </w:tbl>
    <w:p w14:paraId="06FAA3C2" w14:textId="77777777" w:rsidR="000C026D" w:rsidRDefault="000C026D" w:rsidP="000C026D">
      <w:pPr>
        <w:pStyle w:val="tbnormal"/>
      </w:pPr>
      <w:r>
        <w:br w:type="page"/>
      </w:r>
    </w:p>
    <w:p w14:paraId="2A5C676F" w14:textId="56D00FCA" w:rsidR="006946A5" w:rsidRDefault="006946A5" w:rsidP="006946A5">
      <w:pPr>
        <w:pStyle w:val="tbtitre5"/>
      </w:pPr>
      <w:bookmarkStart w:id="99" w:name="_Toc454061809"/>
      <w:r>
        <w:lastRenderedPageBreak/>
        <w:t>Produit BW03</w:t>
      </w:r>
      <w:bookmarkEnd w:id="99"/>
    </w:p>
    <w:tbl>
      <w:tblPr>
        <w:tblStyle w:val="Grilledetableauclaire"/>
        <w:tblW w:w="5000" w:type="pct"/>
        <w:tblLook w:val="04A0" w:firstRow="1" w:lastRow="0" w:firstColumn="1" w:lastColumn="0" w:noHBand="0" w:noVBand="1"/>
      </w:tblPr>
      <w:tblGrid>
        <w:gridCol w:w="3264"/>
        <w:gridCol w:w="2048"/>
        <w:gridCol w:w="2048"/>
      </w:tblGrid>
      <w:tr w:rsidR="000A25EB" w:rsidRPr="003A4596" w14:paraId="4D8F3BD2" w14:textId="77777777" w:rsidTr="005E6F0B">
        <w:trPr>
          <w:trHeight w:val="454"/>
        </w:trPr>
        <w:tc>
          <w:tcPr>
            <w:tcW w:w="3264" w:type="dxa"/>
            <w:shd w:val="clear" w:color="auto" w:fill="E7E6E6" w:themeFill="background2"/>
          </w:tcPr>
          <w:p w14:paraId="4D77248F" w14:textId="77777777" w:rsidR="000A25EB" w:rsidRPr="004576DB" w:rsidRDefault="000A25EB" w:rsidP="005E6F0B">
            <w:pPr>
              <w:pStyle w:val="tbnormal"/>
              <w:rPr>
                <w:b/>
              </w:rPr>
            </w:pPr>
            <w:r>
              <w:rPr>
                <w:b/>
              </w:rPr>
              <w:t>Matières premières</w:t>
            </w:r>
          </w:p>
        </w:tc>
        <w:tc>
          <w:tcPr>
            <w:tcW w:w="2048" w:type="dxa"/>
            <w:shd w:val="clear" w:color="auto" w:fill="E7E6E6" w:themeFill="background2"/>
          </w:tcPr>
          <w:p w14:paraId="6EC25C3C" w14:textId="77777777" w:rsidR="000A25EB" w:rsidRPr="00741F67" w:rsidRDefault="000A25EB" w:rsidP="005E6F0B">
            <w:pPr>
              <w:pStyle w:val="tbnormal"/>
              <w:jc w:val="center"/>
              <w:rPr>
                <w:b/>
              </w:rPr>
            </w:pPr>
            <w:r>
              <w:rPr>
                <w:b/>
              </w:rPr>
              <w:t>Quantité</w:t>
            </w:r>
          </w:p>
        </w:tc>
        <w:tc>
          <w:tcPr>
            <w:tcW w:w="2048" w:type="dxa"/>
            <w:shd w:val="clear" w:color="auto" w:fill="E7E6E6" w:themeFill="background2"/>
          </w:tcPr>
          <w:p w14:paraId="31596548" w14:textId="77777777" w:rsidR="000A25EB" w:rsidRDefault="000A25EB" w:rsidP="005E6F0B">
            <w:pPr>
              <w:pStyle w:val="tbnormal"/>
              <w:jc w:val="center"/>
              <w:rPr>
                <w:b/>
              </w:rPr>
            </w:pPr>
            <w:r>
              <w:rPr>
                <w:b/>
              </w:rPr>
              <w:t>Prix de revient</w:t>
            </w:r>
          </w:p>
        </w:tc>
      </w:tr>
      <w:tr w:rsidR="000A25EB" w:rsidRPr="003A4596" w14:paraId="71D09FE5" w14:textId="77777777" w:rsidTr="005E6F0B">
        <w:trPr>
          <w:trHeight w:val="454"/>
        </w:trPr>
        <w:tc>
          <w:tcPr>
            <w:tcW w:w="3264" w:type="dxa"/>
          </w:tcPr>
          <w:p w14:paraId="0AF6B7C4" w14:textId="77777777" w:rsidR="000A25EB" w:rsidRPr="004576DB" w:rsidRDefault="000A25EB" w:rsidP="005E6F0B">
            <w:pPr>
              <w:pStyle w:val="tbnormal"/>
              <w:rPr>
                <w:b/>
              </w:rPr>
            </w:pPr>
            <w:r>
              <w:rPr>
                <w:b/>
              </w:rPr>
              <w:t>Eau</w:t>
            </w:r>
          </w:p>
        </w:tc>
        <w:tc>
          <w:tcPr>
            <w:tcW w:w="2048" w:type="dxa"/>
          </w:tcPr>
          <w:p w14:paraId="35F490D4" w14:textId="77777777" w:rsidR="000A25EB" w:rsidRPr="00B70F13" w:rsidRDefault="000A25EB" w:rsidP="005E6F0B">
            <w:pPr>
              <w:pStyle w:val="tbnormal"/>
              <w:jc w:val="center"/>
            </w:pPr>
            <w:r>
              <w:t>4m</w:t>
            </w:r>
            <w:r w:rsidRPr="00403A11">
              <w:rPr>
                <w:vertAlign w:val="superscript"/>
              </w:rPr>
              <w:t>3</w:t>
            </w:r>
          </w:p>
        </w:tc>
        <w:tc>
          <w:tcPr>
            <w:tcW w:w="2048" w:type="dxa"/>
          </w:tcPr>
          <w:p w14:paraId="0264D875" w14:textId="77777777" w:rsidR="000A25EB" w:rsidRDefault="000A25EB" w:rsidP="005E6F0B">
            <w:pPr>
              <w:pStyle w:val="tbnormal"/>
              <w:jc w:val="center"/>
            </w:pPr>
            <w:r>
              <w:t>6.-</w:t>
            </w:r>
          </w:p>
        </w:tc>
      </w:tr>
      <w:tr w:rsidR="000A25EB" w:rsidRPr="003A4596" w14:paraId="455A0AEB" w14:textId="77777777" w:rsidTr="005E6F0B">
        <w:trPr>
          <w:trHeight w:val="454"/>
        </w:trPr>
        <w:tc>
          <w:tcPr>
            <w:tcW w:w="3264" w:type="dxa"/>
          </w:tcPr>
          <w:p w14:paraId="6B931884" w14:textId="11519F09" w:rsidR="000A25EB" w:rsidRDefault="000A25EB" w:rsidP="005E6F0B">
            <w:pPr>
              <w:pStyle w:val="tbnormal"/>
              <w:rPr>
                <w:b/>
              </w:rPr>
            </w:pPr>
            <w:r>
              <w:rPr>
                <w:b/>
              </w:rPr>
              <w:t>Malt d’orge</w:t>
            </w:r>
            <w:r w:rsidR="00695ED4">
              <w:rPr>
                <w:b/>
              </w:rPr>
              <w:t xml:space="preserve"> labélisé Bio</w:t>
            </w:r>
          </w:p>
        </w:tc>
        <w:tc>
          <w:tcPr>
            <w:tcW w:w="2048" w:type="dxa"/>
          </w:tcPr>
          <w:p w14:paraId="05206855" w14:textId="77777777" w:rsidR="000A25EB" w:rsidRPr="00B70F13" w:rsidRDefault="000A25EB" w:rsidP="005E6F0B">
            <w:pPr>
              <w:pStyle w:val="tbnormal"/>
              <w:jc w:val="center"/>
            </w:pPr>
            <w:r>
              <w:t>520kg</w:t>
            </w:r>
          </w:p>
        </w:tc>
        <w:tc>
          <w:tcPr>
            <w:tcW w:w="2048" w:type="dxa"/>
          </w:tcPr>
          <w:p w14:paraId="474F3967" w14:textId="304202DE" w:rsidR="000A25EB" w:rsidRDefault="00695ED4" w:rsidP="005E6F0B">
            <w:pPr>
              <w:pStyle w:val="tbnormal"/>
              <w:jc w:val="center"/>
            </w:pPr>
            <w:r>
              <w:t>381.34</w:t>
            </w:r>
          </w:p>
        </w:tc>
      </w:tr>
      <w:tr w:rsidR="000A25EB" w:rsidRPr="003A4596" w14:paraId="6D879DF0" w14:textId="77777777" w:rsidTr="005E6F0B">
        <w:trPr>
          <w:trHeight w:val="454"/>
        </w:trPr>
        <w:tc>
          <w:tcPr>
            <w:tcW w:w="3264" w:type="dxa"/>
          </w:tcPr>
          <w:p w14:paraId="2A61C5CB" w14:textId="6F74BC29" w:rsidR="000A25EB" w:rsidRDefault="000A25EB" w:rsidP="005E6F0B">
            <w:pPr>
              <w:pStyle w:val="tbnormal"/>
              <w:rPr>
                <w:b/>
              </w:rPr>
            </w:pPr>
            <w:r>
              <w:rPr>
                <w:b/>
              </w:rPr>
              <w:t>Houblon</w:t>
            </w:r>
            <w:r w:rsidR="00695ED4">
              <w:rPr>
                <w:b/>
              </w:rPr>
              <w:t xml:space="preserve"> labélisé Bio</w:t>
            </w:r>
          </w:p>
        </w:tc>
        <w:tc>
          <w:tcPr>
            <w:tcW w:w="2048" w:type="dxa"/>
          </w:tcPr>
          <w:p w14:paraId="03EDD038" w14:textId="77777777" w:rsidR="000A25EB" w:rsidRPr="00B70F13" w:rsidRDefault="000A25EB" w:rsidP="005E6F0B">
            <w:pPr>
              <w:pStyle w:val="tbnormal"/>
              <w:jc w:val="center"/>
            </w:pPr>
            <w:r>
              <w:t>8kg</w:t>
            </w:r>
          </w:p>
        </w:tc>
        <w:tc>
          <w:tcPr>
            <w:tcW w:w="2048" w:type="dxa"/>
          </w:tcPr>
          <w:p w14:paraId="5559B528" w14:textId="3EB17559" w:rsidR="000A25EB" w:rsidRDefault="00695ED4" w:rsidP="005E6F0B">
            <w:pPr>
              <w:pStyle w:val="tbnormal"/>
              <w:jc w:val="center"/>
            </w:pPr>
            <w:r>
              <w:t>216.-</w:t>
            </w:r>
          </w:p>
        </w:tc>
      </w:tr>
      <w:tr w:rsidR="000A25EB" w:rsidRPr="003A4596" w14:paraId="60B779A8" w14:textId="77777777" w:rsidTr="005E6F0B">
        <w:trPr>
          <w:trHeight w:val="454"/>
        </w:trPr>
        <w:tc>
          <w:tcPr>
            <w:tcW w:w="3264" w:type="dxa"/>
          </w:tcPr>
          <w:p w14:paraId="06C2FB4C" w14:textId="77777777" w:rsidR="000A25EB" w:rsidRDefault="000A25EB" w:rsidP="005E6F0B">
            <w:pPr>
              <w:pStyle w:val="tbnormal"/>
              <w:rPr>
                <w:b/>
              </w:rPr>
            </w:pPr>
            <w:r>
              <w:rPr>
                <w:b/>
              </w:rPr>
              <w:t>Levure à bière</w:t>
            </w:r>
          </w:p>
        </w:tc>
        <w:tc>
          <w:tcPr>
            <w:tcW w:w="2048" w:type="dxa"/>
          </w:tcPr>
          <w:p w14:paraId="012F56E0" w14:textId="77777777" w:rsidR="000A25EB" w:rsidRPr="00B70F13" w:rsidRDefault="000A25EB" w:rsidP="005E6F0B">
            <w:pPr>
              <w:pStyle w:val="tbnormal"/>
              <w:jc w:val="center"/>
            </w:pPr>
            <w:r>
              <w:t>24kg</w:t>
            </w:r>
          </w:p>
        </w:tc>
        <w:tc>
          <w:tcPr>
            <w:tcW w:w="2048" w:type="dxa"/>
          </w:tcPr>
          <w:p w14:paraId="10246EB3" w14:textId="77777777" w:rsidR="000A25EB" w:rsidRDefault="000A25EB" w:rsidP="005E6F0B">
            <w:pPr>
              <w:pStyle w:val="tbnormal"/>
              <w:jc w:val="center"/>
            </w:pPr>
            <w:r>
              <w:t>6'000.-</w:t>
            </w:r>
          </w:p>
        </w:tc>
      </w:tr>
      <w:tr w:rsidR="000A25EB" w:rsidRPr="003A4596" w14:paraId="5F3D98D8" w14:textId="77777777" w:rsidTr="005E6F0B">
        <w:trPr>
          <w:trHeight w:val="454"/>
        </w:trPr>
        <w:tc>
          <w:tcPr>
            <w:tcW w:w="3264" w:type="dxa"/>
          </w:tcPr>
          <w:p w14:paraId="79C302F3" w14:textId="77777777" w:rsidR="000A25EB" w:rsidRPr="000A25EB" w:rsidRDefault="000A25EB" w:rsidP="005E6F0B">
            <w:pPr>
              <w:pStyle w:val="tbnormal"/>
              <w:rPr>
                <w:b/>
                <w:i/>
              </w:rPr>
            </w:pPr>
            <w:r w:rsidRPr="000A25EB">
              <w:rPr>
                <w:b/>
                <w:i/>
              </w:rPr>
              <w:t>Sous-total</w:t>
            </w:r>
          </w:p>
        </w:tc>
        <w:tc>
          <w:tcPr>
            <w:tcW w:w="4096" w:type="dxa"/>
            <w:gridSpan w:val="2"/>
          </w:tcPr>
          <w:p w14:paraId="49550F6D" w14:textId="367F1F29" w:rsidR="000A25EB" w:rsidRPr="000A25EB" w:rsidRDefault="00695ED4" w:rsidP="005E6F0B">
            <w:pPr>
              <w:pStyle w:val="tbnormal"/>
              <w:jc w:val="center"/>
              <w:rPr>
                <w:b/>
                <w:i/>
              </w:rPr>
            </w:pPr>
            <w:r>
              <w:rPr>
                <w:b/>
                <w:i/>
              </w:rPr>
              <w:t>6'603.34 CHF</w:t>
            </w:r>
          </w:p>
        </w:tc>
      </w:tr>
      <w:tr w:rsidR="000A25EB" w:rsidRPr="003A4596" w14:paraId="63954CE7" w14:textId="77777777" w:rsidTr="005E6F0B">
        <w:trPr>
          <w:trHeight w:val="454"/>
        </w:trPr>
        <w:tc>
          <w:tcPr>
            <w:tcW w:w="3264" w:type="dxa"/>
          </w:tcPr>
          <w:p w14:paraId="591D84E9" w14:textId="77777777" w:rsidR="000A25EB" w:rsidRDefault="000A25EB" w:rsidP="005E6F0B">
            <w:pPr>
              <w:pStyle w:val="tbnormal"/>
              <w:rPr>
                <w:b/>
              </w:rPr>
            </w:pPr>
            <w:r>
              <w:rPr>
                <w:b/>
              </w:rPr>
              <w:t>Conditionnement 0.25 cl</w:t>
            </w:r>
          </w:p>
        </w:tc>
        <w:tc>
          <w:tcPr>
            <w:tcW w:w="2048" w:type="dxa"/>
          </w:tcPr>
          <w:p w14:paraId="5C80D4CE" w14:textId="77777777" w:rsidR="000A25EB" w:rsidRPr="00B70F13" w:rsidRDefault="000A25EB" w:rsidP="005E6F0B">
            <w:pPr>
              <w:pStyle w:val="tbnormal"/>
              <w:jc w:val="center"/>
            </w:pPr>
            <w:r>
              <w:t>16'000 unités</w:t>
            </w:r>
          </w:p>
        </w:tc>
        <w:tc>
          <w:tcPr>
            <w:tcW w:w="2048" w:type="dxa"/>
          </w:tcPr>
          <w:p w14:paraId="5570CDD5" w14:textId="77777777" w:rsidR="000A25EB" w:rsidRDefault="000A25EB" w:rsidP="005E6F0B">
            <w:pPr>
              <w:pStyle w:val="tbnormal"/>
              <w:jc w:val="center"/>
            </w:pPr>
            <w:r>
              <w:t>800.-</w:t>
            </w:r>
          </w:p>
        </w:tc>
      </w:tr>
      <w:tr w:rsidR="000A25EB" w:rsidRPr="003A4596" w14:paraId="4F489A83" w14:textId="77777777" w:rsidTr="00EA50E8">
        <w:trPr>
          <w:trHeight w:val="454"/>
        </w:trPr>
        <w:tc>
          <w:tcPr>
            <w:tcW w:w="3264" w:type="dxa"/>
            <w:shd w:val="clear" w:color="auto" w:fill="E7E6E6" w:themeFill="background2"/>
          </w:tcPr>
          <w:p w14:paraId="71B422AA" w14:textId="77777777" w:rsidR="000A25EB" w:rsidRDefault="000A25EB" w:rsidP="005E6F0B">
            <w:pPr>
              <w:pStyle w:val="tbnormal"/>
              <w:rPr>
                <w:b/>
              </w:rPr>
            </w:pPr>
            <w:r>
              <w:rPr>
                <w:b/>
              </w:rPr>
              <w:t>Total</w:t>
            </w:r>
          </w:p>
        </w:tc>
        <w:tc>
          <w:tcPr>
            <w:tcW w:w="4096" w:type="dxa"/>
            <w:gridSpan w:val="2"/>
            <w:shd w:val="clear" w:color="auto" w:fill="E7E6E6" w:themeFill="background2"/>
          </w:tcPr>
          <w:p w14:paraId="26A2D16A" w14:textId="64135356" w:rsidR="000A25EB" w:rsidRPr="000A25EB" w:rsidRDefault="000A25EB" w:rsidP="00695ED4">
            <w:pPr>
              <w:pStyle w:val="tbnormal"/>
              <w:jc w:val="center"/>
              <w:rPr>
                <w:b/>
              </w:rPr>
            </w:pPr>
            <w:r w:rsidRPr="000A25EB">
              <w:rPr>
                <w:b/>
              </w:rPr>
              <w:t>7'</w:t>
            </w:r>
            <w:r w:rsidR="00695ED4">
              <w:rPr>
                <w:b/>
              </w:rPr>
              <w:t>403.34</w:t>
            </w:r>
            <w:r w:rsidRPr="000A25EB">
              <w:rPr>
                <w:b/>
              </w:rPr>
              <w:t xml:space="preserve"> CHF</w:t>
            </w:r>
          </w:p>
        </w:tc>
      </w:tr>
      <w:tr w:rsidR="000A25EB" w:rsidRPr="003A4596" w14:paraId="2602CC4C" w14:textId="77777777" w:rsidTr="005E6F0B">
        <w:trPr>
          <w:trHeight w:val="454"/>
        </w:trPr>
        <w:tc>
          <w:tcPr>
            <w:tcW w:w="3264" w:type="dxa"/>
          </w:tcPr>
          <w:p w14:paraId="2F5C669D" w14:textId="77777777" w:rsidR="000A25EB" w:rsidRDefault="000A25EB" w:rsidP="005E6F0B">
            <w:pPr>
              <w:pStyle w:val="tbnormal"/>
              <w:rPr>
                <w:b/>
              </w:rPr>
            </w:pPr>
            <w:r>
              <w:rPr>
                <w:b/>
              </w:rPr>
              <w:t>Conditionnement 0.50 cl</w:t>
            </w:r>
          </w:p>
        </w:tc>
        <w:tc>
          <w:tcPr>
            <w:tcW w:w="2048" w:type="dxa"/>
          </w:tcPr>
          <w:p w14:paraId="06D95268" w14:textId="77777777" w:rsidR="000A25EB" w:rsidRPr="00B70F13" w:rsidRDefault="000A25EB" w:rsidP="005E6F0B">
            <w:pPr>
              <w:pStyle w:val="tbnormal"/>
              <w:jc w:val="center"/>
            </w:pPr>
            <w:r>
              <w:t>8'000 unités</w:t>
            </w:r>
          </w:p>
        </w:tc>
        <w:tc>
          <w:tcPr>
            <w:tcW w:w="2048" w:type="dxa"/>
          </w:tcPr>
          <w:p w14:paraId="5A3B0A30" w14:textId="77777777" w:rsidR="000A25EB" w:rsidRDefault="000A25EB" w:rsidP="005E6F0B">
            <w:pPr>
              <w:pStyle w:val="tbnormal"/>
              <w:jc w:val="center"/>
            </w:pPr>
            <w:r>
              <w:t>80.-</w:t>
            </w:r>
          </w:p>
        </w:tc>
      </w:tr>
      <w:tr w:rsidR="000A25EB" w:rsidRPr="003A4596" w14:paraId="2688C9EF" w14:textId="77777777" w:rsidTr="00EA50E8">
        <w:trPr>
          <w:trHeight w:val="454"/>
        </w:trPr>
        <w:tc>
          <w:tcPr>
            <w:tcW w:w="3264" w:type="dxa"/>
            <w:shd w:val="clear" w:color="auto" w:fill="E7E6E6" w:themeFill="background2"/>
          </w:tcPr>
          <w:p w14:paraId="546458EC" w14:textId="77777777" w:rsidR="000A25EB" w:rsidRDefault="000A25EB" w:rsidP="005E6F0B">
            <w:pPr>
              <w:pStyle w:val="tbnormal"/>
              <w:rPr>
                <w:b/>
              </w:rPr>
            </w:pPr>
            <w:r>
              <w:rPr>
                <w:b/>
              </w:rPr>
              <w:t>Total</w:t>
            </w:r>
          </w:p>
        </w:tc>
        <w:tc>
          <w:tcPr>
            <w:tcW w:w="4096" w:type="dxa"/>
            <w:gridSpan w:val="2"/>
            <w:shd w:val="clear" w:color="auto" w:fill="E7E6E6" w:themeFill="background2"/>
          </w:tcPr>
          <w:p w14:paraId="28B4435B" w14:textId="7300B7F7" w:rsidR="000A25EB" w:rsidRPr="000A25EB" w:rsidRDefault="00695ED4" w:rsidP="005E6F0B">
            <w:pPr>
              <w:pStyle w:val="tbnormal"/>
              <w:jc w:val="center"/>
              <w:rPr>
                <w:b/>
              </w:rPr>
            </w:pPr>
            <w:r>
              <w:rPr>
                <w:b/>
              </w:rPr>
              <w:t>6'683.34 CHF</w:t>
            </w:r>
          </w:p>
        </w:tc>
      </w:tr>
    </w:tbl>
    <w:p w14:paraId="2875ABAF" w14:textId="789B7989" w:rsidR="006946A5" w:rsidRDefault="006946A5" w:rsidP="006946A5">
      <w:pPr>
        <w:pStyle w:val="tbtitre5"/>
      </w:pPr>
      <w:bookmarkStart w:id="100" w:name="_Toc454061810"/>
      <w:r>
        <w:t>Produit BW04</w:t>
      </w:r>
      <w:bookmarkEnd w:id="100"/>
    </w:p>
    <w:tbl>
      <w:tblPr>
        <w:tblStyle w:val="Grilledetableauclaire"/>
        <w:tblW w:w="5000" w:type="pct"/>
        <w:tblLook w:val="04A0" w:firstRow="1" w:lastRow="0" w:firstColumn="1" w:lastColumn="0" w:noHBand="0" w:noVBand="1"/>
      </w:tblPr>
      <w:tblGrid>
        <w:gridCol w:w="3264"/>
        <w:gridCol w:w="2048"/>
        <w:gridCol w:w="2048"/>
      </w:tblGrid>
      <w:tr w:rsidR="000A25EB" w:rsidRPr="003A4596" w14:paraId="54D84660" w14:textId="77777777" w:rsidTr="005E6F0B">
        <w:trPr>
          <w:trHeight w:val="454"/>
        </w:trPr>
        <w:tc>
          <w:tcPr>
            <w:tcW w:w="3264" w:type="dxa"/>
            <w:shd w:val="clear" w:color="auto" w:fill="E7E6E6" w:themeFill="background2"/>
          </w:tcPr>
          <w:p w14:paraId="67B8B700" w14:textId="77777777" w:rsidR="000A25EB" w:rsidRPr="004576DB" w:rsidRDefault="000A25EB" w:rsidP="005E6F0B">
            <w:pPr>
              <w:pStyle w:val="tbnormal"/>
              <w:rPr>
                <w:b/>
              </w:rPr>
            </w:pPr>
            <w:r>
              <w:rPr>
                <w:b/>
              </w:rPr>
              <w:t>Matières premières</w:t>
            </w:r>
          </w:p>
        </w:tc>
        <w:tc>
          <w:tcPr>
            <w:tcW w:w="2048" w:type="dxa"/>
            <w:shd w:val="clear" w:color="auto" w:fill="E7E6E6" w:themeFill="background2"/>
          </w:tcPr>
          <w:p w14:paraId="34516420" w14:textId="77777777" w:rsidR="000A25EB" w:rsidRPr="00741F67" w:rsidRDefault="000A25EB" w:rsidP="005E6F0B">
            <w:pPr>
              <w:pStyle w:val="tbnormal"/>
              <w:jc w:val="center"/>
              <w:rPr>
                <w:b/>
              </w:rPr>
            </w:pPr>
            <w:r>
              <w:rPr>
                <w:b/>
              </w:rPr>
              <w:t>Quantité</w:t>
            </w:r>
          </w:p>
        </w:tc>
        <w:tc>
          <w:tcPr>
            <w:tcW w:w="2048" w:type="dxa"/>
            <w:shd w:val="clear" w:color="auto" w:fill="E7E6E6" w:themeFill="background2"/>
          </w:tcPr>
          <w:p w14:paraId="317AF365" w14:textId="77777777" w:rsidR="000A25EB" w:rsidRDefault="000A25EB" w:rsidP="005E6F0B">
            <w:pPr>
              <w:pStyle w:val="tbnormal"/>
              <w:jc w:val="center"/>
              <w:rPr>
                <w:b/>
              </w:rPr>
            </w:pPr>
            <w:r>
              <w:rPr>
                <w:b/>
              </w:rPr>
              <w:t>Prix de revient</w:t>
            </w:r>
          </w:p>
        </w:tc>
      </w:tr>
      <w:tr w:rsidR="000A25EB" w:rsidRPr="003A4596" w14:paraId="58EF20C0" w14:textId="77777777" w:rsidTr="005E6F0B">
        <w:trPr>
          <w:trHeight w:val="454"/>
        </w:trPr>
        <w:tc>
          <w:tcPr>
            <w:tcW w:w="3264" w:type="dxa"/>
          </w:tcPr>
          <w:p w14:paraId="0810C52B" w14:textId="77777777" w:rsidR="000A25EB" w:rsidRPr="004576DB" w:rsidRDefault="000A25EB" w:rsidP="005E6F0B">
            <w:pPr>
              <w:pStyle w:val="tbnormal"/>
              <w:rPr>
                <w:b/>
              </w:rPr>
            </w:pPr>
            <w:r>
              <w:rPr>
                <w:b/>
              </w:rPr>
              <w:t>Eau</w:t>
            </w:r>
          </w:p>
        </w:tc>
        <w:tc>
          <w:tcPr>
            <w:tcW w:w="2048" w:type="dxa"/>
          </w:tcPr>
          <w:p w14:paraId="0668B281" w14:textId="77777777" w:rsidR="000A25EB" w:rsidRPr="00B70F13" w:rsidRDefault="000A25EB" w:rsidP="005E6F0B">
            <w:pPr>
              <w:pStyle w:val="tbnormal"/>
              <w:jc w:val="center"/>
            </w:pPr>
            <w:r>
              <w:t>4m</w:t>
            </w:r>
            <w:r w:rsidRPr="00403A11">
              <w:rPr>
                <w:vertAlign w:val="superscript"/>
              </w:rPr>
              <w:t>3</w:t>
            </w:r>
          </w:p>
        </w:tc>
        <w:tc>
          <w:tcPr>
            <w:tcW w:w="2048" w:type="dxa"/>
          </w:tcPr>
          <w:p w14:paraId="7994B4F5" w14:textId="77777777" w:rsidR="000A25EB" w:rsidRDefault="000A25EB" w:rsidP="005E6F0B">
            <w:pPr>
              <w:pStyle w:val="tbnormal"/>
              <w:jc w:val="center"/>
            </w:pPr>
            <w:r>
              <w:t>6.-</w:t>
            </w:r>
          </w:p>
        </w:tc>
      </w:tr>
      <w:tr w:rsidR="000A25EB" w:rsidRPr="003A4596" w14:paraId="5666697A" w14:textId="77777777" w:rsidTr="005E6F0B">
        <w:trPr>
          <w:trHeight w:val="454"/>
        </w:trPr>
        <w:tc>
          <w:tcPr>
            <w:tcW w:w="3264" w:type="dxa"/>
          </w:tcPr>
          <w:p w14:paraId="68C8486E" w14:textId="77777777" w:rsidR="000A25EB" w:rsidRDefault="000A25EB" w:rsidP="005E6F0B">
            <w:pPr>
              <w:pStyle w:val="tbnormal"/>
              <w:rPr>
                <w:b/>
              </w:rPr>
            </w:pPr>
            <w:r>
              <w:rPr>
                <w:b/>
              </w:rPr>
              <w:t>Malt d’orge</w:t>
            </w:r>
          </w:p>
        </w:tc>
        <w:tc>
          <w:tcPr>
            <w:tcW w:w="2048" w:type="dxa"/>
          </w:tcPr>
          <w:p w14:paraId="668F8644" w14:textId="77777777" w:rsidR="000A25EB" w:rsidRPr="00B70F13" w:rsidRDefault="000A25EB" w:rsidP="005E6F0B">
            <w:pPr>
              <w:pStyle w:val="tbnormal"/>
              <w:jc w:val="center"/>
            </w:pPr>
            <w:r>
              <w:t>520kg</w:t>
            </w:r>
          </w:p>
        </w:tc>
        <w:tc>
          <w:tcPr>
            <w:tcW w:w="2048" w:type="dxa"/>
          </w:tcPr>
          <w:p w14:paraId="2B1EC488" w14:textId="77777777" w:rsidR="000A25EB" w:rsidRDefault="000A25EB" w:rsidP="005E6F0B">
            <w:pPr>
              <w:pStyle w:val="tbnormal"/>
              <w:jc w:val="center"/>
            </w:pPr>
            <w:r>
              <w:t>312.-</w:t>
            </w:r>
          </w:p>
        </w:tc>
      </w:tr>
      <w:tr w:rsidR="000A25EB" w:rsidRPr="003A4596" w14:paraId="51B6B2B8" w14:textId="77777777" w:rsidTr="005E6F0B">
        <w:trPr>
          <w:trHeight w:val="454"/>
        </w:trPr>
        <w:tc>
          <w:tcPr>
            <w:tcW w:w="3264" w:type="dxa"/>
          </w:tcPr>
          <w:p w14:paraId="31E93F85" w14:textId="77777777" w:rsidR="000A25EB" w:rsidRDefault="000A25EB" w:rsidP="005E6F0B">
            <w:pPr>
              <w:pStyle w:val="tbnormal"/>
              <w:rPr>
                <w:b/>
              </w:rPr>
            </w:pPr>
            <w:r>
              <w:rPr>
                <w:b/>
              </w:rPr>
              <w:t>Houblon</w:t>
            </w:r>
          </w:p>
        </w:tc>
        <w:tc>
          <w:tcPr>
            <w:tcW w:w="2048" w:type="dxa"/>
          </w:tcPr>
          <w:p w14:paraId="5C368EC2" w14:textId="77777777" w:rsidR="000A25EB" w:rsidRPr="00B70F13" w:rsidRDefault="000A25EB" w:rsidP="005E6F0B">
            <w:pPr>
              <w:pStyle w:val="tbnormal"/>
              <w:jc w:val="center"/>
            </w:pPr>
            <w:r>
              <w:t>8kg</w:t>
            </w:r>
          </w:p>
        </w:tc>
        <w:tc>
          <w:tcPr>
            <w:tcW w:w="2048" w:type="dxa"/>
          </w:tcPr>
          <w:p w14:paraId="340F8038" w14:textId="77777777" w:rsidR="000A25EB" w:rsidRDefault="000A25EB" w:rsidP="005E6F0B">
            <w:pPr>
              <w:pStyle w:val="tbnormal"/>
              <w:jc w:val="center"/>
            </w:pPr>
            <w:r>
              <w:t>144.-</w:t>
            </w:r>
          </w:p>
        </w:tc>
      </w:tr>
      <w:tr w:rsidR="000A25EB" w:rsidRPr="003A4596" w14:paraId="2C49C49D" w14:textId="77777777" w:rsidTr="005E6F0B">
        <w:trPr>
          <w:trHeight w:val="454"/>
        </w:trPr>
        <w:tc>
          <w:tcPr>
            <w:tcW w:w="3264" w:type="dxa"/>
          </w:tcPr>
          <w:p w14:paraId="68F31688" w14:textId="77777777" w:rsidR="000A25EB" w:rsidRDefault="000A25EB" w:rsidP="005E6F0B">
            <w:pPr>
              <w:pStyle w:val="tbnormal"/>
              <w:rPr>
                <w:b/>
              </w:rPr>
            </w:pPr>
            <w:r>
              <w:rPr>
                <w:b/>
              </w:rPr>
              <w:t>Levure à bière</w:t>
            </w:r>
          </w:p>
        </w:tc>
        <w:tc>
          <w:tcPr>
            <w:tcW w:w="2048" w:type="dxa"/>
          </w:tcPr>
          <w:p w14:paraId="50B44981" w14:textId="77777777" w:rsidR="000A25EB" w:rsidRPr="00B70F13" w:rsidRDefault="000A25EB" w:rsidP="005E6F0B">
            <w:pPr>
              <w:pStyle w:val="tbnormal"/>
              <w:jc w:val="center"/>
            </w:pPr>
            <w:r>
              <w:t>24kg</w:t>
            </w:r>
          </w:p>
        </w:tc>
        <w:tc>
          <w:tcPr>
            <w:tcW w:w="2048" w:type="dxa"/>
          </w:tcPr>
          <w:p w14:paraId="2F74BB7F" w14:textId="77777777" w:rsidR="000A25EB" w:rsidRDefault="000A25EB" w:rsidP="005E6F0B">
            <w:pPr>
              <w:pStyle w:val="tbnormal"/>
              <w:jc w:val="center"/>
            </w:pPr>
            <w:r>
              <w:t>6'000.-</w:t>
            </w:r>
          </w:p>
        </w:tc>
      </w:tr>
      <w:tr w:rsidR="000776BF" w:rsidRPr="003A4596" w14:paraId="4C0EF96B" w14:textId="77777777" w:rsidTr="005E6F0B">
        <w:trPr>
          <w:trHeight w:val="454"/>
        </w:trPr>
        <w:tc>
          <w:tcPr>
            <w:tcW w:w="3264" w:type="dxa"/>
          </w:tcPr>
          <w:p w14:paraId="3C94C516" w14:textId="63DBF910" w:rsidR="000776BF" w:rsidRDefault="000776BF" w:rsidP="000776BF">
            <w:pPr>
              <w:pStyle w:val="tbnormal"/>
              <w:rPr>
                <w:b/>
              </w:rPr>
            </w:pPr>
            <w:r>
              <w:rPr>
                <w:b/>
              </w:rPr>
              <w:t>Epices</w:t>
            </w:r>
          </w:p>
        </w:tc>
        <w:tc>
          <w:tcPr>
            <w:tcW w:w="2048" w:type="dxa"/>
          </w:tcPr>
          <w:p w14:paraId="3259A78C" w14:textId="62E76C5B" w:rsidR="000776BF" w:rsidRDefault="000776BF" w:rsidP="005E6F0B">
            <w:pPr>
              <w:pStyle w:val="tbnormal"/>
              <w:jc w:val="center"/>
            </w:pPr>
            <w:r>
              <w:t>2’000kg</w:t>
            </w:r>
          </w:p>
        </w:tc>
        <w:tc>
          <w:tcPr>
            <w:tcW w:w="2048" w:type="dxa"/>
          </w:tcPr>
          <w:p w14:paraId="347D756F" w14:textId="35F73551" w:rsidR="000776BF" w:rsidRDefault="000776BF" w:rsidP="005E6F0B">
            <w:pPr>
              <w:pStyle w:val="tbnormal"/>
              <w:jc w:val="center"/>
            </w:pPr>
            <w:r>
              <w:t>1'600.-</w:t>
            </w:r>
          </w:p>
        </w:tc>
      </w:tr>
      <w:tr w:rsidR="000A25EB" w:rsidRPr="003A4596" w14:paraId="34BFEF07" w14:textId="77777777" w:rsidTr="005E6F0B">
        <w:trPr>
          <w:trHeight w:val="454"/>
        </w:trPr>
        <w:tc>
          <w:tcPr>
            <w:tcW w:w="3264" w:type="dxa"/>
          </w:tcPr>
          <w:p w14:paraId="25088DD5" w14:textId="77777777" w:rsidR="000A25EB" w:rsidRPr="000A25EB" w:rsidRDefault="000A25EB" w:rsidP="005E6F0B">
            <w:pPr>
              <w:pStyle w:val="tbnormal"/>
              <w:rPr>
                <w:b/>
                <w:i/>
              </w:rPr>
            </w:pPr>
            <w:r w:rsidRPr="000A25EB">
              <w:rPr>
                <w:b/>
                <w:i/>
              </w:rPr>
              <w:t>Sous-total</w:t>
            </w:r>
          </w:p>
        </w:tc>
        <w:tc>
          <w:tcPr>
            <w:tcW w:w="4096" w:type="dxa"/>
            <w:gridSpan w:val="2"/>
          </w:tcPr>
          <w:p w14:paraId="5435F334" w14:textId="646622BC" w:rsidR="000A25EB" w:rsidRPr="000A25EB" w:rsidRDefault="000776BF" w:rsidP="005E6F0B">
            <w:pPr>
              <w:pStyle w:val="tbnormal"/>
              <w:jc w:val="center"/>
              <w:rPr>
                <w:b/>
                <w:i/>
              </w:rPr>
            </w:pPr>
            <w:r>
              <w:rPr>
                <w:b/>
                <w:i/>
              </w:rPr>
              <w:t>8’062</w:t>
            </w:r>
            <w:r w:rsidR="000A25EB" w:rsidRPr="000A25EB">
              <w:rPr>
                <w:b/>
                <w:i/>
              </w:rPr>
              <w:t>.- CHF</w:t>
            </w:r>
          </w:p>
        </w:tc>
      </w:tr>
      <w:tr w:rsidR="000A25EB" w:rsidRPr="003A4596" w14:paraId="69610399" w14:textId="77777777" w:rsidTr="005E6F0B">
        <w:trPr>
          <w:trHeight w:val="454"/>
        </w:trPr>
        <w:tc>
          <w:tcPr>
            <w:tcW w:w="3264" w:type="dxa"/>
          </w:tcPr>
          <w:p w14:paraId="4241B0EA" w14:textId="77777777" w:rsidR="000A25EB" w:rsidRDefault="000A25EB" w:rsidP="005E6F0B">
            <w:pPr>
              <w:pStyle w:val="tbnormal"/>
              <w:rPr>
                <w:b/>
              </w:rPr>
            </w:pPr>
            <w:r>
              <w:rPr>
                <w:b/>
              </w:rPr>
              <w:t>Conditionnement 0.25 cl</w:t>
            </w:r>
          </w:p>
        </w:tc>
        <w:tc>
          <w:tcPr>
            <w:tcW w:w="2048" w:type="dxa"/>
          </w:tcPr>
          <w:p w14:paraId="6D2CE4E3" w14:textId="77777777" w:rsidR="000A25EB" w:rsidRPr="00B70F13" w:rsidRDefault="000A25EB" w:rsidP="005E6F0B">
            <w:pPr>
              <w:pStyle w:val="tbnormal"/>
              <w:jc w:val="center"/>
            </w:pPr>
            <w:r>
              <w:t>16'000 unités</w:t>
            </w:r>
          </w:p>
        </w:tc>
        <w:tc>
          <w:tcPr>
            <w:tcW w:w="2048" w:type="dxa"/>
          </w:tcPr>
          <w:p w14:paraId="6E55B72C" w14:textId="77777777" w:rsidR="000A25EB" w:rsidRDefault="000A25EB" w:rsidP="005E6F0B">
            <w:pPr>
              <w:pStyle w:val="tbnormal"/>
              <w:jc w:val="center"/>
            </w:pPr>
            <w:r>
              <w:t>800.-</w:t>
            </w:r>
          </w:p>
        </w:tc>
      </w:tr>
      <w:tr w:rsidR="000A25EB" w:rsidRPr="003A4596" w14:paraId="0CE55B42" w14:textId="77777777" w:rsidTr="00EA50E8">
        <w:trPr>
          <w:trHeight w:val="454"/>
        </w:trPr>
        <w:tc>
          <w:tcPr>
            <w:tcW w:w="3264" w:type="dxa"/>
            <w:shd w:val="clear" w:color="auto" w:fill="E7E6E6" w:themeFill="background2"/>
          </w:tcPr>
          <w:p w14:paraId="49D40515" w14:textId="77777777" w:rsidR="000A25EB" w:rsidRDefault="000A25EB" w:rsidP="005E6F0B">
            <w:pPr>
              <w:pStyle w:val="tbnormal"/>
              <w:rPr>
                <w:b/>
              </w:rPr>
            </w:pPr>
            <w:r>
              <w:rPr>
                <w:b/>
              </w:rPr>
              <w:t>Total</w:t>
            </w:r>
          </w:p>
        </w:tc>
        <w:tc>
          <w:tcPr>
            <w:tcW w:w="4096" w:type="dxa"/>
            <w:gridSpan w:val="2"/>
            <w:shd w:val="clear" w:color="auto" w:fill="E7E6E6" w:themeFill="background2"/>
          </w:tcPr>
          <w:p w14:paraId="65D3E42C" w14:textId="3C05418F" w:rsidR="000A25EB" w:rsidRPr="000A25EB" w:rsidRDefault="000776BF" w:rsidP="005E6F0B">
            <w:pPr>
              <w:pStyle w:val="tbnormal"/>
              <w:jc w:val="center"/>
              <w:rPr>
                <w:b/>
              </w:rPr>
            </w:pPr>
            <w:r>
              <w:rPr>
                <w:b/>
              </w:rPr>
              <w:t>8’8</w:t>
            </w:r>
            <w:r w:rsidR="000A25EB" w:rsidRPr="000A25EB">
              <w:rPr>
                <w:b/>
              </w:rPr>
              <w:t>62.- CHF</w:t>
            </w:r>
          </w:p>
        </w:tc>
      </w:tr>
      <w:tr w:rsidR="000A25EB" w:rsidRPr="003A4596" w14:paraId="3A2AD07E" w14:textId="77777777" w:rsidTr="005E6F0B">
        <w:trPr>
          <w:trHeight w:val="454"/>
        </w:trPr>
        <w:tc>
          <w:tcPr>
            <w:tcW w:w="3264" w:type="dxa"/>
          </w:tcPr>
          <w:p w14:paraId="55EA9C56" w14:textId="77777777" w:rsidR="000A25EB" w:rsidRDefault="000A25EB" w:rsidP="005E6F0B">
            <w:pPr>
              <w:pStyle w:val="tbnormal"/>
              <w:rPr>
                <w:b/>
              </w:rPr>
            </w:pPr>
            <w:r>
              <w:rPr>
                <w:b/>
              </w:rPr>
              <w:t>Conditionnement 0.50 cl</w:t>
            </w:r>
          </w:p>
        </w:tc>
        <w:tc>
          <w:tcPr>
            <w:tcW w:w="2048" w:type="dxa"/>
          </w:tcPr>
          <w:p w14:paraId="247C7346" w14:textId="77777777" w:rsidR="000A25EB" w:rsidRPr="00B70F13" w:rsidRDefault="000A25EB" w:rsidP="005E6F0B">
            <w:pPr>
              <w:pStyle w:val="tbnormal"/>
              <w:jc w:val="center"/>
            </w:pPr>
            <w:r>
              <w:t>8'000 unités</w:t>
            </w:r>
          </w:p>
        </w:tc>
        <w:tc>
          <w:tcPr>
            <w:tcW w:w="2048" w:type="dxa"/>
          </w:tcPr>
          <w:p w14:paraId="555F0AB6" w14:textId="77777777" w:rsidR="000A25EB" w:rsidRDefault="000A25EB" w:rsidP="005E6F0B">
            <w:pPr>
              <w:pStyle w:val="tbnormal"/>
              <w:jc w:val="center"/>
            </w:pPr>
            <w:r>
              <w:t>80.-</w:t>
            </w:r>
          </w:p>
        </w:tc>
      </w:tr>
      <w:tr w:rsidR="000A25EB" w:rsidRPr="003A4596" w14:paraId="394E34B9" w14:textId="77777777" w:rsidTr="00EA50E8">
        <w:trPr>
          <w:trHeight w:val="454"/>
        </w:trPr>
        <w:tc>
          <w:tcPr>
            <w:tcW w:w="3264" w:type="dxa"/>
            <w:shd w:val="clear" w:color="auto" w:fill="E7E6E6" w:themeFill="background2"/>
          </w:tcPr>
          <w:p w14:paraId="178D4C97" w14:textId="77777777" w:rsidR="000A25EB" w:rsidRDefault="000A25EB" w:rsidP="005E6F0B">
            <w:pPr>
              <w:pStyle w:val="tbnormal"/>
              <w:rPr>
                <w:b/>
              </w:rPr>
            </w:pPr>
            <w:r>
              <w:rPr>
                <w:b/>
              </w:rPr>
              <w:t>Total</w:t>
            </w:r>
          </w:p>
        </w:tc>
        <w:tc>
          <w:tcPr>
            <w:tcW w:w="4096" w:type="dxa"/>
            <w:gridSpan w:val="2"/>
            <w:shd w:val="clear" w:color="auto" w:fill="E7E6E6" w:themeFill="background2"/>
          </w:tcPr>
          <w:p w14:paraId="22BFF607" w14:textId="6AE2E9FA" w:rsidR="000A25EB" w:rsidRPr="000A25EB" w:rsidRDefault="000776BF" w:rsidP="005E6F0B">
            <w:pPr>
              <w:pStyle w:val="tbnormal"/>
              <w:jc w:val="center"/>
              <w:rPr>
                <w:b/>
              </w:rPr>
            </w:pPr>
            <w:r>
              <w:rPr>
                <w:b/>
              </w:rPr>
              <w:t>8’1</w:t>
            </w:r>
            <w:r w:rsidR="000A25EB" w:rsidRPr="000A25EB">
              <w:rPr>
                <w:b/>
              </w:rPr>
              <w:t>42.- CHF</w:t>
            </w:r>
          </w:p>
        </w:tc>
      </w:tr>
    </w:tbl>
    <w:p w14:paraId="5869081E" w14:textId="700AEE28" w:rsidR="000C026D" w:rsidRDefault="000C026D" w:rsidP="000C026D">
      <w:pPr>
        <w:pStyle w:val="tbnormal"/>
      </w:pPr>
      <w:r>
        <w:br w:type="page"/>
      </w:r>
    </w:p>
    <w:p w14:paraId="281E7024" w14:textId="77777777" w:rsidR="00C10F06" w:rsidRDefault="00C10F06" w:rsidP="00C10F06">
      <w:pPr>
        <w:pStyle w:val="tbtitre4"/>
      </w:pPr>
      <w:bookmarkStart w:id="101" w:name="_Toc454061811"/>
      <w:r>
        <w:lastRenderedPageBreak/>
        <w:t>Exemple de rendement optimum</w:t>
      </w:r>
      <w:bookmarkEnd w:id="101"/>
    </w:p>
    <w:p w14:paraId="32C0D272" w14:textId="1FA33175" w:rsidR="00C10F06" w:rsidRDefault="00CE21A0" w:rsidP="00C10F06">
      <w:pPr>
        <w:pStyle w:val="tbnormal"/>
        <w:spacing w:before="120" w:after="120"/>
      </w:pPr>
      <w:r>
        <w:t xml:space="preserve">Reprenons le coût de revient du produit BW01. </w:t>
      </w:r>
      <w:r w:rsidR="00C10F06">
        <w:t>Si vous arrivez atteindre un niveau de gestion optimal, vous pouvez prétendre une rentabilité de XXX%.</w:t>
      </w:r>
    </w:p>
    <w:p w14:paraId="2A563030" w14:textId="1FB11BCD" w:rsidR="00C10F06" w:rsidRDefault="00C10F06" w:rsidP="00C10F06">
      <w:pPr>
        <w:pStyle w:val="tbnormal"/>
        <w:spacing w:before="120" w:after="120"/>
      </w:pPr>
      <w:r>
        <w:t xml:space="preserve">En prenant en considération votre capacité de production de 12'000 litres, une activité sans interruption, une marge sur </w:t>
      </w:r>
      <w:r w:rsidR="00CE21A0">
        <w:t xml:space="preserve">le produit de 35% (1.95 la bouteille) et l’ensemble de vos stocks vendus sur la période, </w:t>
      </w:r>
      <w:r>
        <w:t xml:space="preserve">vous pouvez atteindre un chiffre d’affaires de </w:t>
      </w:r>
      <w:r w:rsidR="00CE21A0">
        <w:t>93’600</w:t>
      </w:r>
      <w:r>
        <w:t>.- de CHF.</w:t>
      </w:r>
      <w:r w:rsidR="00CE21A0">
        <w:t xml:space="preserve"> Cela signifie que vous pouvez obtenir des bénéfices à hauteur de 24'270.- CHF mensuellement.</w:t>
      </w:r>
    </w:p>
    <w:p w14:paraId="07DC43B7" w14:textId="281AE832" w:rsidR="00C10F06" w:rsidRDefault="00C10F06" w:rsidP="00CE21A0">
      <w:pPr>
        <w:pStyle w:val="tbnormal"/>
        <w:spacing w:before="120" w:after="120"/>
      </w:pPr>
      <w:r>
        <w:t>Le montant articulé reste hypothétique. D’autres facteurs externes doivent être pris en compte. Typiquement, la demande fluctue</w:t>
      </w:r>
      <w:r w:rsidR="00CE21A0">
        <w:t>.</w:t>
      </w:r>
    </w:p>
    <w:p w14:paraId="63C31347" w14:textId="77777777" w:rsidR="006C205F" w:rsidRDefault="006C205F" w:rsidP="006C205F">
      <w:pPr>
        <w:pStyle w:val="tbtitre3"/>
      </w:pPr>
      <w:bookmarkStart w:id="102" w:name="_Toc454061812"/>
      <w:r>
        <w:t>L’environnement</w:t>
      </w:r>
      <w:bookmarkEnd w:id="102"/>
    </w:p>
    <w:p w14:paraId="4DC770FF" w14:textId="77777777" w:rsidR="006C205F" w:rsidRDefault="006C205F" w:rsidP="006C205F">
      <w:pPr>
        <w:pStyle w:val="tbnormal"/>
        <w:spacing w:before="120" w:after="120"/>
      </w:pPr>
      <w:r>
        <w:t>Ce chapitre vous présente les éléments avec lesquels vous devez interagir durant votre mandat. Nous vous présentons les caractéristiques principales des marchés, les matières premières que vous exploitez, vos partenaires sur le marché de l’approvisionnement, vos revendeurs, la provenance de vos fonds, les tendances de fluctuations saisonnières, les principales contraintes et les exemples de décisions stratégiques que vous êtes amené à prendre.</w:t>
      </w:r>
    </w:p>
    <w:p w14:paraId="7746B72E" w14:textId="77777777" w:rsidR="006C205F" w:rsidRDefault="006C205F" w:rsidP="006C205F">
      <w:pPr>
        <w:pStyle w:val="tbtitre4"/>
      </w:pPr>
      <w:bookmarkStart w:id="103" w:name="_Toc454061813"/>
      <w:r>
        <w:t>Le marché</w:t>
      </w:r>
      <w:bookmarkEnd w:id="103"/>
    </w:p>
    <w:p w14:paraId="6EEE6A07" w14:textId="77777777" w:rsidR="006C205F" w:rsidRDefault="006C205F" w:rsidP="006C205F">
      <w:pPr>
        <w:pStyle w:val="tbnormal"/>
        <w:spacing w:before="120" w:after="120"/>
      </w:pPr>
      <w:r>
        <w:t xml:space="preserve">Vous évoluez dans un marché concurrentiel « Un marché concurrentiel est un marché sur lequel il y a de nombreux acheteurs et de nombreux vendeurs d’un produit identique, de sorte que chacun a un impact négligeable sur le prix de marché. » </w:t>
      </w:r>
      <w:r>
        <w:fldChar w:fldCharType="begin" w:fldLock="1"/>
      </w:r>
      <w:r>
        <w:instrText>ADDIN CSL_CITATION { "citationItems" : [ { "id" : "ITEM-1", "itemData" : { "author" : [ { "dropping-particle" : "", "family" : "Ionescu", "given" : "Calin", "non-dropping-particle" : "", "parse-names" : false, "suffix" : "" } ], "container-title" : "Support de cours fili\u00e8re EE", "id" : "ITEM-1", "issued" : { "date-parts" : [ [ "2014" ] ] }, "page" : "286", "title" : "Micro\u00e9conomie 1", "type" : "article-journal" }, "uris" : [ "http://www.mendeley.com/documents/?uuid=a0c86b1f-4478-4bc6-aded-99808ae78ddb" ] } ], "mendeley" : { "formattedCitation" : "(Ionescu, 2014)", "plainTextFormattedCitation" : "(Ionescu, 2014)", "previouslyFormattedCitation" : "(Ionescu, 2014)" }, "properties" : { "noteIndex" : 0 }, "schema" : "https://github.com/citation-style-language/schema/raw/master/csl-citation.json" }</w:instrText>
      </w:r>
      <w:r>
        <w:fldChar w:fldCharType="separate"/>
      </w:r>
      <w:r w:rsidRPr="00E52E94">
        <w:rPr>
          <w:noProof/>
        </w:rPr>
        <w:t>(Ionescu, 2014)</w:t>
      </w:r>
      <w:r>
        <w:fldChar w:fldCharType="end"/>
      </w:r>
      <w:r>
        <w:t>.</w:t>
      </w:r>
    </w:p>
    <w:p w14:paraId="4B66745F" w14:textId="77777777" w:rsidR="006C205F" w:rsidRDefault="006C205F" w:rsidP="006C205F">
      <w:pPr>
        <w:pStyle w:val="tbnormal"/>
        <w:spacing w:before="120" w:after="120"/>
      </w:pPr>
      <w:r>
        <w:t xml:space="preserve">Cependant, vous n’êtes pas toute à fait sur un marché parfaitement concurrentiel. On dit volontiers que vous êtes à mi-chemin sur un marché dit de type oligopole. C’est donc vers ce type de marché que le simulateur tend. En effet, sur ce type de marché, « on trouve des vendeurs peu nombreux qui ne se concurrencent pas toujours de manière agressive. » </w:t>
      </w:r>
      <w:r>
        <w:fldChar w:fldCharType="begin" w:fldLock="1"/>
      </w:r>
      <w:r>
        <w:instrText>ADDIN CSL_CITATION { "citationItems" : [ { "id" : "ITEM-1", "itemData" : { "author" : [ { "dropping-particle" : "", "family" : "Ionescu", "given" : "Calin", "non-dropping-particle" : "", "parse-names" : false, "suffix" : "" } ], "container-title" : "Support de cours fili\u00e8re EE", "id" : "ITEM-1", "issued" : { "date-parts" : [ [ "2014" ] ] }, "page" : "286", "title" : "Micro\u00e9conomie 1", "type" : "article-journal" }, "uris" : [ "http://www.mendeley.com/documents/?uuid=a0c86b1f-4478-4bc6-aded-99808ae78ddb" ] } ], "mendeley" : { "formattedCitation" : "(Ionescu, 2014)", "plainTextFormattedCitation" : "(Ionescu, 2014)", "previouslyFormattedCitation" : "(Ionescu, 2014)" }, "properties" : { "noteIndex" : 0 }, "schema" : "https://github.com/citation-style-language/schema/raw/master/csl-citation.json" }</w:instrText>
      </w:r>
      <w:r>
        <w:fldChar w:fldCharType="separate"/>
      </w:r>
      <w:r w:rsidRPr="00E52E94">
        <w:rPr>
          <w:noProof/>
        </w:rPr>
        <w:t>(Ionescu, 2014)</w:t>
      </w:r>
      <w:r>
        <w:fldChar w:fldCharType="end"/>
      </w:r>
      <w:r>
        <w:t>.</w:t>
      </w:r>
    </w:p>
    <w:p w14:paraId="5FEE57F4" w14:textId="07BB1CDA" w:rsidR="000C026D" w:rsidRDefault="000C026D" w:rsidP="006C205F">
      <w:pPr>
        <w:pStyle w:val="tbnormal"/>
        <w:spacing w:before="120" w:after="120"/>
      </w:pPr>
      <w:r>
        <w:br w:type="page"/>
      </w:r>
    </w:p>
    <w:p w14:paraId="348B34A8" w14:textId="77777777" w:rsidR="006C205F" w:rsidRDefault="006C205F" w:rsidP="006C205F">
      <w:pPr>
        <w:pStyle w:val="tbtitre4"/>
      </w:pPr>
      <w:bookmarkStart w:id="104" w:name="_Toc454061814"/>
      <w:r>
        <w:lastRenderedPageBreak/>
        <w:t>Les matières premières</w:t>
      </w:r>
      <w:bookmarkEnd w:id="104"/>
    </w:p>
    <w:p w14:paraId="402F3942" w14:textId="77777777" w:rsidR="004E4AB8" w:rsidRDefault="006C205F" w:rsidP="006C205F">
      <w:pPr>
        <w:pStyle w:val="tbnormal"/>
        <w:spacing w:before="120" w:after="120"/>
      </w:pPr>
      <w:r>
        <w:t xml:space="preserve">Dans le but de créer vos produits, vous êtes dépendant du marché de l’approvisionnement. Pour faciliter le management des ressources utiles à la fabrication de vos bières, nous avons pris la décision de définir </w:t>
      </w:r>
      <w:r w:rsidR="004E4AB8">
        <w:t>ce marché comme étant illimité.</w:t>
      </w:r>
    </w:p>
    <w:p w14:paraId="5B6FEA32" w14:textId="6EB47AFB" w:rsidR="006C205F" w:rsidRDefault="006C205F" w:rsidP="006C205F">
      <w:pPr>
        <w:pStyle w:val="tbnormal"/>
        <w:spacing w:before="120" w:after="120"/>
      </w:pPr>
      <w:r>
        <w:t>Ce qui supprime le risque de ne pas pouvoir s’approvisionner. Ci-dessous, voici les prix</w:t>
      </w:r>
      <w:r>
        <w:rPr>
          <w:rStyle w:val="Appelnotedebasdep"/>
        </w:rPr>
        <w:footnoteReference w:id="13"/>
      </w:r>
      <w:r>
        <w:t xml:space="preserve"> des matières premières utilisées dans vos recettes :</w:t>
      </w:r>
    </w:p>
    <w:tbl>
      <w:tblPr>
        <w:tblStyle w:val="Grilledetableauclaire"/>
        <w:tblW w:w="5000" w:type="pct"/>
        <w:tblLook w:val="04A0" w:firstRow="1" w:lastRow="0" w:firstColumn="1" w:lastColumn="0" w:noHBand="0" w:noVBand="1"/>
      </w:tblPr>
      <w:tblGrid>
        <w:gridCol w:w="4522"/>
        <w:gridCol w:w="2838"/>
      </w:tblGrid>
      <w:tr w:rsidR="004E4AB8" w:rsidRPr="003A4596" w14:paraId="27400106" w14:textId="77777777" w:rsidTr="004E4AB8">
        <w:trPr>
          <w:trHeight w:val="454"/>
        </w:trPr>
        <w:tc>
          <w:tcPr>
            <w:tcW w:w="4522" w:type="dxa"/>
            <w:shd w:val="clear" w:color="auto" w:fill="E7E6E6" w:themeFill="background2"/>
          </w:tcPr>
          <w:p w14:paraId="469C3566" w14:textId="77777777" w:rsidR="004E4AB8" w:rsidRPr="004576DB" w:rsidRDefault="004E4AB8" w:rsidP="004E4AB8">
            <w:pPr>
              <w:pStyle w:val="tbnormal"/>
              <w:jc w:val="left"/>
              <w:rPr>
                <w:b/>
              </w:rPr>
            </w:pPr>
            <w:r>
              <w:rPr>
                <w:b/>
              </w:rPr>
              <w:t>Matières premières</w:t>
            </w:r>
          </w:p>
        </w:tc>
        <w:tc>
          <w:tcPr>
            <w:tcW w:w="2838" w:type="dxa"/>
            <w:shd w:val="clear" w:color="auto" w:fill="E7E6E6" w:themeFill="background2"/>
          </w:tcPr>
          <w:p w14:paraId="71B96923" w14:textId="63C1743A" w:rsidR="004E4AB8" w:rsidRPr="00741F67" w:rsidRDefault="004E4AB8" w:rsidP="004E4AB8">
            <w:pPr>
              <w:pStyle w:val="tbnormal"/>
              <w:jc w:val="right"/>
              <w:rPr>
                <w:b/>
              </w:rPr>
            </w:pPr>
            <w:r>
              <w:rPr>
                <w:b/>
              </w:rPr>
              <w:t>Prix au kilo</w:t>
            </w:r>
          </w:p>
        </w:tc>
      </w:tr>
      <w:tr w:rsidR="004E4AB8" w:rsidRPr="003A4596" w14:paraId="7509B49F" w14:textId="77777777" w:rsidTr="004E4AB8">
        <w:trPr>
          <w:trHeight w:val="454"/>
        </w:trPr>
        <w:tc>
          <w:tcPr>
            <w:tcW w:w="4522" w:type="dxa"/>
            <w:vAlign w:val="center"/>
          </w:tcPr>
          <w:p w14:paraId="5D740557" w14:textId="0DA834CB" w:rsidR="004E4AB8" w:rsidRPr="004576DB" w:rsidRDefault="004E4AB8" w:rsidP="004E4AB8">
            <w:pPr>
              <w:pStyle w:val="tbnormal"/>
              <w:jc w:val="left"/>
              <w:rPr>
                <w:b/>
              </w:rPr>
            </w:pPr>
            <w:r>
              <w:rPr>
                <w:b/>
              </w:rPr>
              <w:t>Eau (m</w:t>
            </w:r>
            <w:r w:rsidRPr="004E4AB8">
              <w:rPr>
                <w:b/>
                <w:vertAlign w:val="superscript"/>
              </w:rPr>
              <w:t>3</w:t>
            </w:r>
            <w:r>
              <w:rPr>
                <w:b/>
              </w:rPr>
              <w:t>)</w:t>
            </w:r>
          </w:p>
        </w:tc>
        <w:tc>
          <w:tcPr>
            <w:tcW w:w="2838" w:type="dxa"/>
            <w:vAlign w:val="center"/>
          </w:tcPr>
          <w:p w14:paraId="46FDC35B" w14:textId="346D4A05" w:rsidR="004E4AB8" w:rsidRPr="00B70F13" w:rsidRDefault="004E4AB8" w:rsidP="004E4AB8">
            <w:pPr>
              <w:pStyle w:val="tbnormal"/>
              <w:jc w:val="right"/>
            </w:pPr>
            <w:r>
              <w:t>1.50</w:t>
            </w:r>
          </w:p>
        </w:tc>
      </w:tr>
      <w:tr w:rsidR="004E4AB8" w:rsidRPr="003A4596" w14:paraId="6FD81001" w14:textId="77777777" w:rsidTr="004E4AB8">
        <w:trPr>
          <w:trHeight w:val="454"/>
        </w:trPr>
        <w:tc>
          <w:tcPr>
            <w:tcW w:w="4522" w:type="dxa"/>
            <w:vAlign w:val="center"/>
          </w:tcPr>
          <w:p w14:paraId="10632A2E" w14:textId="77777777" w:rsidR="004E4AB8" w:rsidRDefault="004E4AB8" w:rsidP="004E4AB8">
            <w:pPr>
              <w:pStyle w:val="tbnormal"/>
              <w:jc w:val="left"/>
              <w:rPr>
                <w:b/>
              </w:rPr>
            </w:pPr>
            <w:r>
              <w:rPr>
                <w:b/>
              </w:rPr>
              <w:t>Malt d’orge</w:t>
            </w:r>
          </w:p>
        </w:tc>
        <w:tc>
          <w:tcPr>
            <w:tcW w:w="2838" w:type="dxa"/>
            <w:vAlign w:val="center"/>
          </w:tcPr>
          <w:p w14:paraId="4755E846" w14:textId="00918C7D" w:rsidR="004E4AB8" w:rsidRPr="00B70F13" w:rsidRDefault="004E4AB8" w:rsidP="004E4AB8">
            <w:pPr>
              <w:pStyle w:val="tbnormal"/>
              <w:jc w:val="right"/>
            </w:pPr>
            <w:r>
              <w:t>0.60</w:t>
            </w:r>
          </w:p>
        </w:tc>
      </w:tr>
      <w:tr w:rsidR="004E4AB8" w:rsidRPr="003A4596" w14:paraId="3392A514" w14:textId="77777777" w:rsidTr="004E4AB8">
        <w:trPr>
          <w:trHeight w:val="454"/>
        </w:trPr>
        <w:tc>
          <w:tcPr>
            <w:tcW w:w="4522" w:type="dxa"/>
            <w:vAlign w:val="center"/>
          </w:tcPr>
          <w:p w14:paraId="3C2AD55D" w14:textId="07FD7660" w:rsidR="004E4AB8" w:rsidRDefault="004E4AB8" w:rsidP="004E4AB8">
            <w:pPr>
              <w:pStyle w:val="tbnormal"/>
              <w:jc w:val="left"/>
              <w:rPr>
                <w:b/>
              </w:rPr>
            </w:pPr>
            <w:r>
              <w:rPr>
                <w:b/>
              </w:rPr>
              <w:t>Malt d’orge Bio</w:t>
            </w:r>
          </w:p>
        </w:tc>
        <w:tc>
          <w:tcPr>
            <w:tcW w:w="2838" w:type="dxa"/>
            <w:vAlign w:val="center"/>
          </w:tcPr>
          <w:p w14:paraId="52481D23" w14:textId="6AC739CD" w:rsidR="004E4AB8" w:rsidRDefault="004E4AB8" w:rsidP="004E4AB8">
            <w:pPr>
              <w:pStyle w:val="tbnormal"/>
              <w:jc w:val="right"/>
            </w:pPr>
            <w:r>
              <w:t>0.7333</w:t>
            </w:r>
          </w:p>
        </w:tc>
      </w:tr>
      <w:tr w:rsidR="004E4AB8" w:rsidRPr="003A4596" w14:paraId="62A973F8" w14:textId="77777777" w:rsidTr="004E4AB8">
        <w:trPr>
          <w:trHeight w:val="454"/>
        </w:trPr>
        <w:tc>
          <w:tcPr>
            <w:tcW w:w="4522" w:type="dxa"/>
            <w:vAlign w:val="center"/>
          </w:tcPr>
          <w:p w14:paraId="4EEAE4A8" w14:textId="77777777" w:rsidR="004E4AB8" w:rsidRDefault="004E4AB8" w:rsidP="004E4AB8">
            <w:pPr>
              <w:pStyle w:val="tbnormal"/>
              <w:jc w:val="left"/>
              <w:rPr>
                <w:b/>
              </w:rPr>
            </w:pPr>
            <w:r>
              <w:rPr>
                <w:b/>
              </w:rPr>
              <w:t>Houblon</w:t>
            </w:r>
          </w:p>
        </w:tc>
        <w:tc>
          <w:tcPr>
            <w:tcW w:w="2838" w:type="dxa"/>
            <w:vAlign w:val="center"/>
          </w:tcPr>
          <w:p w14:paraId="2452E942" w14:textId="663EAC92" w:rsidR="004E4AB8" w:rsidRPr="00B70F13" w:rsidRDefault="004E4AB8" w:rsidP="004E4AB8">
            <w:pPr>
              <w:pStyle w:val="tbnormal"/>
              <w:jc w:val="right"/>
            </w:pPr>
            <w:r>
              <w:t>18.-</w:t>
            </w:r>
          </w:p>
        </w:tc>
      </w:tr>
      <w:tr w:rsidR="004E4AB8" w:rsidRPr="003A4596" w14:paraId="2ACE734D" w14:textId="77777777" w:rsidTr="004E4AB8">
        <w:trPr>
          <w:trHeight w:val="454"/>
        </w:trPr>
        <w:tc>
          <w:tcPr>
            <w:tcW w:w="4522" w:type="dxa"/>
            <w:vAlign w:val="center"/>
          </w:tcPr>
          <w:p w14:paraId="7672B904" w14:textId="4D2A1874" w:rsidR="004E4AB8" w:rsidRDefault="004E4AB8" w:rsidP="004E4AB8">
            <w:pPr>
              <w:pStyle w:val="tbnormal"/>
              <w:jc w:val="left"/>
              <w:rPr>
                <w:b/>
              </w:rPr>
            </w:pPr>
            <w:r>
              <w:rPr>
                <w:b/>
              </w:rPr>
              <w:t>Houblon Bio</w:t>
            </w:r>
          </w:p>
        </w:tc>
        <w:tc>
          <w:tcPr>
            <w:tcW w:w="2838" w:type="dxa"/>
            <w:vAlign w:val="center"/>
          </w:tcPr>
          <w:p w14:paraId="2A30BCF9" w14:textId="0D6F47F7" w:rsidR="004E4AB8" w:rsidRDefault="004E4AB8" w:rsidP="004E4AB8">
            <w:pPr>
              <w:pStyle w:val="tbnormal"/>
              <w:jc w:val="right"/>
            </w:pPr>
            <w:r>
              <w:t>27.-</w:t>
            </w:r>
          </w:p>
        </w:tc>
      </w:tr>
      <w:tr w:rsidR="004E4AB8" w:rsidRPr="003A4596" w14:paraId="432AB5AE" w14:textId="77777777" w:rsidTr="004E4AB8">
        <w:trPr>
          <w:trHeight w:val="454"/>
        </w:trPr>
        <w:tc>
          <w:tcPr>
            <w:tcW w:w="4522" w:type="dxa"/>
            <w:vAlign w:val="center"/>
          </w:tcPr>
          <w:p w14:paraId="19D2E0E4" w14:textId="77777777" w:rsidR="004E4AB8" w:rsidRDefault="004E4AB8" w:rsidP="004E4AB8">
            <w:pPr>
              <w:pStyle w:val="tbnormal"/>
              <w:jc w:val="left"/>
              <w:rPr>
                <w:b/>
              </w:rPr>
            </w:pPr>
            <w:r>
              <w:rPr>
                <w:b/>
              </w:rPr>
              <w:t>Levure à bière</w:t>
            </w:r>
          </w:p>
        </w:tc>
        <w:tc>
          <w:tcPr>
            <w:tcW w:w="2838" w:type="dxa"/>
            <w:vAlign w:val="center"/>
          </w:tcPr>
          <w:p w14:paraId="4A0A3E9A" w14:textId="0B400F9C" w:rsidR="004E4AB8" w:rsidRPr="00B70F13" w:rsidRDefault="004E4AB8" w:rsidP="004E4AB8">
            <w:pPr>
              <w:pStyle w:val="tbnormal"/>
              <w:jc w:val="right"/>
            </w:pPr>
            <w:r>
              <w:t>250.-</w:t>
            </w:r>
          </w:p>
        </w:tc>
      </w:tr>
      <w:tr w:rsidR="004E4AB8" w:rsidRPr="003A4596" w14:paraId="369EC0BB" w14:textId="77777777" w:rsidTr="004E4AB8">
        <w:trPr>
          <w:trHeight w:val="454"/>
        </w:trPr>
        <w:tc>
          <w:tcPr>
            <w:tcW w:w="4522" w:type="dxa"/>
            <w:vAlign w:val="center"/>
          </w:tcPr>
          <w:p w14:paraId="46E595F7" w14:textId="62F8FEEB" w:rsidR="004E4AB8" w:rsidRDefault="004E4AB8" w:rsidP="004E4AB8">
            <w:pPr>
              <w:pStyle w:val="tbnormal"/>
              <w:jc w:val="left"/>
              <w:rPr>
                <w:b/>
              </w:rPr>
            </w:pPr>
            <w:r>
              <w:rPr>
                <w:b/>
              </w:rPr>
              <w:t>Levure à bière Bio</w:t>
            </w:r>
          </w:p>
        </w:tc>
        <w:tc>
          <w:tcPr>
            <w:tcW w:w="2838" w:type="dxa"/>
            <w:vAlign w:val="center"/>
          </w:tcPr>
          <w:p w14:paraId="70B6F9EC" w14:textId="33A3843A" w:rsidR="004E4AB8" w:rsidRDefault="004E4AB8" w:rsidP="004E4AB8">
            <w:pPr>
              <w:pStyle w:val="tbnormal"/>
              <w:jc w:val="right"/>
            </w:pPr>
            <w:r>
              <w:t>275.-</w:t>
            </w:r>
          </w:p>
        </w:tc>
      </w:tr>
      <w:tr w:rsidR="004E4AB8" w:rsidRPr="003A4596" w14:paraId="2C4B7E7B" w14:textId="77777777" w:rsidTr="004E4AB8">
        <w:trPr>
          <w:trHeight w:val="454"/>
        </w:trPr>
        <w:tc>
          <w:tcPr>
            <w:tcW w:w="4522" w:type="dxa"/>
            <w:vAlign w:val="center"/>
          </w:tcPr>
          <w:p w14:paraId="5888A3EF" w14:textId="010CD51C" w:rsidR="004E4AB8" w:rsidRDefault="004E4AB8" w:rsidP="004E4AB8">
            <w:pPr>
              <w:pStyle w:val="tbnormal"/>
              <w:jc w:val="left"/>
              <w:rPr>
                <w:b/>
              </w:rPr>
            </w:pPr>
            <w:r>
              <w:rPr>
                <w:b/>
              </w:rPr>
              <w:t>Miel de fleur</w:t>
            </w:r>
          </w:p>
        </w:tc>
        <w:tc>
          <w:tcPr>
            <w:tcW w:w="2838" w:type="dxa"/>
            <w:vAlign w:val="center"/>
          </w:tcPr>
          <w:p w14:paraId="0D05EBDB" w14:textId="23147F06" w:rsidR="004E4AB8" w:rsidRDefault="004E4AB8" w:rsidP="004E4AB8">
            <w:pPr>
              <w:pStyle w:val="tbnormal"/>
              <w:jc w:val="right"/>
            </w:pPr>
            <w:r>
              <w:t>10.-</w:t>
            </w:r>
          </w:p>
        </w:tc>
      </w:tr>
      <w:tr w:rsidR="004E4AB8" w:rsidRPr="003A4596" w14:paraId="198A0AAC" w14:textId="77777777" w:rsidTr="004E4AB8">
        <w:trPr>
          <w:trHeight w:val="454"/>
        </w:trPr>
        <w:tc>
          <w:tcPr>
            <w:tcW w:w="4522" w:type="dxa"/>
            <w:vAlign w:val="center"/>
          </w:tcPr>
          <w:p w14:paraId="4CCF10FB" w14:textId="64DED5A6" w:rsidR="004E4AB8" w:rsidRDefault="004E4AB8" w:rsidP="004E4AB8">
            <w:pPr>
              <w:pStyle w:val="tbnormal"/>
              <w:jc w:val="left"/>
              <w:rPr>
                <w:b/>
              </w:rPr>
            </w:pPr>
            <w:r>
              <w:rPr>
                <w:b/>
              </w:rPr>
              <w:t>Bouquet d’épices (sachet de 25 grammes)</w:t>
            </w:r>
          </w:p>
        </w:tc>
        <w:tc>
          <w:tcPr>
            <w:tcW w:w="2838" w:type="dxa"/>
            <w:vAlign w:val="center"/>
          </w:tcPr>
          <w:p w14:paraId="3ECB5509" w14:textId="53B7367E" w:rsidR="004E4AB8" w:rsidRDefault="004E4AB8" w:rsidP="004E4AB8">
            <w:pPr>
              <w:pStyle w:val="tbnormal"/>
              <w:jc w:val="right"/>
            </w:pPr>
            <w:r>
              <w:t>0.20</w:t>
            </w:r>
          </w:p>
        </w:tc>
      </w:tr>
      <w:tr w:rsidR="00AD3597" w:rsidRPr="003A4596" w14:paraId="770AB151" w14:textId="77777777" w:rsidTr="004E4AB8">
        <w:trPr>
          <w:trHeight w:val="454"/>
        </w:trPr>
        <w:tc>
          <w:tcPr>
            <w:tcW w:w="4522" w:type="dxa"/>
            <w:vAlign w:val="center"/>
          </w:tcPr>
          <w:p w14:paraId="197CD050" w14:textId="1838DDB0" w:rsidR="00AD3597" w:rsidRDefault="00AD3597" w:rsidP="004E4AB8">
            <w:pPr>
              <w:pStyle w:val="tbnormal"/>
              <w:jc w:val="left"/>
              <w:rPr>
                <w:b/>
              </w:rPr>
            </w:pPr>
            <w:r>
              <w:rPr>
                <w:b/>
              </w:rPr>
              <w:t>Réceptacle en verre de contenance 0.25cl</w:t>
            </w:r>
          </w:p>
        </w:tc>
        <w:tc>
          <w:tcPr>
            <w:tcW w:w="2838" w:type="dxa"/>
            <w:vAlign w:val="center"/>
          </w:tcPr>
          <w:p w14:paraId="645048EE" w14:textId="589D6EFF" w:rsidR="00AD3597" w:rsidRDefault="00AD3597" w:rsidP="004E4AB8">
            <w:pPr>
              <w:pStyle w:val="tbnormal"/>
              <w:jc w:val="right"/>
            </w:pPr>
            <w:r>
              <w:t>0.05</w:t>
            </w:r>
          </w:p>
        </w:tc>
      </w:tr>
      <w:tr w:rsidR="00AD3597" w:rsidRPr="003A4596" w14:paraId="54052BEF" w14:textId="77777777" w:rsidTr="004E4AB8">
        <w:trPr>
          <w:trHeight w:val="454"/>
        </w:trPr>
        <w:tc>
          <w:tcPr>
            <w:tcW w:w="4522" w:type="dxa"/>
            <w:vAlign w:val="center"/>
          </w:tcPr>
          <w:p w14:paraId="56BE8BF5" w14:textId="329509FD" w:rsidR="00AD3597" w:rsidRDefault="00AD3597" w:rsidP="004E4AB8">
            <w:pPr>
              <w:pStyle w:val="tbnormal"/>
              <w:jc w:val="left"/>
              <w:rPr>
                <w:b/>
              </w:rPr>
            </w:pPr>
            <w:r>
              <w:rPr>
                <w:b/>
              </w:rPr>
              <w:t>Réceptacle en aluminium de contenance 0.50 cl</w:t>
            </w:r>
          </w:p>
        </w:tc>
        <w:tc>
          <w:tcPr>
            <w:tcW w:w="2838" w:type="dxa"/>
            <w:vAlign w:val="center"/>
          </w:tcPr>
          <w:p w14:paraId="670C0ABF" w14:textId="1AACF319" w:rsidR="00AD3597" w:rsidRDefault="00AD3597" w:rsidP="004E4AB8">
            <w:pPr>
              <w:pStyle w:val="tbnormal"/>
              <w:jc w:val="right"/>
            </w:pPr>
            <w:r>
              <w:t>0.01</w:t>
            </w:r>
          </w:p>
        </w:tc>
      </w:tr>
    </w:tbl>
    <w:p w14:paraId="6029CFB6" w14:textId="77777777" w:rsidR="006C205F" w:rsidRDefault="006C205F" w:rsidP="006C205F">
      <w:pPr>
        <w:pStyle w:val="tbtitre4"/>
      </w:pPr>
      <w:bookmarkStart w:id="105" w:name="_Toc454061815"/>
      <w:r>
        <w:t>Les fournisseurs</w:t>
      </w:r>
      <w:bookmarkEnd w:id="105"/>
    </w:p>
    <w:p w14:paraId="3F12628B" w14:textId="77777777" w:rsidR="006C205F" w:rsidRDefault="006C205F" w:rsidP="006C205F">
      <w:pPr>
        <w:pStyle w:val="tbnormal"/>
        <w:spacing w:before="120" w:after="120"/>
      </w:pPr>
      <w:r>
        <w:t>Vous traitez principalement avec trois fournisseurs. Vous n’avez pas la possibilité de changer ces partenaires durant votre mandat.</w:t>
      </w:r>
    </w:p>
    <w:p w14:paraId="3F5B37C7" w14:textId="7D82D459" w:rsidR="000C026D" w:rsidRDefault="006C205F" w:rsidP="006C205F">
      <w:pPr>
        <w:pStyle w:val="tbnormal"/>
        <w:spacing w:before="120" w:after="120"/>
      </w:pPr>
      <w:r>
        <w:t>Les matières premières telles que le houblon, les différents malts et la levure ainsi que les récipients s’obtiennent chez Maltlonne SA. L’eau s’obtient par la société cantonale Ourseau SA. Pour les aliments plus artisanaux comme le miel et les épices, ceux-ci, s’obtiennent chez l’artisant Monsieur Ture.</w:t>
      </w:r>
      <w:r w:rsidR="000C026D">
        <w:br w:type="page"/>
      </w:r>
    </w:p>
    <w:p w14:paraId="2977997F" w14:textId="2A6E3F48" w:rsidR="006C205F" w:rsidRDefault="006C205F" w:rsidP="006C205F">
      <w:pPr>
        <w:pStyle w:val="tbnormal"/>
        <w:spacing w:before="120" w:after="120"/>
      </w:pPr>
      <w:r>
        <w:lastRenderedPageBreak/>
        <w:t xml:space="preserve">Tous ces partenaires se situent en Suisse. Ce qui facilite les échanges et évite de devoir travailler dans </w:t>
      </w:r>
      <w:r w:rsidR="007A042A">
        <w:t>des</w:t>
      </w:r>
      <w:r>
        <w:t xml:space="preserve"> devises différentes. L’une des informations très importantes, est celle des délais de livraison et des conditions de paiement :</w:t>
      </w:r>
    </w:p>
    <w:p w14:paraId="6C486C8F" w14:textId="2E83362A" w:rsidR="006C205F" w:rsidRDefault="006C205F" w:rsidP="00040851">
      <w:pPr>
        <w:pStyle w:val="tbnormal"/>
        <w:numPr>
          <w:ilvl w:val="0"/>
          <w:numId w:val="2"/>
        </w:numPr>
        <w:spacing w:before="120" w:after="120"/>
      </w:pPr>
      <w:r>
        <w:t xml:space="preserve">Maltlonne SA : </w:t>
      </w:r>
      <w:r w:rsidR="00BA20BE">
        <w:t>15</w:t>
      </w:r>
      <w:r>
        <w:t xml:space="preserve"> jours et payable à 30 jours.</w:t>
      </w:r>
    </w:p>
    <w:p w14:paraId="31799878" w14:textId="25ECAF4D" w:rsidR="006C205F" w:rsidRDefault="006C205F" w:rsidP="00040851">
      <w:pPr>
        <w:pStyle w:val="tbnormal"/>
        <w:numPr>
          <w:ilvl w:val="0"/>
          <w:numId w:val="2"/>
        </w:numPr>
        <w:spacing w:before="120" w:after="120"/>
      </w:pPr>
      <w:r>
        <w:t xml:space="preserve">Ourseau SA : </w:t>
      </w:r>
      <w:r w:rsidR="00BA20BE">
        <w:t>livraison à 15 jours et payable en autant de jours.</w:t>
      </w:r>
    </w:p>
    <w:p w14:paraId="20DB0A70" w14:textId="77777777" w:rsidR="006C205F" w:rsidRDefault="006C205F" w:rsidP="00040851">
      <w:pPr>
        <w:pStyle w:val="tbnormal"/>
        <w:numPr>
          <w:ilvl w:val="0"/>
          <w:numId w:val="2"/>
        </w:numPr>
        <w:spacing w:before="120" w:after="120"/>
      </w:pPr>
      <w:r>
        <w:t>Monsieur Ture : Minimum à 10 jours et payable dès réception des marchandises.</w:t>
      </w:r>
    </w:p>
    <w:p w14:paraId="0E2C322C" w14:textId="77777777" w:rsidR="006C205F" w:rsidRDefault="006C205F" w:rsidP="006C205F">
      <w:pPr>
        <w:pStyle w:val="tbtitre4"/>
      </w:pPr>
      <w:bookmarkStart w:id="106" w:name="_Toc454061816"/>
      <w:r>
        <w:t>Les revendeurs</w:t>
      </w:r>
      <w:bookmarkEnd w:id="106"/>
    </w:p>
    <w:p w14:paraId="508D8066" w14:textId="7E6DCAB9" w:rsidR="006C205F" w:rsidRDefault="006C205F" w:rsidP="006C205F">
      <w:pPr>
        <w:pStyle w:val="tbnormal"/>
        <w:spacing w:before="120" w:after="120"/>
      </w:pPr>
      <w:r>
        <w:t xml:space="preserve">Vous ne travaillez pas directement avec le consommateur final. Vous passez par 220 revendeurs agréés afin de distribuer vos produits. Ces revendeurs sont atteignables par le biais de </w:t>
      </w:r>
      <w:r w:rsidR="00AB28CF">
        <w:t xml:space="preserve">divers </w:t>
      </w:r>
      <w:r>
        <w:t>canaux de distribution. Chacun d’eux ont leurs spécificités et leurs clients avec des profils variés et des préférences différentes. Il s’agit là, de les prendre en considération afin d’augmenter vos ventes et donc votre bénéfice.</w:t>
      </w:r>
    </w:p>
    <w:p w14:paraId="5F83AEA8" w14:textId="31AFF317" w:rsidR="006C205F" w:rsidRDefault="006C205F" w:rsidP="006C205F">
      <w:pPr>
        <w:pStyle w:val="tbnormal"/>
        <w:spacing w:before="120" w:after="120"/>
      </w:pPr>
      <w:r>
        <w:t>De plus, ces revendeurs se situent dans trois z</w:t>
      </w:r>
      <w:r w:rsidR="00206669">
        <w:t>ones géographiques différentes. Voici leur répartition :</w:t>
      </w:r>
    </w:p>
    <w:tbl>
      <w:tblPr>
        <w:tblStyle w:val="Grilledetableauclaire"/>
        <w:tblW w:w="5003" w:type="pct"/>
        <w:tblLayout w:type="fixed"/>
        <w:tblLook w:val="04A0" w:firstRow="1" w:lastRow="0" w:firstColumn="1" w:lastColumn="0" w:noHBand="0" w:noVBand="1"/>
      </w:tblPr>
      <w:tblGrid>
        <w:gridCol w:w="1472"/>
        <w:gridCol w:w="1473"/>
        <w:gridCol w:w="1728"/>
        <w:gridCol w:w="1218"/>
        <w:gridCol w:w="1473"/>
      </w:tblGrid>
      <w:tr w:rsidR="006C205F" w14:paraId="0CBAD8DD" w14:textId="77777777" w:rsidTr="00E034E1">
        <w:trPr>
          <w:trHeight w:val="454"/>
        </w:trPr>
        <w:tc>
          <w:tcPr>
            <w:tcW w:w="1472" w:type="dxa"/>
            <w:vAlign w:val="center"/>
          </w:tcPr>
          <w:p w14:paraId="59D0488F" w14:textId="77777777" w:rsidR="006C205F" w:rsidRPr="00741F67" w:rsidRDefault="006C205F" w:rsidP="00E034E1">
            <w:pPr>
              <w:pStyle w:val="tbnormal"/>
              <w:rPr>
                <w:b/>
              </w:rPr>
            </w:pPr>
          </w:p>
        </w:tc>
        <w:tc>
          <w:tcPr>
            <w:tcW w:w="1473" w:type="dxa"/>
            <w:vAlign w:val="center"/>
          </w:tcPr>
          <w:p w14:paraId="267C7483" w14:textId="77777777" w:rsidR="006C205F" w:rsidRPr="00741F67" w:rsidRDefault="006C205F" w:rsidP="00E034E1">
            <w:pPr>
              <w:pStyle w:val="tbnormal"/>
              <w:rPr>
                <w:b/>
              </w:rPr>
            </w:pPr>
            <w:r w:rsidRPr="00741F67">
              <w:rPr>
                <w:b/>
              </w:rPr>
              <w:t>Détaillant</w:t>
            </w:r>
          </w:p>
        </w:tc>
        <w:tc>
          <w:tcPr>
            <w:tcW w:w="1728" w:type="dxa"/>
            <w:vAlign w:val="center"/>
          </w:tcPr>
          <w:p w14:paraId="0F8E81E9" w14:textId="77777777" w:rsidR="006C205F" w:rsidRPr="00741F67" w:rsidRDefault="006C205F" w:rsidP="00E034E1">
            <w:pPr>
              <w:pStyle w:val="tbnormal"/>
              <w:rPr>
                <w:b/>
              </w:rPr>
            </w:pPr>
            <w:r w:rsidRPr="00741F67">
              <w:rPr>
                <w:b/>
              </w:rPr>
              <w:t>Supermarché</w:t>
            </w:r>
          </w:p>
        </w:tc>
        <w:tc>
          <w:tcPr>
            <w:tcW w:w="1218" w:type="dxa"/>
            <w:vAlign w:val="center"/>
          </w:tcPr>
          <w:p w14:paraId="691A8396" w14:textId="77777777" w:rsidR="006C205F" w:rsidRPr="00741F67" w:rsidRDefault="006C205F" w:rsidP="00E034E1">
            <w:pPr>
              <w:pStyle w:val="tbnormal"/>
              <w:rPr>
                <w:b/>
              </w:rPr>
            </w:pPr>
            <w:r w:rsidRPr="00741F67">
              <w:rPr>
                <w:b/>
              </w:rPr>
              <w:t>Autres</w:t>
            </w:r>
            <w:r w:rsidRPr="00741F67">
              <w:rPr>
                <w:rStyle w:val="Appelnotedebasdep"/>
                <w:b/>
              </w:rPr>
              <w:footnoteReference w:id="14"/>
            </w:r>
          </w:p>
        </w:tc>
        <w:tc>
          <w:tcPr>
            <w:tcW w:w="1473" w:type="dxa"/>
            <w:shd w:val="clear" w:color="auto" w:fill="E7E6E6" w:themeFill="background2"/>
            <w:vAlign w:val="center"/>
          </w:tcPr>
          <w:p w14:paraId="3936F752" w14:textId="77777777" w:rsidR="006C205F" w:rsidRPr="00741F67" w:rsidRDefault="006C205F" w:rsidP="00E034E1">
            <w:pPr>
              <w:pStyle w:val="tbnormal"/>
              <w:rPr>
                <w:b/>
              </w:rPr>
            </w:pPr>
            <w:r w:rsidRPr="00741F67">
              <w:rPr>
                <w:b/>
              </w:rPr>
              <w:t>Totaux</w:t>
            </w:r>
          </w:p>
        </w:tc>
      </w:tr>
      <w:tr w:rsidR="006C205F" w14:paraId="2F5CCA27" w14:textId="77777777" w:rsidTr="00E034E1">
        <w:trPr>
          <w:trHeight w:val="454"/>
        </w:trPr>
        <w:tc>
          <w:tcPr>
            <w:tcW w:w="1472" w:type="dxa"/>
            <w:vAlign w:val="center"/>
          </w:tcPr>
          <w:p w14:paraId="771E421D" w14:textId="77777777" w:rsidR="006C205F" w:rsidRPr="00741F67" w:rsidRDefault="006C205F" w:rsidP="00E034E1">
            <w:pPr>
              <w:pStyle w:val="tbnormal"/>
              <w:rPr>
                <w:b/>
              </w:rPr>
            </w:pPr>
            <w:r w:rsidRPr="00741F67">
              <w:rPr>
                <w:b/>
              </w:rPr>
              <w:t>Ouest</w:t>
            </w:r>
          </w:p>
        </w:tc>
        <w:tc>
          <w:tcPr>
            <w:tcW w:w="1473" w:type="dxa"/>
            <w:vAlign w:val="center"/>
          </w:tcPr>
          <w:p w14:paraId="5EDB5CB4" w14:textId="77777777" w:rsidR="006C205F" w:rsidRDefault="006C205F" w:rsidP="00E034E1">
            <w:pPr>
              <w:pStyle w:val="tbnormal"/>
            </w:pPr>
            <w:r>
              <w:t>23</w:t>
            </w:r>
          </w:p>
        </w:tc>
        <w:tc>
          <w:tcPr>
            <w:tcW w:w="1728" w:type="dxa"/>
            <w:vAlign w:val="center"/>
          </w:tcPr>
          <w:p w14:paraId="20803D22" w14:textId="77777777" w:rsidR="006C205F" w:rsidRDefault="006C205F" w:rsidP="00E034E1">
            <w:pPr>
              <w:pStyle w:val="tbnormal"/>
            </w:pPr>
            <w:r>
              <w:t>11</w:t>
            </w:r>
          </w:p>
        </w:tc>
        <w:tc>
          <w:tcPr>
            <w:tcW w:w="1218" w:type="dxa"/>
            <w:vAlign w:val="center"/>
          </w:tcPr>
          <w:p w14:paraId="72B60FB9" w14:textId="77777777" w:rsidR="006C205F" w:rsidRDefault="006C205F" w:rsidP="00E034E1">
            <w:pPr>
              <w:pStyle w:val="tbnormal"/>
            </w:pPr>
            <w:r>
              <w:t>49</w:t>
            </w:r>
          </w:p>
        </w:tc>
        <w:tc>
          <w:tcPr>
            <w:tcW w:w="1473" w:type="dxa"/>
            <w:shd w:val="clear" w:color="auto" w:fill="E7E6E6" w:themeFill="background2"/>
            <w:vAlign w:val="center"/>
          </w:tcPr>
          <w:p w14:paraId="4D862C42" w14:textId="77777777" w:rsidR="006C205F" w:rsidRPr="00741F67" w:rsidRDefault="006C205F" w:rsidP="00E034E1">
            <w:pPr>
              <w:pStyle w:val="tbnormal"/>
              <w:rPr>
                <w:b/>
              </w:rPr>
            </w:pPr>
            <w:r w:rsidRPr="00741F67">
              <w:rPr>
                <w:b/>
              </w:rPr>
              <w:t>37.72%</w:t>
            </w:r>
          </w:p>
        </w:tc>
      </w:tr>
      <w:tr w:rsidR="006C205F" w14:paraId="081E7F47" w14:textId="77777777" w:rsidTr="00E034E1">
        <w:trPr>
          <w:trHeight w:val="454"/>
        </w:trPr>
        <w:tc>
          <w:tcPr>
            <w:tcW w:w="1472" w:type="dxa"/>
            <w:vAlign w:val="center"/>
          </w:tcPr>
          <w:p w14:paraId="15C3FC68" w14:textId="77777777" w:rsidR="006C205F" w:rsidRPr="00741F67" w:rsidRDefault="006C205F" w:rsidP="00E034E1">
            <w:pPr>
              <w:pStyle w:val="tbnormal"/>
              <w:rPr>
                <w:b/>
              </w:rPr>
            </w:pPr>
            <w:r w:rsidRPr="00741F67">
              <w:rPr>
                <w:b/>
              </w:rPr>
              <w:t>Centrale</w:t>
            </w:r>
          </w:p>
        </w:tc>
        <w:tc>
          <w:tcPr>
            <w:tcW w:w="1473" w:type="dxa"/>
            <w:vAlign w:val="center"/>
          </w:tcPr>
          <w:p w14:paraId="1AB6EB23" w14:textId="77777777" w:rsidR="006C205F" w:rsidRDefault="006C205F" w:rsidP="00E034E1">
            <w:pPr>
              <w:pStyle w:val="tbnormal"/>
            </w:pPr>
            <w:r>
              <w:t>12</w:t>
            </w:r>
          </w:p>
        </w:tc>
        <w:tc>
          <w:tcPr>
            <w:tcW w:w="1728" w:type="dxa"/>
            <w:vAlign w:val="center"/>
          </w:tcPr>
          <w:p w14:paraId="766770E2" w14:textId="77777777" w:rsidR="006C205F" w:rsidRDefault="006C205F" w:rsidP="00E034E1">
            <w:pPr>
              <w:pStyle w:val="tbnormal"/>
            </w:pPr>
            <w:r>
              <w:t>17</w:t>
            </w:r>
          </w:p>
        </w:tc>
        <w:tc>
          <w:tcPr>
            <w:tcW w:w="1218" w:type="dxa"/>
            <w:vAlign w:val="center"/>
          </w:tcPr>
          <w:p w14:paraId="79627FC4" w14:textId="77777777" w:rsidR="006C205F" w:rsidRDefault="006C205F" w:rsidP="00E034E1">
            <w:pPr>
              <w:pStyle w:val="tbnormal"/>
            </w:pPr>
            <w:r>
              <w:t>58</w:t>
            </w:r>
          </w:p>
        </w:tc>
        <w:tc>
          <w:tcPr>
            <w:tcW w:w="1473" w:type="dxa"/>
            <w:shd w:val="clear" w:color="auto" w:fill="E7E6E6" w:themeFill="background2"/>
            <w:vAlign w:val="center"/>
          </w:tcPr>
          <w:p w14:paraId="52CC712C" w14:textId="77777777" w:rsidR="006C205F" w:rsidRPr="00741F67" w:rsidRDefault="006C205F" w:rsidP="00E034E1">
            <w:pPr>
              <w:pStyle w:val="tbnormal"/>
              <w:rPr>
                <w:b/>
              </w:rPr>
            </w:pPr>
            <w:r w:rsidRPr="00741F67">
              <w:rPr>
                <w:b/>
              </w:rPr>
              <w:t>39.55%</w:t>
            </w:r>
          </w:p>
        </w:tc>
      </w:tr>
      <w:tr w:rsidR="006C205F" w14:paraId="27F45BC8" w14:textId="77777777" w:rsidTr="00E034E1">
        <w:trPr>
          <w:trHeight w:val="454"/>
        </w:trPr>
        <w:tc>
          <w:tcPr>
            <w:tcW w:w="1472" w:type="dxa"/>
            <w:vAlign w:val="center"/>
          </w:tcPr>
          <w:p w14:paraId="1505758D" w14:textId="77777777" w:rsidR="006C205F" w:rsidRPr="00741F67" w:rsidRDefault="006C205F" w:rsidP="00E034E1">
            <w:pPr>
              <w:pStyle w:val="tbnormal"/>
              <w:rPr>
                <w:b/>
              </w:rPr>
            </w:pPr>
            <w:r w:rsidRPr="00741F67">
              <w:rPr>
                <w:b/>
              </w:rPr>
              <w:t>Est</w:t>
            </w:r>
          </w:p>
        </w:tc>
        <w:tc>
          <w:tcPr>
            <w:tcW w:w="1473" w:type="dxa"/>
            <w:vAlign w:val="center"/>
          </w:tcPr>
          <w:p w14:paraId="0D7B62E4" w14:textId="77777777" w:rsidR="006C205F" w:rsidRDefault="006C205F" w:rsidP="00E034E1">
            <w:pPr>
              <w:pStyle w:val="tbnormal"/>
            </w:pPr>
            <w:r>
              <w:t>8</w:t>
            </w:r>
          </w:p>
        </w:tc>
        <w:tc>
          <w:tcPr>
            <w:tcW w:w="1728" w:type="dxa"/>
            <w:vAlign w:val="center"/>
          </w:tcPr>
          <w:p w14:paraId="518D6EF0" w14:textId="77777777" w:rsidR="006C205F" w:rsidRDefault="006C205F" w:rsidP="00E034E1">
            <w:pPr>
              <w:pStyle w:val="tbnormal"/>
            </w:pPr>
            <w:r>
              <w:t>15</w:t>
            </w:r>
          </w:p>
        </w:tc>
        <w:tc>
          <w:tcPr>
            <w:tcW w:w="1218" w:type="dxa"/>
            <w:vAlign w:val="center"/>
          </w:tcPr>
          <w:p w14:paraId="39E5CA2D" w14:textId="77777777" w:rsidR="006C205F" w:rsidRDefault="006C205F" w:rsidP="00E034E1">
            <w:pPr>
              <w:pStyle w:val="tbnormal"/>
            </w:pPr>
            <w:r>
              <w:t>27</w:t>
            </w:r>
          </w:p>
        </w:tc>
        <w:tc>
          <w:tcPr>
            <w:tcW w:w="1473" w:type="dxa"/>
            <w:shd w:val="clear" w:color="auto" w:fill="E7E6E6" w:themeFill="background2"/>
            <w:vAlign w:val="center"/>
          </w:tcPr>
          <w:p w14:paraId="3F89E3C9" w14:textId="77777777" w:rsidR="006C205F" w:rsidRPr="00741F67" w:rsidRDefault="006C205F" w:rsidP="00E034E1">
            <w:pPr>
              <w:pStyle w:val="tbnormal"/>
              <w:rPr>
                <w:b/>
              </w:rPr>
            </w:pPr>
            <w:r w:rsidRPr="00741F67">
              <w:rPr>
                <w:b/>
              </w:rPr>
              <w:t>22.73%</w:t>
            </w:r>
          </w:p>
        </w:tc>
      </w:tr>
      <w:tr w:rsidR="006C205F" w14:paraId="41278B56" w14:textId="77777777" w:rsidTr="00E034E1">
        <w:trPr>
          <w:trHeight w:val="454"/>
        </w:trPr>
        <w:tc>
          <w:tcPr>
            <w:tcW w:w="1472" w:type="dxa"/>
            <w:shd w:val="clear" w:color="auto" w:fill="E7E6E6" w:themeFill="background2"/>
            <w:vAlign w:val="center"/>
          </w:tcPr>
          <w:p w14:paraId="6471BF40" w14:textId="77777777" w:rsidR="006C205F" w:rsidRPr="00741F67" w:rsidRDefault="006C205F" w:rsidP="00E034E1">
            <w:pPr>
              <w:pStyle w:val="tbnormal"/>
              <w:rPr>
                <w:b/>
              </w:rPr>
            </w:pPr>
            <w:r w:rsidRPr="00741F67">
              <w:rPr>
                <w:b/>
              </w:rPr>
              <w:t>Totaux</w:t>
            </w:r>
          </w:p>
        </w:tc>
        <w:tc>
          <w:tcPr>
            <w:tcW w:w="1473" w:type="dxa"/>
            <w:shd w:val="clear" w:color="auto" w:fill="E7E6E6" w:themeFill="background2"/>
            <w:vAlign w:val="center"/>
          </w:tcPr>
          <w:p w14:paraId="7AC2F1E8" w14:textId="77777777" w:rsidR="006C205F" w:rsidRPr="00741F67" w:rsidRDefault="006C205F" w:rsidP="00E034E1">
            <w:pPr>
              <w:pStyle w:val="tbnormal"/>
              <w:rPr>
                <w:b/>
              </w:rPr>
            </w:pPr>
            <w:r w:rsidRPr="00741F67">
              <w:rPr>
                <w:b/>
              </w:rPr>
              <w:t>19.55%</w:t>
            </w:r>
          </w:p>
        </w:tc>
        <w:tc>
          <w:tcPr>
            <w:tcW w:w="1728" w:type="dxa"/>
            <w:shd w:val="clear" w:color="auto" w:fill="E7E6E6" w:themeFill="background2"/>
            <w:vAlign w:val="center"/>
          </w:tcPr>
          <w:p w14:paraId="23C7548F" w14:textId="77777777" w:rsidR="006C205F" w:rsidRPr="00741F67" w:rsidRDefault="006C205F" w:rsidP="00E034E1">
            <w:pPr>
              <w:pStyle w:val="tbnormal"/>
              <w:rPr>
                <w:b/>
              </w:rPr>
            </w:pPr>
            <w:r w:rsidRPr="00741F67">
              <w:rPr>
                <w:b/>
              </w:rPr>
              <w:t>19.55%</w:t>
            </w:r>
          </w:p>
        </w:tc>
        <w:tc>
          <w:tcPr>
            <w:tcW w:w="1218" w:type="dxa"/>
            <w:shd w:val="clear" w:color="auto" w:fill="E7E6E6" w:themeFill="background2"/>
            <w:vAlign w:val="center"/>
          </w:tcPr>
          <w:p w14:paraId="3103AE6B" w14:textId="77777777" w:rsidR="006C205F" w:rsidRPr="00741F67" w:rsidRDefault="006C205F" w:rsidP="00E034E1">
            <w:pPr>
              <w:pStyle w:val="tbnormal"/>
              <w:rPr>
                <w:b/>
              </w:rPr>
            </w:pPr>
            <w:r w:rsidRPr="00741F67">
              <w:rPr>
                <w:rFonts w:ascii="environ" w:hAnsi="environ"/>
                <w:b/>
              </w:rPr>
              <w:t>60.90%</w:t>
            </w:r>
          </w:p>
        </w:tc>
        <w:tc>
          <w:tcPr>
            <w:tcW w:w="1473" w:type="dxa"/>
            <w:shd w:val="clear" w:color="auto" w:fill="E7E6E6" w:themeFill="background2"/>
            <w:vAlign w:val="center"/>
          </w:tcPr>
          <w:p w14:paraId="754708BF" w14:textId="77777777" w:rsidR="006C205F" w:rsidRPr="00741F67" w:rsidRDefault="006C205F" w:rsidP="00E034E1">
            <w:pPr>
              <w:pStyle w:val="tbnormal"/>
              <w:rPr>
                <w:b/>
              </w:rPr>
            </w:pPr>
            <w:r w:rsidRPr="00741F67">
              <w:rPr>
                <w:b/>
              </w:rPr>
              <w:t>220</w:t>
            </w:r>
          </w:p>
        </w:tc>
      </w:tr>
    </w:tbl>
    <w:p w14:paraId="55071D22" w14:textId="039DD0A1" w:rsidR="00AB28CF" w:rsidRDefault="00AB28CF" w:rsidP="00AB28CF">
      <w:pPr>
        <w:pStyle w:val="tbtitre5"/>
      </w:pPr>
      <w:bookmarkStart w:id="107" w:name="_Toc454061817"/>
      <w:r>
        <w:t>Les parts de marchés</w:t>
      </w:r>
      <w:r w:rsidR="00F607EB">
        <w:t xml:space="preserve"> et les préférences</w:t>
      </w:r>
      <w:bookmarkEnd w:id="107"/>
    </w:p>
    <w:p w14:paraId="4900CEF1" w14:textId="1AB7BF62" w:rsidR="00AB28CF" w:rsidRDefault="00AB28CF" w:rsidP="00AB28CF">
      <w:pPr>
        <w:pStyle w:val="tbnormal"/>
      </w:pPr>
      <w:r>
        <w:t>Vos canaux de distributions ne possèdent pas tous les mêmes parts de marchés. Il est important de prendre en considération les informations ci-dessous pour vos prévisions de vente.</w:t>
      </w:r>
    </w:p>
    <w:p w14:paraId="328B07D2" w14:textId="725F0CD4" w:rsidR="00AB28CF" w:rsidRDefault="00F607EB" w:rsidP="00AB28CF">
      <w:pPr>
        <w:pStyle w:val="tbnormal"/>
      </w:pPr>
      <w:r>
        <w:rPr>
          <w:noProof/>
          <w:lang w:val="fr-FR" w:eastAsia="fr-FR"/>
        </w:rPr>
        <w:drawing>
          <wp:inline distT="0" distB="0" distL="0" distR="0" wp14:anchorId="437C1BD3" wp14:editId="5318B30D">
            <wp:extent cx="4679950" cy="1899285"/>
            <wp:effectExtent l="0" t="0" r="0" b="5715"/>
            <wp:docPr id="68" name="Imag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Capture d’écran 2016-06-16 à 16.53.03.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679950" cy="1899285"/>
                    </a:xfrm>
                    <a:prstGeom prst="rect">
                      <a:avLst/>
                    </a:prstGeom>
                  </pic:spPr>
                </pic:pic>
              </a:graphicData>
            </a:graphic>
          </wp:inline>
        </w:drawing>
      </w:r>
    </w:p>
    <w:p w14:paraId="5A3AF0DE" w14:textId="27AE4034" w:rsidR="00891BA2" w:rsidRPr="00AB28CF" w:rsidRDefault="00891BA2" w:rsidP="00AB28CF">
      <w:pPr>
        <w:pStyle w:val="tbnormal"/>
      </w:pPr>
      <w:r>
        <w:t xml:space="preserve">Les trois régions Ouest, Centrale et Est ont des parts de marchés différentes. La Suisse Ouest possède 45% de la demande, la Suisse Centrale 30% et la </w:t>
      </w:r>
      <w:r>
        <w:lastRenderedPageBreak/>
        <w:t>Suisse de l’Est 20%. Ensuite, ces parts sont encore repartagés par type de revendeur.</w:t>
      </w:r>
    </w:p>
    <w:p w14:paraId="53650BD6" w14:textId="77777777" w:rsidR="006C205F" w:rsidRDefault="006C205F" w:rsidP="006C205F">
      <w:pPr>
        <w:pStyle w:val="tbtitre5"/>
      </w:pPr>
      <w:bookmarkStart w:id="108" w:name="_Toc454061818"/>
      <w:r>
        <w:t>Détaillant</w:t>
      </w:r>
      <w:bookmarkEnd w:id="108"/>
    </w:p>
    <w:p w14:paraId="6683ED94" w14:textId="77777777" w:rsidR="006C205F" w:rsidRDefault="006C205F" w:rsidP="006C205F">
      <w:pPr>
        <w:pStyle w:val="tbnormal"/>
        <w:spacing w:before="120" w:after="120"/>
      </w:pPr>
      <w:r>
        <w:t>Les détaillants sont le plus faible des canaux de distribution. Avec un total de vente de 20%, il se place derrière les deux autres.</w:t>
      </w:r>
    </w:p>
    <w:p w14:paraId="6E3E22A0" w14:textId="4DAFAECB" w:rsidR="006C205F" w:rsidRDefault="006C205F" w:rsidP="006C205F">
      <w:pPr>
        <w:pStyle w:val="tbnormal"/>
        <w:spacing w:before="120" w:after="120"/>
      </w:pPr>
      <w:r>
        <w:t>Ces revendeurs apprécient de pouvoir proposer à leurs clients, une variété restreinte en terme de quantité mais plutôt de bonne qualité. Ils ont une préférence sur les produits de type premium. La bière Bio, au miel ou encore la spécialité au</w:t>
      </w:r>
      <w:r w:rsidR="008F04B5">
        <w:t>x épices sont leurs préférences.</w:t>
      </w:r>
    </w:p>
    <w:p w14:paraId="60C3487D" w14:textId="77777777" w:rsidR="006C205F" w:rsidRDefault="006C205F" w:rsidP="006C205F">
      <w:pPr>
        <w:pStyle w:val="tbnormal"/>
        <w:spacing w:before="120" w:after="120"/>
      </w:pPr>
      <w:r>
        <w:t>Ils vendent uniquement dans le format en bouteille de 25 cl et ils ne sont donc catégoriquement pas intéressés par les canettes au format 50 cl.</w:t>
      </w:r>
    </w:p>
    <w:p w14:paraId="3EC0C0B2" w14:textId="77777777" w:rsidR="006C205F" w:rsidRDefault="006C205F" w:rsidP="006C205F">
      <w:pPr>
        <w:pStyle w:val="tbnormal"/>
        <w:spacing w:before="120" w:after="120"/>
      </w:pPr>
      <w:r>
        <w:t>Leurs clients sont peu sensibles aux prix pratiqués. Les produits se vendent généralement 15% plus cher que dans les supermarchés.</w:t>
      </w:r>
    </w:p>
    <w:p w14:paraId="03AD4BFA" w14:textId="4640D604" w:rsidR="006C205F" w:rsidRDefault="006C205F" w:rsidP="006C205F">
      <w:pPr>
        <w:pStyle w:val="tbnormal"/>
        <w:spacing w:before="120" w:after="120"/>
      </w:pPr>
      <w:r>
        <w:t>Les détaillants paient généralement les factures ouvertes en</w:t>
      </w:r>
      <w:r w:rsidR="008F04B5">
        <w:t>tre 5 et</w:t>
      </w:r>
      <w:r>
        <w:t xml:space="preserve"> 10 jours. Cependant, gardez en tête que vous leur accordez un délai de paiement à 15 jours.</w:t>
      </w:r>
    </w:p>
    <w:p w14:paraId="2A486B19" w14:textId="77777777" w:rsidR="006C205F" w:rsidRDefault="006C205F" w:rsidP="006C205F">
      <w:pPr>
        <w:pStyle w:val="tbtitre5"/>
      </w:pPr>
      <w:bookmarkStart w:id="109" w:name="_Toc454061819"/>
      <w:r>
        <w:t>Supermarché</w:t>
      </w:r>
      <w:bookmarkEnd w:id="109"/>
    </w:p>
    <w:p w14:paraId="3741572E" w14:textId="77777777" w:rsidR="006C205F" w:rsidRDefault="006C205F" w:rsidP="006C205F">
      <w:pPr>
        <w:pStyle w:val="tbnormal"/>
        <w:spacing w:before="120" w:after="120"/>
      </w:pPr>
      <w:r>
        <w:t>En terme de quantité vendue, ce canal de distribution représente le plus important avec des parts de vente grimpant à 55%.</w:t>
      </w:r>
    </w:p>
    <w:p w14:paraId="60BA42EC" w14:textId="77777777" w:rsidR="006C205F" w:rsidRDefault="006C205F" w:rsidP="006C205F">
      <w:pPr>
        <w:pStyle w:val="tbnormal"/>
        <w:spacing w:before="120" w:after="120"/>
      </w:pPr>
      <w:r>
        <w:t>L’éventail de l’offre qu’ils proposent est large. Ils vendent toutes vos bières dans le format en canette de 50cl.</w:t>
      </w:r>
    </w:p>
    <w:p w14:paraId="64A62EF3" w14:textId="77777777" w:rsidR="006C205F" w:rsidRDefault="006C205F" w:rsidP="006C205F">
      <w:pPr>
        <w:pStyle w:val="tbnormal"/>
        <w:spacing w:before="120" w:after="120"/>
      </w:pPr>
      <w:r>
        <w:t>Les clients de ces établissements sont très sensibles aux prix. Ils veulent acheter au prix le plus bas possible.</w:t>
      </w:r>
    </w:p>
    <w:p w14:paraId="56640A99" w14:textId="11F91FA2" w:rsidR="006C205F" w:rsidRDefault="006C205F" w:rsidP="006C205F">
      <w:pPr>
        <w:pStyle w:val="tbnormal"/>
        <w:spacing w:before="120" w:after="120"/>
      </w:pPr>
      <w:r>
        <w:t xml:space="preserve">Les supermarchés attendent la fin de leur droit en terme de conditions de paiement. </w:t>
      </w:r>
      <w:r w:rsidR="008F04B5">
        <w:t>De ce fait</w:t>
      </w:r>
      <w:r>
        <w:t xml:space="preserve">, vous recevez leurs paiements après </w:t>
      </w:r>
      <w:r w:rsidR="008F04B5">
        <w:t>15</w:t>
      </w:r>
      <w:r>
        <w:t xml:space="preserve"> jours.</w:t>
      </w:r>
    </w:p>
    <w:p w14:paraId="56F7861E" w14:textId="77777777" w:rsidR="006C205F" w:rsidRDefault="006C205F" w:rsidP="006C205F">
      <w:pPr>
        <w:pStyle w:val="tbtitre5"/>
      </w:pPr>
      <w:bookmarkStart w:id="110" w:name="_Toc454061820"/>
      <w:r>
        <w:t>Établissement public</w:t>
      </w:r>
      <w:bookmarkEnd w:id="110"/>
    </w:p>
    <w:p w14:paraId="70E1145F" w14:textId="77777777" w:rsidR="006C205F" w:rsidRDefault="006C205F" w:rsidP="006C205F">
      <w:pPr>
        <w:pStyle w:val="tbnormal"/>
        <w:spacing w:before="120" w:after="120"/>
      </w:pPr>
      <w:r>
        <w:t>Les établissements publics où les gens se rencontrent pour échanger et boire un verre sont aussi très rentable pour Brewery &amp; Co. Ils représentent 25% de la demande totale.</w:t>
      </w:r>
    </w:p>
    <w:p w14:paraId="05D77ACC" w14:textId="1378423A" w:rsidR="006C205F" w:rsidRDefault="006C205F" w:rsidP="006C205F">
      <w:pPr>
        <w:pStyle w:val="tbnormal"/>
        <w:spacing w:before="120" w:after="120"/>
      </w:pPr>
      <w:r>
        <w:t>Le produit proposé est uniquement le standard, soit l</w:t>
      </w:r>
      <w:r w:rsidR="008F04B5">
        <w:t>a bière BW01. De plus, ils ne la</w:t>
      </w:r>
      <w:r>
        <w:t xml:space="preserve"> proposent </w:t>
      </w:r>
      <w:r w:rsidR="008F04B5">
        <w:t xml:space="preserve">que </w:t>
      </w:r>
      <w:r>
        <w:t xml:space="preserve">dans le format bouteille </w:t>
      </w:r>
      <w:r w:rsidR="008F04B5">
        <w:t xml:space="preserve">en verre </w:t>
      </w:r>
      <w:r>
        <w:t>de 25cl.</w:t>
      </w:r>
    </w:p>
    <w:p w14:paraId="368EA85F" w14:textId="77777777" w:rsidR="006C205F" w:rsidRDefault="006C205F" w:rsidP="006C205F">
      <w:pPr>
        <w:pStyle w:val="tbnormal"/>
        <w:spacing w:before="120" w:after="120"/>
      </w:pPr>
      <w:r>
        <w:t>Les clients ne sont pas regardant quant aux prix pratiqués. Il n’est pas rare de voir des ventes avec des marges d’environ 50% par rapport aux ventes effectuées dans les supermarchés.</w:t>
      </w:r>
    </w:p>
    <w:p w14:paraId="19DE0A33" w14:textId="77777777" w:rsidR="006C205F" w:rsidRDefault="006C205F" w:rsidP="006C205F">
      <w:pPr>
        <w:pStyle w:val="tbnormal"/>
        <w:spacing w:before="120" w:after="120"/>
      </w:pPr>
      <w:r>
        <w:t>Ces revendeurs paient généralement dans les 10 jours vos factures. Ce qui représente un avantage. Vous obtenez rapidement des liquidités en retour.</w:t>
      </w:r>
    </w:p>
    <w:p w14:paraId="7639F727" w14:textId="77777777" w:rsidR="006C205F" w:rsidRDefault="006C205F" w:rsidP="006C205F">
      <w:pPr>
        <w:pStyle w:val="tbtitre4"/>
      </w:pPr>
      <w:bookmarkStart w:id="111" w:name="_Toc454061821"/>
      <w:r>
        <w:lastRenderedPageBreak/>
        <w:t>Les bailleurs de fonds</w:t>
      </w:r>
      <w:bookmarkEnd w:id="111"/>
    </w:p>
    <w:p w14:paraId="21F8850D" w14:textId="77777777" w:rsidR="008F04B5" w:rsidRDefault="008F04B5" w:rsidP="006C205F">
      <w:pPr>
        <w:pStyle w:val="tbnormal"/>
        <w:spacing w:before="120" w:after="120"/>
      </w:pPr>
      <w:r>
        <w:t>L’acquisition de votre entreprise et ses installations vous ont contraint à trouver des investisseurs et un établissement bancaire vous octroyant un crédit</w:t>
      </w:r>
      <w:r w:rsidR="006C205F">
        <w:t xml:space="preserve">. </w:t>
      </w:r>
      <w:r>
        <w:t>Votre structure financière se compose de la manière suivante :</w:t>
      </w:r>
    </w:p>
    <w:tbl>
      <w:tblPr>
        <w:tblStyle w:val="Grilledetableauclaire"/>
        <w:tblW w:w="5000" w:type="pct"/>
        <w:tblLook w:val="04A0" w:firstRow="1" w:lastRow="0" w:firstColumn="1" w:lastColumn="0" w:noHBand="0" w:noVBand="1"/>
      </w:tblPr>
      <w:tblGrid>
        <w:gridCol w:w="2313"/>
        <w:gridCol w:w="1367"/>
        <w:gridCol w:w="1285"/>
        <w:gridCol w:w="2395"/>
      </w:tblGrid>
      <w:tr w:rsidR="008F04B5" w:rsidRPr="003A4596" w14:paraId="7DC22CBA" w14:textId="77777777" w:rsidTr="00346B3D">
        <w:trPr>
          <w:trHeight w:val="454"/>
        </w:trPr>
        <w:tc>
          <w:tcPr>
            <w:tcW w:w="3680" w:type="dxa"/>
            <w:gridSpan w:val="2"/>
            <w:tcBorders>
              <w:bottom w:val="single" w:sz="4" w:space="0" w:color="BFBFBF" w:themeColor="background1" w:themeShade="BF"/>
            </w:tcBorders>
            <w:shd w:val="clear" w:color="auto" w:fill="E7E6E6" w:themeFill="background2"/>
            <w:vAlign w:val="center"/>
          </w:tcPr>
          <w:p w14:paraId="10DB1149" w14:textId="623CED68" w:rsidR="008F04B5" w:rsidRPr="004576DB" w:rsidRDefault="008F04B5" w:rsidP="008F04B5">
            <w:pPr>
              <w:pStyle w:val="tbnormal"/>
              <w:jc w:val="center"/>
              <w:rPr>
                <w:b/>
              </w:rPr>
            </w:pPr>
            <w:r>
              <w:rPr>
                <w:b/>
              </w:rPr>
              <w:t>ACTIF</w:t>
            </w:r>
          </w:p>
        </w:tc>
        <w:tc>
          <w:tcPr>
            <w:tcW w:w="3680" w:type="dxa"/>
            <w:gridSpan w:val="2"/>
            <w:tcBorders>
              <w:bottom w:val="single" w:sz="4" w:space="0" w:color="BFBFBF" w:themeColor="background1" w:themeShade="BF"/>
            </w:tcBorders>
            <w:shd w:val="clear" w:color="auto" w:fill="E7E6E6" w:themeFill="background2"/>
            <w:vAlign w:val="center"/>
          </w:tcPr>
          <w:p w14:paraId="3F32D4AB" w14:textId="1DBC222F" w:rsidR="008F04B5" w:rsidRPr="00741F67" w:rsidRDefault="008F04B5" w:rsidP="008F04B5">
            <w:pPr>
              <w:pStyle w:val="tbnormal"/>
              <w:jc w:val="center"/>
              <w:rPr>
                <w:b/>
              </w:rPr>
            </w:pPr>
            <w:r>
              <w:rPr>
                <w:b/>
              </w:rPr>
              <w:t>PASSIF</w:t>
            </w:r>
          </w:p>
        </w:tc>
      </w:tr>
      <w:tr w:rsidR="00346B3D" w:rsidRPr="003A4596" w14:paraId="6752D29B" w14:textId="77777777" w:rsidTr="0060164D">
        <w:trPr>
          <w:trHeight w:val="454"/>
        </w:trPr>
        <w:tc>
          <w:tcPr>
            <w:tcW w:w="2313" w:type="dxa"/>
            <w:tcBorders>
              <w:bottom w:val="single" w:sz="4" w:space="0" w:color="BFBFBF" w:themeColor="background1" w:themeShade="BF"/>
              <w:right w:val="nil"/>
            </w:tcBorders>
            <w:vAlign w:val="center"/>
          </w:tcPr>
          <w:p w14:paraId="63AA630C" w14:textId="32E2873E" w:rsidR="00346B3D" w:rsidRDefault="00346B3D" w:rsidP="008F04B5">
            <w:pPr>
              <w:pStyle w:val="tbnormal"/>
              <w:rPr>
                <w:b/>
              </w:rPr>
            </w:pPr>
            <w:r>
              <w:rPr>
                <w:b/>
              </w:rPr>
              <w:t>Circulants</w:t>
            </w:r>
          </w:p>
          <w:p w14:paraId="54F13A3D" w14:textId="77777777" w:rsidR="00346B3D" w:rsidRDefault="00346B3D" w:rsidP="008F04B5">
            <w:pPr>
              <w:pStyle w:val="tbnormal"/>
              <w:rPr>
                <w:i/>
              </w:rPr>
            </w:pPr>
            <w:r w:rsidRPr="008F04B5">
              <w:rPr>
                <w:i/>
              </w:rPr>
              <w:t>Compte VUBS SA</w:t>
            </w:r>
          </w:p>
          <w:p w14:paraId="447DE71B" w14:textId="77777777" w:rsidR="00346B3D" w:rsidRPr="00346B3D" w:rsidRDefault="00346B3D" w:rsidP="008F04B5">
            <w:pPr>
              <w:pStyle w:val="tbnormal"/>
              <w:rPr>
                <w:b/>
              </w:rPr>
            </w:pPr>
            <w:r w:rsidRPr="00346B3D">
              <w:rPr>
                <w:b/>
              </w:rPr>
              <w:t>Immobilisés</w:t>
            </w:r>
          </w:p>
          <w:p w14:paraId="76020932" w14:textId="77777777" w:rsidR="00346B3D" w:rsidRDefault="00346B3D" w:rsidP="008F04B5">
            <w:pPr>
              <w:pStyle w:val="tbnormal"/>
              <w:rPr>
                <w:i/>
              </w:rPr>
            </w:pPr>
            <w:r>
              <w:rPr>
                <w:i/>
              </w:rPr>
              <w:t>Machines</w:t>
            </w:r>
          </w:p>
          <w:p w14:paraId="2DA876CE" w14:textId="77777777" w:rsidR="00346B3D" w:rsidRDefault="00346B3D" w:rsidP="008F04B5">
            <w:pPr>
              <w:pStyle w:val="tbnormal"/>
              <w:rPr>
                <w:i/>
              </w:rPr>
            </w:pPr>
            <w:r>
              <w:rPr>
                <w:i/>
              </w:rPr>
              <w:t>Bâtiments</w:t>
            </w:r>
          </w:p>
          <w:p w14:paraId="5AC21B9E" w14:textId="376B1729" w:rsidR="00346B3D" w:rsidRPr="008F04B5" w:rsidRDefault="00346B3D" w:rsidP="008F04B5">
            <w:pPr>
              <w:pStyle w:val="tbnormal"/>
              <w:rPr>
                <w:i/>
              </w:rPr>
            </w:pPr>
            <w:r>
              <w:rPr>
                <w:i/>
              </w:rPr>
              <w:t>Terrain</w:t>
            </w:r>
          </w:p>
        </w:tc>
        <w:tc>
          <w:tcPr>
            <w:tcW w:w="1367" w:type="dxa"/>
            <w:tcBorders>
              <w:left w:val="nil"/>
              <w:bottom w:val="single" w:sz="4" w:space="0" w:color="BFBFBF" w:themeColor="background1" w:themeShade="BF"/>
              <w:right w:val="single" w:sz="4" w:space="0" w:color="BFBFBF" w:themeColor="background1" w:themeShade="BF"/>
            </w:tcBorders>
            <w:vAlign w:val="center"/>
          </w:tcPr>
          <w:p w14:paraId="12A71D9A" w14:textId="77777777" w:rsidR="00346B3D" w:rsidRDefault="00346B3D" w:rsidP="00346B3D">
            <w:pPr>
              <w:pStyle w:val="tbnormal"/>
              <w:jc w:val="right"/>
              <w:rPr>
                <w:b/>
              </w:rPr>
            </w:pPr>
          </w:p>
          <w:p w14:paraId="5B5DE513" w14:textId="77777777" w:rsidR="00346B3D" w:rsidRDefault="00346B3D" w:rsidP="00346B3D">
            <w:pPr>
              <w:pStyle w:val="tbnormal"/>
              <w:jc w:val="right"/>
              <w:rPr>
                <w:b/>
              </w:rPr>
            </w:pPr>
            <w:r>
              <w:rPr>
                <w:b/>
              </w:rPr>
              <w:t>150’000</w:t>
            </w:r>
          </w:p>
          <w:p w14:paraId="28B8E337" w14:textId="77777777" w:rsidR="00346B3D" w:rsidRDefault="00346B3D" w:rsidP="00346B3D">
            <w:pPr>
              <w:pStyle w:val="tbnormal"/>
              <w:jc w:val="right"/>
              <w:rPr>
                <w:b/>
              </w:rPr>
            </w:pPr>
          </w:p>
          <w:p w14:paraId="3C29EC95" w14:textId="66C80BCE" w:rsidR="00346B3D" w:rsidRDefault="00346B3D" w:rsidP="00346B3D">
            <w:pPr>
              <w:pStyle w:val="tbnormal"/>
              <w:jc w:val="right"/>
              <w:rPr>
                <w:b/>
              </w:rPr>
            </w:pPr>
            <w:r>
              <w:rPr>
                <w:b/>
              </w:rPr>
              <w:t>450’000</w:t>
            </w:r>
          </w:p>
          <w:p w14:paraId="2F65F270" w14:textId="21904D2C" w:rsidR="00346B3D" w:rsidRDefault="00346B3D" w:rsidP="00346B3D">
            <w:pPr>
              <w:pStyle w:val="tbnormal"/>
              <w:jc w:val="right"/>
              <w:rPr>
                <w:b/>
              </w:rPr>
            </w:pPr>
            <w:r>
              <w:rPr>
                <w:b/>
              </w:rPr>
              <w:t>725’000</w:t>
            </w:r>
          </w:p>
          <w:p w14:paraId="1D3AE285" w14:textId="2C62FC48" w:rsidR="00346B3D" w:rsidRPr="004576DB" w:rsidRDefault="00346B3D" w:rsidP="00346B3D">
            <w:pPr>
              <w:pStyle w:val="tbnormal"/>
              <w:jc w:val="right"/>
              <w:rPr>
                <w:b/>
              </w:rPr>
            </w:pPr>
            <w:r>
              <w:rPr>
                <w:b/>
              </w:rPr>
              <w:t>275’000</w:t>
            </w:r>
          </w:p>
        </w:tc>
        <w:tc>
          <w:tcPr>
            <w:tcW w:w="1285" w:type="dxa"/>
            <w:tcBorders>
              <w:left w:val="single" w:sz="4" w:space="0" w:color="BFBFBF" w:themeColor="background1" w:themeShade="BF"/>
              <w:bottom w:val="single" w:sz="4" w:space="0" w:color="BFBFBF" w:themeColor="background1" w:themeShade="BF"/>
            </w:tcBorders>
            <w:vAlign w:val="center"/>
          </w:tcPr>
          <w:p w14:paraId="6BDAA4BD" w14:textId="77777777" w:rsidR="00346B3D" w:rsidRPr="00346B3D" w:rsidRDefault="00346B3D" w:rsidP="00346B3D">
            <w:pPr>
              <w:pStyle w:val="tbnormal"/>
              <w:jc w:val="right"/>
              <w:rPr>
                <w:b/>
              </w:rPr>
            </w:pPr>
          </w:p>
          <w:p w14:paraId="3DEED0D6" w14:textId="1EE84D15" w:rsidR="00346B3D" w:rsidRPr="00346B3D" w:rsidRDefault="00346B3D" w:rsidP="00346B3D">
            <w:pPr>
              <w:pStyle w:val="tbnormal"/>
              <w:jc w:val="right"/>
              <w:rPr>
                <w:b/>
              </w:rPr>
            </w:pPr>
            <w:r w:rsidRPr="00346B3D">
              <w:rPr>
                <w:b/>
              </w:rPr>
              <w:t>0</w:t>
            </w:r>
          </w:p>
          <w:p w14:paraId="0DCE640F" w14:textId="77777777" w:rsidR="00346B3D" w:rsidRPr="00346B3D" w:rsidRDefault="00346B3D" w:rsidP="00346B3D">
            <w:pPr>
              <w:pStyle w:val="tbnormal"/>
              <w:jc w:val="right"/>
              <w:rPr>
                <w:b/>
              </w:rPr>
            </w:pPr>
          </w:p>
          <w:p w14:paraId="41E13D69" w14:textId="31CFE156" w:rsidR="00346B3D" w:rsidRPr="00346B3D" w:rsidRDefault="00346B3D" w:rsidP="00346B3D">
            <w:pPr>
              <w:pStyle w:val="tbnormal"/>
              <w:jc w:val="right"/>
              <w:rPr>
                <w:b/>
              </w:rPr>
            </w:pPr>
            <w:r w:rsidRPr="00346B3D">
              <w:rPr>
                <w:b/>
              </w:rPr>
              <w:t>1'200'000</w:t>
            </w:r>
          </w:p>
          <w:p w14:paraId="78FDB431" w14:textId="02A142C0" w:rsidR="00346B3D" w:rsidRPr="00346B3D" w:rsidRDefault="00346B3D" w:rsidP="00346B3D">
            <w:pPr>
              <w:pStyle w:val="tbnormal"/>
              <w:jc w:val="right"/>
              <w:rPr>
                <w:b/>
              </w:rPr>
            </w:pPr>
            <w:r w:rsidRPr="00346B3D">
              <w:rPr>
                <w:b/>
              </w:rPr>
              <w:t>400’000</w:t>
            </w:r>
          </w:p>
          <w:p w14:paraId="74B4E3E0" w14:textId="77777777" w:rsidR="00346B3D" w:rsidRPr="00B70F13" w:rsidRDefault="00346B3D" w:rsidP="00346B3D">
            <w:pPr>
              <w:pStyle w:val="tbnormal"/>
              <w:jc w:val="left"/>
            </w:pPr>
          </w:p>
        </w:tc>
        <w:tc>
          <w:tcPr>
            <w:tcW w:w="2395" w:type="dxa"/>
            <w:tcBorders>
              <w:left w:val="single" w:sz="4" w:space="0" w:color="BFBFBF" w:themeColor="background1" w:themeShade="BF"/>
              <w:bottom w:val="single" w:sz="4" w:space="0" w:color="BFBFBF" w:themeColor="background1" w:themeShade="BF"/>
            </w:tcBorders>
            <w:vAlign w:val="center"/>
          </w:tcPr>
          <w:p w14:paraId="45567498" w14:textId="77777777" w:rsidR="00346B3D" w:rsidRPr="00346B3D" w:rsidRDefault="00346B3D" w:rsidP="00346B3D">
            <w:pPr>
              <w:pStyle w:val="tbnormal"/>
              <w:jc w:val="right"/>
              <w:rPr>
                <w:b/>
              </w:rPr>
            </w:pPr>
            <w:r w:rsidRPr="00346B3D">
              <w:rPr>
                <w:b/>
              </w:rPr>
              <w:t>A court terme</w:t>
            </w:r>
          </w:p>
          <w:p w14:paraId="11D03D99" w14:textId="77777777" w:rsidR="00346B3D" w:rsidRPr="00346B3D" w:rsidRDefault="00346B3D" w:rsidP="00346B3D">
            <w:pPr>
              <w:pStyle w:val="tbnormal"/>
              <w:jc w:val="right"/>
              <w:rPr>
                <w:i/>
              </w:rPr>
            </w:pPr>
            <w:r w:rsidRPr="00346B3D">
              <w:rPr>
                <w:i/>
              </w:rPr>
              <w:t>Dettes fournisseurs</w:t>
            </w:r>
          </w:p>
          <w:p w14:paraId="1706570B" w14:textId="77777777" w:rsidR="00346B3D" w:rsidRPr="00346B3D" w:rsidRDefault="00346B3D" w:rsidP="00346B3D">
            <w:pPr>
              <w:pStyle w:val="tbnormal"/>
              <w:jc w:val="right"/>
              <w:rPr>
                <w:b/>
              </w:rPr>
            </w:pPr>
            <w:r w:rsidRPr="00346B3D">
              <w:rPr>
                <w:b/>
              </w:rPr>
              <w:t>A long terme</w:t>
            </w:r>
          </w:p>
          <w:p w14:paraId="7ABD3326" w14:textId="77777777" w:rsidR="00346B3D" w:rsidRPr="00346B3D" w:rsidRDefault="00346B3D" w:rsidP="00346B3D">
            <w:pPr>
              <w:pStyle w:val="tbnormal"/>
              <w:jc w:val="right"/>
              <w:rPr>
                <w:i/>
              </w:rPr>
            </w:pPr>
            <w:r w:rsidRPr="00346B3D">
              <w:rPr>
                <w:i/>
              </w:rPr>
              <w:t>Dette bancaire</w:t>
            </w:r>
          </w:p>
          <w:p w14:paraId="4DD47D60" w14:textId="77777777" w:rsidR="00346B3D" w:rsidRDefault="00346B3D" w:rsidP="00346B3D">
            <w:pPr>
              <w:pStyle w:val="tbnormal"/>
              <w:jc w:val="right"/>
              <w:rPr>
                <w:i/>
              </w:rPr>
            </w:pPr>
            <w:r w:rsidRPr="00346B3D">
              <w:rPr>
                <w:i/>
              </w:rPr>
              <w:t>Capital</w:t>
            </w:r>
          </w:p>
          <w:p w14:paraId="7710C109" w14:textId="476020BB" w:rsidR="00346B3D" w:rsidRPr="00B70F13" w:rsidRDefault="00346B3D" w:rsidP="00346B3D">
            <w:pPr>
              <w:pStyle w:val="tbnormal"/>
              <w:jc w:val="right"/>
            </w:pPr>
          </w:p>
        </w:tc>
      </w:tr>
      <w:tr w:rsidR="00346B3D" w:rsidRPr="003A4596" w14:paraId="72230891" w14:textId="77777777" w:rsidTr="0060164D">
        <w:trPr>
          <w:trHeight w:val="454"/>
        </w:trPr>
        <w:tc>
          <w:tcPr>
            <w:tcW w:w="2313" w:type="dxa"/>
            <w:tcBorders>
              <w:bottom w:val="single" w:sz="4" w:space="0" w:color="BFBFBF" w:themeColor="background1" w:themeShade="BF"/>
              <w:right w:val="nil"/>
            </w:tcBorders>
            <w:vAlign w:val="center"/>
          </w:tcPr>
          <w:p w14:paraId="4BA82C58" w14:textId="5BD43B8E" w:rsidR="00346B3D" w:rsidRDefault="00346B3D" w:rsidP="00346B3D">
            <w:pPr>
              <w:pStyle w:val="tbnormal"/>
              <w:jc w:val="right"/>
              <w:rPr>
                <w:b/>
              </w:rPr>
            </w:pPr>
            <w:r>
              <w:rPr>
                <w:b/>
              </w:rPr>
              <w:t>Total :</w:t>
            </w:r>
          </w:p>
        </w:tc>
        <w:tc>
          <w:tcPr>
            <w:tcW w:w="1367" w:type="dxa"/>
            <w:tcBorders>
              <w:left w:val="nil"/>
              <w:bottom w:val="single" w:sz="4" w:space="0" w:color="BFBFBF" w:themeColor="background1" w:themeShade="BF"/>
              <w:right w:val="single" w:sz="4" w:space="0" w:color="BFBFBF" w:themeColor="background1" w:themeShade="BF"/>
            </w:tcBorders>
            <w:vAlign w:val="center"/>
          </w:tcPr>
          <w:p w14:paraId="0DBA0EA7" w14:textId="7521AF45" w:rsidR="00346B3D" w:rsidRDefault="00346B3D" w:rsidP="00346B3D">
            <w:pPr>
              <w:pStyle w:val="tbnormal"/>
              <w:jc w:val="right"/>
              <w:rPr>
                <w:b/>
              </w:rPr>
            </w:pPr>
            <w:r>
              <w:rPr>
                <w:b/>
              </w:rPr>
              <w:t>1'600'000</w:t>
            </w:r>
          </w:p>
        </w:tc>
        <w:tc>
          <w:tcPr>
            <w:tcW w:w="1285" w:type="dxa"/>
            <w:tcBorders>
              <w:left w:val="single" w:sz="4" w:space="0" w:color="BFBFBF" w:themeColor="background1" w:themeShade="BF"/>
              <w:bottom w:val="single" w:sz="4" w:space="0" w:color="BFBFBF" w:themeColor="background1" w:themeShade="BF"/>
            </w:tcBorders>
            <w:vAlign w:val="center"/>
          </w:tcPr>
          <w:p w14:paraId="35D0D89D" w14:textId="552712E0" w:rsidR="00346B3D" w:rsidRPr="00346B3D" w:rsidRDefault="00346B3D" w:rsidP="00346B3D">
            <w:pPr>
              <w:pStyle w:val="tbnormal"/>
              <w:jc w:val="right"/>
              <w:rPr>
                <w:b/>
              </w:rPr>
            </w:pPr>
            <w:r>
              <w:rPr>
                <w:b/>
              </w:rPr>
              <w:t>1'600’000</w:t>
            </w:r>
          </w:p>
        </w:tc>
        <w:tc>
          <w:tcPr>
            <w:tcW w:w="2395" w:type="dxa"/>
            <w:tcBorders>
              <w:left w:val="single" w:sz="4" w:space="0" w:color="BFBFBF" w:themeColor="background1" w:themeShade="BF"/>
              <w:bottom w:val="single" w:sz="4" w:space="0" w:color="BFBFBF" w:themeColor="background1" w:themeShade="BF"/>
            </w:tcBorders>
            <w:vAlign w:val="center"/>
          </w:tcPr>
          <w:p w14:paraId="2812BE80" w14:textId="570BF48A" w:rsidR="00346B3D" w:rsidRPr="00346B3D" w:rsidRDefault="00346B3D" w:rsidP="00346B3D">
            <w:pPr>
              <w:pStyle w:val="tbnormal"/>
              <w:jc w:val="left"/>
              <w:rPr>
                <w:b/>
              </w:rPr>
            </w:pPr>
            <w:r>
              <w:rPr>
                <w:b/>
              </w:rPr>
              <w:t>: Total</w:t>
            </w:r>
          </w:p>
        </w:tc>
      </w:tr>
    </w:tbl>
    <w:p w14:paraId="2437DCD1" w14:textId="77777777" w:rsidR="006C205F" w:rsidRDefault="006C205F" w:rsidP="006C205F">
      <w:pPr>
        <w:pStyle w:val="tbnormal"/>
        <w:spacing w:before="120" w:after="120"/>
      </w:pPr>
      <w:r>
        <w:t>L’une de vos missions est de rembourser petit à petit votre emprunt et de rapporter de l’argent à vos actionnaires en dégageant des bénéfices assez importants pour d’une part constituer une réserve et de l’autre, distribuer des dividendes.</w:t>
      </w:r>
    </w:p>
    <w:p w14:paraId="0E1EFDEB" w14:textId="098E2460" w:rsidR="006C205F" w:rsidRDefault="006C205F" w:rsidP="006C205F">
      <w:pPr>
        <w:pStyle w:val="tbnormal"/>
        <w:spacing w:before="120" w:after="120"/>
      </w:pPr>
      <w:r>
        <w:t xml:space="preserve">Vous débutez votre mission avec un solde de liquidité de </w:t>
      </w:r>
      <w:r w:rsidR="00FB19DA">
        <w:t>150’000</w:t>
      </w:r>
      <w:r>
        <w:t>.- CHF pour effectuer vos approvisionnements et payer les charges inhérentes à l</w:t>
      </w:r>
      <w:r w:rsidR="00FB19DA">
        <w:t>’exploitation de votre business</w:t>
      </w:r>
    </w:p>
    <w:p w14:paraId="55FFD87E" w14:textId="77777777" w:rsidR="006C205F" w:rsidRDefault="006C205F" w:rsidP="006C205F">
      <w:pPr>
        <w:pStyle w:val="tbtitre4"/>
      </w:pPr>
      <w:bookmarkStart w:id="112" w:name="_Toc454061822"/>
      <w:r>
        <w:t>La fluctuation de la demande</w:t>
      </w:r>
      <w:bookmarkEnd w:id="112"/>
    </w:p>
    <w:p w14:paraId="5321357C" w14:textId="77777777" w:rsidR="006C205F" w:rsidRDefault="006C205F" w:rsidP="006C205F">
      <w:pPr>
        <w:pStyle w:val="tbnormal"/>
        <w:spacing w:before="120" w:after="120"/>
      </w:pPr>
      <w:r>
        <w:t>Durant l’année, les ventes fluctuent à diverses périodes. La demande pour vos produits diffère entre les saisons chaudes et les saisons froides.</w:t>
      </w:r>
    </w:p>
    <w:p w14:paraId="3C0DBC79" w14:textId="77777777" w:rsidR="006C205F" w:rsidRDefault="006C205F" w:rsidP="006C205F">
      <w:pPr>
        <w:pStyle w:val="tbnormal"/>
        <w:spacing w:before="120" w:after="120"/>
      </w:pPr>
      <w:r>
        <w:t>Par exemple, il n’est pas rare de voir les ventes de bière au miel et aux épices s’envoler de novembre à fin janvier. Tandis que la bière standard se boit de manière plus prononcée durant les périodes ensoleillées. Pour la bière labélisée Bio, sa consommation est stable tout du long de l’année. Voici un tableau des valeurs ainsi qu’un graphique illustrant ces propos :</w:t>
      </w:r>
    </w:p>
    <w:tbl>
      <w:tblPr>
        <w:tblStyle w:val="Grilledetableauclaire"/>
        <w:tblW w:w="5000" w:type="pct"/>
        <w:tblLook w:val="04A0" w:firstRow="1" w:lastRow="0" w:firstColumn="1" w:lastColumn="0" w:noHBand="0" w:noVBand="1"/>
      </w:tblPr>
      <w:tblGrid>
        <w:gridCol w:w="1079"/>
        <w:gridCol w:w="1570"/>
        <w:gridCol w:w="1570"/>
        <w:gridCol w:w="1570"/>
        <w:gridCol w:w="1571"/>
      </w:tblGrid>
      <w:tr w:rsidR="00A86CD3" w:rsidRPr="003A4596" w14:paraId="2D56A844" w14:textId="77777777" w:rsidTr="00FE686B">
        <w:trPr>
          <w:trHeight w:val="454"/>
        </w:trPr>
        <w:tc>
          <w:tcPr>
            <w:tcW w:w="1079" w:type="dxa"/>
            <w:shd w:val="clear" w:color="auto" w:fill="E7E6E6" w:themeFill="background2"/>
            <w:vAlign w:val="center"/>
          </w:tcPr>
          <w:p w14:paraId="4637DF15" w14:textId="50196347" w:rsidR="00A86CD3" w:rsidRPr="004576DB" w:rsidRDefault="00A86CD3" w:rsidP="00FE686B">
            <w:pPr>
              <w:pStyle w:val="tbnormal"/>
              <w:jc w:val="left"/>
              <w:rPr>
                <w:b/>
              </w:rPr>
            </w:pPr>
            <w:r>
              <w:rPr>
                <w:b/>
              </w:rPr>
              <w:t>Article</w:t>
            </w:r>
          </w:p>
        </w:tc>
        <w:tc>
          <w:tcPr>
            <w:tcW w:w="1570" w:type="dxa"/>
            <w:shd w:val="clear" w:color="auto" w:fill="E7E6E6" w:themeFill="background2"/>
          </w:tcPr>
          <w:p w14:paraId="7C0ACF24" w14:textId="77777777" w:rsidR="00A86CD3" w:rsidRDefault="00A86CD3" w:rsidP="005E6F0B">
            <w:pPr>
              <w:pStyle w:val="tbnormal"/>
              <w:jc w:val="center"/>
              <w:rPr>
                <w:b/>
              </w:rPr>
            </w:pPr>
            <w:r>
              <w:rPr>
                <w:b/>
              </w:rPr>
              <w:t>Round 1</w:t>
            </w:r>
          </w:p>
          <w:p w14:paraId="68760A09" w14:textId="7B1F7EF8" w:rsidR="00A86CD3" w:rsidRPr="00741F67" w:rsidRDefault="00A86CD3" w:rsidP="005E6F0B">
            <w:pPr>
              <w:pStyle w:val="tbnormal"/>
              <w:jc w:val="center"/>
              <w:rPr>
                <w:b/>
              </w:rPr>
            </w:pPr>
            <w:r>
              <w:rPr>
                <w:b/>
              </w:rPr>
              <w:t>(hiver)</w:t>
            </w:r>
          </w:p>
        </w:tc>
        <w:tc>
          <w:tcPr>
            <w:tcW w:w="1570" w:type="dxa"/>
            <w:shd w:val="clear" w:color="auto" w:fill="E7E6E6" w:themeFill="background2"/>
          </w:tcPr>
          <w:p w14:paraId="0256DC72" w14:textId="77777777" w:rsidR="00A86CD3" w:rsidRDefault="00A86CD3" w:rsidP="005E6F0B">
            <w:pPr>
              <w:pStyle w:val="tbnormal"/>
              <w:jc w:val="center"/>
              <w:rPr>
                <w:b/>
              </w:rPr>
            </w:pPr>
            <w:r>
              <w:rPr>
                <w:b/>
              </w:rPr>
              <w:t>Round 2</w:t>
            </w:r>
          </w:p>
          <w:p w14:paraId="575559C2" w14:textId="79557743" w:rsidR="00A86CD3" w:rsidRDefault="00A86CD3" w:rsidP="005E6F0B">
            <w:pPr>
              <w:pStyle w:val="tbnormal"/>
              <w:jc w:val="center"/>
              <w:rPr>
                <w:b/>
              </w:rPr>
            </w:pPr>
            <w:r>
              <w:rPr>
                <w:b/>
              </w:rPr>
              <w:t>(printemps)</w:t>
            </w:r>
          </w:p>
        </w:tc>
        <w:tc>
          <w:tcPr>
            <w:tcW w:w="1570" w:type="dxa"/>
            <w:shd w:val="clear" w:color="auto" w:fill="E7E6E6" w:themeFill="background2"/>
          </w:tcPr>
          <w:p w14:paraId="010938AB" w14:textId="77777777" w:rsidR="00A86CD3" w:rsidRDefault="00A86CD3" w:rsidP="005E6F0B">
            <w:pPr>
              <w:pStyle w:val="tbnormal"/>
              <w:jc w:val="center"/>
              <w:rPr>
                <w:b/>
              </w:rPr>
            </w:pPr>
            <w:r>
              <w:rPr>
                <w:b/>
              </w:rPr>
              <w:t>Round 3</w:t>
            </w:r>
          </w:p>
          <w:p w14:paraId="3BFD89D6" w14:textId="59CFA454" w:rsidR="00A86CD3" w:rsidRDefault="00A86CD3" w:rsidP="005E6F0B">
            <w:pPr>
              <w:pStyle w:val="tbnormal"/>
              <w:jc w:val="center"/>
              <w:rPr>
                <w:b/>
              </w:rPr>
            </w:pPr>
            <w:r>
              <w:rPr>
                <w:b/>
              </w:rPr>
              <w:t>(été)</w:t>
            </w:r>
          </w:p>
        </w:tc>
        <w:tc>
          <w:tcPr>
            <w:tcW w:w="1571" w:type="dxa"/>
            <w:shd w:val="clear" w:color="auto" w:fill="E7E6E6" w:themeFill="background2"/>
          </w:tcPr>
          <w:p w14:paraId="670B2912" w14:textId="77777777" w:rsidR="00A86CD3" w:rsidRDefault="00A86CD3" w:rsidP="005E6F0B">
            <w:pPr>
              <w:pStyle w:val="tbnormal"/>
              <w:jc w:val="center"/>
              <w:rPr>
                <w:b/>
              </w:rPr>
            </w:pPr>
            <w:r>
              <w:rPr>
                <w:b/>
              </w:rPr>
              <w:t>Round 4</w:t>
            </w:r>
          </w:p>
          <w:p w14:paraId="136BE5AC" w14:textId="7DADA415" w:rsidR="00A86CD3" w:rsidRDefault="00A86CD3" w:rsidP="005E6F0B">
            <w:pPr>
              <w:pStyle w:val="tbnormal"/>
              <w:jc w:val="center"/>
              <w:rPr>
                <w:b/>
              </w:rPr>
            </w:pPr>
            <w:r>
              <w:rPr>
                <w:b/>
              </w:rPr>
              <w:t>(automne)</w:t>
            </w:r>
          </w:p>
        </w:tc>
      </w:tr>
      <w:tr w:rsidR="00A86CD3" w:rsidRPr="003A4596" w14:paraId="7E03721E" w14:textId="77777777" w:rsidTr="00A86CD3">
        <w:trPr>
          <w:trHeight w:val="454"/>
        </w:trPr>
        <w:tc>
          <w:tcPr>
            <w:tcW w:w="1079" w:type="dxa"/>
          </w:tcPr>
          <w:p w14:paraId="7081F5B1" w14:textId="32338622" w:rsidR="00A86CD3" w:rsidRPr="004576DB" w:rsidRDefault="00A86CD3" w:rsidP="005E6F0B">
            <w:pPr>
              <w:pStyle w:val="tbnormal"/>
              <w:rPr>
                <w:b/>
              </w:rPr>
            </w:pPr>
            <w:r>
              <w:rPr>
                <w:b/>
              </w:rPr>
              <w:t>BW01</w:t>
            </w:r>
          </w:p>
        </w:tc>
        <w:tc>
          <w:tcPr>
            <w:tcW w:w="1570" w:type="dxa"/>
          </w:tcPr>
          <w:p w14:paraId="44BB81F5" w14:textId="026060AD" w:rsidR="00A86CD3" w:rsidRPr="00B70F13" w:rsidRDefault="00A86CD3" w:rsidP="005E6F0B">
            <w:pPr>
              <w:pStyle w:val="tbnormal"/>
              <w:jc w:val="center"/>
            </w:pPr>
            <w:r>
              <w:t>+0%</w:t>
            </w:r>
          </w:p>
        </w:tc>
        <w:tc>
          <w:tcPr>
            <w:tcW w:w="1570" w:type="dxa"/>
          </w:tcPr>
          <w:p w14:paraId="3215C3EE" w14:textId="466975FC" w:rsidR="00A86CD3" w:rsidRDefault="00A86CD3" w:rsidP="005E6F0B">
            <w:pPr>
              <w:pStyle w:val="tbnormal"/>
              <w:jc w:val="center"/>
            </w:pPr>
            <w:r>
              <w:t>+5%</w:t>
            </w:r>
          </w:p>
        </w:tc>
        <w:tc>
          <w:tcPr>
            <w:tcW w:w="1570" w:type="dxa"/>
          </w:tcPr>
          <w:p w14:paraId="22E2A8F1" w14:textId="56E013AC" w:rsidR="00A86CD3" w:rsidRDefault="00A86CD3" w:rsidP="005E6F0B">
            <w:pPr>
              <w:pStyle w:val="tbnormal"/>
              <w:jc w:val="center"/>
            </w:pPr>
            <w:r>
              <w:t>+20%</w:t>
            </w:r>
          </w:p>
        </w:tc>
        <w:tc>
          <w:tcPr>
            <w:tcW w:w="1571" w:type="dxa"/>
          </w:tcPr>
          <w:p w14:paraId="68757B2E" w14:textId="0735D18A" w:rsidR="00A86CD3" w:rsidRDefault="00A86CD3" w:rsidP="005E6F0B">
            <w:pPr>
              <w:pStyle w:val="tbnormal"/>
              <w:jc w:val="center"/>
            </w:pPr>
            <w:r>
              <w:t>-5%</w:t>
            </w:r>
          </w:p>
        </w:tc>
      </w:tr>
      <w:tr w:rsidR="00A86CD3" w:rsidRPr="003A4596" w14:paraId="14EE3537" w14:textId="77777777" w:rsidTr="00A86CD3">
        <w:trPr>
          <w:trHeight w:val="454"/>
        </w:trPr>
        <w:tc>
          <w:tcPr>
            <w:tcW w:w="1079" w:type="dxa"/>
          </w:tcPr>
          <w:p w14:paraId="653DE401" w14:textId="74C733D5" w:rsidR="00A86CD3" w:rsidRDefault="00A86CD3" w:rsidP="005E6F0B">
            <w:pPr>
              <w:pStyle w:val="tbnormal"/>
              <w:rPr>
                <w:b/>
              </w:rPr>
            </w:pPr>
            <w:r>
              <w:rPr>
                <w:b/>
              </w:rPr>
              <w:t>BW02</w:t>
            </w:r>
          </w:p>
        </w:tc>
        <w:tc>
          <w:tcPr>
            <w:tcW w:w="1570" w:type="dxa"/>
          </w:tcPr>
          <w:p w14:paraId="1260E4FD" w14:textId="4015B2E0" w:rsidR="00A86CD3" w:rsidRPr="00B70F13" w:rsidRDefault="00A86CD3" w:rsidP="005E6F0B">
            <w:pPr>
              <w:pStyle w:val="tbnormal"/>
              <w:jc w:val="center"/>
            </w:pPr>
            <w:r>
              <w:t>+8%</w:t>
            </w:r>
          </w:p>
        </w:tc>
        <w:tc>
          <w:tcPr>
            <w:tcW w:w="1570" w:type="dxa"/>
          </w:tcPr>
          <w:p w14:paraId="0E49B0F6" w14:textId="1B7C1B36" w:rsidR="00A86CD3" w:rsidRDefault="00A86CD3" w:rsidP="005E6F0B">
            <w:pPr>
              <w:pStyle w:val="tbnormal"/>
              <w:jc w:val="center"/>
            </w:pPr>
            <w:r>
              <w:t>-3%</w:t>
            </w:r>
          </w:p>
        </w:tc>
        <w:tc>
          <w:tcPr>
            <w:tcW w:w="1570" w:type="dxa"/>
          </w:tcPr>
          <w:p w14:paraId="51E6B880" w14:textId="032CA64F" w:rsidR="00A86CD3" w:rsidRDefault="00A86CD3" w:rsidP="005E6F0B">
            <w:pPr>
              <w:pStyle w:val="tbnormal"/>
              <w:jc w:val="center"/>
            </w:pPr>
            <w:r>
              <w:t>-3%</w:t>
            </w:r>
          </w:p>
        </w:tc>
        <w:tc>
          <w:tcPr>
            <w:tcW w:w="1571" w:type="dxa"/>
          </w:tcPr>
          <w:p w14:paraId="2A3D8398" w14:textId="685AADE5" w:rsidR="00A86CD3" w:rsidRDefault="00A86CD3" w:rsidP="005E6F0B">
            <w:pPr>
              <w:pStyle w:val="tbnormal"/>
              <w:jc w:val="center"/>
            </w:pPr>
            <w:r>
              <w:t>+5%</w:t>
            </w:r>
          </w:p>
        </w:tc>
      </w:tr>
      <w:tr w:rsidR="00A86CD3" w:rsidRPr="003A4596" w14:paraId="04DE23ED" w14:textId="77777777" w:rsidTr="00A86CD3">
        <w:trPr>
          <w:trHeight w:val="454"/>
        </w:trPr>
        <w:tc>
          <w:tcPr>
            <w:tcW w:w="1079" w:type="dxa"/>
          </w:tcPr>
          <w:p w14:paraId="117C2E0A" w14:textId="70C9ADE0" w:rsidR="00A86CD3" w:rsidRDefault="00A86CD3" w:rsidP="005E6F0B">
            <w:pPr>
              <w:pStyle w:val="tbnormal"/>
              <w:rPr>
                <w:b/>
              </w:rPr>
            </w:pPr>
            <w:r>
              <w:rPr>
                <w:b/>
              </w:rPr>
              <w:t>BW03</w:t>
            </w:r>
          </w:p>
        </w:tc>
        <w:tc>
          <w:tcPr>
            <w:tcW w:w="1570" w:type="dxa"/>
          </w:tcPr>
          <w:p w14:paraId="63FEEBCE" w14:textId="74995DBB" w:rsidR="00A86CD3" w:rsidRPr="00B70F13" w:rsidRDefault="00A86CD3" w:rsidP="005E6F0B">
            <w:pPr>
              <w:pStyle w:val="tbnormal"/>
              <w:jc w:val="center"/>
            </w:pPr>
            <w:r>
              <w:t>+0%</w:t>
            </w:r>
          </w:p>
        </w:tc>
        <w:tc>
          <w:tcPr>
            <w:tcW w:w="1570" w:type="dxa"/>
          </w:tcPr>
          <w:p w14:paraId="44D5A19A" w14:textId="3AADD37B" w:rsidR="00A86CD3" w:rsidRDefault="00A86CD3" w:rsidP="005E6F0B">
            <w:pPr>
              <w:pStyle w:val="tbnormal"/>
              <w:jc w:val="center"/>
            </w:pPr>
            <w:r>
              <w:t>+0%</w:t>
            </w:r>
          </w:p>
        </w:tc>
        <w:tc>
          <w:tcPr>
            <w:tcW w:w="1570" w:type="dxa"/>
          </w:tcPr>
          <w:p w14:paraId="242D2CCB" w14:textId="3996FBF6" w:rsidR="00A86CD3" w:rsidRDefault="00A86CD3" w:rsidP="005E6F0B">
            <w:pPr>
              <w:pStyle w:val="tbnormal"/>
              <w:jc w:val="center"/>
            </w:pPr>
            <w:r>
              <w:t>+0%</w:t>
            </w:r>
          </w:p>
        </w:tc>
        <w:tc>
          <w:tcPr>
            <w:tcW w:w="1571" w:type="dxa"/>
          </w:tcPr>
          <w:p w14:paraId="45A92430" w14:textId="50CF34EF" w:rsidR="00A86CD3" w:rsidRDefault="00A86CD3" w:rsidP="005E6F0B">
            <w:pPr>
              <w:pStyle w:val="tbnormal"/>
              <w:jc w:val="center"/>
            </w:pPr>
            <w:r>
              <w:t>+0%</w:t>
            </w:r>
          </w:p>
        </w:tc>
      </w:tr>
      <w:tr w:rsidR="00A86CD3" w:rsidRPr="003A4596" w14:paraId="4795918A" w14:textId="77777777" w:rsidTr="00A86CD3">
        <w:trPr>
          <w:trHeight w:val="454"/>
        </w:trPr>
        <w:tc>
          <w:tcPr>
            <w:tcW w:w="1079" w:type="dxa"/>
          </w:tcPr>
          <w:p w14:paraId="5914F072" w14:textId="6B2C9B82" w:rsidR="00A86CD3" w:rsidRDefault="00A86CD3" w:rsidP="005E6F0B">
            <w:pPr>
              <w:pStyle w:val="tbnormal"/>
              <w:rPr>
                <w:b/>
              </w:rPr>
            </w:pPr>
            <w:r>
              <w:rPr>
                <w:b/>
              </w:rPr>
              <w:t>BW04</w:t>
            </w:r>
          </w:p>
        </w:tc>
        <w:tc>
          <w:tcPr>
            <w:tcW w:w="1570" w:type="dxa"/>
          </w:tcPr>
          <w:p w14:paraId="13592BD8" w14:textId="6EFB4C38" w:rsidR="00A86CD3" w:rsidRPr="00B70F13" w:rsidRDefault="00A86CD3" w:rsidP="005E6F0B">
            <w:pPr>
              <w:pStyle w:val="tbnormal"/>
              <w:jc w:val="center"/>
            </w:pPr>
            <w:r>
              <w:t>+15%</w:t>
            </w:r>
          </w:p>
        </w:tc>
        <w:tc>
          <w:tcPr>
            <w:tcW w:w="1570" w:type="dxa"/>
          </w:tcPr>
          <w:p w14:paraId="2C103472" w14:textId="39A7E86B" w:rsidR="00A86CD3" w:rsidRDefault="00A86CD3" w:rsidP="005E6F0B">
            <w:pPr>
              <w:pStyle w:val="tbnormal"/>
              <w:jc w:val="center"/>
            </w:pPr>
            <w:r>
              <w:t>-20%</w:t>
            </w:r>
          </w:p>
        </w:tc>
        <w:tc>
          <w:tcPr>
            <w:tcW w:w="1570" w:type="dxa"/>
          </w:tcPr>
          <w:p w14:paraId="7ACDAC02" w14:textId="798C363F" w:rsidR="00A86CD3" w:rsidRDefault="00A86CD3" w:rsidP="005E6F0B">
            <w:pPr>
              <w:pStyle w:val="tbnormal"/>
              <w:jc w:val="center"/>
            </w:pPr>
            <w:r>
              <w:t>-30%</w:t>
            </w:r>
          </w:p>
        </w:tc>
        <w:tc>
          <w:tcPr>
            <w:tcW w:w="1571" w:type="dxa"/>
          </w:tcPr>
          <w:p w14:paraId="5EF3BC8F" w14:textId="029026F0" w:rsidR="00A86CD3" w:rsidRDefault="00A86CD3" w:rsidP="005E6F0B">
            <w:pPr>
              <w:pStyle w:val="tbnormal"/>
              <w:jc w:val="center"/>
            </w:pPr>
            <w:r>
              <w:t>+45%</w:t>
            </w:r>
          </w:p>
        </w:tc>
      </w:tr>
    </w:tbl>
    <w:p w14:paraId="0AB37FB2" w14:textId="77777777" w:rsidR="00F2000C" w:rsidRDefault="006C205F" w:rsidP="006C205F">
      <w:pPr>
        <w:pStyle w:val="tbnormal"/>
        <w:spacing w:before="120" w:after="120"/>
      </w:pPr>
      <w:r>
        <w:t>C’est donc de votre ressort de prendre en considération ces éléments et de planifier</w:t>
      </w:r>
      <w:r w:rsidR="000134BE">
        <w:t xml:space="preserve"> la demande et</w:t>
      </w:r>
      <w:r>
        <w:t xml:space="preserve"> vos l</w:t>
      </w:r>
      <w:r w:rsidR="000134BE">
        <w:t>ots de production</w:t>
      </w:r>
      <w:r>
        <w:t>.</w:t>
      </w:r>
    </w:p>
    <w:p w14:paraId="65E9DAAD" w14:textId="038DD069" w:rsidR="00EF2613" w:rsidRDefault="00EF2613" w:rsidP="00EF2613">
      <w:pPr>
        <w:pStyle w:val="tbtitre3"/>
      </w:pPr>
      <w:bookmarkStart w:id="113" w:name="_Toc454061823"/>
      <w:r>
        <w:lastRenderedPageBreak/>
        <w:t>Les modalités de jeu</w:t>
      </w:r>
      <w:bookmarkEnd w:id="113"/>
    </w:p>
    <w:p w14:paraId="72810144" w14:textId="53658853" w:rsidR="00EF2613" w:rsidRDefault="00EF2613" w:rsidP="00EF2613">
      <w:pPr>
        <w:pStyle w:val="tbtitre4"/>
      </w:pPr>
      <w:bookmarkStart w:id="114" w:name="_Toc454061824"/>
      <w:r>
        <w:t>Simulation du temps</w:t>
      </w:r>
      <w:bookmarkEnd w:id="114"/>
    </w:p>
    <w:p w14:paraId="705D1F25" w14:textId="474012D5" w:rsidR="00EF2613" w:rsidRDefault="00EF2613" w:rsidP="00EF2613">
      <w:pPr>
        <w:pStyle w:val="tbtitre4"/>
      </w:pPr>
      <w:bookmarkStart w:id="115" w:name="_Toc454061825"/>
      <w:r>
        <w:t>Les contraintes</w:t>
      </w:r>
      <w:bookmarkEnd w:id="115"/>
    </w:p>
    <w:p w14:paraId="3F80B22C" w14:textId="001F4ED9" w:rsidR="00EF2613" w:rsidRPr="00EF2613" w:rsidRDefault="00EF2613" w:rsidP="00EF2613">
      <w:pPr>
        <w:pStyle w:val="tbtitre4"/>
      </w:pPr>
      <w:bookmarkStart w:id="116" w:name="_Toc454061826"/>
      <w:r>
        <w:t>Les décisions</w:t>
      </w:r>
      <w:bookmarkEnd w:id="116"/>
    </w:p>
    <w:p w14:paraId="0AC4C59F" w14:textId="1EF0C37F" w:rsidR="003F4AAD" w:rsidRDefault="003F4AAD" w:rsidP="006C205F">
      <w:pPr>
        <w:pStyle w:val="tbnormal"/>
        <w:spacing w:before="120" w:after="120"/>
      </w:pPr>
      <w:r>
        <w:br w:type="page"/>
      </w:r>
    </w:p>
    <w:p w14:paraId="3D7B0ED7" w14:textId="3BE4E245" w:rsidR="00932B54" w:rsidRDefault="00932B54" w:rsidP="003D4537">
      <w:pPr>
        <w:pStyle w:val="tbtitre1"/>
      </w:pPr>
      <w:bookmarkStart w:id="117" w:name="_Toc454061827"/>
      <w:r>
        <w:lastRenderedPageBreak/>
        <w:t>Analyse des processus</w:t>
      </w:r>
      <w:bookmarkEnd w:id="117"/>
    </w:p>
    <w:p w14:paraId="224D05F7" w14:textId="13C34B9E" w:rsidR="007A08FB" w:rsidRDefault="007A08FB" w:rsidP="007A08FB">
      <w:pPr>
        <w:pStyle w:val="tbnormal"/>
      </w:pPr>
      <w:r>
        <w:t xml:space="preserve">Le travail à effectuer pour </w:t>
      </w:r>
      <w:r w:rsidR="00221B73">
        <w:t>fournir les spécifications nécessaires au développement du jeu</w:t>
      </w:r>
      <w:r>
        <w:t xml:space="preserve"> se base principalement sur l’analyse approfondie des processus </w:t>
      </w:r>
      <w:r w:rsidR="00221B73">
        <w:t>métiers</w:t>
      </w:r>
      <w:r w:rsidR="008B3D2D">
        <w:t>. Puis de</w:t>
      </w:r>
      <w:r w:rsidR="00221B73">
        <w:t xml:space="preserve"> leurs réalisations dans le progiciel de gestion intégrés.</w:t>
      </w:r>
    </w:p>
    <w:p w14:paraId="7E971579" w14:textId="4638A9EA" w:rsidR="007A08FB" w:rsidRDefault="007A08FB" w:rsidP="007A08FB">
      <w:pPr>
        <w:pStyle w:val="tbnormal"/>
      </w:pPr>
      <w:r>
        <w:t xml:space="preserve">Dans ce chapitre, nous proposons de parcourir </w:t>
      </w:r>
      <w:r w:rsidR="00221B73">
        <w:t>tous les processus utilisés par une société de production selon une démarche commune</w:t>
      </w:r>
      <w:r w:rsidR="008B3D2D">
        <w:t xml:space="preserve"> que nous présentons.</w:t>
      </w:r>
    </w:p>
    <w:p w14:paraId="04CF156B" w14:textId="5B6F1B3F" w:rsidR="007A08FB" w:rsidRDefault="00221B73" w:rsidP="007A08FB">
      <w:pPr>
        <w:pStyle w:val="tbnormal"/>
      </w:pPr>
      <w:r>
        <w:t xml:space="preserve">Les résultats obtenus permettent deux choses. D’une part, </w:t>
      </w:r>
      <w:r w:rsidR="008B3D2D">
        <w:t>de fournir les spécifications générales et deuxièmement, celles essentielles</w:t>
      </w:r>
      <w:r>
        <w:t xml:space="preserve"> au d</w:t>
      </w:r>
      <w:r w:rsidR="007A08FB">
        <w:t xml:space="preserve">éveloppement de </w:t>
      </w:r>
      <w:r>
        <w:t>l’</w:t>
      </w:r>
      <w:r w:rsidR="007A08FB">
        <w:t xml:space="preserve">artéfact logiciel </w:t>
      </w:r>
      <w:r>
        <w:t>proof of concept</w:t>
      </w:r>
      <w:r w:rsidR="008B3D2D">
        <w:t>.</w:t>
      </w:r>
    </w:p>
    <w:p w14:paraId="15538D02" w14:textId="011DE7EC" w:rsidR="00932B54" w:rsidRDefault="00932B54" w:rsidP="00932B54">
      <w:pPr>
        <w:pStyle w:val="tbtitre2"/>
      </w:pPr>
      <w:bookmarkStart w:id="118" w:name="_Toc454061828"/>
      <w:r>
        <w:t>Démarche</w:t>
      </w:r>
      <w:bookmarkEnd w:id="118"/>
    </w:p>
    <w:p w14:paraId="0E690DC8" w14:textId="2E211BBB" w:rsidR="00FC64DC" w:rsidRDefault="00FC64DC" w:rsidP="00FC64DC">
      <w:pPr>
        <w:pStyle w:val="tbnormal"/>
      </w:pPr>
      <w:r>
        <w:t>Les résultats qui sont présentés dans les chapitres qui suivent sont obtenus en appliquant une démarche commune.</w:t>
      </w:r>
      <w:r w:rsidR="007A0866">
        <w:t xml:space="preserve"> </w:t>
      </w:r>
      <w:r>
        <w:t>Pour chacun des processus analysés, nous travaillons de la manière suivante :</w:t>
      </w:r>
    </w:p>
    <w:p w14:paraId="61BBAA22" w14:textId="0268BFC8" w:rsidR="00FC64DC" w:rsidRDefault="00FC64DC" w:rsidP="00384F46">
      <w:pPr>
        <w:pStyle w:val="tbnormal"/>
        <w:numPr>
          <w:ilvl w:val="0"/>
          <w:numId w:val="37"/>
        </w:numPr>
      </w:pPr>
      <w:r>
        <w:t>Compréhens</w:t>
      </w:r>
      <w:r w:rsidR="002B465D">
        <w:t>ion métier.</w:t>
      </w:r>
    </w:p>
    <w:p w14:paraId="7EF14322" w14:textId="67362BCA" w:rsidR="002B465D" w:rsidRDefault="002B465D" w:rsidP="00384F46">
      <w:pPr>
        <w:pStyle w:val="tbnormal"/>
        <w:numPr>
          <w:ilvl w:val="0"/>
          <w:numId w:val="37"/>
        </w:numPr>
      </w:pPr>
      <w:r>
        <w:t>Mise en œuvre dans Odoo®.</w:t>
      </w:r>
    </w:p>
    <w:p w14:paraId="07920253" w14:textId="6803E442" w:rsidR="002B465D" w:rsidRDefault="002B465D" w:rsidP="00384F46">
      <w:pPr>
        <w:pStyle w:val="tbnormal"/>
        <w:numPr>
          <w:ilvl w:val="0"/>
          <w:numId w:val="37"/>
        </w:numPr>
      </w:pPr>
      <w:r>
        <w:t>Analyse technique.</w:t>
      </w:r>
    </w:p>
    <w:p w14:paraId="076FD325" w14:textId="7B21AA90" w:rsidR="002B465D" w:rsidRDefault="002B465D" w:rsidP="00384F46">
      <w:pPr>
        <w:pStyle w:val="tbnormal"/>
        <w:numPr>
          <w:ilvl w:val="0"/>
          <w:numId w:val="37"/>
        </w:numPr>
      </w:pPr>
      <w:r>
        <w:t>Analyse pédagogique.</w:t>
      </w:r>
    </w:p>
    <w:p w14:paraId="7858A0E7" w14:textId="556A11DD" w:rsidR="002B465D" w:rsidRDefault="007A0866" w:rsidP="00384F46">
      <w:pPr>
        <w:pStyle w:val="tbnormal"/>
        <w:numPr>
          <w:ilvl w:val="0"/>
          <w:numId w:val="37"/>
        </w:numPr>
      </w:pPr>
      <w:r>
        <w:t>Spécifications de</w:t>
      </w:r>
      <w:r w:rsidR="002929FF">
        <w:t xml:space="preserve"> développement.</w:t>
      </w:r>
    </w:p>
    <w:p w14:paraId="46927E9E" w14:textId="4FFA462D" w:rsidR="00FC64DC" w:rsidRDefault="00FC64DC" w:rsidP="00FC64DC">
      <w:pPr>
        <w:pStyle w:val="tbtitre3"/>
      </w:pPr>
      <w:bookmarkStart w:id="119" w:name="_Toc454061829"/>
      <w:r>
        <w:t xml:space="preserve">Compréhension </w:t>
      </w:r>
      <w:r w:rsidR="00F44223">
        <w:t>métier</w:t>
      </w:r>
      <w:bookmarkEnd w:id="119"/>
    </w:p>
    <w:p w14:paraId="7D1045F7" w14:textId="5D70A248" w:rsidR="00FC64DC" w:rsidRPr="00161FAB" w:rsidRDefault="00FC64DC" w:rsidP="00FC64DC">
      <w:pPr>
        <w:pStyle w:val="tbnormal"/>
      </w:pPr>
      <w:r>
        <w:t>Cette opération consiste à comprendre l’impact du processus analysé sur la chaîne globa</w:t>
      </w:r>
      <w:r w:rsidR="006D089C">
        <w:t>le de création de valeur. Nous y f</w:t>
      </w:r>
      <w:r>
        <w:t xml:space="preserve">aisons </w:t>
      </w:r>
      <w:r w:rsidR="006D089C">
        <w:t>une abstraction de sa réalisation à l’aide d’un outil informatique.</w:t>
      </w:r>
      <w:r>
        <w:t xml:space="preserve"> Nous gardons uniquement un œil métier et nous </w:t>
      </w:r>
      <w:r w:rsidR="006D089C">
        <w:t>modélisons</w:t>
      </w:r>
      <w:r>
        <w:t xml:space="preserve"> le résultat </w:t>
      </w:r>
      <w:r w:rsidR="006D089C">
        <w:t>dans</w:t>
      </w:r>
      <w:r>
        <w:t xml:space="preserve"> un diagramme de haut niveau d’abstraction.</w:t>
      </w:r>
    </w:p>
    <w:p w14:paraId="4935E212" w14:textId="78EF6183" w:rsidR="00FC64DC" w:rsidRDefault="002B465D" w:rsidP="00FC64DC">
      <w:pPr>
        <w:pStyle w:val="tbtitre3"/>
      </w:pPr>
      <w:bookmarkStart w:id="120" w:name="_Toc454061830"/>
      <w:r>
        <w:t xml:space="preserve">Résultat dans </w:t>
      </w:r>
      <w:r w:rsidR="002929FF">
        <w:t>le progiciel</w:t>
      </w:r>
      <w:bookmarkEnd w:id="120"/>
    </w:p>
    <w:p w14:paraId="65B2EB24" w14:textId="4591C1D0" w:rsidR="00FC64DC" w:rsidRDefault="002929FF" w:rsidP="00FC64DC">
      <w:pPr>
        <w:pStyle w:val="tbnormal"/>
      </w:pPr>
      <w:r>
        <w:t>Une fois que le métier est assimilé, nous nous occupons de sa portabilité dans Odoo®.</w:t>
      </w:r>
      <w:r w:rsidR="004D5E0A">
        <w:t xml:space="preserve"> En premier lieu, nous devons définir les données qui sont manipulées par le processus. Le résultat de cette étape est de pouvoir lister les différentes données exploitées par l’application qui met en œuvre le processus.</w:t>
      </w:r>
      <w:r w:rsidR="00221B73">
        <w:t xml:space="preserve"> Pour terminer, nous jouons toutes les opérations de manière manuelle et cherchons la configuration néces</w:t>
      </w:r>
      <w:r w:rsidR="0045010D">
        <w:t>saire au besoin de Brewery &amp; Co ce qui constitue le résultat de cette étape.</w:t>
      </w:r>
    </w:p>
    <w:p w14:paraId="1E4E9734" w14:textId="57D535DA" w:rsidR="00450335" w:rsidRDefault="002929FF" w:rsidP="00FC64DC">
      <w:pPr>
        <w:pStyle w:val="tbnormal"/>
      </w:pPr>
      <w:r>
        <w:t>Pour y arriver nous nous appuyons principalement sur la documentation officiel de l’éditeur que l’on trouve sur leur site</w:t>
      </w:r>
      <w:r>
        <w:rPr>
          <w:rStyle w:val="Appelnotedebasdep"/>
        </w:rPr>
        <w:footnoteReference w:id="15"/>
      </w:r>
      <w:r>
        <w:t xml:space="preserve">. Nous avons aussi effectué des recherches de littératures </w:t>
      </w:r>
      <w:r w:rsidR="004D5E0A">
        <w:t>sur Internet.</w:t>
      </w:r>
    </w:p>
    <w:p w14:paraId="480B5BB0" w14:textId="3BE8A50C" w:rsidR="00FC64DC" w:rsidRDefault="00F44223" w:rsidP="00FC64DC">
      <w:pPr>
        <w:pStyle w:val="tbtitre3"/>
      </w:pPr>
      <w:bookmarkStart w:id="121" w:name="_Toc454061831"/>
      <w:r>
        <w:lastRenderedPageBreak/>
        <w:t>Analyse technique</w:t>
      </w:r>
      <w:bookmarkEnd w:id="121"/>
    </w:p>
    <w:p w14:paraId="76C958CF" w14:textId="7F30E105" w:rsidR="00FC64DC" w:rsidRDefault="00FC64DC" w:rsidP="00FC64DC">
      <w:pPr>
        <w:pStyle w:val="tbnormal"/>
      </w:pPr>
      <w:r>
        <w:t xml:space="preserve">La simulation manuelle permet d’obtenir un référentiel des objets et </w:t>
      </w:r>
      <w:r w:rsidR="00F2177B">
        <w:t>des</w:t>
      </w:r>
      <w:r>
        <w:t xml:space="preserve"> workflows qui sont utilisés </w:t>
      </w:r>
      <w:r w:rsidR="00EC5B0E">
        <w:t>pour chaque activité</w:t>
      </w:r>
      <w:r>
        <w:t xml:space="preserve">. Sur cette base, </w:t>
      </w:r>
      <w:r w:rsidR="00EC5B0E">
        <w:t>il est possible d’</w:t>
      </w:r>
      <w:r>
        <w:t xml:space="preserve">utiliser divers outils pour obtenir des informations supplémentaires comme les relations qui existent entre les </w:t>
      </w:r>
      <w:r w:rsidR="00EC5B0E">
        <w:t xml:space="preserve">différents </w:t>
      </w:r>
      <w:r>
        <w:t xml:space="preserve">objets le type (many2many/one2many/many2one). </w:t>
      </w:r>
      <w:r w:rsidR="00EC5B0E">
        <w:t>De plus, il est également envisageable d’accéder aux contraintes que peuvent contenir certains modèles</w:t>
      </w:r>
    </w:p>
    <w:p w14:paraId="2560F04B" w14:textId="236B2699" w:rsidR="00FC64DC" w:rsidRDefault="00EC5B0E" w:rsidP="00FC64DC">
      <w:pPr>
        <w:pStyle w:val="tbnormal"/>
      </w:pPr>
      <w:r>
        <w:t>Afin d’avoir accès à ces informations</w:t>
      </w:r>
      <w:r w:rsidR="00FC64DC">
        <w:t>, les outils suivants sont proposés par l’éditeur :</w:t>
      </w:r>
    </w:p>
    <w:p w14:paraId="12EF20BA" w14:textId="0E81BAA3" w:rsidR="00FC64DC" w:rsidRDefault="00FC64DC" w:rsidP="00384F46">
      <w:pPr>
        <w:pStyle w:val="tbnormal"/>
        <w:numPr>
          <w:ilvl w:val="0"/>
          <w:numId w:val="38"/>
        </w:numPr>
      </w:pPr>
      <w:r>
        <w:t xml:space="preserve">La barre </w:t>
      </w:r>
      <w:r w:rsidRPr="00413DAA">
        <w:rPr>
          <w:b/>
        </w:rPr>
        <w:t>Developer Tools</w:t>
      </w:r>
      <w:r>
        <w:t xml:space="preserve"> (figure nX) </w:t>
      </w:r>
      <w:r w:rsidR="00EC5B0E">
        <w:t xml:space="preserve">pour un audit simple. Elle </w:t>
      </w:r>
      <w:r>
        <w:t xml:space="preserve">est utile grâce aux menus </w:t>
      </w:r>
      <w:r w:rsidRPr="00413DAA">
        <w:rPr>
          <w:b/>
        </w:rPr>
        <w:t>Action</w:t>
      </w:r>
      <w:r>
        <w:t xml:space="preserve"> pour tous ce qui touche à la visualisation des attributs et des workflows (s’il y en a) et </w:t>
      </w:r>
      <w:r w:rsidRPr="00413DAA">
        <w:rPr>
          <w:b/>
        </w:rPr>
        <w:t>View</w:t>
      </w:r>
      <w:r>
        <w:t xml:space="preserve"> pour obtenir des informations sur les métadonnées.</w:t>
      </w:r>
    </w:p>
    <w:p w14:paraId="7AC72AE0" w14:textId="09DD91DD" w:rsidR="00FC64DC" w:rsidRDefault="00FC64DC" w:rsidP="00384F46">
      <w:pPr>
        <w:pStyle w:val="tbnormal"/>
        <w:numPr>
          <w:ilvl w:val="0"/>
          <w:numId w:val="38"/>
        </w:numPr>
      </w:pPr>
      <w:r>
        <w:t xml:space="preserve">Plus poussé, les paramètres techniques. Pour s’y rendre </w:t>
      </w:r>
      <w:r w:rsidRPr="00E64C37">
        <w:rPr>
          <w:b/>
        </w:rPr>
        <w:t>Menu principal</w:t>
      </w:r>
      <w:r>
        <w:t xml:space="preserve"> / </w:t>
      </w:r>
      <w:r w:rsidRPr="00E64C37">
        <w:rPr>
          <w:b/>
        </w:rPr>
        <w:t>Paramètres</w:t>
      </w:r>
      <w:r>
        <w:t xml:space="preserve"> / </w:t>
      </w:r>
      <w:r w:rsidRPr="00E64C37">
        <w:rPr>
          <w:b/>
        </w:rPr>
        <w:t>Technique</w:t>
      </w:r>
      <w:r>
        <w:t xml:space="preserve"> / </w:t>
      </w:r>
      <w:r w:rsidRPr="00E64C37">
        <w:rPr>
          <w:b/>
        </w:rPr>
        <w:t>Structure de base de données</w:t>
      </w:r>
      <w:r>
        <w:t xml:space="preserve"> et à partir de là, les modèles, les attributs, les contraintes et les relations many2many so</w:t>
      </w:r>
      <w:r w:rsidR="00E64C37">
        <w:t xml:space="preserve">nt accessibles. Principalement utilisé, </w:t>
      </w:r>
      <w:r>
        <w:t xml:space="preserve">le Modèle qui donne accès à la liste exhaustive de tous les </w:t>
      </w:r>
      <w:r w:rsidR="00E64C37">
        <w:t xml:space="preserve">objets (tables) Odoo®. Il est aussi possible d’extraire un fichier PDF grâce au menu </w:t>
      </w:r>
      <w:r w:rsidR="00E64C37" w:rsidRPr="00E64C37">
        <w:rPr>
          <w:b/>
        </w:rPr>
        <w:t>Print</w:t>
      </w:r>
      <w:r w:rsidR="00E64C37">
        <w:t xml:space="preserve"> / </w:t>
      </w:r>
      <w:r w:rsidR="00E64C37" w:rsidRPr="00E64C37">
        <w:rPr>
          <w:b/>
        </w:rPr>
        <w:t>Model Overview</w:t>
      </w:r>
      <w:r w:rsidR="00E64C37">
        <w:t xml:space="preserve"> accessible directement dans le détail d’un modèle.</w:t>
      </w:r>
    </w:p>
    <w:p w14:paraId="45C4D321" w14:textId="261E1185" w:rsidR="00FC64DC" w:rsidRDefault="00FC64DC" w:rsidP="00384F46">
      <w:pPr>
        <w:pStyle w:val="tbnormal"/>
        <w:numPr>
          <w:ilvl w:val="0"/>
          <w:numId w:val="38"/>
        </w:numPr>
      </w:pPr>
      <w:r>
        <w:t xml:space="preserve">De la même manière, les workflows peuvent être exporté sous forme PDF. Cependant, dans la version actuelle d’Odoo® les workflows sont gentiment abandonnés. De ce fait, la </w:t>
      </w:r>
      <w:r w:rsidR="00E64C37">
        <w:t>plupart</w:t>
      </w:r>
      <w:r>
        <w:t xml:space="preserve"> des opérations se font uniquement grâce à des états sur les objets</w:t>
      </w:r>
      <w:r w:rsidR="001676B9">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597"/>
        <w:gridCol w:w="6773"/>
      </w:tblGrid>
      <w:tr w:rsidR="00FC64DC" w14:paraId="25C9862B" w14:textId="77777777" w:rsidTr="00FC64DC">
        <w:trPr>
          <w:trHeight w:hRule="exact" w:val="113"/>
        </w:trPr>
        <w:tc>
          <w:tcPr>
            <w:tcW w:w="597" w:type="dxa"/>
            <w:tcBorders>
              <w:bottom w:val="single" w:sz="2" w:space="0" w:color="D0CECE" w:themeColor="background2" w:themeShade="E6"/>
            </w:tcBorders>
            <w:shd w:val="clear" w:color="auto" w:fill="auto"/>
            <w:vAlign w:val="center"/>
          </w:tcPr>
          <w:p w14:paraId="2AE4674A" w14:textId="77777777" w:rsidR="00FC64DC" w:rsidRPr="00025F11" w:rsidRDefault="00FC64DC" w:rsidP="00FC64DC">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175B549B" w14:textId="77777777" w:rsidR="00FC64DC" w:rsidRPr="00025F11" w:rsidRDefault="00FC64DC" w:rsidP="00FC64DC">
            <w:pPr>
              <w:pStyle w:val="tbnormal"/>
              <w:jc w:val="left"/>
              <w:rPr>
                <w:b/>
                <w:sz w:val="2"/>
                <w:szCs w:val="2"/>
              </w:rPr>
            </w:pPr>
          </w:p>
        </w:tc>
      </w:tr>
      <w:tr w:rsidR="00FC64DC" w14:paraId="14AEFEA4" w14:textId="77777777" w:rsidTr="00FC64DC">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3F2CDA84" w14:textId="77777777" w:rsidR="00FC64DC" w:rsidRPr="000353ED" w:rsidRDefault="00FC64DC" w:rsidP="00FC64DC">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6C7CAF4" w14:textId="77777777" w:rsidR="00FC64DC" w:rsidRDefault="00FC64DC" w:rsidP="00FC64DC">
            <w:pPr>
              <w:pStyle w:val="tbnormal"/>
            </w:pPr>
            <w:r>
              <w:rPr>
                <w:b/>
              </w:rPr>
              <w:t>Informations</w:t>
            </w:r>
            <w:r w:rsidRPr="000353ED">
              <w:rPr>
                <w:b/>
              </w:rPr>
              <w:t> :</w:t>
            </w:r>
          </w:p>
          <w:p w14:paraId="29C1B3AE" w14:textId="1C570369" w:rsidR="00FC64DC" w:rsidRDefault="00FC64DC" w:rsidP="00FC64DC">
            <w:pPr>
              <w:pStyle w:val="tbnormal"/>
              <w:rPr>
                <w:i/>
              </w:rPr>
            </w:pPr>
            <w:r>
              <w:rPr>
                <w:i/>
              </w:rPr>
              <w:t xml:space="preserve">Ce n’est qu’après plusieurs semaines que nous avons trouvés ces outils proposés par l’éditeur. Avant cela, nous avions mis en place un bout de code qui nous </w:t>
            </w:r>
            <w:r w:rsidR="00EC5B0E">
              <w:rPr>
                <w:i/>
              </w:rPr>
              <w:t>permettait</w:t>
            </w:r>
            <w:r>
              <w:rPr>
                <w:i/>
              </w:rPr>
              <w:t xml:space="preserve"> d’interroger la structure d’un modèle par le biais de l’API. Voici le code</w:t>
            </w:r>
            <w:r>
              <w:rPr>
                <w:rStyle w:val="Appelnotedebasdep"/>
                <w:i/>
              </w:rPr>
              <w:footnoteReference w:id="16"/>
            </w:r>
            <w:r>
              <w:rPr>
                <w:i/>
              </w:rPr>
              <w:t xml:space="preserve"> à partir duquel nous nous sommes inspirés (dans cet exemple c’est le modèle </w:t>
            </w:r>
            <w:r w:rsidRPr="006B1AAD">
              <w:rPr>
                <w:b/>
                <w:i/>
              </w:rPr>
              <w:t>res.partner</w:t>
            </w:r>
            <w:r>
              <w:rPr>
                <w:i/>
              </w:rPr>
              <w:t xml:space="preserve"> qui est inspecté) :</w:t>
            </w:r>
          </w:p>
          <w:p w14:paraId="0716E72B" w14:textId="77777777" w:rsidR="00FC64DC" w:rsidRPr="00025F11" w:rsidRDefault="00FC64DC" w:rsidP="00FC64DC">
            <w:pPr>
              <w:pStyle w:val="tbnormal"/>
              <w:rPr>
                <w:i/>
              </w:rPr>
            </w:pPr>
            <w:r>
              <w:rPr>
                <w:i/>
                <w:noProof/>
                <w:lang w:eastAsia="fr-FR"/>
              </w:rPr>
              <w:drawing>
                <wp:inline distT="0" distB="0" distL="0" distR="0" wp14:anchorId="7F174ADA" wp14:editId="3B9F926B">
                  <wp:extent cx="4140000" cy="736994"/>
                  <wp:effectExtent l="0" t="0" r="635" b="0"/>
                  <wp:docPr id="50" name="Imag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Capture d’écran 2016-06-17 à 11.00.27.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140000" cy="736994"/>
                          </a:xfrm>
                          <a:prstGeom prst="rect">
                            <a:avLst/>
                          </a:prstGeom>
                        </pic:spPr>
                      </pic:pic>
                    </a:graphicData>
                  </a:graphic>
                </wp:inline>
              </w:drawing>
            </w:r>
          </w:p>
        </w:tc>
      </w:tr>
      <w:tr w:rsidR="00FC64DC" w14:paraId="51F67D35" w14:textId="77777777" w:rsidTr="00FC64DC">
        <w:trPr>
          <w:trHeight w:hRule="exact" w:val="113"/>
        </w:trPr>
        <w:tc>
          <w:tcPr>
            <w:tcW w:w="597" w:type="dxa"/>
            <w:tcBorders>
              <w:top w:val="single" w:sz="2" w:space="0" w:color="D0CECE" w:themeColor="background2" w:themeShade="E6"/>
            </w:tcBorders>
            <w:shd w:val="clear" w:color="auto" w:fill="auto"/>
            <w:vAlign w:val="center"/>
          </w:tcPr>
          <w:p w14:paraId="186B9EE4" w14:textId="77777777" w:rsidR="00FC64DC" w:rsidRPr="00025F11" w:rsidRDefault="00FC64DC" w:rsidP="00FC64DC">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73BB44FA" w14:textId="77777777" w:rsidR="00FC64DC" w:rsidRDefault="00FC64DC" w:rsidP="00FC64DC">
            <w:pPr>
              <w:pStyle w:val="tbnormal"/>
              <w:jc w:val="left"/>
              <w:rPr>
                <w:b/>
                <w:sz w:val="2"/>
                <w:szCs w:val="2"/>
              </w:rPr>
            </w:pPr>
          </w:p>
          <w:p w14:paraId="725214D7" w14:textId="77777777" w:rsidR="00FC64DC" w:rsidRPr="00025F11" w:rsidRDefault="00FC64DC" w:rsidP="00FC64DC">
            <w:pPr>
              <w:pStyle w:val="tbnormal"/>
              <w:jc w:val="left"/>
              <w:rPr>
                <w:b/>
                <w:sz w:val="2"/>
                <w:szCs w:val="2"/>
              </w:rPr>
            </w:pPr>
          </w:p>
        </w:tc>
      </w:tr>
    </w:tbl>
    <w:p w14:paraId="49D28EEE" w14:textId="77777777" w:rsidR="0045010D" w:rsidRDefault="0045010D" w:rsidP="0045010D">
      <w:pPr>
        <w:pStyle w:val="tbnormal"/>
      </w:pPr>
      <w:r>
        <w:br w:type="page"/>
      </w:r>
    </w:p>
    <w:p w14:paraId="2583FCF4" w14:textId="5C3A7620" w:rsidR="0045010D" w:rsidRDefault="0045010D" w:rsidP="0045010D">
      <w:pPr>
        <w:pStyle w:val="tbnormal"/>
      </w:pPr>
      <w:r>
        <w:lastRenderedPageBreak/>
        <w:t>Afin d’obtenir des résultats, nous travaillons à l’aide du mode développeur actif. Ce mode permet d’avoir accès à des informations techniques très intéressantes dans le cadre de ce travail.</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597"/>
        <w:gridCol w:w="6773"/>
      </w:tblGrid>
      <w:tr w:rsidR="0045010D" w14:paraId="3A78869B" w14:textId="77777777" w:rsidTr="00E40EE6">
        <w:trPr>
          <w:trHeight w:hRule="exact" w:val="113"/>
        </w:trPr>
        <w:tc>
          <w:tcPr>
            <w:tcW w:w="597" w:type="dxa"/>
            <w:tcBorders>
              <w:bottom w:val="single" w:sz="2" w:space="0" w:color="D0CECE" w:themeColor="background2" w:themeShade="E6"/>
            </w:tcBorders>
            <w:shd w:val="clear" w:color="auto" w:fill="auto"/>
            <w:vAlign w:val="center"/>
          </w:tcPr>
          <w:p w14:paraId="538BDC54" w14:textId="77777777" w:rsidR="0045010D" w:rsidRPr="00025F11" w:rsidRDefault="0045010D" w:rsidP="00E40EE6">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7906B7E" w14:textId="77777777" w:rsidR="0045010D" w:rsidRPr="00025F11" w:rsidRDefault="0045010D" w:rsidP="00E40EE6">
            <w:pPr>
              <w:pStyle w:val="tbnormal"/>
              <w:jc w:val="left"/>
              <w:rPr>
                <w:b/>
                <w:sz w:val="2"/>
                <w:szCs w:val="2"/>
              </w:rPr>
            </w:pPr>
          </w:p>
        </w:tc>
      </w:tr>
      <w:tr w:rsidR="0045010D" w14:paraId="019C9C56" w14:textId="77777777" w:rsidTr="00E40EE6">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3CD0CD3D" w14:textId="77777777" w:rsidR="0045010D" w:rsidRPr="000353ED" w:rsidRDefault="0045010D" w:rsidP="00E40EE6">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15E6A56" w14:textId="77777777" w:rsidR="0045010D" w:rsidRDefault="0045010D" w:rsidP="00E40EE6">
            <w:pPr>
              <w:pStyle w:val="tbnormal"/>
            </w:pPr>
            <w:r>
              <w:rPr>
                <w:b/>
              </w:rPr>
              <w:t>Informations</w:t>
            </w:r>
            <w:r w:rsidRPr="000353ED">
              <w:rPr>
                <w:b/>
              </w:rPr>
              <w:t> :</w:t>
            </w:r>
          </w:p>
          <w:p w14:paraId="0E224288" w14:textId="77777777" w:rsidR="0045010D" w:rsidRDefault="0045010D" w:rsidP="00E40EE6">
            <w:pPr>
              <w:pStyle w:val="tbnormal"/>
              <w:rPr>
                <w:i/>
              </w:rPr>
            </w:pPr>
            <w:r>
              <w:rPr>
                <w:i/>
              </w:rPr>
              <w:t xml:space="preserve">Le mode développeur s’active directement sur l’IHM Web. Pour se faire aller dans le menu supérieur droit </w:t>
            </w:r>
            <w:r w:rsidRPr="006A5D20">
              <w:rPr>
                <w:b/>
                <w:i/>
              </w:rPr>
              <w:t>/ About </w:t>
            </w:r>
            <w:r>
              <w:rPr>
                <w:i/>
              </w:rPr>
              <w:t>:</w:t>
            </w:r>
          </w:p>
          <w:p w14:paraId="535F145A" w14:textId="77777777" w:rsidR="0045010D" w:rsidRPr="00025F11" w:rsidRDefault="0045010D" w:rsidP="00E40EE6">
            <w:pPr>
              <w:pStyle w:val="tbnormal"/>
              <w:rPr>
                <w:i/>
              </w:rPr>
            </w:pPr>
            <w:r>
              <w:rPr>
                <w:i/>
                <w:noProof/>
                <w:lang w:eastAsia="fr-FR"/>
              </w:rPr>
              <w:drawing>
                <wp:inline distT="0" distB="0" distL="0" distR="0" wp14:anchorId="069F1288" wp14:editId="1F96A15B">
                  <wp:extent cx="1472728" cy="180000"/>
                  <wp:effectExtent l="0" t="0" r="635" b="0"/>
                  <wp:docPr id="45" name="Imag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Capture d’écran 2016-06-17 à 10.36.43.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472728" cy="180000"/>
                          </a:xfrm>
                          <a:prstGeom prst="rect">
                            <a:avLst/>
                          </a:prstGeom>
                        </pic:spPr>
                      </pic:pic>
                    </a:graphicData>
                  </a:graphic>
                </wp:inline>
              </w:drawing>
            </w:r>
          </w:p>
        </w:tc>
      </w:tr>
      <w:tr w:rsidR="0045010D" w14:paraId="5109D8C1" w14:textId="77777777" w:rsidTr="00E40EE6">
        <w:trPr>
          <w:trHeight w:hRule="exact" w:val="113"/>
        </w:trPr>
        <w:tc>
          <w:tcPr>
            <w:tcW w:w="597" w:type="dxa"/>
            <w:tcBorders>
              <w:top w:val="single" w:sz="2" w:space="0" w:color="D0CECE" w:themeColor="background2" w:themeShade="E6"/>
            </w:tcBorders>
            <w:shd w:val="clear" w:color="auto" w:fill="auto"/>
            <w:vAlign w:val="center"/>
          </w:tcPr>
          <w:p w14:paraId="70264856" w14:textId="77777777" w:rsidR="0045010D" w:rsidRPr="00025F11" w:rsidRDefault="0045010D" w:rsidP="00E40EE6">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07B1F4D2" w14:textId="77777777" w:rsidR="0045010D" w:rsidRPr="00025F11" w:rsidRDefault="0045010D" w:rsidP="00E40EE6">
            <w:pPr>
              <w:pStyle w:val="tbnormal"/>
              <w:jc w:val="left"/>
              <w:rPr>
                <w:b/>
                <w:sz w:val="2"/>
                <w:szCs w:val="2"/>
              </w:rPr>
            </w:pPr>
          </w:p>
        </w:tc>
      </w:tr>
    </w:tbl>
    <w:p w14:paraId="01CD545C" w14:textId="77777777" w:rsidR="0045010D" w:rsidRDefault="0045010D" w:rsidP="0045010D">
      <w:pPr>
        <w:pStyle w:val="tbnormal"/>
      </w:pPr>
      <w:r>
        <w:t>Par exemple, pour récupérer les informations relatives à l’objet manipulé lors de l’ajout d’une nouvelle vente, il suffit de créer la vente et de survoler les champs qui nous intéresse et que nous voulons manipuler au travers du scénario.</w:t>
      </w:r>
    </w:p>
    <w:p w14:paraId="3D2A04A5" w14:textId="77777777" w:rsidR="0045010D" w:rsidRDefault="0045010D" w:rsidP="0045010D">
      <w:pPr>
        <w:pStyle w:val="tbnormal"/>
      </w:pPr>
      <w:r>
        <w:t>Voici comment récupérer le nom de l’attribut nécessaire à renseigner le client dans une vente :</w:t>
      </w:r>
    </w:p>
    <w:p w14:paraId="100102C4" w14:textId="77777777" w:rsidR="0045010D" w:rsidRDefault="0045010D" w:rsidP="0045010D">
      <w:pPr>
        <w:pStyle w:val="tbnormal"/>
      </w:pPr>
      <w:r>
        <w:rPr>
          <w:noProof/>
          <w:lang w:val="fr-FR" w:eastAsia="fr-FR"/>
        </w:rPr>
        <w:drawing>
          <wp:inline distT="0" distB="0" distL="0" distR="0" wp14:anchorId="70B8F181" wp14:editId="0215CCB7">
            <wp:extent cx="4679950" cy="2804160"/>
            <wp:effectExtent l="0" t="0" r="0" b="0"/>
            <wp:docPr id="49" name="Imag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Capture d’écran 2016-06-17 à 10.41.21.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679950" cy="2804160"/>
                    </a:xfrm>
                    <a:prstGeom prst="rect">
                      <a:avLst/>
                    </a:prstGeom>
                  </pic:spPr>
                </pic:pic>
              </a:graphicData>
            </a:graphic>
          </wp:inline>
        </w:drawing>
      </w:r>
    </w:p>
    <w:p w14:paraId="57ABF96C" w14:textId="2DC20A1E" w:rsidR="00450335" w:rsidRDefault="0045010D" w:rsidP="00450335">
      <w:pPr>
        <w:pStyle w:val="tbnormal"/>
      </w:pPr>
      <w:r>
        <w:t xml:space="preserve">Le résultat obtenu est l’objet qu’exploite Odoo® pour effectuer l’opération. Pour une vente, l’objet se nomme </w:t>
      </w:r>
      <w:r w:rsidRPr="00D54D2B">
        <w:rPr>
          <w:b/>
        </w:rPr>
        <w:t>sale.order</w:t>
      </w:r>
      <w:r>
        <w:t xml:space="preserve"> et l’attribut </w:t>
      </w:r>
      <w:r w:rsidRPr="00D54D2B">
        <w:rPr>
          <w:b/>
        </w:rPr>
        <w:t>Field</w:t>
      </w:r>
      <w:r>
        <w:t xml:space="preserve"> permettant de renseigner le client se nomme </w:t>
      </w:r>
      <w:r w:rsidRPr="00D54D2B">
        <w:rPr>
          <w:b/>
        </w:rPr>
        <w:t>partner_id</w:t>
      </w:r>
      <w:r>
        <w:t xml:space="preserve"> du type </w:t>
      </w:r>
      <w:r w:rsidRPr="00D54D2B">
        <w:rPr>
          <w:b/>
        </w:rPr>
        <w:t>many2one</w:t>
      </w:r>
      <w:r>
        <w:t>.</w:t>
      </w:r>
    </w:p>
    <w:p w14:paraId="377DC81A" w14:textId="77777777" w:rsidR="004C32A8" w:rsidRDefault="004C32A8" w:rsidP="00450335">
      <w:pPr>
        <w:pStyle w:val="tbnormal"/>
      </w:pPr>
      <w:r>
        <w:t>Une autre manière que nous avons eu d’accéder aux informations entre certaines étapes, les outils de développement disponible dans le navigateur Google® Chrom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597"/>
        <w:gridCol w:w="6773"/>
      </w:tblGrid>
      <w:tr w:rsidR="004C32A8" w14:paraId="601867A8" w14:textId="77777777" w:rsidTr="00A92C66">
        <w:trPr>
          <w:trHeight w:hRule="exact" w:val="113"/>
        </w:trPr>
        <w:tc>
          <w:tcPr>
            <w:tcW w:w="597" w:type="dxa"/>
            <w:tcBorders>
              <w:bottom w:val="single" w:sz="2" w:space="0" w:color="D0CECE" w:themeColor="background2" w:themeShade="E6"/>
            </w:tcBorders>
            <w:shd w:val="clear" w:color="auto" w:fill="auto"/>
            <w:vAlign w:val="center"/>
          </w:tcPr>
          <w:p w14:paraId="718305C6" w14:textId="77777777" w:rsidR="004C32A8" w:rsidRPr="00025F11" w:rsidRDefault="004C32A8" w:rsidP="00A92C66">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4A815EA3" w14:textId="77777777" w:rsidR="004C32A8" w:rsidRPr="00025F11" w:rsidRDefault="004C32A8" w:rsidP="00A92C66">
            <w:pPr>
              <w:pStyle w:val="tbnormal"/>
              <w:jc w:val="left"/>
              <w:rPr>
                <w:b/>
                <w:sz w:val="2"/>
                <w:szCs w:val="2"/>
              </w:rPr>
            </w:pPr>
          </w:p>
        </w:tc>
      </w:tr>
      <w:tr w:rsidR="004C32A8" w14:paraId="14D061B4" w14:textId="77777777" w:rsidTr="00A92C66">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234D8D12" w14:textId="77777777" w:rsidR="004C32A8" w:rsidRPr="000353ED" w:rsidRDefault="004C32A8" w:rsidP="00A92C66">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7129BABC" w14:textId="77777777" w:rsidR="004C32A8" w:rsidRDefault="004C32A8" w:rsidP="00A92C66">
            <w:pPr>
              <w:pStyle w:val="tbnormal"/>
            </w:pPr>
            <w:r>
              <w:rPr>
                <w:b/>
              </w:rPr>
              <w:t>Informations</w:t>
            </w:r>
            <w:r w:rsidRPr="000353ED">
              <w:rPr>
                <w:b/>
              </w:rPr>
              <w:t> :</w:t>
            </w:r>
          </w:p>
          <w:p w14:paraId="03A96690" w14:textId="68FE4AE7" w:rsidR="004C32A8" w:rsidRPr="00025F11" w:rsidRDefault="004C32A8" w:rsidP="004007FE">
            <w:pPr>
              <w:pStyle w:val="tbnormal"/>
              <w:rPr>
                <w:i/>
              </w:rPr>
            </w:pPr>
            <w:r>
              <w:rPr>
                <w:i/>
              </w:rPr>
              <w:t>Certains modèles sont des « Transient Model » et n’</w:t>
            </w:r>
            <w:r w:rsidR="004007FE">
              <w:rPr>
                <w:i/>
              </w:rPr>
              <w:t>ont donc pas d’existence réelle dans la base de données. Par exemple, lorsqu’on confirme un ordre de fabrication, l’objet mrp.production.produce est l’un de ces objets transients. Pour pouvoir recréer cette opération de manière automatique dans le simulateur nous avons donc besoin de créer cet objet transcient le temps d’effectuer la confirmation. Pour comprendre comment cela s’effectue, nous avons utilisé les outils du développeur dans le navigateur.</w:t>
            </w:r>
          </w:p>
        </w:tc>
      </w:tr>
      <w:tr w:rsidR="004C32A8" w14:paraId="3B2888C9" w14:textId="77777777" w:rsidTr="00A92C66">
        <w:trPr>
          <w:trHeight w:hRule="exact" w:val="113"/>
        </w:trPr>
        <w:tc>
          <w:tcPr>
            <w:tcW w:w="597" w:type="dxa"/>
            <w:tcBorders>
              <w:top w:val="single" w:sz="2" w:space="0" w:color="D0CECE" w:themeColor="background2" w:themeShade="E6"/>
            </w:tcBorders>
            <w:shd w:val="clear" w:color="auto" w:fill="auto"/>
            <w:vAlign w:val="center"/>
          </w:tcPr>
          <w:p w14:paraId="1941037F" w14:textId="77777777" w:rsidR="004C32A8" w:rsidRPr="00025F11" w:rsidRDefault="004C32A8" w:rsidP="00A92C66">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6E2FCF17" w14:textId="77777777" w:rsidR="004C32A8" w:rsidRPr="00025F11" w:rsidRDefault="004C32A8" w:rsidP="00A92C66">
            <w:pPr>
              <w:pStyle w:val="tbnormal"/>
              <w:jc w:val="left"/>
              <w:rPr>
                <w:b/>
                <w:sz w:val="2"/>
                <w:szCs w:val="2"/>
              </w:rPr>
            </w:pPr>
          </w:p>
        </w:tc>
      </w:tr>
    </w:tbl>
    <w:p w14:paraId="4223C680" w14:textId="1BCF32ED" w:rsidR="004C32A8" w:rsidRDefault="00F85C4C" w:rsidP="00450335">
      <w:pPr>
        <w:pStyle w:val="tbnormal"/>
      </w:pPr>
      <w:r>
        <w:lastRenderedPageBreak/>
        <w:t xml:space="preserve">Lorsque des interactions entre l’utilisateur et Odoo® s’exécutent, les outils de développement peuvent servir à donner des bonnes informations sur ce qui est envoyé à Odoo®. Ainsi, nous pouvons reproduire le </w:t>
      </w:r>
      <w:r w:rsidR="003F5916">
        <w:t>même</w:t>
      </w:r>
      <w:r>
        <w:t xml:space="preserve"> type d’appel dans le simulateur.</w:t>
      </w:r>
      <w:r w:rsidR="00982C2E">
        <w:t xml:space="preserve"> Voici un exemple de confirmation de la production et les communications qui s’exécutent :</w:t>
      </w:r>
    </w:p>
    <w:p w14:paraId="43816B80" w14:textId="0F464CD4" w:rsidR="00982C2E" w:rsidRDefault="00730E52" w:rsidP="00450335">
      <w:pPr>
        <w:pStyle w:val="tbnormal"/>
      </w:pPr>
      <w:r>
        <w:rPr>
          <w:noProof/>
          <w:lang w:val="fr-FR" w:eastAsia="fr-FR"/>
        </w:rPr>
        <w:drawing>
          <wp:inline distT="0" distB="0" distL="0" distR="0" wp14:anchorId="16FE09DB" wp14:editId="40AB9545">
            <wp:extent cx="4679950" cy="2668905"/>
            <wp:effectExtent l="0" t="0" r="0" b="0"/>
            <wp:docPr id="67" name="Imag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Capture d’écran 2016-06-19 à 12.24.12.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679950" cy="2668905"/>
                    </a:xfrm>
                    <a:prstGeom prst="rect">
                      <a:avLst/>
                    </a:prstGeom>
                  </pic:spPr>
                </pic:pic>
              </a:graphicData>
            </a:graphic>
          </wp:inline>
        </w:drawing>
      </w:r>
    </w:p>
    <w:p w14:paraId="582A9F34" w14:textId="762A627B" w:rsidR="002929FF" w:rsidRDefault="002929FF" w:rsidP="002929FF">
      <w:pPr>
        <w:pStyle w:val="tbtitre3"/>
      </w:pPr>
      <w:bookmarkStart w:id="122" w:name="_Toc454061832"/>
      <w:r>
        <w:t>Analyse pédagogique</w:t>
      </w:r>
      <w:bookmarkEnd w:id="122"/>
    </w:p>
    <w:p w14:paraId="0E8B4855" w14:textId="77777777" w:rsidR="002929FF" w:rsidRDefault="002929FF" w:rsidP="002929FF">
      <w:pPr>
        <w:pStyle w:val="tbnormal"/>
      </w:pPr>
      <w:r>
        <w:t>Pour les besoins du jeu sérieux, nous proposons de catégoriser les différentes activités à réaliser :</w:t>
      </w:r>
    </w:p>
    <w:p w14:paraId="10628B65" w14:textId="77777777" w:rsidR="002929FF" w:rsidRDefault="002929FF" w:rsidP="00384F46">
      <w:pPr>
        <w:pStyle w:val="tbnormal"/>
        <w:numPr>
          <w:ilvl w:val="0"/>
          <w:numId w:val="39"/>
        </w:numPr>
      </w:pPr>
      <w:r>
        <w:t>Automatisées, c’est-à-dire jouée par le simulateur.</w:t>
      </w:r>
    </w:p>
    <w:p w14:paraId="2F8A631B" w14:textId="77777777" w:rsidR="002929FF" w:rsidRDefault="002929FF" w:rsidP="00384F46">
      <w:pPr>
        <w:pStyle w:val="tbnormal"/>
        <w:numPr>
          <w:ilvl w:val="0"/>
          <w:numId w:val="39"/>
        </w:numPr>
      </w:pPr>
      <w:r>
        <w:t>Manuelle, c’est-à-dire exécutées par les participants.</w:t>
      </w:r>
    </w:p>
    <w:p w14:paraId="6B08CC3C" w14:textId="49EEFCAE" w:rsidR="002929FF" w:rsidRDefault="002929FF" w:rsidP="002929FF">
      <w:pPr>
        <w:pStyle w:val="tbnormal"/>
      </w:pPr>
      <w:r>
        <w:t>Pour effectuer ces choix, nous nous basons sur des critères subjectifs et des hypothèses. Les critères que nous avons choisis sont que :</w:t>
      </w:r>
    </w:p>
    <w:p w14:paraId="4B901A4C" w14:textId="77777777" w:rsidR="002929FF" w:rsidRDefault="002929FF" w:rsidP="00384F46">
      <w:pPr>
        <w:pStyle w:val="tbnormal"/>
        <w:numPr>
          <w:ilvl w:val="0"/>
          <w:numId w:val="40"/>
        </w:numPr>
      </w:pPr>
      <w:r>
        <w:t>Si l’activité est simple et répétitive sans besoin d’analyse pour son exécution alors nous faisons l’hypothèse qu’elle n’apporte pas de plus-value pédagogique. Elle est donc automatisée par le simualteur.</w:t>
      </w:r>
    </w:p>
    <w:p w14:paraId="4545D261" w14:textId="200E888F" w:rsidR="00A6140B" w:rsidRDefault="002929FF" w:rsidP="00384F46">
      <w:pPr>
        <w:pStyle w:val="tbnormal"/>
        <w:numPr>
          <w:ilvl w:val="0"/>
          <w:numId w:val="40"/>
        </w:numPr>
      </w:pPr>
      <w:r>
        <w:t>Si l’activité nécessite une analyse ou une réflexion alors nous posons l’hypothèse qu’elle a du sens dans l’apprentissage et donc nous la rendons manuelle. Elle se joue sur la base d’une prise de décision que doivent faire les participants. C’est grâce à ces activités que les participants font des erreurs. Par conséquent, elles représentent la plus-value de la solution.</w:t>
      </w:r>
    </w:p>
    <w:p w14:paraId="2C477E4F" w14:textId="77777777" w:rsidR="002929FF" w:rsidRDefault="002929FF" w:rsidP="002929FF">
      <w:pPr>
        <w:pStyle w:val="tbnormal"/>
      </w:pPr>
      <w:r>
        <w:t>Toutefois, nous recommandons une validation de ces choix par des personnes qualifiées en pédagogie et en gestion d’entrepris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597"/>
        <w:gridCol w:w="6767"/>
      </w:tblGrid>
      <w:tr w:rsidR="002929FF" w14:paraId="55A2BDC8" w14:textId="77777777" w:rsidTr="00E40EE6">
        <w:trPr>
          <w:trHeight w:hRule="exact" w:val="113"/>
        </w:trPr>
        <w:tc>
          <w:tcPr>
            <w:tcW w:w="597" w:type="dxa"/>
            <w:tcBorders>
              <w:bottom w:val="single" w:sz="2" w:space="0" w:color="D0CECE" w:themeColor="background2" w:themeShade="E6"/>
            </w:tcBorders>
            <w:shd w:val="clear" w:color="auto" w:fill="auto"/>
            <w:vAlign w:val="center"/>
          </w:tcPr>
          <w:p w14:paraId="4DC56874" w14:textId="77777777" w:rsidR="002929FF" w:rsidRPr="00025F11" w:rsidRDefault="002929FF" w:rsidP="00E40EE6">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2944F61F" w14:textId="77777777" w:rsidR="002929FF" w:rsidRPr="00025F11" w:rsidRDefault="002929FF" w:rsidP="00E40EE6">
            <w:pPr>
              <w:pStyle w:val="tbnormal"/>
              <w:jc w:val="left"/>
              <w:rPr>
                <w:b/>
                <w:sz w:val="2"/>
                <w:szCs w:val="2"/>
              </w:rPr>
            </w:pPr>
          </w:p>
        </w:tc>
      </w:tr>
      <w:tr w:rsidR="002929FF" w14:paraId="5EE09EAF" w14:textId="77777777" w:rsidTr="00E40EE6">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F57762C" w14:textId="77777777" w:rsidR="002929FF" w:rsidRPr="000353ED" w:rsidRDefault="002929FF" w:rsidP="00E40EE6">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95D71FE" w14:textId="77777777" w:rsidR="002929FF" w:rsidRDefault="002929FF" w:rsidP="00E40EE6">
            <w:pPr>
              <w:pStyle w:val="tbnormal"/>
            </w:pPr>
            <w:r>
              <w:rPr>
                <w:b/>
              </w:rPr>
              <w:t>Informations</w:t>
            </w:r>
            <w:r w:rsidRPr="000353ED">
              <w:rPr>
                <w:b/>
              </w:rPr>
              <w:t> :</w:t>
            </w:r>
          </w:p>
          <w:p w14:paraId="50EAE85A" w14:textId="77777777" w:rsidR="002929FF" w:rsidRPr="00025F11" w:rsidRDefault="002929FF" w:rsidP="00E40EE6">
            <w:pPr>
              <w:pStyle w:val="tbnormal"/>
              <w:rPr>
                <w:i/>
              </w:rPr>
            </w:pPr>
            <w:r>
              <w:rPr>
                <w:i/>
              </w:rPr>
              <w:t xml:space="preserve">Il est important de faire la distinction entre les étapes automatisées pour rendre le contexte fluide et interactif des étapes automatisées pour des raisons techniques. Nous le verrons plus loin dans cet article mais l’étape de calcul des besoins est une étape que nous </w:t>
            </w:r>
            <w:r>
              <w:rPr>
                <w:i/>
              </w:rPr>
              <w:lastRenderedPageBreak/>
              <w:t>recommandons d’automatiser pour des problématiques de date que nous n’avons pu résoudre dans l’état actuel de l’analyse.</w:t>
            </w:r>
          </w:p>
        </w:tc>
      </w:tr>
    </w:tbl>
    <w:p w14:paraId="371E9C90" w14:textId="79F0CC00" w:rsidR="002929FF" w:rsidRDefault="007A0866" w:rsidP="002929FF">
      <w:pPr>
        <w:pStyle w:val="tbtitre3"/>
      </w:pPr>
      <w:bookmarkStart w:id="123" w:name="_Toc454061833"/>
      <w:r>
        <w:lastRenderedPageBreak/>
        <w:t>Spécification</w:t>
      </w:r>
      <w:r w:rsidR="002929FF">
        <w:t>s de développement</w:t>
      </w:r>
      <w:bookmarkEnd w:id="123"/>
    </w:p>
    <w:p w14:paraId="574DF9A4" w14:textId="0094F896" w:rsidR="002929FF" w:rsidRDefault="007A0866" w:rsidP="002929FF">
      <w:pPr>
        <w:pStyle w:val="tbnormal"/>
      </w:pPr>
      <w:r>
        <w:t xml:space="preserve">Nous donnons les spécifications techniques liés à la réalisation du processus et </w:t>
      </w:r>
      <w:r w:rsidR="00907D2F">
        <w:t xml:space="preserve">de </w:t>
      </w:r>
      <w:r>
        <w:t>ses activités</w:t>
      </w:r>
      <w:r w:rsidR="00907D2F">
        <w:t xml:space="preserve"> dans le simulateur. Plus particulièrement, nous donnons des recommandations quant au code à produire pour exécuter les activités définies comme étant automatisables dans le scénario.</w:t>
      </w:r>
    </w:p>
    <w:p w14:paraId="5F1BB8EB" w14:textId="01B24E2D" w:rsidR="00907D2F" w:rsidRDefault="00907D2F" w:rsidP="002929FF">
      <w:pPr>
        <w:pStyle w:val="tbnormal"/>
      </w:pPr>
      <w:r>
        <w:t>Ces recommandations se font sous la forme d’un pseudocode. Ce dernier est rédigé afin d’aider les futurs mandatés. Ceci grâce aux informations qu’il véhicule.</w:t>
      </w:r>
      <w:r w:rsidR="009B6866">
        <w:t xml:space="preserve"> En effet, si nous prenons l’exemple ci-dessous :</w:t>
      </w:r>
    </w:p>
    <w:p w14:paraId="46F1F91D" w14:textId="7DA64630" w:rsidR="009B6866" w:rsidRDefault="009B6866" w:rsidP="002929FF">
      <w:pPr>
        <w:pStyle w:val="tbnormal"/>
      </w:pPr>
      <w:r>
        <w:rPr>
          <w:noProof/>
          <w:lang w:val="fr-FR" w:eastAsia="fr-FR"/>
        </w:rPr>
        <w:drawing>
          <wp:inline distT="0" distB="0" distL="0" distR="0" wp14:anchorId="6EDF90BA" wp14:editId="0BDF9F0D">
            <wp:extent cx="4679950" cy="93345"/>
            <wp:effectExtent l="0" t="0" r="0" b="8255"/>
            <wp:docPr id="46" name="Imag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ExemplePseudoCode.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679950" cy="93345"/>
                    </a:xfrm>
                    <a:prstGeom prst="rect">
                      <a:avLst/>
                    </a:prstGeom>
                  </pic:spPr>
                </pic:pic>
              </a:graphicData>
            </a:graphic>
          </wp:inline>
        </w:drawing>
      </w:r>
    </w:p>
    <w:p w14:paraId="1CE57DA8" w14:textId="4D2F9CE1" w:rsidR="009B6866" w:rsidRDefault="009B6866" w:rsidP="002929FF">
      <w:pPr>
        <w:pStyle w:val="tbnormal"/>
      </w:pPr>
      <w:r>
        <w:t>Nous retrouvons tous les éléments que doit fournir une requête en invoquant le web service</w:t>
      </w:r>
      <w:r w:rsidR="00FC7FF0">
        <w:t xml:space="preserve"> à l’exception des informations de connexion</w:t>
      </w:r>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597"/>
        <w:gridCol w:w="6767"/>
      </w:tblGrid>
      <w:tr w:rsidR="009B6866" w14:paraId="00667D78" w14:textId="77777777" w:rsidTr="00E40EE6">
        <w:trPr>
          <w:trHeight w:hRule="exact" w:val="113"/>
        </w:trPr>
        <w:tc>
          <w:tcPr>
            <w:tcW w:w="597" w:type="dxa"/>
            <w:tcBorders>
              <w:bottom w:val="single" w:sz="2" w:space="0" w:color="D0CECE" w:themeColor="background2" w:themeShade="E6"/>
            </w:tcBorders>
            <w:shd w:val="clear" w:color="auto" w:fill="auto"/>
            <w:vAlign w:val="center"/>
          </w:tcPr>
          <w:p w14:paraId="7B1DAC64" w14:textId="77777777" w:rsidR="009B6866" w:rsidRPr="00025F11" w:rsidRDefault="009B6866" w:rsidP="00E40EE6">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C6B6DF7" w14:textId="77777777" w:rsidR="009B6866" w:rsidRPr="00025F11" w:rsidRDefault="009B6866" w:rsidP="00E40EE6">
            <w:pPr>
              <w:pStyle w:val="tbnormal"/>
              <w:jc w:val="left"/>
              <w:rPr>
                <w:b/>
                <w:sz w:val="2"/>
                <w:szCs w:val="2"/>
              </w:rPr>
            </w:pPr>
          </w:p>
        </w:tc>
      </w:tr>
      <w:tr w:rsidR="009B6866" w14:paraId="24D37887" w14:textId="77777777" w:rsidTr="00E40EE6">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76E804CF" w14:textId="77777777" w:rsidR="009B6866" w:rsidRPr="000353ED" w:rsidRDefault="009B6866" w:rsidP="00E40EE6">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E0D7D73" w14:textId="77777777" w:rsidR="009B6866" w:rsidRDefault="009B6866" w:rsidP="00E40EE6">
            <w:pPr>
              <w:pStyle w:val="tbnormal"/>
            </w:pPr>
            <w:r>
              <w:rPr>
                <w:b/>
              </w:rPr>
              <w:t>Rappel :</w:t>
            </w:r>
          </w:p>
          <w:p w14:paraId="26927D92" w14:textId="77777777" w:rsidR="009B6866" w:rsidRDefault="009B6866" w:rsidP="00E40EE6">
            <w:pPr>
              <w:pStyle w:val="tbnormal"/>
              <w:rPr>
                <w:i/>
              </w:rPr>
            </w:pPr>
            <w:r>
              <w:rPr>
                <w:i/>
              </w:rPr>
              <w:t>Un appel à l’API Odoo® se fait grâce aux éléments suivants :</w:t>
            </w:r>
          </w:p>
          <w:p w14:paraId="5CE806E1" w14:textId="77777777" w:rsidR="009B6866" w:rsidRDefault="009B6866" w:rsidP="00384F46">
            <w:pPr>
              <w:pStyle w:val="tbnormal"/>
              <w:numPr>
                <w:ilvl w:val="0"/>
                <w:numId w:val="43"/>
              </w:numPr>
              <w:rPr>
                <w:i/>
              </w:rPr>
            </w:pPr>
            <w:r>
              <w:rPr>
                <w:i/>
              </w:rPr>
              <w:t>Le nom du modèle</w:t>
            </w:r>
          </w:p>
          <w:p w14:paraId="4C5CD275" w14:textId="77777777" w:rsidR="009B6866" w:rsidRDefault="009B6866" w:rsidP="00384F46">
            <w:pPr>
              <w:pStyle w:val="tbnormal"/>
              <w:numPr>
                <w:ilvl w:val="0"/>
                <w:numId w:val="43"/>
              </w:numPr>
              <w:rPr>
                <w:i/>
              </w:rPr>
            </w:pPr>
            <w:r>
              <w:rPr>
                <w:i/>
              </w:rPr>
              <w:t>Le nom de la méthode</w:t>
            </w:r>
          </w:p>
          <w:p w14:paraId="2002C1DA" w14:textId="77777777" w:rsidR="009B6866" w:rsidRPr="00025F11" w:rsidRDefault="009B6866" w:rsidP="00384F46">
            <w:pPr>
              <w:pStyle w:val="tbnormal"/>
              <w:numPr>
                <w:ilvl w:val="0"/>
                <w:numId w:val="43"/>
              </w:numPr>
              <w:rPr>
                <w:i/>
              </w:rPr>
            </w:pPr>
            <w:r>
              <w:rPr>
                <w:i/>
              </w:rPr>
              <w:t>Des paramètres (critères, champs, etc.)</w:t>
            </w:r>
          </w:p>
        </w:tc>
      </w:tr>
    </w:tbl>
    <w:p w14:paraId="74A05458" w14:textId="218714E6" w:rsidR="00572104" w:rsidRDefault="00907D2F" w:rsidP="002929FF">
      <w:pPr>
        <w:pStyle w:val="tbnormal"/>
      </w:pPr>
      <w:r>
        <w:t>La logique est pensée de sorte à fonctionner dans la version finale du jeu.</w:t>
      </w:r>
      <w:r w:rsidR="0045010D">
        <w:t xml:space="preserve"> Cependant, il nous semble important de sensibiliser le lecteur que la plupart des résultats de cette étape de la démarche n’ont pas été techniquement réalisés.</w:t>
      </w:r>
      <w:r w:rsidR="00572104">
        <w:t xml:space="preserve"> </w:t>
      </w:r>
      <w:r w:rsidR="0045010D">
        <w:t>Ils découlent cependant d’une longue analyse globale et doivent</w:t>
      </w:r>
      <w:r w:rsidR="00572104">
        <w:t>,</w:t>
      </w:r>
      <w:r w:rsidR="0045010D">
        <w:t xml:space="preserve"> par conséquent</w:t>
      </w:r>
      <w:r w:rsidR="00572104">
        <w:t>,</w:t>
      </w:r>
      <w:r w:rsidR="0045010D">
        <w:t xml:space="preserve"> se rapprocher d</w:t>
      </w:r>
      <w:r w:rsidR="00572104">
        <w:t>es besoins finaux</w:t>
      </w:r>
      <w:r w:rsidR="00FA5DF6">
        <w:t xml:space="preserve"> et des fonctionnements vers quoi le simulateur doit tendre</w:t>
      </w:r>
      <w:r w:rsidR="00572104">
        <w:t>.</w:t>
      </w:r>
    </w:p>
    <w:p w14:paraId="61F27390" w14:textId="5639873C" w:rsidR="00726978" w:rsidRPr="002929FF" w:rsidRDefault="00726978" w:rsidP="002929FF">
      <w:pPr>
        <w:pStyle w:val="tbnormal"/>
      </w:pPr>
      <w:r>
        <w:t xml:space="preserve">Une adaptation des droits sur les éléments graphiques doit aussi être faite pour limiter les mauvaises actions utilisateurs. Effectivement, elles pourraient compromettre le bon fonctionnement du jeu. Ces spécifications sont données sur la base des écrans natifs que nous avons </w:t>
      </w:r>
      <w:r w:rsidR="00FA5DF6">
        <w:t xml:space="preserve">exploité </w:t>
      </w:r>
      <w:r>
        <w:t>dans la version disponible sur le SaaS</w:t>
      </w:r>
      <w:r>
        <w:rPr>
          <w:rStyle w:val="Appelnotedebasdep"/>
        </w:rPr>
        <w:footnoteReference w:id="17"/>
      </w:r>
      <w:r>
        <w:t>.</w:t>
      </w:r>
    </w:p>
    <w:p w14:paraId="73570B7E" w14:textId="2C691B6D" w:rsidR="00932B54" w:rsidRDefault="00430F09" w:rsidP="002929FF">
      <w:pPr>
        <w:pStyle w:val="tbtitre2"/>
      </w:pPr>
      <w:bookmarkStart w:id="124" w:name="_Toc454061834"/>
      <w:r>
        <w:t>Chaîne de valeur globale</w:t>
      </w:r>
      <w:bookmarkEnd w:id="124"/>
    </w:p>
    <w:p w14:paraId="3D750B8E" w14:textId="56FB2080" w:rsidR="007A37DF" w:rsidRDefault="007A37DF" w:rsidP="007A37DF">
      <w:pPr>
        <w:pStyle w:val="tbnormal"/>
      </w:pPr>
      <w:r>
        <w:t>La chaîne de valeur est selon nous divisée en deux parties. De ce fait, nous avons découpé les activités opérationnelles en</w:t>
      </w:r>
      <w:r w:rsidR="00FA5DF6">
        <w:t>tre</w:t>
      </w:r>
      <w:r>
        <w:t xml:space="preserve"> logistique et vente.</w:t>
      </w:r>
    </w:p>
    <w:p w14:paraId="0CACCB32" w14:textId="1B48035F" w:rsidR="007A37DF" w:rsidRDefault="007A37DF" w:rsidP="007A37DF">
      <w:pPr>
        <w:pStyle w:val="tbnormal"/>
      </w:pPr>
      <w:r>
        <w:t>Nous avons fait ce choix car selon nos observations, toutes activités commerciales quelles qu’elles soient mettent en œuvre la partie des ventes. Ce qui n’est pas forcément le cas</w:t>
      </w:r>
      <w:r w:rsidR="00FA5DF6">
        <w:t xml:space="preserve"> avec la logistique. Par exemple,</w:t>
      </w:r>
      <w:r>
        <w:t xml:space="preserve"> dans une société qui vend des </w:t>
      </w:r>
      <w:r w:rsidR="00FA5DF6">
        <w:t>services</w:t>
      </w:r>
      <w:r>
        <w:t xml:space="preserve">. Ce découpage nous apporte une certaine liberté pour </w:t>
      </w:r>
      <w:r w:rsidR="00F226D6">
        <w:t>la création de notre proof of concep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597"/>
        <w:gridCol w:w="6773"/>
      </w:tblGrid>
      <w:tr w:rsidR="00F226D6" w14:paraId="5F1A02A8" w14:textId="77777777" w:rsidTr="00FC64DC">
        <w:trPr>
          <w:trHeight w:hRule="exact" w:val="113"/>
        </w:trPr>
        <w:tc>
          <w:tcPr>
            <w:tcW w:w="597" w:type="dxa"/>
            <w:tcBorders>
              <w:bottom w:val="single" w:sz="2" w:space="0" w:color="D0CECE" w:themeColor="background2" w:themeShade="E6"/>
            </w:tcBorders>
            <w:shd w:val="clear" w:color="auto" w:fill="auto"/>
            <w:vAlign w:val="center"/>
          </w:tcPr>
          <w:p w14:paraId="511AE306" w14:textId="77777777" w:rsidR="00F226D6" w:rsidRPr="00025F11" w:rsidRDefault="00F226D6" w:rsidP="00FC64DC">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0F843CB7" w14:textId="77777777" w:rsidR="00F226D6" w:rsidRPr="00025F11" w:rsidRDefault="00F226D6" w:rsidP="00FC64DC">
            <w:pPr>
              <w:pStyle w:val="tbnormal"/>
              <w:jc w:val="left"/>
              <w:rPr>
                <w:b/>
                <w:sz w:val="2"/>
                <w:szCs w:val="2"/>
              </w:rPr>
            </w:pPr>
          </w:p>
        </w:tc>
      </w:tr>
      <w:tr w:rsidR="00F226D6" w14:paraId="7BEC6D98" w14:textId="77777777" w:rsidTr="00FC64DC">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3E4E07E" w14:textId="77777777" w:rsidR="00F226D6" w:rsidRPr="000353ED" w:rsidRDefault="00F226D6" w:rsidP="00FC64DC">
            <w:pPr>
              <w:pStyle w:val="tbnormal"/>
              <w:jc w:val="center"/>
              <w:rPr>
                <w:rFonts w:ascii="Times" w:hAnsi="Times"/>
                <w:b/>
                <w:bCs/>
              </w:rPr>
            </w:pPr>
            <w:r>
              <w:rPr>
                <w:rFonts w:ascii="Times" w:hAnsi="Times"/>
                <w:b/>
                <w:bCs/>
                <w:sz w:val="56"/>
              </w:rPr>
              <w:lastRenderedPageBreak/>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63E0F150" w14:textId="77777777" w:rsidR="00F226D6" w:rsidRDefault="00F226D6" w:rsidP="00FC64DC">
            <w:pPr>
              <w:pStyle w:val="tbnormal"/>
            </w:pPr>
            <w:r>
              <w:rPr>
                <w:b/>
              </w:rPr>
              <w:t>Rappel</w:t>
            </w:r>
            <w:r w:rsidRPr="000353ED">
              <w:rPr>
                <w:b/>
              </w:rPr>
              <w:t xml:space="preserve"> :</w:t>
            </w:r>
          </w:p>
          <w:p w14:paraId="50482CD3" w14:textId="34B619F2" w:rsidR="00F226D6" w:rsidRPr="00F226D6" w:rsidRDefault="00F226D6" w:rsidP="00FA5DF6">
            <w:pPr>
              <w:pStyle w:val="tbnormal"/>
            </w:pPr>
            <w:r>
              <w:t>Un des objectifs majeurs du travail est de fournir une preuve de faisabilité sous forme d’un artéfact logiciel. Ce proof of concept doit permettre de jouer à une version limitée du jeu OdooSIM.</w:t>
            </w:r>
          </w:p>
        </w:tc>
      </w:tr>
      <w:tr w:rsidR="00F226D6" w14:paraId="3940DF26" w14:textId="77777777" w:rsidTr="00FC64DC">
        <w:trPr>
          <w:trHeight w:hRule="exact" w:val="113"/>
        </w:trPr>
        <w:tc>
          <w:tcPr>
            <w:tcW w:w="597" w:type="dxa"/>
            <w:tcBorders>
              <w:top w:val="single" w:sz="2" w:space="0" w:color="D0CECE" w:themeColor="background2" w:themeShade="E6"/>
            </w:tcBorders>
            <w:shd w:val="clear" w:color="auto" w:fill="auto"/>
            <w:vAlign w:val="center"/>
          </w:tcPr>
          <w:p w14:paraId="38356358" w14:textId="77777777" w:rsidR="00F226D6" w:rsidRPr="00025F11" w:rsidRDefault="00F226D6" w:rsidP="00FC64DC">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7330FC02" w14:textId="77777777" w:rsidR="00F226D6" w:rsidRPr="00025F11" w:rsidRDefault="00F226D6" w:rsidP="00FC64DC">
            <w:pPr>
              <w:pStyle w:val="tbnormal"/>
              <w:jc w:val="left"/>
              <w:rPr>
                <w:b/>
                <w:sz w:val="2"/>
                <w:szCs w:val="2"/>
              </w:rPr>
            </w:pPr>
          </w:p>
        </w:tc>
      </w:tr>
    </w:tbl>
    <w:p w14:paraId="63B9066F" w14:textId="77777777" w:rsidR="007A37DF" w:rsidRDefault="007A37DF" w:rsidP="007A37DF">
      <w:pPr>
        <w:pStyle w:val="tbnormal"/>
      </w:pPr>
      <w:r>
        <w:t>La chaine de valeur de Brewery &amp; Co. est la suivante :</w:t>
      </w:r>
    </w:p>
    <w:p w14:paraId="4C38CBCE" w14:textId="77777777" w:rsidR="007A37DF" w:rsidRDefault="007A37DF" w:rsidP="007A37DF">
      <w:pPr>
        <w:pStyle w:val="tbnormal"/>
      </w:pPr>
      <w:r>
        <w:rPr>
          <w:noProof/>
          <w:lang w:val="fr-FR" w:eastAsia="fr-FR"/>
        </w:rPr>
        <w:drawing>
          <wp:inline distT="0" distB="0" distL="0" distR="0" wp14:anchorId="0C976354" wp14:editId="26CA4411">
            <wp:extent cx="4679950" cy="745490"/>
            <wp:effectExtent l="0" t="0" r="0" b="0"/>
            <wp:docPr id="58" name="Imag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apture d’écran 2016-06-17 à 11.29.36.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679950" cy="745490"/>
                    </a:xfrm>
                    <a:prstGeom prst="rect">
                      <a:avLst/>
                    </a:prstGeom>
                  </pic:spPr>
                </pic:pic>
              </a:graphicData>
            </a:graphic>
          </wp:inline>
        </w:drawing>
      </w:r>
    </w:p>
    <w:p w14:paraId="34C8E2C2" w14:textId="77777777" w:rsidR="007A37DF" w:rsidRDefault="007A37DF" w:rsidP="007A37DF">
      <w:pPr>
        <w:pStyle w:val="tbtitre3"/>
      </w:pPr>
      <w:bookmarkStart w:id="125" w:name="_Toc454061835"/>
      <w:r>
        <w:t>Partie logistique</w:t>
      </w:r>
      <w:bookmarkEnd w:id="125"/>
    </w:p>
    <w:p w14:paraId="1167DDAB" w14:textId="30725BF4" w:rsidR="007A37DF" w:rsidRDefault="008408AE" w:rsidP="008408AE">
      <w:pPr>
        <w:pStyle w:val="tbnormal"/>
      </w:pPr>
      <w:r>
        <w:t>Le but de la logistique est de mettre à disposition</w:t>
      </w:r>
      <w:r w:rsidR="007A37DF">
        <w:t xml:space="preserve"> des forces de ventes, les produits </w:t>
      </w:r>
      <w:r>
        <w:t>qu’elles vendent en quantité suffisante et à temps. Pour atteindre un niveau opérationnel de qualité, toute la logistique s’appuie sur des prédictions de vente.</w:t>
      </w:r>
    </w:p>
    <w:p w14:paraId="58AFAEE1" w14:textId="77777777" w:rsidR="007A37DF" w:rsidRDefault="007A37DF" w:rsidP="007A37DF">
      <w:pPr>
        <w:pStyle w:val="tbtitre3"/>
      </w:pPr>
      <w:bookmarkStart w:id="126" w:name="_Toc454061836"/>
      <w:r>
        <w:t>Partie des ventes</w:t>
      </w:r>
      <w:bookmarkEnd w:id="126"/>
    </w:p>
    <w:p w14:paraId="66D4CBB2" w14:textId="40D9AE5B" w:rsidR="00EA1F47" w:rsidRDefault="007A37DF" w:rsidP="007A37DF">
      <w:pPr>
        <w:pStyle w:val="tbnormal"/>
      </w:pPr>
      <w:r>
        <w:t>Cette partie est en charge de distribuer les produits en les vendant aux clients ciblés. Elle représente la génératrice de revenue. Elle doit pouvoir compter sur les résultats de la chaîne logistique pour disposer de disponibilité pour les produits qu’elle propose.</w:t>
      </w:r>
      <w:r w:rsidR="00EA1F47">
        <w:br w:type="page"/>
      </w:r>
    </w:p>
    <w:p w14:paraId="34F526F9" w14:textId="56C9334D" w:rsidR="00932B54" w:rsidRDefault="00932B54" w:rsidP="00430F09">
      <w:pPr>
        <w:pStyle w:val="tbtitre2"/>
      </w:pPr>
      <w:bookmarkStart w:id="127" w:name="_Toc454061837"/>
      <w:r>
        <w:lastRenderedPageBreak/>
        <w:t>Planification</w:t>
      </w:r>
      <w:bookmarkEnd w:id="127"/>
    </w:p>
    <w:p w14:paraId="330AF4E7" w14:textId="466216BD" w:rsidR="0089623A" w:rsidRPr="0089623A" w:rsidRDefault="0089623A" w:rsidP="0089623A">
      <w:pPr>
        <w:pStyle w:val="tbtitre3"/>
      </w:pPr>
      <w:r>
        <w:t>Analyse métier</w:t>
      </w:r>
    </w:p>
    <w:p w14:paraId="137C4735" w14:textId="60130B6C" w:rsidR="00F6704A" w:rsidRDefault="00AF1FC3" w:rsidP="00F6704A">
      <w:pPr>
        <w:pStyle w:val="tbnormal"/>
      </w:pPr>
      <w:r>
        <w:t>La planification se situe au début de la chaîne des opérations. Elle influence toute la suite des opérations vu qu’elle agit com</w:t>
      </w:r>
      <w:r w:rsidR="00802537">
        <w:t>me le régulateur de ce qui va s’exécuter</w:t>
      </w:r>
      <w:r>
        <w:t xml:space="preserve"> dans les autres processus.</w:t>
      </w:r>
    </w:p>
    <w:p w14:paraId="6392AE35" w14:textId="2CAA808A" w:rsidR="00AF1FC3" w:rsidRDefault="00AF1FC3" w:rsidP="00F6704A">
      <w:pPr>
        <w:pStyle w:val="tbnormal"/>
      </w:pPr>
      <w:r>
        <w:t>Dans le cadre du scénario qui nous intéresse, nous avons fait le choix de définir la stratégie logistique dite en flux poussé. Cela signifie que la logistique a pour but de constituer des stock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597"/>
        <w:gridCol w:w="6773"/>
      </w:tblGrid>
      <w:tr w:rsidR="00AF1FC3" w14:paraId="1751FA61" w14:textId="77777777" w:rsidTr="00FC64DC">
        <w:trPr>
          <w:trHeight w:hRule="exact" w:val="113"/>
        </w:trPr>
        <w:tc>
          <w:tcPr>
            <w:tcW w:w="597" w:type="dxa"/>
            <w:tcBorders>
              <w:bottom w:val="single" w:sz="2" w:space="0" w:color="D0CECE" w:themeColor="background2" w:themeShade="E6"/>
            </w:tcBorders>
            <w:shd w:val="clear" w:color="auto" w:fill="auto"/>
            <w:vAlign w:val="center"/>
          </w:tcPr>
          <w:p w14:paraId="22A735F8" w14:textId="77777777" w:rsidR="00AF1FC3" w:rsidRPr="00025F11" w:rsidRDefault="00AF1FC3" w:rsidP="00FC64DC">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03CE2AF0" w14:textId="77777777" w:rsidR="00AF1FC3" w:rsidRPr="00025F11" w:rsidRDefault="00AF1FC3" w:rsidP="00FC64DC">
            <w:pPr>
              <w:pStyle w:val="tbnormal"/>
              <w:jc w:val="left"/>
              <w:rPr>
                <w:b/>
                <w:sz w:val="2"/>
                <w:szCs w:val="2"/>
              </w:rPr>
            </w:pPr>
          </w:p>
        </w:tc>
      </w:tr>
      <w:tr w:rsidR="00AF1FC3" w14:paraId="37A8E004" w14:textId="77777777" w:rsidTr="00FC64DC">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3EFF0FC3" w14:textId="77777777" w:rsidR="00AF1FC3" w:rsidRPr="000353ED" w:rsidRDefault="00AF1FC3" w:rsidP="00FC64DC">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A0C9257" w14:textId="0D1B016F" w:rsidR="00AF1FC3" w:rsidRDefault="00AF1FC3" w:rsidP="00FC64DC">
            <w:pPr>
              <w:pStyle w:val="tbnormal"/>
            </w:pPr>
            <w:r>
              <w:rPr>
                <w:b/>
              </w:rPr>
              <w:t>Considération</w:t>
            </w:r>
            <w:r w:rsidRPr="000353ED">
              <w:rPr>
                <w:b/>
              </w:rPr>
              <w:t xml:space="preserve"> :</w:t>
            </w:r>
          </w:p>
          <w:p w14:paraId="2F570007" w14:textId="398DD741" w:rsidR="00AF1FC3" w:rsidRPr="00025F11" w:rsidRDefault="00AF1FC3" w:rsidP="00AF1FC3">
            <w:pPr>
              <w:pStyle w:val="tbnormal"/>
              <w:rPr>
                <w:i/>
              </w:rPr>
            </w:pPr>
            <w:r>
              <w:rPr>
                <w:i/>
              </w:rPr>
              <w:t>Ces stocks ont physiquement des limites en terme de volume. Le scénario spécifie aussi cette contrainte organisationnelle.</w:t>
            </w:r>
          </w:p>
        </w:tc>
      </w:tr>
      <w:tr w:rsidR="00AF1FC3" w14:paraId="42E5AA47" w14:textId="77777777" w:rsidTr="00FC64DC">
        <w:trPr>
          <w:trHeight w:hRule="exact" w:val="113"/>
        </w:trPr>
        <w:tc>
          <w:tcPr>
            <w:tcW w:w="597" w:type="dxa"/>
            <w:tcBorders>
              <w:top w:val="single" w:sz="2" w:space="0" w:color="D0CECE" w:themeColor="background2" w:themeShade="E6"/>
            </w:tcBorders>
            <w:shd w:val="clear" w:color="auto" w:fill="auto"/>
            <w:vAlign w:val="center"/>
          </w:tcPr>
          <w:p w14:paraId="64A6BA44" w14:textId="77777777" w:rsidR="00AF1FC3" w:rsidRPr="00025F11" w:rsidRDefault="00AF1FC3" w:rsidP="00FC64DC">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6B44A11C" w14:textId="77777777" w:rsidR="00AF1FC3" w:rsidRPr="00025F11" w:rsidRDefault="00AF1FC3" w:rsidP="00FC64DC">
            <w:pPr>
              <w:pStyle w:val="tbnormal"/>
              <w:jc w:val="left"/>
              <w:rPr>
                <w:b/>
                <w:sz w:val="2"/>
                <w:szCs w:val="2"/>
              </w:rPr>
            </w:pPr>
          </w:p>
        </w:tc>
      </w:tr>
    </w:tbl>
    <w:p w14:paraId="0345AA69" w14:textId="70852B17" w:rsidR="00AF1FC3" w:rsidRDefault="00C81CD8" w:rsidP="00F6704A">
      <w:pPr>
        <w:pStyle w:val="tbnormal"/>
      </w:pPr>
      <w:r>
        <w:t>Les principales activités du processus sont les suivantes :</w:t>
      </w:r>
    </w:p>
    <w:p w14:paraId="21EC22B9" w14:textId="432D28D8" w:rsidR="00C81CD8" w:rsidRDefault="00C935C7" w:rsidP="00202B65">
      <w:pPr>
        <w:pStyle w:val="tbnormal"/>
        <w:jc w:val="center"/>
      </w:pPr>
      <w:r>
        <w:rPr>
          <w:noProof/>
          <w:lang w:val="fr-FR" w:eastAsia="fr-FR"/>
        </w:rPr>
        <w:drawing>
          <wp:inline distT="0" distB="0" distL="0" distR="0" wp14:anchorId="3684B3CC" wp14:editId="30F101EB">
            <wp:extent cx="3132000" cy="298328"/>
            <wp:effectExtent l="0" t="0" r="0" b="6985"/>
            <wp:docPr id="37" name="Imag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apture d’écran 2016-06-18 à 22.45.37.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132000" cy="298328"/>
                    </a:xfrm>
                    <a:prstGeom prst="rect">
                      <a:avLst/>
                    </a:prstGeom>
                  </pic:spPr>
                </pic:pic>
              </a:graphicData>
            </a:graphic>
          </wp:inline>
        </w:drawing>
      </w:r>
    </w:p>
    <w:p w14:paraId="0E7ACBE8" w14:textId="5A5C2C78" w:rsidR="00C81CD8" w:rsidRDefault="00C81CD8" w:rsidP="00F6704A">
      <w:pPr>
        <w:pStyle w:val="tbnormal"/>
      </w:pPr>
      <w:r>
        <w:t>La création des prévisions sert à définir des règles d’approvisionnement</w:t>
      </w:r>
      <w:r w:rsidR="00E719D1">
        <w:t xml:space="preserve"> pour chacun des produits que la société commercialise.</w:t>
      </w:r>
      <w:r w:rsidR="00AC0FCE">
        <w:t xml:space="preserve"> Ensuite, le calcul des besoins crée les demandes d’approvisionnements, les ordres de fabrications et les demandes d’achats</w:t>
      </w:r>
      <w:r w:rsidR="00202B65">
        <w:t xml:space="preserve"> au besoin</w:t>
      </w:r>
      <w:r w:rsidR="00AC0FCE">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597"/>
        <w:gridCol w:w="6773"/>
      </w:tblGrid>
      <w:tr w:rsidR="00E719D1" w14:paraId="1B05B409" w14:textId="77777777" w:rsidTr="00F00824">
        <w:trPr>
          <w:trHeight w:hRule="exact" w:val="113"/>
        </w:trPr>
        <w:tc>
          <w:tcPr>
            <w:tcW w:w="597" w:type="dxa"/>
            <w:tcBorders>
              <w:bottom w:val="single" w:sz="2" w:space="0" w:color="D0CECE" w:themeColor="background2" w:themeShade="E6"/>
            </w:tcBorders>
            <w:shd w:val="clear" w:color="auto" w:fill="auto"/>
            <w:vAlign w:val="center"/>
          </w:tcPr>
          <w:p w14:paraId="4FB8CA01" w14:textId="77777777" w:rsidR="00E719D1" w:rsidRPr="00025F11" w:rsidRDefault="00E719D1" w:rsidP="00F00824">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7F2A7634" w14:textId="77777777" w:rsidR="00E719D1" w:rsidRPr="00025F11" w:rsidRDefault="00E719D1" w:rsidP="00F00824">
            <w:pPr>
              <w:pStyle w:val="tbnormal"/>
              <w:jc w:val="left"/>
              <w:rPr>
                <w:b/>
                <w:sz w:val="2"/>
                <w:szCs w:val="2"/>
              </w:rPr>
            </w:pPr>
          </w:p>
        </w:tc>
      </w:tr>
      <w:tr w:rsidR="00E719D1" w14:paraId="3103275E" w14:textId="77777777" w:rsidTr="00F00824">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44D87C95" w14:textId="77777777" w:rsidR="00E719D1" w:rsidRPr="000353ED" w:rsidRDefault="00E719D1" w:rsidP="00F00824">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40304CA0" w14:textId="523BAC7D" w:rsidR="00E719D1" w:rsidRDefault="00E719D1" w:rsidP="00F00824">
            <w:pPr>
              <w:pStyle w:val="tbnormal"/>
            </w:pPr>
            <w:r>
              <w:rPr>
                <w:b/>
              </w:rPr>
              <w:t>Informations</w:t>
            </w:r>
            <w:r w:rsidRPr="000353ED">
              <w:rPr>
                <w:b/>
              </w:rPr>
              <w:t xml:space="preserve"> :</w:t>
            </w:r>
          </w:p>
          <w:p w14:paraId="17F87091" w14:textId="3D6A81B4" w:rsidR="00E719D1" w:rsidRPr="00025F11" w:rsidRDefault="00E719D1" w:rsidP="00F00824">
            <w:pPr>
              <w:pStyle w:val="tbnormal"/>
              <w:rPr>
                <w:i/>
              </w:rPr>
            </w:pPr>
            <w:r>
              <w:rPr>
                <w:i/>
              </w:rPr>
              <w:t>L’activité de création des prévisions créé en sortie des requis indépendants. Ce terme propre au domaine de la logistique désigne les produits finis.</w:t>
            </w:r>
          </w:p>
        </w:tc>
      </w:tr>
      <w:tr w:rsidR="00E719D1" w14:paraId="7E9AD34C" w14:textId="77777777" w:rsidTr="00F00824">
        <w:trPr>
          <w:trHeight w:hRule="exact" w:val="113"/>
        </w:trPr>
        <w:tc>
          <w:tcPr>
            <w:tcW w:w="597" w:type="dxa"/>
            <w:tcBorders>
              <w:top w:val="single" w:sz="2" w:space="0" w:color="D0CECE" w:themeColor="background2" w:themeShade="E6"/>
            </w:tcBorders>
            <w:shd w:val="clear" w:color="auto" w:fill="auto"/>
            <w:vAlign w:val="center"/>
          </w:tcPr>
          <w:p w14:paraId="610A1FEE" w14:textId="77777777" w:rsidR="00E719D1" w:rsidRPr="00025F11" w:rsidRDefault="00E719D1" w:rsidP="00F00824">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C77E50C" w14:textId="77777777" w:rsidR="00E719D1" w:rsidRPr="00025F11" w:rsidRDefault="00E719D1" w:rsidP="00F00824">
            <w:pPr>
              <w:pStyle w:val="tbnormal"/>
              <w:jc w:val="left"/>
              <w:rPr>
                <w:b/>
                <w:sz w:val="2"/>
                <w:szCs w:val="2"/>
              </w:rPr>
            </w:pPr>
          </w:p>
        </w:tc>
      </w:tr>
    </w:tbl>
    <w:p w14:paraId="0A8464BC" w14:textId="19171533" w:rsidR="00E719D1" w:rsidRDefault="00777896" w:rsidP="00F6704A">
      <w:pPr>
        <w:pStyle w:val="tbnormal"/>
      </w:pPr>
      <w:r>
        <w:t>En pratique cette activité est présente dans la chaîne de valeur car nous travaillons dans une stratégie en flux poussé. Par exemple, si nous avions pris la décision de travailler en flux tiré, ce processus de planification n’aurait pas été présent dans cette chaîne de valeur. Car comme son nom le fait pensé, le flux tiré consiste à créer un produit uniquement lorsqu’une commande ferme est passée.</w:t>
      </w:r>
    </w:p>
    <w:p w14:paraId="47639846" w14:textId="2F43FB72" w:rsidR="00430F09" w:rsidRDefault="0089623A" w:rsidP="009A6C9B">
      <w:pPr>
        <w:pStyle w:val="tbtitre3"/>
      </w:pPr>
      <w:bookmarkStart w:id="128" w:name="_Toc454061838"/>
      <w:r>
        <w:t xml:space="preserve">Spécificités </w:t>
      </w:r>
      <w:r w:rsidR="001676B9">
        <w:t>Odoo®</w:t>
      </w:r>
      <w:bookmarkEnd w:id="128"/>
    </w:p>
    <w:p w14:paraId="294116EE" w14:textId="7764BC99" w:rsidR="004601D1" w:rsidRDefault="004601D1" w:rsidP="001F5102">
      <w:pPr>
        <w:pStyle w:val="tbnormal"/>
      </w:pPr>
      <w:r>
        <w:t>Les activités liées au processus de planification se font grâce à l’application Inventory (nom technique : stock).</w:t>
      </w:r>
    </w:p>
    <w:p w14:paraId="05AFE89C" w14:textId="7A52C3CC" w:rsidR="001F5102" w:rsidRDefault="001F5102" w:rsidP="001F5102">
      <w:pPr>
        <w:pStyle w:val="tbnormal"/>
      </w:pPr>
      <w:r>
        <w:t xml:space="preserve">Dans Odoo®, la réalisation du flux poussé nécessite une configuration assez fine des paramètres. De base, si nous exécutons le calcul des besoins, aucune demande d’approvisionnement, aucun ordre de fabrication ni aucune demande d’achat n’est </w:t>
      </w:r>
      <w:r w:rsidR="009665AE">
        <w:t>créée</w:t>
      </w:r>
      <w:r>
        <w:t>.</w:t>
      </w:r>
    </w:p>
    <w:p w14:paraId="2FC535E4" w14:textId="6630ABFD" w:rsidR="001F5102" w:rsidRDefault="009665AE" w:rsidP="001F5102">
      <w:pPr>
        <w:pStyle w:val="tbnormal"/>
      </w:pPr>
      <w:r>
        <w:t>Pour que l’automatisation de la création des éléments précédemment cités soit effective, le PGI nécessite un paramétrage assez spécifique. Les objets exploités</w:t>
      </w:r>
      <w:r w:rsidR="001F5102">
        <w:t xml:space="preserve"> sont principalement les règles d’approvisionnements, les produits vendables, les gammes opératoires et les nomenclatures</w:t>
      </w:r>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597"/>
        <w:gridCol w:w="6773"/>
      </w:tblGrid>
      <w:tr w:rsidR="004B2539" w14:paraId="3EB88990" w14:textId="77777777" w:rsidTr="00F00824">
        <w:trPr>
          <w:trHeight w:hRule="exact" w:val="113"/>
        </w:trPr>
        <w:tc>
          <w:tcPr>
            <w:tcW w:w="597" w:type="dxa"/>
            <w:tcBorders>
              <w:bottom w:val="single" w:sz="2" w:space="0" w:color="D0CECE" w:themeColor="background2" w:themeShade="E6"/>
            </w:tcBorders>
            <w:shd w:val="clear" w:color="auto" w:fill="auto"/>
            <w:vAlign w:val="center"/>
          </w:tcPr>
          <w:p w14:paraId="35B0AD64" w14:textId="77777777" w:rsidR="004B2539" w:rsidRPr="00025F11" w:rsidRDefault="004B2539" w:rsidP="00F00824">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55F8A400" w14:textId="77777777" w:rsidR="004B2539" w:rsidRPr="00025F11" w:rsidRDefault="004B2539" w:rsidP="00F00824">
            <w:pPr>
              <w:pStyle w:val="tbnormal"/>
              <w:jc w:val="left"/>
              <w:rPr>
                <w:b/>
                <w:sz w:val="2"/>
                <w:szCs w:val="2"/>
              </w:rPr>
            </w:pPr>
          </w:p>
        </w:tc>
      </w:tr>
      <w:tr w:rsidR="004B2539" w14:paraId="6BEEC2C0" w14:textId="77777777" w:rsidTr="00F00824">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488232ED" w14:textId="77777777" w:rsidR="004B2539" w:rsidRPr="000353ED" w:rsidRDefault="004B2539" w:rsidP="00F00824">
            <w:pPr>
              <w:pStyle w:val="tbnormal"/>
              <w:jc w:val="center"/>
              <w:rPr>
                <w:rFonts w:ascii="Times" w:hAnsi="Times"/>
                <w:b/>
                <w:bCs/>
              </w:rPr>
            </w:pPr>
            <w:r>
              <w:rPr>
                <w:rFonts w:ascii="Times" w:hAnsi="Times"/>
                <w:b/>
                <w:bCs/>
                <w:sz w:val="56"/>
              </w:rPr>
              <w:lastRenderedPageBreak/>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45E8913A" w14:textId="1B93E64D" w:rsidR="004B2539" w:rsidRDefault="004B2539" w:rsidP="00F00824">
            <w:pPr>
              <w:pStyle w:val="tbnormal"/>
            </w:pPr>
            <w:r>
              <w:rPr>
                <w:b/>
              </w:rPr>
              <w:t>Hypothèse préalable</w:t>
            </w:r>
            <w:r w:rsidRPr="000353ED">
              <w:rPr>
                <w:b/>
              </w:rPr>
              <w:t xml:space="preserve"> :</w:t>
            </w:r>
          </w:p>
          <w:p w14:paraId="061843D4" w14:textId="4CCB2818" w:rsidR="004B2539" w:rsidRPr="00025F11" w:rsidRDefault="004B2539" w:rsidP="004B2539">
            <w:pPr>
              <w:pStyle w:val="tbnormal"/>
              <w:rPr>
                <w:i/>
              </w:rPr>
            </w:pPr>
            <w:r>
              <w:rPr>
                <w:i/>
              </w:rPr>
              <w:t>Dans l’exemple qui suit, l’équipe qui exécute ces opérations ont défini le stock de sécurité du produit Lager Beer à 1'000 unités et le volume maximal à 10'000 unités</w:t>
            </w:r>
            <w:r w:rsidR="00076339">
              <w:rPr>
                <w:i/>
              </w:rPr>
              <w:t>.</w:t>
            </w:r>
          </w:p>
        </w:tc>
      </w:tr>
      <w:tr w:rsidR="004B2539" w14:paraId="401E7697" w14:textId="77777777" w:rsidTr="00F00824">
        <w:trPr>
          <w:trHeight w:hRule="exact" w:val="113"/>
        </w:trPr>
        <w:tc>
          <w:tcPr>
            <w:tcW w:w="597" w:type="dxa"/>
            <w:tcBorders>
              <w:top w:val="single" w:sz="2" w:space="0" w:color="D0CECE" w:themeColor="background2" w:themeShade="E6"/>
            </w:tcBorders>
            <w:shd w:val="clear" w:color="auto" w:fill="auto"/>
            <w:vAlign w:val="center"/>
          </w:tcPr>
          <w:p w14:paraId="41B23C6E" w14:textId="77777777" w:rsidR="004B2539" w:rsidRPr="00025F11" w:rsidRDefault="004B2539" w:rsidP="00F00824">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6DC52B63" w14:textId="77777777" w:rsidR="004B2539" w:rsidRPr="00025F11" w:rsidRDefault="004B2539" w:rsidP="00F00824">
            <w:pPr>
              <w:pStyle w:val="tbnormal"/>
              <w:jc w:val="left"/>
              <w:rPr>
                <w:b/>
                <w:sz w:val="2"/>
                <w:szCs w:val="2"/>
              </w:rPr>
            </w:pPr>
          </w:p>
        </w:tc>
      </w:tr>
    </w:tbl>
    <w:p w14:paraId="3AE4814A" w14:textId="663A044A" w:rsidR="004B2539" w:rsidRDefault="00BE518B" w:rsidP="001F5102">
      <w:pPr>
        <w:pStyle w:val="tbnormal"/>
      </w:pPr>
      <w:r>
        <w:t>Dans un premier temps, n</w:t>
      </w:r>
      <w:r w:rsidR="00076339">
        <w:t xml:space="preserve">ous devons </w:t>
      </w:r>
      <w:r>
        <w:t xml:space="preserve">configurer nos produits vendables. La meilleure solution est d’y accéder à partir de l’application </w:t>
      </w:r>
      <w:r w:rsidRPr="00BE518B">
        <w:rPr>
          <w:b/>
        </w:rPr>
        <w:t>Sales</w:t>
      </w:r>
      <w:r>
        <w:t xml:space="preserve"> et </w:t>
      </w:r>
      <w:r w:rsidRPr="00BE518B">
        <w:rPr>
          <w:b/>
        </w:rPr>
        <w:t>Sales</w:t>
      </w:r>
      <w:r>
        <w:t xml:space="preserve"> / </w:t>
      </w:r>
      <w:r w:rsidRPr="00BE518B">
        <w:rPr>
          <w:b/>
        </w:rPr>
        <w:t>Products</w:t>
      </w:r>
      <w:r>
        <w:rPr>
          <w:b/>
        </w:rPr>
        <w:t> </w:t>
      </w:r>
      <w:r>
        <w:t>:</w:t>
      </w:r>
    </w:p>
    <w:p w14:paraId="5AC380E5" w14:textId="150DBE05" w:rsidR="00BE518B" w:rsidRDefault="00BE518B" w:rsidP="001F5102">
      <w:pPr>
        <w:pStyle w:val="tbnormal"/>
      </w:pPr>
      <w:r>
        <w:rPr>
          <w:noProof/>
          <w:lang w:val="fr-FR" w:eastAsia="fr-FR"/>
        </w:rPr>
        <w:drawing>
          <wp:inline distT="0" distB="0" distL="0" distR="0" wp14:anchorId="4B3F8774" wp14:editId="51556863">
            <wp:extent cx="4679950" cy="1151890"/>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apture d’écran 2016-06-17 à 23.47.27.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679950" cy="1151890"/>
                    </a:xfrm>
                    <a:prstGeom prst="rect">
                      <a:avLst/>
                    </a:prstGeom>
                  </pic:spPr>
                </pic:pic>
              </a:graphicData>
            </a:graphic>
          </wp:inline>
        </w:drawing>
      </w:r>
    </w:p>
    <w:p w14:paraId="549282AB" w14:textId="06B0432B" w:rsidR="00BE518B" w:rsidRDefault="00BE518B" w:rsidP="001F5102">
      <w:pPr>
        <w:pStyle w:val="tbnormal"/>
      </w:pPr>
      <w:r>
        <w:t xml:space="preserve">Puis afficher le produit </w:t>
      </w:r>
      <w:r w:rsidRPr="006E6910">
        <w:rPr>
          <w:b/>
        </w:rPr>
        <w:t>BW01 Lager Beer 0.25</w:t>
      </w:r>
      <w:r>
        <w:t xml:space="preserve">. Dans le </w:t>
      </w:r>
      <w:r w:rsidR="006E6910">
        <w:t>formulaire</w:t>
      </w:r>
      <w:r>
        <w:t xml:space="preserve"> d’édition, il y a plusieurs éléments important</w:t>
      </w:r>
      <w:r w:rsidR="006E6910">
        <w:t>s</w:t>
      </w:r>
      <w:r>
        <w:t xml:space="preserve"> dans la mise en œuvre de la stratégie en flux poussé :</w:t>
      </w:r>
    </w:p>
    <w:p w14:paraId="5A32A7A2" w14:textId="28C196C9" w:rsidR="00BE518B" w:rsidRDefault="00761976" w:rsidP="00384F46">
      <w:pPr>
        <w:pStyle w:val="tbnormal"/>
        <w:numPr>
          <w:ilvl w:val="0"/>
          <w:numId w:val="41"/>
        </w:numPr>
      </w:pPr>
      <w:r>
        <w:t xml:space="preserve">La case à cocher </w:t>
      </w:r>
      <w:r w:rsidR="00BE518B" w:rsidRPr="00761976">
        <w:rPr>
          <w:b/>
        </w:rPr>
        <w:t>Can be Sold</w:t>
      </w:r>
      <w:r>
        <w:t xml:space="preserve"> doit être cochée</w:t>
      </w:r>
    </w:p>
    <w:p w14:paraId="6580200A" w14:textId="71CE027C" w:rsidR="00761976" w:rsidRDefault="00761976" w:rsidP="00384F46">
      <w:pPr>
        <w:pStyle w:val="tbnormal"/>
        <w:numPr>
          <w:ilvl w:val="0"/>
          <w:numId w:val="41"/>
        </w:numPr>
      </w:pPr>
      <w:r>
        <w:t xml:space="preserve">La liste déroulante </w:t>
      </w:r>
      <w:r w:rsidRPr="00761976">
        <w:rPr>
          <w:b/>
        </w:rPr>
        <w:t>Product Type</w:t>
      </w:r>
      <w:r>
        <w:t xml:space="preserve"> doit être paramétré sur </w:t>
      </w:r>
      <w:r w:rsidRPr="00761976">
        <w:rPr>
          <w:b/>
        </w:rPr>
        <w:t>Stockable Product</w:t>
      </w:r>
    </w:p>
    <w:p w14:paraId="5485F042" w14:textId="29E13F09" w:rsidR="00761976" w:rsidRDefault="00761976" w:rsidP="00384F46">
      <w:pPr>
        <w:pStyle w:val="tbnormal"/>
        <w:numPr>
          <w:ilvl w:val="0"/>
          <w:numId w:val="41"/>
        </w:numPr>
      </w:pPr>
      <w:r>
        <w:t xml:space="preserve">Les cases à cocher </w:t>
      </w:r>
      <w:r w:rsidRPr="00761976">
        <w:rPr>
          <w:b/>
        </w:rPr>
        <w:t>Routes</w:t>
      </w:r>
      <w:r>
        <w:t xml:space="preserve"> dont seul la case </w:t>
      </w:r>
      <w:r w:rsidRPr="00761976">
        <w:rPr>
          <w:b/>
        </w:rPr>
        <w:t>Manufacture</w:t>
      </w:r>
      <w:r>
        <w:t xml:space="preserve"> doit être active</w:t>
      </w:r>
    </w:p>
    <w:p w14:paraId="413BFF8E" w14:textId="709DF0A8" w:rsidR="00761976" w:rsidRDefault="006E6910" w:rsidP="001F5102">
      <w:pPr>
        <w:pStyle w:val="tbnormal"/>
      </w:pPr>
      <w:r>
        <w:t xml:space="preserve">À partir de ce </w:t>
      </w:r>
      <w:r w:rsidR="00F72062">
        <w:t>moment-là</w:t>
      </w:r>
      <w:r>
        <w:t xml:space="preserve">, si nous exécutons une règle d’approvisionnement, seul l’ordre de fabrication est créé. Cependant, si le produit – comme cela est le cas pour le BW01 – possède une nomenclature et que les composants ne sont disponibles, il serait appréciable que le calcul des besoins créé aussi les demandes d’achats pour les matières premières. Pour que ce mécanisme se mette en œuvre, il faut modifier les produits achetables. Nous nous rendons dans l’application </w:t>
      </w:r>
      <w:r w:rsidRPr="006E6910">
        <w:rPr>
          <w:b/>
        </w:rPr>
        <w:t>Purchases</w:t>
      </w:r>
      <w:r>
        <w:t xml:space="preserve"> / </w:t>
      </w:r>
      <w:r w:rsidRPr="006E6910">
        <w:rPr>
          <w:b/>
        </w:rPr>
        <w:t>Purchase</w:t>
      </w:r>
      <w:r>
        <w:t xml:space="preserve"> / </w:t>
      </w:r>
      <w:r w:rsidRPr="006E6910">
        <w:rPr>
          <w:b/>
        </w:rPr>
        <w:t>Products</w:t>
      </w:r>
      <w:r>
        <w:t xml:space="preserve"> puis nous mettons à jour les paramètres de toutes les matières premières comme ce qui suit :</w:t>
      </w:r>
    </w:p>
    <w:p w14:paraId="789CE88B" w14:textId="0B725D83" w:rsidR="006E6910" w:rsidRPr="00F72062" w:rsidRDefault="00F72062" w:rsidP="00384F46">
      <w:pPr>
        <w:pStyle w:val="tbnormal"/>
        <w:numPr>
          <w:ilvl w:val="0"/>
          <w:numId w:val="42"/>
        </w:numPr>
        <w:rPr>
          <w:b/>
        </w:rPr>
      </w:pPr>
      <w:r w:rsidRPr="00F72062">
        <w:rPr>
          <w:b/>
        </w:rPr>
        <w:t>Can be Purchased</w:t>
      </w:r>
    </w:p>
    <w:p w14:paraId="122E0B40" w14:textId="0F61F50D" w:rsidR="00F72062" w:rsidRPr="00F72062" w:rsidRDefault="00F72062" w:rsidP="00384F46">
      <w:pPr>
        <w:pStyle w:val="tbnormal"/>
        <w:numPr>
          <w:ilvl w:val="0"/>
          <w:numId w:val="42"/>
        </w:numPr>
        <w:rPr>
          <w:b/>
        </w:rPr>
      </w:pPr>
      <w:r w:rsidRPr="00F72062">
        <w:rPr>
          <w:b/>
        </w:rPr>
        <w:t>Stockable Product</w:t>
      </w:r>
    </w:p>
    <w:p w14:paraId="3D7A141A" w14:textId="1E3AF35E" w:rsidR="00F72062" w:rsidRDefault="00F72062" w:rsidP="00384F46">
      <w:pPr>
        <w:pStyle w:val="tbnormal"/>
        <w:numPr>
          <w:ilvl w:val="0"/>
          <w:numId w:val="42"/>
        </w:numPr>
        <w:rPr>
          <w:b/>
        </w:rPr>
      </w:pPr>
      <w:r w:rsidRPr="00F72062">
        <w:rPr>
          <w:b/>
        </w:rPr>
        <w:t>Routes Buy</w:t>
      </w:r>
      <w:r>
        <w:t xml:space="preserve"> et </w:t>
      </w:r>
      <w:r w:rsidRPr="00F72062">
        <w:rPr>
          <w:b/>
        </w:rPr>
        <w:t>MTO</w:t>
      </w:r>
    </w:p>
    <w:p w14:paraId="56970D07" w14:textId="42AF8DEF" w:rsidR="00F72062" w:rsidRDefault="00F72062" w:rsidP="001F5102">
      <w:pPr>
        <w:pStyle w:val="tbnormal"/>
      </w:pPr>
      <w:r>
        <w:t xml:space="preserve">Dès lors, il ne reste plus qu’à créer la règle d’approvisionnement via l’application </w:t>
      </w:r>
      <w:r w:rsidRPr="00F17FC6">
        <w:rPr>
          <w:b/>
        </w:rPr>
        <w:t>Inventory</w:t>
      </w:r>
      <w:r>
        <w:t xml:space="preserve"> / </w:t>
      </w:r>
      <w:r w:rsidRPr="00F17FC6">
        <w:rPr>
          <w:b/>
        </w:rPr>
        <w:t>Inventory Control</w:t>
      </w:r>
      <w:r>
        <w:t xml:space="preserve"> / </w:t>
      </w:r>
      <w:r w:rsidRPr="00F17FC6">
        <w:rPr>
          <w:b/>
        </w:rPr>
        <w:t>Reordering Rules</w:t>
      </w:r>
      <w:r>
        <w:t xml:space="preserve"> puis </w:t>
      </w:r>
      <w:r w:rsidRPr="00371E1C">
        <w:rPr>
          <w:b/>
        </w:rPr>
        <w:t>Create</w:t>
      </w:r>
      <w:r>
        <w:t> :</w:t>
      </w:r>
    </w:p>
    <w:p w14:paraId="26E7B58D" w14:textId="254970C0" w:rsidR="00F72062" w:rsidRDefault="00F72062" w:rsidP="001F5102">
      <w:pPr>
        <w:pStyle w:val="tbnormal"/>
      </w:pPr>
      <w:r>
        <w:rPr>
          <w:noProof/>
          <w:lang w:val="fr-FR" w:eastAsia="fr-FR"/>
        </w:rPr>
        <w:lastRenderedPageBreak/>
        <w:drawing>
          <wp:inline distT="0" distB="0" distL="0" distR="0" wp14:anchorId="0D773FB5" wp14:editId="08EFAFC1">
            <wp:extent cx="4679950" cy="1798955"/>
            <wp:effectExtent l="0" t="0" r="0" b="4445"/>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apture d’écran 2016-06-18 à 00.05.04.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679950" cy="1798955"/>
                    </a:xfrm>
                    <a:prstGeom prst="rect">
                      <a:avLst/>
                    </a:prstGeom>
                  </pic:spPr>
                </pic:pic>
              </a:graphicData>
            </a:graphic>
          </wp:inline>
        </w:drawing>
      </w:r>
    </w:p>
    <w:p w14:paraId="02B916DC" w14:textId="1A0BA98D" w:rsidR="00996A2D" w:rsidRDefault="00996A2D" w:rsidP="001F5102">
      <w:pPr>
        <w:pStyle w:val="tbnormal"/>
      </w:pPr>
      <w:r>
        <w:t xml:space="preserve">Il ne reste plus qu’à exécuter le calcul des besoins </w:t>
      </w:r>
      <w:r w:rsidRPr="00996A2D">
        <w:rPr>
          <w:b/>
        </w:rPr>
        <w:t>Inventory</w:t>
      </w:r>
      <w:r>
        <w:t xml:space="preserve"> / </w:t>
      </w:r>
      <w:r w:rsidRPr="00996A2D">
        <w:rPr>
          <w:b/>
        </w:rPr>
        <w:t>Schedulers</w:t>
      </w:r>
      <w:r>
        <w:t xml:space="preserve"> / </w:t>
      </w:r>
      <w:r w:rsidRPr="00996A2D">
        <w:rPr>
          <w:b/>
        </w:rPr>
        <w:t>Run Schedulers</w:t>
      </w:r>
      <w:r>
        <w:t xml:space="preserve"> et valider le message </w:t>
      </w:r>
      <w:r w:rsidRPr="00996A2D">
        <w:rPr>
          <w:b/>
        </w:rPr>
        <w:t>Compute all procurements in the background</w:t>
      </w:r>
      <w:r>
        <w:t xml:space="preserve"> avec le bouton </w:t>
      </w:r>
      <w:r w:rsidRPr="00996A2D">
        <w:rPr>
          <w:b/>
        </w:rPr>
        <w:t>Run Schedulers</w:t>
      </w:r>
      <w:r>
        <w:t>.</w:t>
      </w:r>
    </w:p>
    <w:p w14:paraId="4C743A99" w14:textId="42114426" w:rsidR="00996A2D" w:rsidRDefault="004542E1" w:rsidP="001F5102">
      <w:pPr>
        <w:pStyle w:val="tbnormal"/>
      </w:pPr>
      <w:r>
        <w:t xml:space="preserve">Le résultat que nous pouvons </w:t>
      </w:r>
      <w:r w:rsidR="00AC0FCE">
        <w:t>observer se trouve dans les approvisionnements de la règle que l’on vient de créer :</w:t>
      </w:r>
    </w:p>
    <w:p w14:paraId="7D453C8C" w14:textId="6DC14722" w:rsidR="00AC0FCE" w:rsidRDefault="00AC0FCE" w:rsidP="001F5102">
      <w:pPr>
        <w:pStyle w:val="tbnormal"/>
      </w:pPr>
      <w:r>
        <w:rPr>
          <w:noProof/>
          <w:lang w:val="fr-FR" w:eastAsia="fr-FR"/>
        </w:rPr>
        <w:drawing>
          <wp:inline distT="0" distB="0" distL="0" distR="0" wp14:anchorId="2AD2DE9C" wp14:editId="38B659E2">
            <wp:extent cx="4679950" cy="102235"/>
            <wp:effectExtent l="0" t="0" r="0" b="0"/>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Capture d’écran 2016-06-18 à 00.13.11.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679950" cy="102235"/>
                    </a:xfrm>
                    <a:prstGeom prst="rect">
                      <a:avLst/>
                    </a:prstGeom>
                  </pic:spPr>
                </pic:pic>
              </a:graphicData>
            </a:graphic>
          </wp:inline>
        </w:drawing>
      </w:r>
    </w:p>
    <w:p w14:paraId="46A3017A" w14:textId="0CC4E8ED" w:rsidR="00AC0FCE" w:rsidRDefault="00AC0FCE" w:rsidP="001F5102">
      <w:pPr>
        <w:pStyle w:val="tbnormal"/>
      </w:pPr>
      <w:r>
        <w:t>Mais aussi dans les ordres de fabrication :</w:t>
      </w:r>
    </w:p>
    <w:p w14:paraId="7928899C" w14:textId="2358ABA5" w:rsidR="00AC0FCE" w:rsidRDefault="00AC0FCE" w:rsidP="001F5102">
      <w:pPr>
        <w:pStyle w:val="tbnormal"/>
      </w:pPr>
      <w:r>
        <w:rPr>
          <w:noProof/>
          <w:lang w:val="fr-FR" w:eastAsia="fr-FR"/>
        </w:rPr>
        <w:drawing>
          <wp:inline distT="0" distB="0" distL="0" distR="0" wp14:anchorId="1BBD8CA5" wp14:editId="40AA824C">
            <wp:extent cx="4679950" cy="102235"/>
            <wp:effectExtent l="0" t="0" r="0" b="0"/>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Capture d’écran 2016-06-18 à 00.14.36.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679950" cy="102235"/>
                    </a:xfrm>
                    <a:prstGeom prst="rect">
                      <a:avLst/>
                    </a:prstGeom>
                  </pic:spPr>
                </pic:pic>
              </a:graphicData>
            </a:graphic>
          </wp:inline>
        </w:drawing>
      </w:r>
    </w:p>
    <w:p w14:paraId="68558528" w14:textId="4F2EBC63" w:rsidR="00AC0FCE" w:rsidRDefault="00AC0FCE" w:rsidP="001F5102">
      <w:pPr>
        <w:pStyle w:val="tbnormal"/>
      </w:pPr>
      <w:r>
        <w:t>Et comme l’on peut le visualiser sur la ligne ci-dessus, l’ordre de fabrication attend sur la disponibilité des matières premières</w:t>
      </w:r>
      <w:r w:rsidR="00FA5DF6">
        <w:t xml:space="preserve"> </w:t>
      </w:r>
      <w:r w:rsidR="00FA5DF6" w:rsidRPr="00FA5DF6">
        <w:rPr>
          <w:b/>
        </w:rPr>
        <w:t>Awaiting Raw Materials</w:t>
      </w:r>
      <w:r>
        <w:t xml:space="preserve">. Le calcul des besoins à automatiquement créé les demandes d’achats </w:t>
      </w:r>
      <w:r w:rsidR="00FA5DF6">
        <w:t xml:space="preserve">nécessiares à la prodution du produit </w:t>
      </w:r>
      <w:r w:rsidR="00FA5DF6" w:rsidRPr="00FA5DF6">
        <w:rPr>
          <w:b/>
        </w:rPr>
        <w:t>[BW01A] Lager Beer 0.25</w:t>
      </w:r>
      <w:r w:rsidR="00FA5DF6">
        <w:t> :</w:t>
      </w:r>
    </w:p>
    <w:p w14:paraId="777EF807" w14:textId="77777777" w:rsidR="008114EA" w:rsidRDefault="00AC0FCE" w:rsidP="001F5102">
      <w:pPr>
        <w:pStyle w:val="tbnormal"/>
      </w:pPr>
      <w:r>
        <w:rPr>
          <w:noProof/>
          <w:lang w:val="fr-FR" w:eastAsia="fr-FR"/>
        </w:rPr>
        <w:drawing>
          <wp:inline distT="0" distB="0" distL="0" distR="0" wp14:anchorId="61F03161" wp14:editId="4062CAB6">
            <wp:extent cx="4679950" cy="204470"/>
            <wp:effectExtent l="0" t="0" r="0" b="0"/>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apture d’écran 2016-06-18 à 00.19.00.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33921A12" w14:textId="5E12236C" w:rsidR="0013175B" w:rsidRDefault="0089623A" w:rsidP="0089623A">
      <w:pPr>
        <w:pStyle w:val="tbtitre3"/>
      </w:pPr>
      <w:r>
        <w:t>Spécifications OdooSIM</w:t>
      </w:r>
    </w:p>
    <w:p w14:paraId="2A267083" w14:textId="237FA120" w:rsidR="001C70F8" w:rsidRDefault="001275A1" w:rsidP="001C70F8">
      <w:pPr>
        <w:pStyle w:val="tbtitre4"/>
      </w:pPr>
      <w:r>
        <w:t>Automatisation des activités</w:t>
      </w:r>
    </w:p>
    <w:p w14:paraId="6AE259D8" w14:textId="541ACEE2" w:rsidR="00C81CD8" w:rsidRDefault="00FA4BF0" w:rsidP="00BC2B36">
      <w:pPr>
        <w:pStyle w:val="tbnormal"/>
      </w:pPr>
      <w:r>
        <w:t>Ci-dessous, nous faisons état d’hypothèses quant au code à produire pour réaliser</w:t>
      </w:r>
      <w:r w:rsidR="00FA5DF6">
        <w:t xml:space="preserve"> l’activité </w:t>
      </w:r>
      <w:r w:rsidR="001275A1">
        <w:t xml:space="preserve">PL02 </w:t>
      </w:r>
      <w:r w:rsidR="00FA5DF6">
        <w:t>dans le simulateur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1194"/>
        <w:gridCol w:w="6176"/>
      </w:tblGrid>
      <w:tr w:rsidR="00FA4BF0" w14:paraId="706EC0DF" w14:textId="77777777" w:rsidTr="000F1B13">
        <w:trPr>
          <w:trHeight w:hRule="exact" w:val="113"/>
        </w:trPr>
        <w:tc>
          <w:tcPr>
            <w:tcW w:w="1194" w:type="dxa"/>
            <w:tcBorders>
              <w:bottom w:val="single" w:sz="2" w:space="0" w:color="D0CECE" w:themeColor="background2" w:themeShade="E6"/>
            </w:tcBorders>
            <w:shd w:val="clear" w:color="auto" w:fill="auto"/>
            <w:vAlign w:val="center"/>
          </w:tcPr>
          <w:p w14:paraId="0D1A67B2" w14:textId="77777777" w:rsidR="00FA4BF0" w:rsidRPr="00025F11" w:rsidRDefault="00FA4BF0" w:rsidP="000F1B13">
            <w:pPr>
              <w:pStyle w:val="tbnormal"/>
              <w:jc w:val="center"/>
              <w:rPr>
                <w:rFonts w:ascii="Times" w:hAnsi="Times"/>
                <w:b/>
                <w:bCs/>
                <w:sz w:val="2"/>
                <w:szCs w:val="2"/>
              </w:rPr>
            </w:pPr>
          </w:p>
        </w:tc>
        <w:tc>
          <w:tcPr>
            <w:tcW w:w="6176" w:type="dxa"/>
            <w:tcBorders>
              <w:bottom w:val="single" w:sz="2" w:space="0" w:color="D0CECE" w:themeColor="background2" w:themeShade="E6"/>
            </w:tcBorders>
            <w:shd w:val="clear" w:color="auto" w:fill="auto"/>
            <w:vAlign w:val="center"/>
          </w:tcPr>
          <w:p w14:paraId="4908C4B2" w14:textId="77777777" w:rsidR="00FA4BF0" w:rsidRPr="00025F11" w:rsidRDefault="00FA4BF0" w:rsidP="000F1B13">
            <w:pPr>
              <w:pStyle w:val="tbnormal"/>
              <w:jc w:val="left"/>
              <w:rPr>
                <w:b/>
                <w:sz w:val="2"/>
                <w:szCs w:val="2"/>
              </w:rPr>
            </w:pPr>
          </w:p>
        </w:tc>
      </w:tr>
      <w:tr w:rsidR="00FA4BF0" w14:paraId="42126545" w14:textId="77777777" w:rsidTr="000F1B13">
        <w:trPr>
          <w:trHeight w:val="1134"/>
        </w:trPr>
        <w:tc>
          <w:tcPr>
            <w:tcW w:w="1194"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23418F00" w14:textId="2517B012" w:rsidR="00FA4BF0" w:rsidRPr="006D089C" w:rsidRDefault="00FA4BF0" w:rsidP="00FA4BF0">
            <w:pPr>
              <w:pStyle w:val="tbnormal"/>
              <w:jc w:val="left"/>
              <w:rPr>
                <w:rFonts w:ascii="Times" w:hAnsi="Times"/>
                <w:b/>
                <w:bCs/>
                <w:sz w:val="32"/>
              </w:rPr>
            </w:pPr>
            <w:r w:rsidRPr="006D089C">
              <w:rPr>
                <w:rFonts w:ascii="Times" w:hAnsi="Times"/>
                <w:b/>
                <w:bCs/>
                <w:sz w:val="32"/>
              </w:rPr>
              <w:t>Pseudo</w:t>
            </w:r>
          </w:p>
          <w:p w14:paraId="387F3D17" w14:textId="77777777" w:rsidR="00FA4BF0" w:rsidRDefault="00FA4BF0" w:rsidP="00FA4BF0">
            <w:pPr>
              <w:pStyle w:val="tbnormal"/>
              <w:jc w:val="left"/>
              <w:rPr>
                <w:rFonts w:ascii="Times" w:hAnsi="Times"/>
                <w:b/>
                <w:bCs/>
                <w:sz w:val="32"/>
              </w:rPr>
            </w:pPr>
            <w:r w:rsidRPr="006D089C">
              <w:rPr>
                <w:rFonts w:ascii="Times" w:hAnsi="Times"/>
                <w:b/>
                <w:bCs/>
                <w:sz w:val="32"/>
              </w:rPr>
              <w:t>Code</w:t>
            </w:r>
          </w:p>
          <w:p w14:paraId="63EA0D8A" w14:textId="04577C64" w:rsidR="006D089C" w:rsidRPr="006D089C" w:rsidRDefault="006D089C" w:rsidP="00FA4BF0">
            <w:pPr>
              <w:pStyle w:val="tbnormal"/>
              <w:jc w:val="left"/>
              <w:rPr>
                <w:rFonts w:ascii="Times" w:hAnsi="Times"/>
                <w:b/>
                <w:bCs/>
              </w:rPr>
            </w:pPr>
            <w:r>
              <w:rPr>
                <w:rFonts w:ascii="Times" w:hAnsi="Times"/>
                <w:b/>
                <w:bCs/>
                <w:sz w:val="32"/>
              </w:rPr>
              <w:t>PL02</w:t>
            </w:r>
          </w:p>
        </w:tc>
        <w:tc>
          <w:tcPr>
            <w:tcW w:w="6176"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66B82939" w14:textId="3949FD88" w:rsidR="00FA4BF0" w:rsidRPr="00025F11" w:rsidRDefault="00FA4BF0" w:rsidP="00FA4BF0">
            <w:pPr>
              <w:pStyle w:val="tbnormal"/>
              <w:jc w:val="center"/>
              <w:rPr>
                <w:i/>
              </w:rPr>
            </w:pPr>
            <w:r>
              <w:rPr>
                <w:i/>
                <w:noProof/>
                <w:lang w:eastAsia="fr-FR"/>
              </w:rPr>
              <w:drawing>
                <wp:inline distT="0" distB="0" distL="0" distR="0" wp14:anchorId="66901FF9" wp14:editId="3879CE7F">
                  <wp:extent cx="3780000" cy="3021435"/>
                  <wp:effectExtent l="0" t="0" r="5080" b="1270"/>
                  <wp:docPr id="40" name="Imag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seudocode_PL02.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780000" cy="3021435"/>
                          </a:xfrm>
                          <a:prstGeom prst="rect">
                            <a:avLst/>
                          </a:prstGeom>
                        </pic:spPr>
                      </pic:pic>
                    </a:graphicData>
                  </a:graphic>
                </wp:inline>
              </w:drawing>
            </w:r>
          </w:p>
        </w:tc>
      </w:tr>
      <w:tr w:rsidR="00FA4BF0" w14:paraId="5CADF65B" w14:textId="77777777" w:rsidTr="000F1B13">
        <w:trPr>
          <w:trHeight w:hRule="exact" w:val="113"/>
        </w:trPr>
        <w:tc>
          <w:tcPr>
            <w:tcW w:w="1194" w:type="dxa"/>
            <w:tcBorders>
              <w:top w:val="single" w:sz="2" w:space="0" w:color="D0CECE" w:themeColor="background2" w:themeShade="E6"/>
            </w:tcBorders>
            <w:shd w:val="clear" w:color="auto" w:fill="auto"/>
            <w:vAlign w:val="center"/>
          </w:tcPr>
          <w:p w14:paraId="56C3E1AE" w14:textId="77777777" w:rsidR="00FA4BF0" w:rsidRPr="00025F11" w:rsidRDefault="00FA4BF0" w:rsidP="000F1B13">
            <w:pPr>
              <w:pStyle w:val="tbnormal"/>
              <w:jc w:val="center"/>
              <w:rPr>
                <w:rFonts w:ascii="Times" w:hAnsi="Times"/>
                <w:b/>
                <w:bCs/>
                <w:sz w:val="2"/>
                <w:szCs w:val="2"/>
              </w:rPr>
            </w:pPr>
          </w:p>
        </w:tc>
        <w:tc>
          <w:tcPr>
            <w:tcW w:w="6176" w:type="dxa"/>
            <w:tcBorders>
              <w:top w:val="single" w:sz="2" w:space="0" w:color="D0CECE" w:themeColor="background2" w:themeShade="E6"/>
            </w:tcBorders>
            <w:shd w:val="clear" w:color="auto" w:fill="auto"/>
            <w:vAlign w:val="center"/>
          </w:tcPr>
          <w:p w14:paraId="33B5B358" w14:textId="77777777" w:rsidR="00FA4BF0" w:rsidRPr="00025F11" w:rsidRDefault="00FA4BF0" w:rsidP="000F1B13">
            <w:pPr>
              <w:pStyle w:val="tbnormal"/>
              <w:jc w:val="left"/>
              <w:rPr>
                <w:b/>
                <w:sz w:val="2"/>
                <w:szCs w:val="2"/>
              </w:rPr>
            </w:pPr>
          </w:p>
        </w:tc>
      </w:tr>
    </w:tbl>
    <w:p w14:paraId="456CA1CA" w14:textId="6ED91146" w:rsidR="001C70F8" w:rsidRDefault="001C70F8" w:rsidP="001C70F8">
      <w:pPr>
        <w:pStyle w:val="tbtitre4"/>
      </w:pPr>
      <w:bookmarkStart w:id="129" w:name="_Toc454061842"/>
      <w:r>
        <w:lastRenderedPageBreak/>
        <w:t>Droit utilisateur</w:t>
      </w:r>
      <w:bookmarkEnd w:id="129"/>
      <w:r w:rsidR="00265080">
        <w:t xml:space="preserve"> et adaptation de l’IHM</w:t>
      </w:r>
    </w:p>
    <w:p w14:paraId="36AAEDF4" w14:textId="1CD39ECA" w:rsidR="0013175B" w:rsidRDefault="004601D1" w:rsidP="00BA68A9">
      <w:pPr>
        <w:pStyle w:val="tbnormal"/>
      </w:pPr>
      <w:r>
        <w:t>Par défaut, lorsque nous ajoutons un utilisateur dans le système, ce d</w:t>
      </w:r>
      <w:r w:rsidR="0013175B">
        <w:t xml:space="preserve">ernier se voit affilié au groupe </w:t>
      </w:r>
      <w:r w:rsidR="0013175B" w:rsidRPr="0013175B">
        <w:rPr>
          <w:b/>
        </w:rPr>
        <w:t>Inventory / Manager</w:t>
      </w:r>
      <w:r w:rsidR="0013175B">
        <w:t xml:space="preserve">. </w:t>
      </w:r>
      <w:r w:rsidR="004675F5">
        <w:t xml:space="preserve">Ceci est problématique dans le sens où </w:t>
      </w:r>
      <w:r w:rsidR="00EF410E">
        <w:t>le participant</w:t>
      </w:r>
      <w:r w:rsidR="004675F5">
        <w:t xml:space="preserve"> n’a pas </w:t>
      </w:r>
      <w:r w:rsidR="00EF410E">
        <w:t>à</w:t>
      </w:r>
      <w:r w:rsidR="004675F5">
        <w:t xml:space="preserve"> effectuer des manipulations de configurations. Afin de minimiser les possibilités offertes aux participants, nous recommandons de créer des groupes d’accès spécifiques qui permettent uniquement les actions suivantes :</w:t>
      </w:r>
    </w:p>
    <w:p w14:paraId="562ED186" w14:textId="02124DE9" w:rsidR="004675F5" w:rsidRDefault="004675F5" w:rsidP="00384F46">
      <w:pPr>
        <w:pStyle w:val="tbnormal"/>
        <w:numPr>
          <w:ilvl w:val="0"/>
          <w:numId w:val="44"/>
        </w:numPr>
      </w:pPr>
      <w:r>
        <w:t xml:space="preserve">Affichage des rapports </w:t>
      </w:r>
      <w:r w:rsidRPr="004675F5">
        <w:rPr>
          <w:b/>
        </w:rPr>
        <w:t>Inventory / Reports</w:t>
      </w:r>
      <w:r>
        <w:t>.</w:t>
      </w:r>
    </w:p>
    <w:p w14:paraId="2596934D" w14:textId="41CEDD08" w:rsidR="004675F5" w:rsidRDefault="004675F5" w:rsidP="00384F46">
      <w:pPr>
        <w:pStyle w:val="tbnormal"/>
        <w:numPr>
          <w:ilvl w:val="0"/>
          <w:numId w:val="44"/>
        </w:numPr>
      </w:pPr>
      <w:r>
        <w:t xml:space="preserve">Création des règles d’approvisionnements </w:t>
      </w:r>
      <w:r w:rsidRPr="004675F5">
        <w:rPr>
          <w:b/>
        </w:rPr>
        <w:t>Inventory / Inventory Control / Reordering Rules</w:t>
      </w:r>
      <w:r>
        <w:t>.</w:t>
      </w:r>
    </w:p>
    <w:p w14:paraId="70AE3935" w14:textId="7D7F59AF" w:rsidR="004675F5" w:rsidRDefault="004675F5" w:rsidP="00BA68A9">
      <w:pPr>
        <w:pStyle w:val="tbnormal"/>
      </w:pPr>
      <w:r>
        <w:t xml:space="preserve">Par conséquent, l’IHM </w:t>
      </w:r>
      <w:r w:rsidR="00EF410E">
        <w:t xml:space="preserve">par défaut </w:t>
      </w:r>
      <w:r>
        <w:t xml:space="preserve">de l’application </w:t>
      </w:r>
      <w:r w:rsidRPr="004675F5">
        <w:rPr>
          <w:b/>
        </w:rPr>
        <w:t>Inventory</w:t>
      </w:r>
      <w:r>
        <w:t> :</w:t>
      </w:r>
    </w:p>
    <w:p w14:paraId="01C1144A" w14:textId="296692FB" w:rsidR="004675F5" w:rsidRDefault="008F7323" w:rsidP="00BA68A9">
      <w:pPr>
        <w:pStyle w:val="tbnormal"/>
      </w:pPr>
      <w:r>
        <w:rPr>
          <w:noProof/>
          <w:lang w:val="fr-FR" w:eastAsia="fr-FR"/>
        </w:rPr>
        <w:drawing>
          <wp:inline distT="0" distB="0" distL="0" distR="0" wp14:anchorId="5F215D94" wp14:editId="3A2A2110">
            <wp:extent cx="4679950" cy="226695"/>
            <wp:effectExtent l="0" t="0" r="0" b="1905"/>
            <wp:docPr id="57" name="Imag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view_inventory.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4679950" cy="226695"/>
                    </a:xfrm>
                    <a:prstGeom prst="rect">
                      <a:avLst/>
                    </a:prstGeom>
                  </pic:spPr>
                </pic:pic>
              </a:graphicData>
            </a:graphic>
          </wp:inline>
        </w:drawing>
      </w:r>
    </w:p>
    <w:p w14:paraId="232885EB" w14:textId="3AC2B91A" w:rsidR="004675F5" w:rsidRDefault="004675F5" w:rsidP="00BA68A9">
      <w:pPr>
        <w:pStyle w:val="tbnormal"/>
      </w:pPr>
      <w:r>
        <w:t>Doit évoluer vers ce résultat :</w:t>
      </w:r>
    </w:p>
    <w:p w14:paraId="1F800461" w14:textId="63565D75" w:rsidR="00353648" w:rsidRDefault="008F7323" w:rsidP="00BA68A9">
      <w:pPr>
        <w:pStyle w:val="tbnormal"/>
      </w:pPr>
      <w:r>
        <w:rPr>
          <w:noProof/>
          <w:lang w:val="fr-FR" w:eastAsia="fr-FR"/>
        </w:rPr>
        <w:drawing>
          <wp:inline distT="0" distB="0" distL="0" distR="0" wp14:anchorId="478A1C45" wp14:editId="268A7465">
            <wp:extent cx="4679950" cy="229235"/>
            <wp:effectExtent l="0" t="0" r="0" b="0"/>
            <wp:docPr id="59" name="Imag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adaptation_view_inventory.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4679950" cy="229235"/>
                    </a:xfrm>
                    <a:prstGeom prst="rect">
                      <a:avLst/>
                    </a:prstGeom>
                  </pic:spPr>
                </pic:pic>
              </a:graphicData>
            </a:graphic>
          </wp:inline>
        </w:drawing>
      </w:r>
    </w:p>
    <w:p w14:paraId="19A09885" w14:textId="60BC9619" w:rsidR="00EF410E" w:rsidRDefault="00EF410E" w:rsidP="00BA68A9">
      <w:pPr>
        <w:pStyle w:val="tbnormal"/>
      </w:pPr>
      <w:r>
        <w:t>Avec comme seul fonction disponible l’accès aux règles d’approvisionnement qu’ils ont à manipuler tout du long de la simulation pour réguler leur production.</w:t>
      </w:r>
    </w:p>
    <w:p w14:paraId="3776571D" w14:textId="77777777" w:rsidR="000F1B13" w:rsidRDefault="000F1B13" w:rsidP="000F1B13">
      <w:pPr>
        <w:pStyle w:val="tbtitre2"/>
      </w:pPr>
      <w:bookmarkStart w:id="130" w:name="_Toc454061843"/>
      <w:r>
        <w:t>Approvisionnement</w:t>
      </w:r>
      <w:bookmarkEnd w:id="130"/>
    </w:p>
    <w:p w14:paraId="4EA0F23E" w14:textId="0F7A0347" w:rsidR="00BB4B68" w:rsidRPr="00BB4B68" w:rsidRDefault="00BB4B68" w:rsidP="00BB4B68">
      <w:pPr>
        <w:pStyle w:val="tbtitre3"/>
      </w:pPr>
      <w:r>
        <w:t>Analyse métier</w:t>
      </w:r>
    </w:p>
    <w:p w14:paraId="51F8B6AC" w14:textId="40999B8B" w:rsidR="000F1B13" w:rsidRDefault="000F1B13" w:rsidP="000F1B13">
      <w:pPr>
        <w:pStyle w:val="tbnormal"/>
      </w:pPr>
      <w:r>
        <w:t xml:space="preserve">L’approvisionnement des matières premières se fait en rapport avec les besoins </w:t>
      </w:r>
      <w:r w:rsidR="00353648">
        <w:t>des</w:t>
      </w:r>
      <w:r>
        <w:t xml:space="preserve"> consommateurs</w:t>
      </w:r>
      <w:r w:rsidR="00353648">
        <w:t xml:space="preserve"> et donc de produire</w:t>
      </w:r>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597"/>
        <w:gridCol w:w="6773"/>
      </w:tblGrid>
      <w:tr w:rsidR="000F1B13" w14:paraId="2F49510A" w14:textId="77777777" w:rsidTr="000F1B13">
        <w:trPr>
          <w:trHeight w:hRule="exact" w:val="113"/>
        </w:trPr>
        <w:tc>
          <w:tcPr>
            <w:tcW w:w="597" w:type="dxa"/>
            <w:tcBorders>
              <w:bottom w:val="single" w:sz="2" w:space="0" w:color="D0CECE" w:themeColor="background2" w:themeShade="E6"/>
            </w:tcBorders>
            <w:shd w:val="clear" w:color="auto" w:fill="auto"/>
            <w:vAlign w:val="center"/>
          </w:tcPr>
          <w:p w14:paraId="4D84B4BB" w14:textId="77777777" w:rsidR="000F1B13" w:rsidRPr="00025F11" w:rsidRDefault="000F1B13" w:rsidP="000F1B13">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77165860" w14:textId="77777777" w:rsidR="000F1B13" w:rsidRPr="00025F11" w:rsidRDefault="000F1B13" w:rsidP="000F1B13">
            <w:pPr>
              <w:pStyle w:val="tbnormal"/>
              <w:jc w:val="left"/>
              <w:rPr>
                <w:b/>
                <w:sz w:val="2"/>
                <w:szCs w:val="2"/>
              </w:rPr>
            </w:pPr>
          </w:p>
        </w:tc>
      </w:tr>
      <w:tr w:rsidR="000F1B13" w14:paraId="16784AC9" w14:textId="77777777" w:rsidTr="000F1B13">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2AB6B158" w14:textId="77777777" w:rsidR="000F1B13" w:rsidRPr="000353ED" w:rsidRDefault="000F1B13" w:rsidP="000F1B13">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DBE4619" w14:textId="77777777" w:rsidR="000F1B13" w:rsidRDefault="000F1B13" w:rsidP="000F1B13">
            <w:pPr>
              <w:pStyle w:val="tbnormal"/>
            </w:pPr>
            <w:r>
              <w:rPr>
                <w:b/>
              </w:rPr>
              <w:t>Rappel</w:t>
            </w:r>
            <w:r w:rsidRPr="000353ED">
              <w:rPr>
                <w:b/>
              </w:rPr>
              <w:t> :</w:t>
            </w:r>
          </w:p>
          <w:p w14:paraId="479411B6" w14:textId="77777777" w:rsidR="000F1B13" w:rsidRPr="00025F11" w:rsidRDefault="000F1B13" w:rsidP="000F1B13">
            <w:pPr>
              <w:pStyle w:val="tbnormal"/>
              <w:rPr>
                <w:i/>
              </w:rPr>
            </w:pPr>
            <w:r>
              <w:rPr>
                <w:i/>
              </w:rPr>
              <w:t>Un produit finis manufacturé se compose de composants. Ces composants sont des matières premières qui sont liées au composé par une nomenclature.</w:t>
            </w:r>
          </w:p>
        </w:tc>
      </w:tr>
      <w:tr w:rsidR="000F1B13" w14:paraId="4CF00E81" w14:textId="77777777" w:rsidTr="000F1B13">
        <w:trPr>
          <w:trHeight w:hRule="exact" w:val="113"/>
        </w:trPr>
        <w:tc>
          <w:tcPr>
            <w:tcW w:w="597" w:type="dxa"/>
            <w:tcBorders>
              <w:top w:val="single" w:sz="2" w:space="0" w:color="D0CECE" w:themeColor="background2" w:themeShade="E6"/>
            </w:tcBorders>
            <w:shd w:val="clear" w:color="auto" w:fill="auto"/>
            <w:vAlign w:val="center"/>
          </w:tcPr>
          <w:p w14:paraId="1FD9C86E" w14:textId="77777777" w:rsidR="000F1B13" w:rsidRPr="00025F11" w:rsidRDefault="000F1B13" w:rsidP="000F1B13">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00EADB69" w14:textId="77777777" w:rsidR="000F1B13" w:rsidRPr="00025F11" w:rsidRDefault="000F1B13" w:rsidP="000F1B13">
            <w:pPr>
              <w:pStyle w:val="tbnormal"/>
              <w:jc w:val="left"/>
              <w:rPr>
                <w:b/>
                <w:sz w:val="2"/>
                <w:szCs w:val="2"/>
              </w:rPr>
            </w:pPr>
          </w:p>
        </w:tc>
      </w:tr>
    </w:tbl>
    <w:p w14:paraId="09BAB580" w14:textId="77777777" w:rsidR="00027FF3" w:rsidRDefault="000F1B13" w:rsidP="000F1B13">
      <w:pPr>
        <w:pStyle w:val="tbnormal"/>
      </w:pPr>
      <w:r>
        <w:t>Lorsqu’on se trouve dans une stratégie logistique en flux poussé, les demandes d’achat sont dans la majeur partie du temps géné</w:t>
      </w:r>
      <w:r w:rsidR="00027FF3">
        <w:t>rées par le calcul des besoins.</w:t>
      </w:r>
    </w:p>
    <w:p w14:paraId="4A10AC28" w14:textId="37DB544B" w:rsidR="00027FF3" w:rsidRDefault="001C70F8" w:rsidP="000F1B13">
      <w:pPr>
        <w:pStyle w:val="tbnormal"/>
      </w:pPr>
      <w:r>
        <w:t xml:space="preserve">En effet, si l’on prend l’exemple </w:t>
      </w:r>
      <w:r w:rsidR="00027FF3">
        <w:t>de production de</w:t>
      </w:r>
      <w:r>
        <w:t xml:space="preserve"> 100 vélos</w:t>
      </w:r>
      <w:r w:rsidR="00027FF3">
        <w:t>. L</w:t>
      </w:r>
      <w:r>
        <w:t>es éléments de la nomenclature sont 200 roues, 100 cadres, 200 pédales, 100 dérailleurs et 100 chaînes</w:t>
      </w:r>
      <w:r w:rsidR="00027FF3">
        <w:t>. Ces</w:t>
      </w:r>
      <w:r>
        <w:t xml:space="preserve"> éléments </w:t>
      </w:r>
      <w:r w:rsidR="00027FF3">
        <w:t xml:space="preserve">appelés composants </w:t>
      </w:r>
      <w:r>
        <w:t xml:space="preserve">doivent être </w:t>
      </w:r>
      <w:r w:rsidR="00027FF3">
        <w:t>disponible pour produire le composé</w:t>
      </w:r>
      <w:r>
        <w:t xml:space="preserve">. Le calcul des besoins créé donc un ordre de fabrication pour le vélo et </w:t>
      </w:r>
      <w:r w:rsidR="00027FF3">
        <w:t xml:space="preserve">– en admettant qu’aucun composant n’est disponible en stock – </w:t>
      </w:r>
      <w:r>
        <w:t>une demande d’achat pour les composants.</w:t>
      </w:r>
    </w:p>
    <w:p w14:paraId="30695005" w14:textId="7CA95BEF" w:rsidR="000F1B13" w:rsidRDefault="000F1B13" w:rsidP="000F1B13">
      <w:pPr>
        <w:pStyle w:val="tbnormal"/>
      </w:pPr>
      <w:r>
        <w:t>Ci-dessous, le diagramme correspond</w:t>
      </w:r>
      <w:r w:rsidR="00027FF3">
        <w:t>ant</w:t>
      </w:r>
      <w:r>
        <w:t xml:space="preserve"> à l’exécution d’un p</w:t>
      </w:r>
      <w:r w:rsidR="00BA68A9">
        <w:t>rocessus d’approvisionnement standard :</w:t>
      </w:r>
    </w:p>
    <w:p w14:paraId="7CD4CA6C" w14:textId="177A4765" w:rsidR="00BB4B68" w:rsidRPr="005E4F03" w:rsidRDefault="00BB4B68" w:rsidP="000F1B13">
      <w:pPr>
        <w:pStyle w:val="tbnormal"/>
      </w:pPr>
      <w:r>
        <w:rPr>
          <w:noProof/>
          <w:lang w:val="fr-FR" w:eastAsia="fr-FR"/>
        </w:rPr>
        <w:drawing>
          <wp:inline distT="0" distB="0" distL="0" distR="0" wp14:anchorId="4911B267" wp14:editId="16F2AEAD">
            <wp:extent cx="4679950" cy="283845"/>
            <wp:effectExtent l="0" t="0" r="0" b="0"/>
            <wp:docPr id="35" name="Imag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Capture d’écran 2016-06-19 à 01.03.49.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4679950" cy="283845"/>
                    </a:xfrm>
                    <a:prstGeom prst="rect">
                      <a:avLst/>
                    </a:prstGeom>
                  </pic:spPr>
                </pic:pic>
              </a:graphicData>
            </a:graphic>
          </wp:inline>
        </w:drawing>
      </w:r>
    </w:p>
    <w:p w14:paraId="743DA293" w14:textId="2E2A7E82" w:rsidR="00027FF3" w:rsidRDefault="00605F4F" w:rsidP="00027FF3">
      <w:pPr>
        <w:pStyle w:val="tbtitre3"/>
      </w:pPr>
      <w:r>
        <w:lastRenderedPageBreak/>
        <w:t>Spécificités Odoo®</w:t>
      </w:r>
    </w:p>
    <w:p w14:paraId="63C0A3E7" w14:textId="4619F39F" w:rsidR="000F1B13" w:rsidRDefault="000F1B13" w:rsidP="000F1B13">
      <w:pPr>
        <w:pStyle w:val="tbnormal"/>
      </w:pPr>
      <w:r>
        <w:t xml:space="preserve">Dans Odoo® cela s’équivaut. Nous retrouvons le processus </w:t>
      </w:r>
      <w:r w:rsidR="00BB4B68">
        <w:t>plus ou moins comme</w:t>
      </w:r>
      <w:r>
        <w:t xml:space="preserve"> nous l’avons </w:t>
      </w:r>
      <w:r w:rsidR="00027FF3">
        <w:t>prése</w:t>
      </w:r>
      <w:r w:rsidR="00605F4F">
        <w:t>nté dans chapitre précédent :</w:t>
      </w:r>
    </w:p>
    <w:p w14:paraId="705CCB01" w14:textId="243BAD7E" w:rsidR="000F1B13" w:rsidRDefault="008F7323" w:rsidP="008F7323">
      <w:pPr>
        <w:pStyle w:val="tbnormal"/>
        <w:jc w:val="center"/>
      </w:pPr>
      <w:r>
        <w:rPr>
          <w:noProof/>
          <w:lang w:eastAsia="fr-FR"/>
        </w:rPr>
        <w:drawing>
          <wp:inline distT="0" distB="0" distL="0" distR="0" wp14:anchorId="2D21ECD6" wp14:editId="0987AA95">
            <wp:extent cx="4484451" cy="865438"/>
            <wp:effectExtent l="0" t="0" r="0" b="0"/>
            <wp:docPr id="54" name="Imag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pture d’écran 2016-06-18 à 22.29.11.png"/>
                    <pic:cNvPicPr/>
                  </pic:nvPicPr>
                  <pic:blipFill rotWithShape="1">
                    <a:blip r:embed="rId54" cstate="print">
                      <a:extLst>
                        <a:ext uri="{28A0092B-C50C-407E-A947-70E740481C1C}">
                          <a14:useLocalDpi xmlns:a14="http://schemas.microsoft.com/office/drawing/2010/main" val="0"/>
                        </a:ext>
                      </a:extLst>
                    </a:blip>
                    <a:srcRect l="35124" t="25834" r="14429" b="45059"/>
                    <a:stretch/>
                  </pic:blipFill>
                  <pic:spPr bwMode="auto">
                    <a:xfrm>
                      <a:off x="0" y="0"/>
                      <a:ext cx="4486672" cy="865867"/>
                    </a:xfrm>
                    <a:prstGeom prst="rect">
                      <a:avLst/>
                    </a:prstGeom>
                    <a:ln>
                      <a:noFill/>
                    </a:ln>
                    <a:extLst>
                      <a:ext uri="{53640926-AAD7-44D8-BBD7-CCE9431645EC}">
                        <a14:shadowObscured xmlns:a14="http://schemas.microsoft.com/office/drawing/2010/main"/>
                      </a:ext>
                    </a:extLst>
                  </pic:spPr>
                </pic:pic>
              </a:graphicData>
            </a:graphic>
          </wp:inline>
        </w:drawing>
      </w:r>
    </w:p>
    <w:p w14:paraId="22F8B9B8" w14:textId="77777777" w:rsidR="00353648" w:rsidRPr="00353648" w:rsidRDefault="00353648" w:rsidP="000F1B13">
      <w:pPr>
        <w:pStyle w:val="tbnormal"/>
      </w:pPr>
      <w:r w:rsidRPr="00353648">
        <w:t>Les demandes d’achat évoluent grâce à des états différents :</w:t>
      </w:r>
    </w:p>
    <w:p w14:paraId="103647E1" w14:textId="4BCC9205" w:rsidR="00353648" w:rsidRDefault="0079538F" w:rsidP="00BB4B68">
      <w:pPr>
        <w:pStyle w:val="tbnormal"/>
        <w:jc w:val="center"/>
        <w:rPr>
          <w:b/>
        </w:rPr>
      </w:pPr>
      <w:r>
        <w:rPr>
          <w:b/>
          <w:noProof/>
          <w:lang w:val="fr-FR" w:eastAsia="fr-FR"/>
        </w:rPr>
        <w:drawing>
          <wp:inline distT="0" distB="0" distL="0" distR="0" wp14:anchorId="020AAD2D" wp14:editId="74F1C1E0">
            <wp:extent cx="3411194" cy="324000"/>
            <wp:effectExtent l="0" t="0" r="0" b="6350"/>
            <wp:docPr id="62" name="Imag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Capture d’écran 2016-06-19 à 11.51.45.png"/>
                    <pic:cNvPicPr/>
                  </pic:nvPicPr>
                  <pic:blipFill>
                    <a:blip r:embed="rId55">
                      <a:extLst>
                        <a:ext uri="{28A0092B-C50C-407E-A947-70E740481C1C}">
                          <a14:useLocalDpi xmlns:a14="http://schemas.microsoft.com/office/drawing/2010/main" val="0"/>
                        </a:ext>
                      </a:extLst>
                    </a:blip>
                    <a:stretch>
                      <a:fillRect/>
                    </a:stretch>
                  </pic:blipFill>
                  <pic:spPr>
                    <a:xfrm>
                      <a:off x="0" y="0"/>
                      <a:ext cx="3411194" cy="324000"/>
                    </a:xfrm>
                    <a:prstGeom prst="rect">
                      <a:avLst/>
                    </a:prstGeom>
                  </pic:spPr>
                </pic:pic>
              </a:graphicData>
            </a:graphic>
          </wp:inline>
        </w:drawing>
      </w:r>
    </w:p>
    <w:p w14:paraId="32E4C965" w14:textId="182D1BCA" w:rsidR="000F1B13" w:rsidRDefault="000F1B13" w:rsidP="000F1B13">
      <w:pPr>
        <w:pStyle w:val="tbnormal"/>
      </w:pPr>
      <w:r w:rsidRPr="000F1B13">
        <w:rPr>
          <w:b/>
        </w:rPr>
        <w:t>Draft PO</w:t>
      </w:r>
      <w:r>
        <w:t xml:space="preserve"> signifie que la commande d’achat est dans le statut de brouillon</w:t>
      </w:r>
      <w:r w:rsidR="00BB4B68">
        <w:t xml:space="preserve">. </w:t>
      </w:r>
      <w:r w:rsidRPr="000F1B13">
        <w:rPr>
          <w:b/>
        </w:rPr>
        <w:t>RFQ Sent</w:t>
      </w:r>
      <w:r>
        <w:t xml:space="preserve"> correspond à la formulation d’un appel d’offre auprès d’un ou plusieurs fournisseurs. Cela s’appelle aussi un devis. </w:t>
      </w:r>
      <w:r w:rsidRPr="000F1B13">
        <w:rPr>
          <w:b/>
        </w:rPr>
        <w:t>Purchase order</w:t>
      </w:r>
      <w:r>
        <w:t xml:space="preserve"> signifie que la commande a été validée par un employé du département des achats. Elle est en</w:t>
      </w:r>
      <w:r w:rsidR="0089623A">
        <w:t xml:space="preserve"> </w:t>
      </w:r>
      <w:r>
        <w:t>cours de traitement chez le fournisseur. Elle reste dans cet état tant que les produits n’arrivent pas sur le quai de livraison de l’entreprise.</w:t>
      </w:r>
    </w:p>
    <w:p w14:paraId="1F410E9D" w14:textId="453C13CF" w:rsidR="000F1B13" w:rsidRDefault="000F1B13" w:rsidP="000F1B13">
      <w:pPr>
        <w:pStyle w:val="tbnormal"/>
      </w:pPr>
      <w:r>
        <w:t>Une fois que les produits sont livrés, le département réception marchandises procède à la vérification des quantités reçues et font une entrée de stock. Ce qui donne lieu à un transfert dans les stocks de la société</w:t>
      </w:r>
      <w:r w:rsidR="0089623A">
        <w:t xml:space="preserve">. Les transferts </w:t>
      </w:r>
      <w:r w:rsidR="0079538F">
        <w:t>dans le progiciel sont aussi régis par des statuts :</w:t>
      </w:r>
    </w:p>
    <w:p w14:paraId="3B34542B" w14:textId="160C8E2F" w:rsidR="0079538F" w:rsidRDefault="0079538F" w:rsidP="000F1B13">
      <w:pPr>
        <w:pStyle w:val="tbnormal"/>
      </w:pPr>
      <w:r>
        <w:rPr>
          <w:noProof/>
          <w:lang w:val="fr-FR" w:eastAsia="fr-FR"/>
        </w:rPr>
        <w:drawing>
          <wp:inline distT="0" distB="0" distL="0" distR="0" wp14:anchorId="7AB7590B" wp14:editId="0745F069">
            <wp:extent cx="4539696" cy="324000"/>
            <wp:effectExtent l="0" t="0" r="6985" b="6350"/>
            <wp:docPr id="61" name="Imag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Capture d’écran 2016-06-19 à 11.51.16.png"/>
                    <pic:cNvPicPr/>
                  </pic:nvPicPr>
                  <pic:blipFill>
                    <a:blip r:embed="rId56">
                      <a:extLst>
                        <a:ext uri="{28A0092B-C50C-407E-A947-70E740481C1C}">
                          <a14:useLocalDpi xmlns:a14="http://schemas.microsoft.com/office/drawing/2010/main" val="0"/>
                        </a:ext>
                      </a:extLst>
                    </a:blip>
                    <a:stretch>
                      <a:fillRect/>
                    </a:stretch>
                  </pic:blipFill>
                  <pic:spPr>
                    <a:xfrm>
                      <a:off x="0" y="0"/>
                      <a:ext cx="4539696" cy="324000"/>
                    </a:xfrm>
                    <a:prstGeom prst="rect">
                      <a:avLst/>
                    </a:prstGeom>
                  </pic:spPr>
                </pic:pic>
              </a:graphicData>
            </a:graphic>
          </wp:inline>
        </w:drawing>
      </w:r>
    </w:p>
    <w:p w14:paraId="0BB64398" w14:textId="3523D114" w:rsidR="0079538F" w:rsidRDefault="0079538F" w:rsidP="000F1B13">
      <w:pPr>
        <w:pStyle w:val="tbnormal"/>
      </w:pPr>
      <w:r w:rsidRPr="00CC5286">
        <w:rPr>
          <w:b/>
        </w:rPr>
        <w:t>Draft</w:t>
      </w:r>
      <w:r>
        <w:t xml:space="preserve">, </w:t>
      </w:r>
      <w:r w:rsidRPr="00CC5286">
        <w:rPr>
          <w:b/>
        </w:rPr>
        <w:t>Waiting availability</w:t>
      </w:r>
      <w:r>
        <w:t xml:space="preserve"> et </w:t>
      </w:r>
      <w:r w:rsidRPr="00CC5286">
        <w:rPr>
          <w:b/>
        </w:rPr>
        <w:t>Partially available</w:t>
      </w:r>
      <w:r>
        <w:t xml:space="preserve"> ne sont pas des statuts qui sont employé lorsque les transferts sont générés par une demande d’achat. En effet, les transferts sont des éléments qui sont commun à toutes les applications. On les retrouve dans l’application des vent</w:t>
      </w:r>
      <w:r w:rsidR="00CC5286">
        <w:t xml:space="preserve">es pour expédier la marchandise ou </w:t>
      </w:r>
      <w:r>
        <w:t>dans l’application inventair</w:t>
      </w:r>
      <w:r w:rsidR="00CC5286">
        <w:t>e pour créer un transfert interne. Seul dans ce dernier cas de figure, le transfert passe par tous ses états.</w:t>
      </w:r>
    </w:p>
    <w:p w14:paraId="3A18B6BF" w14:textId="6A6041B7" w:rsidR="00CC5286" w:rsidRDefault="00CC5286" w:rsidP="000F1B13">
      <w:pPr>
        <w:pStyle w:val="tbnormal"/>
      </w:pPr>
      <w:r>
        <w:t xml:space="preserve">Lorsque ceux-ci sont employés dans un processus d’achat, ils prennent directement l’état disponible. Il s’agit à la réception de la marchandise de les valider pour les faire passer à l’état final, </w:t>
      </w:r>
      <w:r w:rsidR="006B205B">
        <w:t>effectué</w:t>
      </w:r>
      <w:r>
        <w:t>. Dès lors, tous les mécanismes</w:t>
      </w:r>
      <w:r w:rsidR="00915436">
        <w:t xml:space="preserve"> de transfert sont mis en route et la valorisation des stocks dans la comptabilité calculée</w:t>
      </w:r>
      <w:r w:rsidR="00B33BCC">
        <w:t xml:space="preserve"> grâce à une écriture</w:t>
      </w:r>
      <w:r w:rsidR="00915436">
        <w:t> :</w:t>
      </w:r>
    </w:p>
    <w:p w14:paraId="1390C7D2" w14:textId="08526B18" w:rsidR="00915436" w:rsidRDefault="00B33BCC" w:rsidP="000F1B13">
      <w:pPr>
        <w:pStyle w:val="tbnormal"/>
      </w:pPr>
      <w:r>
        <w:rPr>
          <w:noProof/>
          <w:lang w:val="fr-FR" w:eastAsia="fr-FR"/>
        </w:rPr>
        <w:drawing>
          <wp:inline distT="0" distB="0" distL="0" distR="0" wp14:anchorId="5CE32606" wp14:editId="7DF0351C">
            <wp:extent cx="4652682" cy="749935"/>
            <wp:effectExtent l="0" t="0" r="0" b="12065"/>
            <wp:docPr id="64" name="Imag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Capture d’écran 2016-06-19 à 12.06.55.png"/>
                    <pic:cNvPicPr/>
                  </pic:nvPicPr>
                  <pic:blipFill rotWithShape="1">
                    <a:blip r:embed="rId57" cstate="print">
                      <a:extLst>
                        <a:ext uri="{28A0092B-C50C-407E-A947-70E740481C1C}">
                          <a14:useLocalDpi xmlns:a14="http://schemas.microsoft.com/office/drawing/2010/main" val="0"/>
                        </a:ext>
                      </a:extLst>
                    </a:blip>
                    <a:srcRect r="583"/>
                    <a:stretch/>
                  </pic:blipFill>
                  <pic:spPr bwMode="auto">
                    <a:xfrm>
                      <a:off x="0" y="0"/>
                      <a:ext cx="4652682" cy="749935"/>
                    </a:xfrm>
                    <a:prstGeom prst="rect">
                      <a:avLst/>
                    </a:prstGeom>
                    <a:ln>
                      <a:noFill/>
                    </a:ln>
                    <a:extLst>
                      <a:ext uri="{53640926-AAD7-44D8-BBD7-CCE9431645EC}">
                        <a14:shadowObscured xmlns:a14="http://schemas.microsoft.com/office/drawing/2010/main"/>
                      </a:ext>
                    </a:extLst>
                  </pic:spPr>
                </pic:pic>
              </a:graphicData>
            </a:graphic>
          </wp:inline>
        </w:drawing>
      </w:r>
    </w:p>
    <w:p w14:paraId="68D7BCE4" w14:textId="01D2B6AA" w:rsidR="000F1B13" w:rsidRDefault="000F1B13" w:rsidP="000F1B13">
      <w:pPr>
        <w:pStyle w:val="tbnormal"/>
      </w:pPr>
      <w:r>
        <w:t>La plupart du temps, la livraison des matières commandées s’accompagne d’une facture fournisseur. Odoo® gère bien évidemment cet élément et donne la possibilité aux comptables de la société d’enregistrer</w:t>
      </w:r>
      <w:r w:rsidR="0089623A">
        <w:t xml:space="preserve"> cette facture dans le système.</w:t>
      </w:r>
      <w:r w:rsidR="0079538F">
        <w:t xml:space="preserve"> Une nouvelle fois, les factures n’échappent pas à la notion d’état :</w:t>
      </w:r>
    </w:p>
    <w:p w14:paraId="56469CB9" w14:textId="44457DFC" w:rsidR="00E44C67" w:rsidRDefault="00E44C67" w:rsidP="00E44C67">
      <w:pPr>
        <w:pStyle w:val="tbnormal"/>
        <w:jc w:val="center"/>
      </w:pPr>
      <w:r>
        <w:rPr>
          <w:noProof/>
          <w:lang w:val="fr-FR" w:eastAsia="fr-FR"/>
        </w:rPr>
        <w:drawing>
          <wp:inline distT="0" distB="0" distL="0" distR="0" wp14:anchorId="38FF01BE" wp14:editId="18885F4C">
            <wp:extent cx="1688211" cy="324000"/>
            <wp:effectExtent l="0" t="0" r="0" b="6350"/>
            <wp:docPr id="63" name="Imag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Capture d’écran 2016-06-19 à 11.59.20.png"/>
                    <pic:cNvPicPr/>
                  </pic:nvPicPr>
                  <pic:blipFill>
                    <a:blip r:embed="rId58">
                      <a:extLst>
                        <a:ext uri="{28A0092B-C50C-407E-A947-70E740481C1C}">
                          <a14:useLocalDpi xmlns:a14="http://schemas.microsoft.com/office/drawing/2010/main" val="0"/>
                        </a:ext>
                      </a:extLst>
                    </a:blip>
                    <a:stretch>
                      <a:fillRect/>
                    </a:stretch>
                  </pic:blipFill>
                  <pic:spPr>
                    <a:xfrm>
                      <a:off x="0" y="0"/>
                      <a:ext cx="1688211" cy="324000"/>
                    </a:xfrm>
                    <a:prstGeom prst="rect">
                      <a:avLst/>
                    </a:prstGeom>
                  </pic:spPr>
                </pic:pic>
              </a:graphicData>
            </a:graphic>
          </wp:inline>
        </w:drawing>
      </w:r>
    </w:p>
    <w:p w14:paraId="42BCA939" w14:textId="3C3393A6" w:rsidR="00E44C67" w:rsidRDefault="00E44C67" w:rsidP="000F1B13">
      <w:pPr>
        <w:pStyle w:val="tbnormal"/>
      </w:pPr>
      <w:r>
        <w:lastRenderedPageBreak/>
        <w:t xml:space="preserve">Dès que les comptables </w:t>
      </w:r>
      <w:r w:rsidR="00C45FF3">
        <w:t>créent</w:t>
      </w:r>
      <w:r>
        <w:t xml:space="preserve"> la facture dans le système cette dernière à l’état de brouillon. Puis elle passe successivement à l’état ouverte et finalement dès que le paiement est parti à l’état payé. Tous ces états génèrent des </w:t>
      </w:r>
      <w:r w:rsidR="00B33BCC">
        <w:t>écritures</w:t>
      </w:r>
      <w:r>
        <w:t xml:space="preserve"> dans la comptabilité de la société</w:t>
      </w:r>
      <w:r w:rsidR="00B33BCC">
        <w:t> :</w:t>
      </w:r>
    </w:p>
    <w:p w14:paraId="21B42A10" w14:textId="7F111CE9" w:rsidR="00B33BCC" w:rsidRDefault="00B33BCC" w:rsidP="000F1B13">
      <w:pPr>
        <w:pStyle w:val="tbnormal"/>
      </w:pPr>
      <w:r>
        <w:rPr>
          <w:noProof/>
          <w:lang w:val="fr-FR" w:eastAsia="fr-FR"/>
        </w:rPr>
        <w:drawing>
          <wp:inline distT="0" distB="0" distL="0" distR="0" wp14:anchorId="4E8F1174" wp14:editId="41A172AB">
            <wp:extent cx="4607336" cy="757470"/>
            <wp:effectExtent l="0" t="0" r="0" b="5080"/>
            <wp:docPr id="65" name="Imag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Capture d’écran 2016-06-19 à 12.08.40.png"/>
                    <pic:cNvPicPr/>
                  </pic:nvPicPr>
                  <pic:blipFill rotWithShape="1">
                    <a:blip r:embed="rId59" cstate="print">
                      <a:extLst>
                        <a:ext uri="{28A0092B-C50C-407E-A947-70E740481C1C}">
                          <a14:useLocalDpi xmlns:a14="http://schemas.microsoft.com/office/drawing/2010/main" val="0"/>
                        </a:ext>
                      </a:extLst>
                    </a:blip>
                    <a:srcRect l="574" r="965"/>
                    <a:stretch/>
                  </pic:blipFill>
                  <pic:spPr bwMode="auto">
                    <a:xfrm>
                      <a:off x="0" y="0"/>
                      <a:ext cx="4607856" cy="757555"/>
                    </a:xfrm>
                    <a:prstGeom prst="rect">
                      <a:avLst/>
                    </a:prstGeom>
                    <a:ln>
                      <a:noFill/>
                    </a:ln>
                    <a:extLst>
                      <a:ext uri="{53640926-AAD7-44D8-BBD7-CCE9431645EC}">
                        <a14:shadowObscured xmlns:a14="http://schemas.microsoft.com/office/drawing/2010/main"/>
                      </a:ext>
                    </a:extLst>
                  </pic:spPr>
                </pic:pic>
              </a:graphicData>
            </a:graphic>
          </wp:inline>
        </w:drawing>
      </w:r>
    </w:p>
    <w:p w14:paraId="78E5CC5C" w14:textId="22DDD55E" w:rsidR="00605F4F" w:rsidRDefault="00605F4F" w:rsidP="00605F4F">
      <w:pPr>
        <w:pStyle w:val="tbtitre4"/>
      </w:pPr>
      <w:r>
        <w:t>Configuration</w:t>
      </w:r>
    </w:p>
    <w:p w14:paraId="7ABE0DAB" w14:textId="7115EEFA" w:rsidR="00605F4F" w:rsidRDefault="00605F4F" w:rsidP="00605F4F">
      <w:pPr>
        <w:pStyle w:val="tbnormal"/>
      </w:pPr>
      <w:r>
        <w:t>Afin d’utiliser de manière optimal la fonction achat. Certains éléments doivent être configuré.</w:t>
      </w:r>
    </w:p>
    <w:p w14:paraId="217A6F8B" w14:textId="3B7ED6E9" w:rsidR="00605F4F" w:rsidRDefault="00605F4F" w:rsidP="00605F4F">
      <w:pPr>
        <w:pStyle w:val="tbnormal"/>
      </w:pPr>
      <w:r>
        <w:t xml:space="preserve">Toujours en lien avec la stratégique en flux poussé, les achats sont </w:t>
      </w:r>
      <w:r w:rsidR="006C3238">
        <w:t>créés</w:t>
      </w:r>
      <w:r>
        <w:t xml:space="preserve"> dynamiquement par le processus en amont selon les besoins du processus en aval. Cela impose quelques contraintes de configuration à respecter. Principalement, mettre en lien une matière première avec un ou plusieurs fournisseurs. Ainsi, lorsque le calcul des besoins effectue les demandes d’achats, </w:t>
      </w:r>
      <w:r w:rsidR="00CB447D">
        <w:t>il les attribue</w:t>
      </w:r>
      <w:r>
        <w:t xml:space="preserve"> directement à un fournisseur à certaines conditions.</w:t>
      </w:r>
    </w:p>
    <w:p w14:paraId="431ACDBB" w14:textId="67C09033" w:rsidR="00CB447D" w:rsidRDefault="00CB447D" w:rsidP="00605F4F">
      <w:pPr>
        <w:pStyle w:val="tbnormal"/>
      </w:pPr>
      <w:r>
        <w:t>Pour se faire, nous devons paramétrer les produits achetables, les matières premières, de la manière suivante :</w:t>
      </w:r>
    </w:p>
    <w:p w14:paraId="6168D2B6" w14:textId="5DAF2F08" w:rsidR="00CB447D" w:rsidRDefault="00385ED9" w:rsidP="00384F46">
      <w:pPr>
        <w:pStyle w:val="tbnormal"/>
        <w:numPr>
          <w:ilvl w:val="0"/>
          <w:numId w:val="45"/>
        </w:numPr>
      </w:pPr>
      <w:r>
        <w:t xml:space="preserve">Formulaire d’édition d’un produit </w:t>
      </w:r>
      <w:r w:rsidRPr="00385ED9">
        <w:rPr>
          <w:b/>
        </w:rPr>
        <w:t>/ General Information / Cost</w:t>
      </w:r>
      <w:r>
        <w:t> : Le prix d’achat du produit à un niveau général.</w:t>
      </w:r>
    </w:p>
    <w:p w14:paraId="24AC3FBE" w14:textId="08D98CAD" w:rsidR="00385ED9" w:rsidRDefault="00385ED9" w:rsidP="00384F46">
      <w:pPr>
        <w:pStyle w:val="tbnormal"/>
        <w:numPr>
          <w:ilvl w:val="0"/>
          <w:numId w:val="45"/>
        </w:numPr>
      </w:pPr>
      <w:r>
        <w:t xml:space="preserve">Dans l’onglet </w:t>
      </w:r>
      <w:r w:rsidRPr="006C3238">
        <w:rPr>
          <w:b/>
        </w:rPr>
        <w:t>/ Inventory</w:t>
      </w:r>
      <w:r>
        <w:t> : Dans la liste des vendeurs, ajoute les fournisseurs chez qui l’acquisition peut se fair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597"/>
        <w:gridCol w:w="6773"/>
      </w:tblGrid>
      <w:tr w:rsidR="00385ED9" w14:paraId="2F15FD99" w14:textId="77777777" w:rsidTr="00A92C66">
        <w:trPr>
          <w:trHeight w:hRule="exact" w:val="113"/>
        </w:trPr>
        <w:tc>
          <w:tcPr>
            <w:tcW w:w="597" w:type="dxa"/>
            <w:tcBorders>
              <w:bottom w:val="single" w:sz="2" w:space="0" w:color="D0CECE" w:themeColor="background2" w:themeShade="E6"/>
            </w:tcBorders>
            <w:shd w:val="clear" w:color="auto" w:fill="auto"/>
            <w:vAlign w:val="center"/>
          </w:tcPr>
          <w:p w14:paraId="46CD0E56" w14:textId="77777777" w:rsidR="00385ED9" w:rsidRPr="00025F11" w:rsidRDefault="00385ED9" w:rsidP="00A92C66">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43ABC0F3" w14:textId="77777777" w:rsidR="00385ED9" w:rsidRPr="00025F11" w:rsidRDefault="00385ED9" w:rsidP="00A92C66">
            <w:pPr>
              <w:pStyle w:val="tbnormal"/>
              <w:jc w:val="left"/>
              <w:rPr>
                <w:b/>
                <w:sz w:val="2"/>
                <w:szCs w:val="2"/>
              </w:rPr>
            </w:pPr>
          </w:p>
        </w:tc>
      </w:tr>
      <w:tr w:rsidR="00385ED9" w14:paraId="0F124BD5" w14:textId="77777777" w:rsidTr="00A92C66">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79AEAFD2" w14:textId="77777777" w:rsidR="00385ED9" w:rsidRPr="000353ED" w:rsidRDefault="00385ED9" w:rsidP="00A92C66">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D9BF1F1" w14:textId="02020EA1" w:rsidR="00385ED9" w:rsidRDefault="00385ED9" w:rsidP="00A92C66">
            <w:pPr>
              <w:pStyle w:val="tbnormal"/>
            </w:pPr>
            <w:r>
              <w:rPr>
                <w:b/>
              </w:rPr>
              <w:t>Informations :</w:t>
            </w:r>
          </w:p>
          <w:p w14:paraId="229D7EB3" w14:textId="5668956B" w:rsidR="00385ED9" w:rsidRPr="00025F11" w:rsidRDefault="00385ED9" w:rsidP="00A92C66">
            <w:pPr>
              <w:pStyle w:val="tbnormal"/>
              <w:rPr>
                <w:i/>
              </w:rPr>
            </w:pPr>
            <w:r>
              <w:rPr>
                <w:i/>
              </w:rPr>
              <w:t>Si l’on gère plusieurs fournisseurs pour la même matière, nous pouvons spécifier le prix d’achat directement dans cette liste. Ainsi, on peut avoir une vue d’ensemble de tous les prix accordés pour une matière et par conséquent préférer un fournisseur aux autres. Pour autant que ce dernier puisse nous fournir.</w:t>
            </w:r>
          </w:p>
        </w:tc>
      </w:tr>
      <w:tr w:rsidR="00385ED9" w14:paraId="69F1B04B" w14:textId="77777777" w:rsidTr="00A92C66">
        <w:trPr>
          <w:trHeight w:hRule="exact" w:val="113"/>
        </w:trPr>
        <w:tc>
          <w:tcPr>
            <w:tcW w:w="597" w:type="dxa"/>
            <w:tcBorders>
              <w:top w:val="single" w:sz="2" w:space="0" w:color="D0CECE" w:themeColor="background2" w:themeShade="E6"/>
            </w:tcBorders>
            <w:shd w:val="clear" w:color="auto" w:fill="auto"/>
            <w:vAlign w:val="center"/>
          </w:tcPr>
          <w:p w14:paraId="4BF3E3B3" w14:textId="77777777" w:rsidR="00385ED9" w:rsidRPr="00025F11" w:rsidRDefault="00385ED9" w:rsidP="00A92C66">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66732224" w14:textId="77777777" w:rsidR="00385ED9" w:rsidRPr="00025F11" w:rsidRDefault="00385ED9" w:rsidP="00A92C66">
            <w:pPr>
              <w:pStyle w:val="tbnormal"/>
              <w:jc w:val="left"/>
              <w:rPr>
                <w:b/>
                <w:sz w:val="2"/>
                <w:szCs w:val="2"/>
              </w:rPr>
            </w:pPr>
          </w:p>
        </w:tc>
      </w:tr>
    </w:tbl>
    <w:p w14:paraId="05390331" w14:textId="60A58666" w:rsidR="00385ED9" w:rsidRDefault="001275A1" w:rsidP="001275A1">
      <w:pPr>
        <w:pStyle w:val="tbtitre3"/>
      </w:pPr>
      <w:bookmarkStart w:id="131" w:name="_Toc454061845"/>
      <w:r>
        <w:t>Spécifications OdooSIM</w:t>
      </w:r>
    </w:p>
    <w:p w14:paraId="2BDCCB8E" w14:textId="44827D4A" w:rsidR="001275A1" w:rsidRDefault="001275A1" w:rsidP="001275A1">
      <w:pPr>
        <w:pStyle w:val="tbtitre4"/>
      </w:pPr>
      <w:r>
        <w:t>Automatisation des activités</w:t>
      </w:r>
    </w:p>
    <w:p w14:paraId="4921D517" w14:textId="6606AB0E" w:rsidR="001275A1" w:rsidRDefault="001275A1" w:rsidP="001275A1">
      <w:pPr>
        <w:pStyle w:val="tbnormal"/>
      </w:pPr>
      <w:r>
        <w:t>Ce processus opérationnel possède trois activités automatisées. PR02, PR03 et PR04.</w:t>
      </w:r>
    </w:p>
    <w:p w14:paraId="5D0D65C9" w14:textId="0A12C32C" w:rsidR="001275A1" w:rsidRDefault="001275A1" w:rsidP="001275A1">
      <w:pPr>
        <w:pStyle w:val="tbnormal"/>
      </w:pPr>
      <w:r>
        <w:t>Tout d’abord, détaillons ce que fait l’activité PR02. Elle n’a pas beaucoup de valeur pédagogique car dans la pratique cela s’effectue sans besoins d’analyse. Les employés réceptionnent la marchandise, vérifient l’égalité entre les quantités physiquement présentes et celle que le bon de livraison mentionne. Une fois cette étape de contrôle effectuée, l’opérations dans le PGI est t</w:t>
      </w:r>
      <w:r w:rsidR="00062535">
        <w:t>oujours similaire, on valide la réception en rapport avec la demande d’acha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597"/>
        <w:gridCol w:w="6773"/>
      </w:tblGrid>
      <w:tr w:rsidR="002274E1" w14:paraId="3858A4B7" w14:textId="77777777" w:rsidTr="00A92C66">
        <w:trPr>
          <w:trHeight w:hRule="exact" w:val="113"/>
        </w:trPr>
        <w:tc>
          <w:tcPr>
            <w:tcW w:w="597" w:type="dxa"/>
            <w:tcBorders>
              <w:bottom w:val="single" w:sz="2" w:space="0" w:color="D0CECE" w:themeColor="background2" w:themeShade="E6"/>
            </w:tcBorders>
            <w:shd w:val="clear" w:color="auto" w:fill="auto"/>
            <w:vAlign w:val="center"/>
          </w:tcPr>
          <w:p w14:paraId="265BE451" w14:textId="77777777" w:rsidR="002274E1" w:rsidRPr="00025F11" w:rsidRDefault="002274E1" w:rsidP="00A92C66">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2E52C4E7" w14:textId="77777777" w:rsidR="002274E1" w:rsidRPr="00025F11" w:rsidRDefault="002274E1" w:rsidP="00A92C66">
            <w:pPr>
              <w:pStyle w:val="tbnormal"/>
              <w:jc w:val="left"/>
              <w:rPr>
                <w:b/>
                <w:sz w:val="2"/>
                <w:szCs w:val="2"/>
              </w:rPr>
            </w:pPr>
          </w:p>
        </w:tc>
      </w:tr>
      <w:tr w:rsidR="002274E1" w14:paraId="6804818B" w14:textId="77777777" w:rsidTr="00A92C66">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3BB3CF4E" w14:textId="77777777" w:rsidR="002274E1" w:rsidRPr="000353ED" w:rsidRDefault="002274E1" w:rsidP="00A92C66">
            <w:pPr>
              <w:pStyle w:val="tbnormal"/>
              <w:jc w:val="center"/>
              <w:rPr>
                <w:rFonts w:ascii="Times" w:hAnsi="Times"/>
                <w:b/>
                <w:bCs/>
              </w:rPr>
            </w:pPr>
            <w:r>
              <w:rPr>
                <w:rFonts w:ascii="Times" w:hAnsi="Times"/>
                <w:b/>
                <w:bCs/>
                <w:sz w:val="56"/>
              </w:rPr>
              <w:lastRenderedPageBreak/>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7C24C078" w14:textId="2252D387" w:rsidR="002274E1" w:rsidRDefault="002274E1" w:rsidP="00A92C66">
            <w:pPr>
              <w:pStyle w:val="tbnormal"/>
            </w:pPr>
            <w:r>
              <w:rPr>
                <w:b/>
              </w:rPr>
              <w:t>Options</w:t>
            </w:r>
            <w:r>
              <w:rPr>
                <w:b/>
              </w:rPr>
              <w:t> :</w:t>
            </w:r>
          </w:p>
          <w:p w14:paraId="0F5497BD" w14:textId="0260FB01" w:rsidR="002274E1" w:rsidRDefault="002274E1" w:rsidP="00A92C66">
            <w:pPr>
              <w:pStyle w:val="tbnormal"/>
              <w:rPr>
                <w:i/>
              </w:rPr>
            </w:pPr>
            <w:r>
              <w:rPr>
                <w:i/>
              </w:rPr>
              <w:t>Cette étape pourrait être rendue à charge du participant si par exemple, le simulateur simulerait des problèmes potentiels dans la livraison des marchandises. Par exemple, de manière aléatoire, la création des erreurs de livraison qui nécessiteraient une gestion supplémentaire car la production serait impactée.</w:t>
            </w:r>
          </w:p>
          <w:p w14:paraId="28F8B355" w14:textId="1994F845" w:rsidR="002274E1" w:rsidRPr="00025F11" w:rsidRDefault="002274E1" w:rsidP="00A92C66">
            <w:pPr>
              <w:pStyle w:val="tbnormal"/>
              <w:rPr>
                <w:i/>
              </w:rPr>
            </w:pPr>
            <w:r>
              <w:rPr>
                <w:i/>
              </w:rPr>
              <w:t>Cependant, pour les besoins de Brewery &amp; Co., nous ne l’avons pas retenue.</w:t>
            </w:r>
          </w:p>
        </w:tc>
      </w:tr>
      <w:tr w:rsidR="002274E1" w14:paraId="400E43F4" w14:textId="77777777" w:rsidTr="00A92C66">
        <w:trPr>
          <w:trHeight w:hRule="exact" w:val="113"/>
        </w:trPr>
        <w:tc>
          <w:tcPr>
            <w:tcW w:w="597" w:type="dxa"/>
            <w:tcBorders>
              <w:top w:val="single" w:sz="2" w:space="0" w:color="D0CECE" w:themeColor="background2" w:themeShade="E6"/>
            </w:tcBorders>
            <w:shd w:val="clear" w:color="auto" w:fill="auto"/>
            <w:vAlign w:val="center"/>
          </w:tcPr>
          <w:p w14:paraId="0FEA9E25" w14:textId="3B4DDD77" w:rsidR="002274E1" w:rsidRPr="00025F11" w:rsidRDefault="002274E1" w:rsidP="00A92C66">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36C1B374" w14:textId="77777777" w:rsidR="002274E1" w:rsidRPr="00025F11" w:rsidRDefault="002274E1" w:rsidP="00A92C66">
            <w:pPr>
              <w:pStyle w:val="tbnormal"/>
              <w:jc w:val="left"/>
              <w:rPr>
                <w:b/>
                <w:sz w:val="2"/>
                <w:szCs w:val="2"/>
              </w:rPr>
            </w:pPr>
          </w:p>
        </w:tc>
      </w:tr>
    </w:tbl>
    <w:p w14:paraId="737F9AEB" w14:textId="2D40C1FB" w:rsidR="007904CF" w:rsidRDefault="007904CF" w:rsidP="001275A1">
      <w:pPr>
        <w:pStyle w:val="tbnormal"/>
      </w:pPr>
      <w:r>
        <w:t>Cette étape est donc 100% automatisée par le simulateur. De ce fait, nous proposons des recommandations sur la logique à coder et un exemple que nous présentons plus loin.</w:t>
      </w:r>
    </w:p>
    <w:p w14:paraId="526CA69D" w14:textId="18183976" w:rsidR="007904CF" w:rsidRDefault="007904CF" w:rsidP="001275A1">
      <w:pPr>
        <w:pStyle w:val="tbnormal"/>
      </w:pPr>
      <w:r>
        <w:t>L’étape PR03 est de même nature que la précédente. L’employé qui effectue cette opération n’a aucunement besoin de prendre des décisions. C’est de la simple saisie et par conséquent, nous recommandons d’automatiser cette étape. Pour le paiement, rien de différent. L’étape PR04 est donc aussi automatisable selon nos critères.</w:t>
      </w:r>
    </w:p>
    <w:p w14:paraId="4AF79B93" w14:textId="4C87141B" w:rsidR="007904CF" w:rsidRDefault="007904CF" w:rsidP="001275A1">
      <w:pPr>
        <w:pStyle w:val="tbnormal"/>
      </w:pPr>
      <w:r>
        <w:t>La logique séquentielle et le pseudocode associé est présenté ci-dessous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1194"/>
        <w:gridCol w:w="6176"/>
      </w:tblGrid>
      <w:tr w:rsidR="007904CF" w14:paraId="04B0742D" w14:textId="77777777" w:rsidTr="00A92C66">
        <w:trPr>
          <w:trHeight w:hRule="exact" w:val="113"/>
        </w:trPr>
        <w:tc>
          <w:tcPr>
            <w:tcW w:w="1194" w:type="dxa"/>
            <w:tcBorders>
              <w:bottom w:val="single" w:sz="2" w:space="0" w:color="D0CECE" w:themeColor="background2" w:themeShade="E6"/>
            </w:tcBorders>
            <w:shd w:val="clear" w:color="auto" w:fill="auto"/>
            <w:vAlign w:val="center"/>
          </w:tcPr>
          <w:p w14:paraId="72631387" w14:textId="77777777" w:rsidR="007904CF" w:rsidRPr="00025F11" w:rsidRDefault="007904CF" w:rsidP="00A92C66">
            <w:pPr>
              <w:pStyle w:val="tbnormal"/>
              <w:jc w:val="center"/>
              <w:rPr>
                <w:rFonts w:ascii="Times" w:hAnsi="Times"/>
                <w:b/>
                <w:bCs/>
                <w:sz w:val="2"/>
                <w:szCs w:val="2"/>
              </w:rPr>
            </w:pPr>
          </w:p>
        </w:tc>
        <w:tc>
          <w:tcPr>
            <w:tcW w:w="6176" w:type="dxa"/>
            <w:tcBorders>
              <w:bottom w:val="single" w:sz="2" w:space="0" w:color="D0CECE" w:themeColor="background2" w:themeShade="E6"/>
            </w:tcBorders>
            <w:shd w:val="clear" w:color="auto" w:fill="auto"/>
            <w:vAlign w:val="center"/>
          </w:tcPr>
          <w:p w14:paraId="5DF1149B" w14:textId="77777777" w:rsidR="007904CF" w:rsidRPr="00025F11" w:rsidRDefault="007904CF" w:rsidP="00A92C66">
            <w:pPr>
              <w:pStyle w:val="tbnormal"/>
              <w:jc w:val="left"/>
              <w:rPr>
                <w:b/>
                <w:sz w:val="2"/>
                <w:szCs w:val="2"/>
              </w:rPr>
            </w:pPr>
          </w:p>
        </w:tc>
      </w:tr>
      <w:tr w:rsidR="007904CF" w14:paraId="0CBB1E71" w14:textId="77777777" w:rsidTr="00A92C66">
        <w:trPr>
          <w:trHeight w:val="1134"/>
        </w:trPr>
        <w:tc>
          <w:tcPr>
            <w:tcW w:w="1194"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0658B1D" w14:textId="7D636B17" w:rsidR="007904CF" w:rsidRPr="006D089C" w:rsidRDefault="007904CF" w:rsidP="00A92C66">
            <w:pPr>
              <w:pStyle w:val="tbnormal"/>
              <w:jc w:val="left"/>
              <w:rPr>
                <w:rFonts w:ascii="Times" w:hAnsi="Times"/>
                <w:b/>
                <w:bCs/>
                <w:sz w:val="32"/>
              </w:rPr>
            </w:pPr>
            <w:r w:rsidRPr="006D089C">
              <w:rPr>
                <w:rFonts w:ascii="Times" w:hAnsi="Times"/>
                <w:b/>
                <w:bCs/>
                <w:sz w:val="32"/>
              </w:rPr>
              <w:t>Pseudo</w:t>
            </w:r>
          </w:p>
          <w:p w14:paraId="529683D1" w14:textId="77777777" w:rsidR="007904CF" w:rsidRDefault="007904CF" w:rsidP="00A92C66">
            <w:pPr>
              <w:pStyle w:val="tbnormal"/>
              <w:jc w:val="left"/>
              <w:rPr>
                <w:rFonts w:ascii="Times" w:hAnsi="Times"/>
                <w:b/>
                <w:bCs/>
                <w:sz w:val="32"/>
              </w:rPr>
            </w:pPr>
            <w:r w:rsidRPr="006D089C">
              <w:rPr>
                <w:rFonts w:ascii="Times" w:hAnsi="Times"/>
                <w:b/>
                <w:bCs/>
                <w:sz w:val="32"/>
              </w:rPr>
              <w:t>Code</w:t>
            </w:r>
          </w:p>
          <w:p w14:paraId="3A3C75DF" w14:textId="77777777" w:rsidR="007904CF" w:rsidRDefault="007904CF" w:rsidP="00A92C66">
            <w:pPr>
              <w:pStyle w:val="tbnormal"/>
              <w:jc w:val="left"/>
              <w:rPr>
                <w:rFonts w:ascii="Times" w:hAnsi="Times"/>
                <w:b/>
                <w:bCs/>
                <w:sz w:val="32"/>
              </w:rPr>
            </w:pPr>
            <w:r>
              <w:rPr>
                <w:rFonts w:ascii="Times" w:hAnsi="Times"/>
                <w:b/>
                <w:bCs/>
                <w:sz w:val="32"/>
              </w:rPr>
              <w:t>PL02</w:t>
            </w:r>
          </w:p>
          <w:p w14:paraId="3C82B4EB" w14:textId="77777777" w:rsidR="00C32EFA" w:rsidRDefault="00C32EFA" w:rsidP="00A92C66">
            <w:pPr>
              <w:pStyle w:val="tbnormal"/>
              <w:jc w:val="left"/>
              <w:rPr>
                <w:rFonts w:ascii="Times" w:hAnsi="Times"/>
                <w:b/>
                <w:bCs/>
                <w:sz w:val="32"/>
              </w:rPr>
            </w:pPr>
            <w:r>
              <w:rPr>
                <w:rFonts w:ascii="Times" w:hAnsi="Times"/>
                <w:b/>
                <w:bCs/>
                <w:sz w:val="32"/>
              </w:rPr>
              <w:t>PL03</w:t>
            </w:r>
          </w:p>
          <w:p w14:paraId="734BD02D" w14:textId="6A105BBF" w:rsidR="00C32EFA" w:rsidRPr="006D089C" w:rsidRDefault="00C32EFA" w:rsidP="00A92C66">
            <w:pPr>
              <w:pStyle w:val="tbnormal"/>
              <w:jc w:val="left"/>
              <w:rPr>
                <w:rFonts w:ascii="Times" w:hAnsi="Times"/>
                <w:b/>
                <w:bCs/>
              </w:rPr>
            </w:pPr>
            <w:r>
              <w:rPr>
                <w:rFonts w:ascii="Times" w:hAnsi="Times"/>
                <w:b/>
                <w:bCs/>
                <w:sz w:val="32"/>
              </w:rPr>
              <w:t>PL04</w:t>
            </w:r>
          </w:p>
        </w:tc>
        <w:tc>
          <w:tcPr>
            <w:tcW w:w="6176"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E7E421D" w14:textId="67F2CB19" w:rsidR="007904CF" w:rsidRPr="00025F11" w:rsidRDefault="000D721C" w:rsidP="00A92C66">
            <w:pPr>
              <w:pStyle w:val="tbnormal"/>
              <w:jc w:val="center"/>
              <w:rPr>
                <w:i/>
              </w:rPr>
            </w:pPr>
            <w:r>
              <w:rPr>
                <w:i/>
                <w:noProof/>
                <w:lang w:eastAsia="fr-FR"/>
              </w:rPr>
              <w:drawing>
                <wp:inline distT="0" distB="0" distL="0" distR="0" wp14:anchorId="68666781" wp14:editId="1B201E70">
                  <wp:extent cx="3780000" cy="4431883"/>
                  <wp:effectExtent l="0" t="0" r="5080" b="0"/>
                  <wp:docPr id="71" name="Imag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seudo-codeAPPRO.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3780000" cy="4431883"/>
                          </a:xfrm>
                          <a:prstGeom prst="rect">
                            <a:avLst/>
                          </a:prstGeom>
                        </pic:spPr>
                      </pic:pic>
                    </a:graphicData>
                  </a:graphic>
                </wp:inline>
              </w:drawing>
            </w:r>
          </w:p>
        </w:tc>
      </w:tr>
      <w:tr w:rsidR="007904CF" w14:paraId="7E2DD3C2" w14:textId="77777777" w:rsidTr="00A92C66">
        <w:trPr>
          <w:trHeight w:hRule="exact" w:val="113"/>
        </w:trPr>
        <w:tc>
          <w:tcPr>
            <w:tcW w:w="1194" w:type="dxa"/>
            <w:tcBorders>
              <w:top w:val="single" w:sz="2" w:space="0" w:color="D0CECE" w:themeColor="background2" w:themeShade="E6"/>
            </w:tcBorders>
            <w:shd w:val="clear" w:color="auto" w:fill="auto"/>
            <w:vAlign w:val="center"/>
          </w:tcPr>
          <w:p w14:paraId="018B889B" w14:textId="77777777" w:rsidR="007904CF" w:rsidRPr="00025F11" w:rsidRDefault="007904CF" w:rsidP="00A92C66">
            <w:pPr>
              <w:pStyle w:val="tbnormal"/>
              <w:jc w:val="center"/>
              <w:rPr>
                <w:rFonts w:ascii="Times" w:hAnsi="Times"/>
                <w:b/>
                <w:bCs/>
                <w:sz w:val="2"/>
                <w:szCs w:val="2"/>
              </w:rPr>
            </w:pPr>
          </w:p>
        </w:tc>
        <w:tc>
          <w:tcPr>
            <w:tcW w:w="6176" w:type="dxa"/>
            <w:tcBorders>
              <w:top w:val="single" w:sz="2" w:space="0" w:color="D0CECE" w:themeColor="background2" w:themeShade="E6"/>
            </w:tcBorders>
            <w:shd w:val="clear" w:color="auto" w:fill="auto"/>
            <w:vAlign w:val="center"/>
          </w:tcPr>
          <w:p w14:paraId="61045495" w14:textId="77777777" w:rsidR="007904CF" w:rsidRPr="00025F11" w:rsidRDefault="007904CF" w:rsidP="00A92C66">
            <w:pPr>
              <w:pStyle w:val="tbnormal"/>
              <w:jc w:val="left"/>
              <w:rPr>
                <w:b/>
                <w:sz w:val="2"/>
                <w:szCs w:val="2"/>
              </w:rPr>
            </w:pPr>
          </w:p>
        </w:tc>
      </w:tr>
    </w:tbl>
    <w:p w14:paraId="2963DA6A" w14:textId="77777777" w:rsidR="00901437" w:rsidRDefault="00901437" w:rsidP="00901437">
      <w:pPr>
        <w:pStyle w:val="tbnormal"/>
      </w:pPr>
    </w:p>
    <w:p w14:paraId="49B7C094" w14:textId="77777777" w:rsidR="00901437" w:rsidRDefault="00901437" w:rsidP="00901437">
      <w:pPr>
        <w:pStyle w:val="tbtitre4"/>
      </w:pPr>
      <w:r>
        <w:lastRenderedPageBreak/>
        <w:t>Droit utilisateur et adaptation de l’IHM</w:t>
      </w:r>
    </w:p>
    <w:p w14:paraId="751B25C0" w14:textId="4D688EF4" w:rsidR="007904CF" w:rsidRDefault="00901437" w:rsidP="001275A1">
      <w:pPr>
        <w:pStyle w:val="tbnormal"/>
      </w:pPr>
      <w:r>
        <w:t>Cette application doit aussi être remaniée dans la constitution des vues offertes aux participants. En effet, comme nous l’avons présenté, la plupart des opérations sont automatisée. Cela etant, le participant ne doit pas avoir la possibilité de courcircuiter le simulateur.</w:t>
      </w:r>
    </w:p>
    <w:p w14:paraId="15C54EB1" w14:textId="1924ACC8" w:rsidR="00901437" w:rsidRDefault="00901437" w:rsidP="001275A1">
      <w:pPr>
        <w:pStyle w:val="tbnormal"/>
      </w:pPr>
      <w:r>
        <w:t xml:space="preserve">Par défaut, le participant reçoit les droits relatif au groupe de sécurité </w:t>
      </w:r>
      <w:r w:rsidRPr="00901437">
        <w:rPr>
          <w:b/>
        </w:rPr>
        <w:t>Purchases / Manager</w:t>
      </w:r>
      <w:r>
        <w:t xml:space="preserve">. Il faut prévoir la création d’un dérivé de ce groupe avec beaucoup moins de permissions. En se connectant ainsi, le participant à accès à l’application </w:t>
      </w:r>
      <w:r w:rsidRPr="00901437">
        <w:rPr>
          <w:b/>
        </w:rPr>
        <w:t>Purchases</w:t>
      </w:r>
      <w:r>
        <w:t xml:space="preserve"> et au menu suivant :</w:t>
      </w:r>
    </w:p>
    <w:p w14:paraId="2F053552" w14:textId="7B48F653" w:rsidR="00901437" w:rsidRDefault="00901437" w:rsidP="001275A1">
      <w:pPr>
        <w:pStyle w:val="tbnormal"/>
      </w:pPr>
      <w:r>
        <w:rPr>
          <w:noProof/>
          <w:lang w:val="fr-FR" w:eastAsia="fr-FR"/>
        </w:rPr>
        <w:drawing>
          <wp:inline distT="0" distB="0" distL="0" distR="0" wp14:anchorId="391EB807" wp14:editId="757068D7">
            <wp:extent cx="4679950" cy="215265"/>
            <wp:effectExtent l="0" t="0" r="0" b="0"/>
            <wp:docPr id="72" name="Imag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view_purchase.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679950" cy="215265"/>
                    </a:xfrm>
                    <a:prstGeom prst="rect">
                      <a:avLst/>
                    </a:prstGeom>
                  </pic:spPr>
                </pic:pic>
              </a:graphicData>
            </a:graphic>
          </wp:inline>
        </w:drawing>
      </w:r>
    </w:p>
    <w:p w14:paraId="7473003B" w14:textId="2FC87EA0" w:rsidR="00901437" w:rsidRDefault="00901437" w:rsidP="001275A1">
      <w:pPr>
        <w:pStyle w:val="tbnormal"/>
      </w:pPr>
      <w:r>
        <w:t>Le résultat que l’on recommande d’obtenir est le suivant :</w:t>
      </w:r>
    </w:p>
    <w:p w14:paraId="39AE977E" w14:textId="02CC246B" w:rsidR="00901437" w:rsidRDefault="00901437" w:rsidP="001275A1">
      <w:pPr>
        <w:pStyle w:val="tbnormal"/>
      </w:pPr>
      <w:r>
        <w:rPr>
          <w:noProof/>
          <w:lang w:val="fr-FR" w:eastAsia="fr-FR"/>
        </w:rPr>
        <w:drawing>
          <wp:inline distT="0" distB="0" distL="0" distR="0" wp14:anchorId="6C9DDEBB" wp14:editId="22145484">
            <wp:extent cx="4679950" cy="215265"/>
            <wp:effectExtent l="0" t="0" r="0" b="0"/>
            <wp:docPr id="73" name="Imag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adaptation_view_purchase.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4679950" cy="215265"/>
                    </a:xfrm>
                    <a:prstGeom prst="rect">
                      <a:avLst/>
                    </a:prstGeom>
                  </pic:spPr>
                </pic:pic>
              </a:graphicData>
            </a:graphic>
          </wp:inline>
        </w:drawing>
      </w:r>
    </w:p>
    <w:p w14:paraId="00FB0367" w14:textId="62126100" w:rsidR="00901437" w:rsidRDefault="00901437" w:rsidP="001275A1">
      <w:pPr>
        <w:pStyle w:val="tbnormal"/>
      </w:pPr>
      <w:r>
        <w:t xml:space="preserve">De cette manière, le participant ne peut déjà plus se rendre dans la configuration de l’application, ni-même effectuer des </w:t>
      </w:r>
      <w:r w:rsidR="00920A50">
        <w:t xml:space="preserve">transferts et des factures qui sont des fonctionnalités disponibles à partir du menu </w:t>
      </w:r>
      <w:r w:rsidR="00920A50" w:rsidRPr="00920A50">
        <w:rPr>
          <w:b/>
        </w:rPr>
        <w:t>Control / Incoming Products</w:t>
      </w:r>
      <w:r w:rsidR="00920A50">
        <w:t xml:space="preserve"> et </w:t>
      </w:r>
      <w:r w:rsidR="00920A50" w:rsidRPr="00920A50">
        <w:rPr>
          <w:b/>
        </w:rPr>
        <w:t>Vendor Bills</w:t>
      </w:r>
      <w:r w:rsidR="00920A50">
        <w:t>. Cependant, avec la barre de menu revue, le participant a encore accès à beaucoup trop de fonctionnalité.</w:t>
      </w:r>
    </w:p>
    <w:p w14:paraId="66158168" w14:textId="5EFC7277" w:rsidR="00920A50" w:rsidRDefault="00920A50" w:rsidP="001275A1">
      <w:pPr>
        <w:pStyle w:val="tbnormal"/>
      </w:pPr>
      <w:r>
        <w:t xml:space="preserve">Si l’on se rend du côté du menu </w:t>
      </w:r>
      <w:r w:rsidRPr="00920A50">
        <w:rPr>
          <w:b/>
        </w:rPr>
        <w:t>Purchase</w:t>
      </w:r>
      <w:r>
        <w:t>, les fonctions disponibles sont :</w:t>
      </w:r>
    </w:p>
    <w:p w14:paraId="5E5FE470" w14:textId="09996AA8" w:rsidR="00920A50" w:rsidRDefault="00920A50" w:rsidP="00384F46">
      <w:pPr>
        <w:pStyle w:val="tbnormal"/>
        <w:numPr>
          <w:ilvl w:val="0"/>
          <w:numId w:val="46"/>
        </w:numPr>
      </w:pPr>
      <w:r>
        <w:t>Requests for Quotation</w:t>
      </w:r>
    </w:p>
    <w:p w14:paraId="5D9D6EA5" w14:textId="7EA6790F" w:rsidR="00920A50" w:rsidRDefault="00920A50" w:rsidP="00384F46">
      <w:pPr>
        <w:pStyle w:val="tbnormal"/>
        <w:numPr>
          <w:ilvl w:val="0"/>
          <w:numId w:val="46"/>
        </w:numPr>
      </w:pPr>
      <w:r>
        <w:t>Purchase Orders</w:t>
      </w:r>
    </w:p>
    <w:p w14:paraId="59ADE13B" w14:textId="537F327A" w:rsidR="00920A50" w:rsidRDefault="00920A50" w:rsidP="00384F46">
      <w:pPr>
        <w:pStyle w:val="tbnormal"/>
        <w:numPr>
          <w:ilvl w:val="0"/>
          <w:numId w:val="46"/>
        </w:numPr>
      </w:pPr>
      <w:r>
        <w:t>Vendors</w:t>
      </w:r>
    </w:p>
    <w:p w14:paraId="51C0603D" w14:textId="5C38EFE8" w:rsidR="00920A50" w:rsidRDefault="00920A50" w:rsidP="00384F46">
      <w:pPr>
        <w:pStyle w:val="tbnormal"/>
        <w:numPr>
          <w:ilvl w:val="0"/>
          <w:numId w:val="46"/>
        </w:numPr>
      </w:pPr>
      <w:r>
        <w:t>Products</w:t>
      </w:r>
    </w:p>
    <w:p w14:paraId="7C81F1A4" w14:textId="6E53CABE" w:rsidR="00920A50" w:rsidRDefault="00920A50" w:rsidP="00920A50">
      <w:pPr>
        <w:pStyle w:val="tbnormal"/>
      </w:pPr>
      <w:r>
        <w:t xml:space="preserve">L’unique que nous recommandons de garder est l’accès aux devis. En effet, le calcul des besoins créé si nécessaire des demandes d’achats. Si tel est le cas, alors ces demandes sont dans l’état </w:t>
      </w:r>
      <w:r w:rsidRPr="00920A50">
        <w:rPr>
          <w:b/>
        </w:rPr>
        <w:t>Draft</w:t>
      </w:r>
      <w:r>
        <w:t xml:space="preserve"> que nous avons parcouru dans un chapitre précédent.</w:t>
      </w:r>
    </w:p>
    <w:p w14:paraId="1F95C918" w14:textId="51413015" w:rsidR="00920A50" w:rsidRDefault="00920A50" w:rsidP="00920A50">
      <w:pPr>
        <w:pStyle w:val="tbnormal"/>
      </w:pPr>
      <w:r>
        <w:t>Afin de donner la possibilité aux participants d’effectuer l’activité PR01, c’est-à-dire, de valider les demandes d’achats, la seule vue qui doit être disponible dans cette application est celle qui permette de lister les demandes dans l’état brouillon puis le formulaire d’édition suivant :</w:t>
      </w:r>
    </w:p>
    <w:p w14:paraId="5C79C8B0" w14:textId="4714EC44" w:rsidR="005C7FCB" w:rsidRDefault="00920A50" w:rsidP="00920A50">
      <w:pPr>
        <w:pStyle w:val="tbnormal"/>
      </w:pPr>
      <w:r>
        <w:rPr>
          <w:noProof/>
          <w:lang w:val="fr-FR" w:eastAsia="fr-FR"/>
        </w:rPr>
        <w:drawing>
          <wp:inline distT="0" distB="0" distL="0" distR="0" wp14:anchorId="0DA5CFD7" wp14:editId="38AA51A3">
            <wp:extent cx="4679950" cy="2277745"/>
            <wp:effectExtent l="0" t="0" r="0" b="8255"/>
            <wp:docPr id="74" name="Imag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Capture d’écran 2016-06-19 à 15.33.07.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4679950" cy="2277745"/>
                    </a:xfrm>
                    <a:prstGeom prst="rect">
                      <a:avLst/>
                    </a:prstGeom>
                  </pic:spPr>
                </pic:pic>
              </a:graphicData>
            </a:graphic>
          </wp:inline>
        </w:drawing>
      </w:r>
    </w:p>
    <w:p w14:paraId="1D7C80B2" w14:textId="31E86600" w:rsidR="00920A50" w:rsidRDefault="005C7FCB" w:rsidP="00920A50">
      <w:pPr>
        <w:pStyle w:val="tbnormal"/>
      </w:pPr>
      <w:r>
        <w:lastRenderedPageBreak/>
        <w:t xml:space="preserve">Les boutons : </w:t>
      </w:r>
      <w:r w:rsidRPr="005C7FCB">
        <w:rPr>
          <w:b/>
        </w:rPr>
        <w:t>Edit, Create, Send RFQ by Email</w:t>
      </w:r>
      <w:r>
        <w:t xml:space="preserve"> et </w:t>
      </w:r>
      <w:r w:rsidRPr="005C7FCB">
        <w:rPr>
          <w:b/>
        </w:rPr>
        <w:t>Action</w:t>
      </w:r>
      <w:r>
        <w:t xml:space="preserve"> doivent être aussi masqué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597"/>
        <w:gridCol w:w="6773"/>
      </w:tblGrid>
      <w:tr w:rsidR="005C7FCB" w14:paraId="2DF6FD48" w14:textId="77777777" w:rsidTr="00A92C66">
        <w:trPr>
          <w:trHeight w:hRule="exact" w:val="113"/>
        </w:trPr>
        <w:tc>
          <w:tcPr>
            <w:tcW w:w="597" w:type="dxa"/>
            <w:tcBorders>
              <w:bottom w:val="single" w:sz="2" w:space="0" w:color="D0CECE" w:themeColor="background2" w:themeShade="E6"/>
            </w:tcBorders>
            <w:shd w:val="clear" w:color="auto" w:fill="auto"/>
            <w:vAlign w:val="center"/>
          </w:tcPr>
          <w:p w14:paraId="1F2F8D46" w14:textId="77777777" w:rsidR="005C7FCB" w:rsidRPr="00025F11" w:rsidRDefault="005C7FCB" w:rsidP="00A92C66">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7E4B688E" w14:textId="77777777" w:rsidR="005C7FCB" w:rsidRPr="00025F11" w:rsidRDefault="005C7FCB" w:rsidP="00A92C66">
            <w:pPr>
              <w:pStyle w:val="tbnormal"/>
              <w:jc w:val="left"/>
              <w:rPr>
                <w:b/>
                <w:sz w:val="2"/>
                <w:szCs w:val="2"/>
              </w:rPr>
            </w:pPr>
          </w:p>
        </w:tc>
      </w:tr>
      <w:tr w:rsidR="005C7FCB" w14:paraId="77786C35" w14:textId="77777777" w:rsidTr="00A92C66">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775F89FF" w14:textId="77777777" w:rsidR="005C7FCB" w:rsidRPr="000353ED" w:rsidRDefault="005C7FCB" w:rsidP="00A92C66">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273DE97C" w14:textId="5E56D832" w:rsidR="005C7FCB" w:rsidRDefault="005C7FCB" w:rsidP="00A92C66">
            <w:pPr>
              <w:pStyle w:val="tbnormal"/>
            </w:pPr>
            <w:r>
              <w:rPr>
                <w:b/>
              </w:rPr>
              <w:t>Alternative :</w:t>
            </w:r>
          </w:p>
          <w:p w14:paraId="0D32F89E" w14:textId="418990D3" w:rsidR="005C7FCB" w:rsidRPr="00025F11" w:rsidRDefault="005C7FCB" w:rsidP="00A92C66">
            <w:pPr>
              <w:pStyle w:val="tbnormal"/>
              <w:rPr>
                <w:i/>
              </w:rPr>
            </w:pPr>
            <w:r>
              <w:rPr>
                <w:i/>
              </w:rPr>
              <w:t xml:space="preserve">Si dans la version finale du scénario l’on veut donner la possibilité aux participants de court-circuiter l’exécution du MRP pour créer des demandes d’achats. Alors, nous pouvons réactiver le bouton </w:t>
            </w:r>
            <w:r w:rsidRPr="005C7FCB">
              <w:rPr>
                <w:b/>
                <w:i/>
              </w:rPr>
              <w:t>Create</w:t>
            </w:r>
            <w:r>
              <w:rPr>
                <w:i/>
              </w:rPr>
              <w:t xml:space="preserve"> et </w:t>
            </w:r>
            <w:r w:rsidRPr="005C7FCB">
              <w:rPr>
                <w:b/>
                <w:i/>
              </w:rPr>
              <w:t>Edit</w:t>
            </w:r>
            <w:r>
              <w:rPr>
                <w:i/>
              </w:rPr>
              <w:t>.</w:t>
            </w:r>
          </w:p>
        </w:tc>
      </w:tr>
      <w:tr w:rsidR="005C7FCB" w14:paraId="3D388594" w14:textId="77777777" w:rsidTr="00A92C66">
        <w:trPr>
          <w:trHeight w:hRule="exact" w:val="113"/>
        </w:trPr>
        <w:tc>
          <w:tcPr>
            <w:tcW w:w="597" w:type="dxa"/>
            <w:tcBorders>
              <w:top w:val="single" w:sz="2" w:space="0" w:color="D0CECE" w:themeColor="background2" w:themeShade="E6"/>
            </w:tcBorders>
            <w:shd w:val="clear" w:color="auto" w:fill="auto"/>
            <w:vAlign w:val="center"/>
          </w:tcPr>
          <w:p w14:paraId="61DC30E7" w14:textId="77777777" w:rsidR="005C7FCB" w:rsidRPr="00025F11" w:rsidRDefault="005C7FCB" w:rsidP="00A92C66">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74CED4D" w14:textId="77777777" w:rsidR="005C7FCB" w:rsidRPr="00025F11" w:rsidRDefault="005C7FCB" w:rsidP="00A92C66">
            <w:pPr>
              <w:pStyle w:val="tbnormal"/>
              <w:jc w:val="left"/>
              <w:rPr>
                <w:b/>
                <w:sz w:val="2"/>
                <w:szCs w:val="2"/>
              </w:rPr>
            </w:pPr>
          </w:p>
        </w:tc>
      </w:tr>
    </w:tbl>
    <w:p w14:paraId="7E65D735" w14:textId="2FF42733" w:rsidR="00BC0F62" w:rsidRDefault="00BC0F62" w:rsidP="00BC0F62">
      <w:pPr>
        <w:pStyle w:val="tbtitre2"/>
      </w:pPr>
      <w:r>
        <w:t>Production</w:t>
      </w:r>
      <w:bookmarkEnd w:id="131"/>
    </w:p>
    <w:p w14:paraId="10518FF3" w14:textId="40351EB5" w:rsidR="00931191" w:rsidRPr="00931191" w:rsidRDefault="00931191" w:rsidP="00931191">
      <w:pPr>
        <w:pStyle w:val="tbnormal"/>
      </w:pPr>
      <w:r>
        <w:t>Le processus de production est l’élément clé dans la génération de valeur. Il reçoit en entrée des matières premières brutes et fabrique les produits finaux que les consommateurs convoitent.</w:t>
      </w:r>
    </w:p>
    <w:p w14:paraId="6D977E94" w14:textId="57B94BA8" w:rsidR="00BC0F62" w:rsidRDefault="00BC0F62" w:rsidP="00931191">
      <w:pPr>
        <w:pStyle w:val="tbnormal"/>
        <w:jc w:val="center"/>
      </w:pPr>
      <w:r>
        <w:rPr>
          <w:noProof/>
          <w:lang w:val="fr-FR" w:eastAsia="fr-FR"/>
        </w:rPr>
        <w:drawing>
          <wp:inline distT="0" distB="0" distL="0" distR="0" wp14:anchorId="7A983EC0" wp14:editId="6894E680">
            <wp:extent cx="1584000" cy="265518"/>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pture d’écran 2016-06-19 à 01.03.23.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1584000" cy="265518"/>
                    </a:xfrm>
                    <a:prstGeom prst="rect">
                      <a:avLst/>
                    </a:prstGeom>
                  </pic:spPr>
                </pic:pic>
              </a:graphicData>
            </a:graphic>
          </wp:inline>
        </w:drawing>
      </w:r>
    </w:p>
    <w:p w14:paraId="7528478C" w14:textId="77777777" w:rsidR="00931191" w:rsidRDefault="00931191" w:rsidP="00931191">
      <w:pPr>
        <w:pStyle w:val="tbtitre3"/>
      </w:pPr>
      <w:r>
        <w:t>Spécificités Odoo®</w:t>
      </w:r>
    </w:p>
    <w:p w14:paraId="37768533" w14:textId="36FC48B8" w:rsidR="00931191" w:rsidRDefault="00931191" w:rsidP="00931191">
      <w:pPr>
        <w:pStyle w:val="tbnormal"/>
      </w:pPr>
      <w:r>
        <w:t xml:space="preserve">Dans Odoo® la production s’intègre complétement dans une application qui lui est dédiée, son nom </w:t>
      </w:r>
      <w:r w:rsidRPr="00931191">
        <w:rPr>
          <w:b/>
        </w:rPr>
        <w:t>Manufacturing</w:t>
      </w:r>
      <w:r>
        <w:t xml:space="preserve"> (nom technique : mrp).</w:t>
      </w:r>
    </w:p>
    <w:p w14:paraId="077E8148" w14:textId="349553AE" w:rsidR="00931191" w:rsidRDefault="00931191" w:rsidP="00931191">
      <w:pPr>
        <w:pStyle w:val="tbnormal"/>
      </w:pPr>
      <w:r>
        <w:t>La réalisation de la production s’effectue grâce aux activités que nous présentons ci-dessous :</w:t>
      </w:r>
    </w:p>
    <w:p w14:paraId="21BE1603" w14:textId="145F3AF9" w:rsidR="00CD4632" w:rsidRDefault="00931191" w:rsidP="00CD4632">
      <w:pPr>
        <w:pStyle w:val="tbnormal"/>
        <w:jc w:val="center"/>
      </w:pPr>
      <w:r>
        <w:rPr>
          <w:noProof/>
          <w:lang w:eastAsia="fr-FR"/>
        </w:rPr>
        <w:drawing>
          <wp:inline distT="0" distB="0" distL="0" distR="0" wp14:anchorId="0DD5FA42" wp14:editId="64EE7118">
            <wp:extent cx="2266544" cy="836295"/>
            <wp:effectExtent l="0" t="0" r="0" b="1905"/>
            <wp:docPr id="75" name="Imag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pture d’écran 2016-06-18 à 22.29.11.png"/>
                    <pic:cNvPicPr/>
                  </pic:nvPicPr>
                  <pic:blipFill rotWithShape="1">
                    <a:blip r:embed="rId54" cstate="print">
                      <a:extLst>
                        <a:ext uri="{28A0092B-C50C-407E-A947-70E740481C1C}">
                          <a14:useLocalDpi xmlns:a14="http://schemas.microsoft.com/office/drawing/2010/main" val="0"/>
                        </a:ext>
                      </a:extLst>
                    </a:blip>
                    <a:srcRect l="71532" t="54937" r="2974" b="16939"/>
                    <a:stretch/>
                  </pic:blipFill>
                  <pic:spPr bwMode="auto">
                    <a:xfrm>
                      <a:off x="0" y="0"/>
                      <a:ext cx="2267411" cy="836615"/>
                    </a:xfrm>
                    <a:prstGeom prst="rect">
                      <a:avLst/>
                    </a:prstGeom>
                    <a:ln>
                      <a:noFill/>
                    </a:ln>
                    <a:extLst>
                      <a:ext uri="{53640926-AAD7-44D8-BBD7-CCE9431645EC}">
                        <a14:shadowObscured xmlns:a14="http://schemas.microsoft.com/office/drawing/2010/main"/>
                      </a:ext>
                    </a:extLst>
                  </pic:spPr>
                </pic:pic>
              </a:graphicData>
            </a:graphic>
          </wp:inline>
        </w:drawing>
      </w:r>
    </w:p>
    <w:p w14:paraId="2A758B9F" w14:textId="1CEE9902" w:rsidR="00931191" w:rsidRDefault="00931191" w:rsidP="00931191">
      <w:pPr>
        <w:pStyle w:val="tbnormal"/>
      </w:pPr>
      <w:r>
        <w:t>Deux activités principales. MA01 qui permet de débuter le processus de production d’un ordre de fabrication et MA02 qui une fois que l’ordre est réalisé indique son achèvement.</w:t>
      </w:r>
    </w:p>
    <w:p w14:paraId="246619AE" w14:textId="6D94684D" w:rsidR="00CD4632" w:rsidRDefault="001E4D6C" w:rsidP="00931191">
      <w:pPr>
        <w:pStyle w:val="tbnormal"/>
      </w:pPr>
      <w:r>
        <w:t>En réalité, l’ordre de fabrication passe par plusieurs états qui sont :</w:t>
      </w:r>
    </w:p>
    <w:p w14:paraId="71724CC7" w14:textId="73446486" w:rsidR="001E4D6C" w:rsidRDefault="001E4D6C" w:rsidP="001E4D6C">
      <w:pPr>
        <w:pStyle w:val="tbnormal"/>
        <w:jc w:val="center"/>
      </w:pPr>
      <w:r>
        <w:rPr>
          <w:noProof/>
          <w:lang w:val="fr-FR" w:eastAsia="fr-FR"/>
        </w:rPr>
        <w:drawing>
          <wp:inline distT="0" distB="0" distL="0" distR="0" wp14:anchorId="21D153E7" wp14:editId="7E245DD4">
            <wp:extent cx="4679950" cy="294005"/>
            <wp:effectExtent l="0" t="0" r="0" b="10795"/>
            <wp:docPr id="77" name="Imag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Capture d’écran 2016-06-19 à 15.47.01.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4679950" cy="294005"/>
                    </a:xfrm>
                    <a:prstGeom prst="rect">
                      <a:avLst/>
                    </a:prstGeom>
                  </pic:spPr>
                </pic:pic>
              </a:graphicData>
            </a:graphic>
          </wp:inline>
        </w:drawing>
      </w:r>
    </w:p>
    <w:p w14:paraId="71B8FACB" w14:textId="6D431BFA" w:rsidR="001E4D6C" w:rsidRDefault="001E4D6C" w:rsidP="001E4D6C">
      <w:pPr>
        <w:pStyle w:val="tbnormal"/>
      </w:pPr>
      <w:r>
        <w:t xml:space="preserve">Lorsqu’il est créé manuellement, l’ordre de fabrication est dans l’état </w:t>
      </w:r>
      <w:r w:rsidRPr="001E4D6C">
        <w:rPr>
          <w:b/>
        </w:rPr>
        <w:t>New</w:t>
      </w:r>
      <w:r>
        <w:t xml:space="preserve">. Ensuite, il doit être confirmé. Dès lors, soit les matières premières à utiliser sont disponibles et l’ordre de fabrication prend l’état </w:t>
      </w:r>
      <w:r w:rsidRPr="001E4D6C">
        <w:rPr>
          <w:b/>
        </w:rPr>
        <w:t>Read To Produce</w:t>
      </w:r>
      <w:r>
        <w:t xml:space="preserve"> ou alors il se met en </w:t>
      </w:r>
      <w:r w:rsidRPr="001E4D6C">
        <w:rPr>
          <w:b/>
        </w:rPr>
        <w:t>Awaiting Raw Materials</w:t>
      </w:r>
      <w:r>
        <w:t>.</w:t>
      </w:r>
      <w:r w:rsidR="00614410">
        <w:t xml:space="preserve"> Dans ce second cas, le processus d’achat doit être entièrement couvert pour pouvoir débuter la production </w:t>
      </w:r>
      <w:r w:rsidR="00614410" w:rsidRPr="00614410">
        <w:rPr>
          <w:b/>
        </w:rPr>
        <w:t>Production Started</w:t>
      </w:r>
      <w:r w:rsidR="00614410">
        <w:t xml:space="preserve"> et après un certain temps lié au besoin des opérations de transformation, la terminer </w:t>
      </w:r>
      <w:r w:rsidR="00614410" w:rsidRPr="00614410">
        <w:rPr>
          <w:b/>
        </w:rPr>
        <w:t>Done</w:t>
      </w:r>
      <w:r w:rsidR="00614410">
        <w:t>.</w:t>
      </w:r>
    </w:p>
    <w:p w14:paraId="69E9AE9D" w14:textId="17F54065" w:rsidR="001D727D" w:rsidRDefault="00614410" w:rsidP="00931191">
      <w:pPr>
        <w:pStyle w:val="tbnormal"/>
      </w:pPr>
      <w:r>
        <w:t xml:space="preserve">Une fois que la production est terminée, nous devons la validée. Pour se faire, il faut se rendre dans l’ordre de fabrication et utiliser le bouton </w:t>
      </w:r>
      <w:r w:rsidRPr="00614410">
        <w:rPr>
          <w:b/>
        </w:rPr>
        <w:t>Produce</w:t>
      </w:r>
      <w:r>
        <w:t xml:space="preserve">. </w:t>
      </w:r>
      <w:r w:rsidR="00931191">
        <w:t xml:space="preserve">Cette dernière opération crée des transferts de stock et des écritures comptables. En effet, la matière première entrant en composition dans le composé est sortie des stocks et le composé est </w:t>
      </w:r>
      <w:r>
        <w:t>rentré.</w:t>
      </w:r>
      <w:r w:rsidR="001D727D">
        <w:t xml:space="preserve"> Voici l’exemple d’un transfert de sortie des matières premières consommées :</w:t>
      </w:r>
    </w:p>
    <w:p w14:paraId="36B40FCD" w14:textId="014B8AEF" w:rsidR="001D727D" w:rsidRDefault="001D727D" w:rsidP="001D727D">
      <w:pPr>
        <w:pStyle w:val="tbnormal"/>
        <w:jc w:val="center"/>
      </w:pPr>
      <w:r>
        <w:rPr>
          <w:noProof/>
          <w:lang w:val="fr-FR" w:eastAsia="fr-FR"/>
        </w:rPr>
        <w:lastRenderedPageBreak/>
        <w:drawing>
          <wp:inline distT="0" distB="0" distL="0" distR="0" wp14:anchorId="4A1DA134" wp14:editId="0D0E2321">
            <wp:extent cx="4653056" cy="1715770"/>
            <wp:effectExtent l="0" t="0" r="0" b="11430"/>
            <wp:docPr id="78" name="Imag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Capture d’écran 2016-06-19 à 15.52.59.png"/>
                    <pic:cNvPicPr/>
                  </pic:nvPicPr>
                  <pic:blipFill rotWithShape="1">
                    <a:blip r:embed="rId66" cstate="print">
                      <a:extLst>
                        <a:ext uri="{28A0092B-C50C-407E-A947-70E740481C1C}">
                          <a14:useLocalDpi xmlns:a14="http://schemas.microsoft.com/office/drawing/2010/main" val="0"/>
                        </a:ext>
                      </a:extLst>
                    </a:blip>
                    <a:srcRect l="575"/>
                    <a:stretch/>
                  </pic:blipFill>
                  <pic:spPr bwMode="auto">
                    <a:xfrm>
                      <a:off x="0" y="0"/>
                      <a:ext cx="4653056" cy="1715770"/>
                    </a:xfrm>
                    <a:prstGeom prst="rect">
                      <a:avLst/>
                    </a:prstGeom>
                    <a:ln>
                      <a:noFill/>
                    </a:ln>
                    <a:extLst>
                      <a:ext uri="{53640926-AAD7-44D8-BBD7-CCE9431645EC}">
                        <a14:shadowObscured xmlns:a14="http://schemas.microsoft.com/office/drawing/2010/main"/>
                      </a:ext>
                    </a:extLst>
                  </pic:spPr>
                </pic:pic>
              </a:graphicData>
            </a:graphic>
          </wp:inline>
        </w:drawing>
      </w:r>
    </w:p>
    <w:p w14:paraId="7266515F" w14:textId="5426ABC4" w:rsidR="001D727D" w:rsidRDefault="001D727D" w:rsidP="001D727D">
      <w:pPr>
        <w:pStyle w:val="tbnormal"/>
      </w:pPr>
      <w:r>
        <w:t xml:space="preserve">On voit dans la liste </w:t>
      </w:r>
      <w:r w:rsidRPr="001D727D">
        <w:rPr>
          <w:b/>
        </w:rPr>
        <w:t>Moved Quants</w:t>
      </w:r>
      <w:r>
        <w:t xml:space="preserve"> que la matière première </w:t>
      </w:r>
      <w:r w:rsidRPr="001D727D">
        <w:rPr>
          <w:b/>
        </w:rPr>
        <w:t>Eau traitée</w:t>
      </w:r>
      <w:r>
        <w:t xml:space="preserve"> est sortie du stock principal </w:t>
      </w:r>
      <w:r w:rsidRPr="00241780">
        <w:rPr>
          <w:b/>
        </w:rPr>
        <w:t>WH/Stock -2'500.00</w:t>
      </w:r>
      <w:r>
        <w:t xml:space="preserve"> et entré dans un stock virtuel nommé </w:t>
      </w:r>
      <w:r w:rsidRPr="00241780">
        <w:rPr>
          <w:b/>
        </w:rPr>
        <w:t>Virtual Location/Production +2'500.00</w:t>
      </w:r>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597"/>
        <w:gridCol w:w="6773"/>
      </w:tblGrid>
      <w:tr w:rsidR="0054401B" w14:paraId="53D333F1" w14:textId="77777777" w:rsidTr="00A92C66">
        <w:trPr>
          <w:trHeight w:hRule="exact" w:val="113"/>
        </w:trPr>
        <w:tc>
          <w:tcPr>
            <w:tcW w:w="597" w:type="dxa"/>
            <w:tcBorders>
              <w:bottom w:val="single" w:sz="2" w:space="0" w:color="D0CECE" w:themeColor="background2" w:themeShade="E6"/>
            </w:tcBorders>
            <w:shd w:val="clear" w:color="auto" w:fill="auto"/>
            <w:vAlign w:val="center"/>
          </w:tcPr>
          <w:p w14:paraId="1E8BAD94" w14:textId="77777777" w:rsidR="0054401B" w:rsidRPr="00025F11" w:rsidRDefault="0054401B" w:rsidP="00A92C66">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6F8EC973" w14:textId="77777777" w:rsidR="0054401B" w:rsidRPr="00025F11" w:rsidRDefault="0054401B" w:rsidP="00A92C66">
            <w:pPr>
              <w:pStyle w:val="tbnormal"/>
              <w:jc w:val="left"/>
              <w:rPr>
                <w:b/>
                <w:sz w:val="2"/>
                <w:szCs w:val="2"/>
              </w:rPr>
            </w:pPr>
          </w:p>
        </w:tc>
      </w:tr>
      <w:tr w:rsidR="0054401B" w14:paraId="35CB469D" w14:textId="77777777" w:rsidTr="00A92C66">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687C856E" w14:textId="77777777" w:rsidR="0054401B" w:rsidRPr="000353ED" w:rsidRDefault="0054401B" w:rsidP="00A92C66">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0C17C7D9" w14:textId="61D79FA0" w:rsidR="0054401B" w:rsidRDefault="0054401B" w:rsidP="00A92C66">
            <w:pPr>
              <w:pStyle w:val="tbnormal"/>
            </w:pPr>
            <w:r>
              <w:rPr>
                <w:b/>
              </w:rPr>
              <w:t>Information :</w:t>
            </w:r>
          </w:p>
          <w:p w14:paraId="075A7F1E" w14:textId="1F8FB781" w:rsidR="0054401B" w:rsidRPr="00025F11" w:rsidRDefault="0054401B" w:rsidP="00A92C66">
            <w:pPr>
              <w:pStyle w:val="tbnormal"/>
              <w:rPr>
                <w:i/>
              </w:rPr>
            </w:pPr>
            <w:r>
              <w:rPr>
                <w:i/>
              </w:rPr>
              <w:t>Odoo utilise les entrées double pour la gestion des stocks. Tout comme pour la comptabilité et le principe de balance. Ainsi, toutes opérations sur les stocks impactent deux emplacements. Les emplacements virtuels ne sont pas comptabilisé dans la comptabilité mais ils sont présent pour mettre en œuvre cette double entrée et garder une trace des opérations de mouvement.</w:t>
            </w:r>
          </w:p>
        </w:tc>
      </w:tr>
      <w:tr w:rsidR="0054401B" w14:paraId="123F2E89" w14:textId="77777777" w:rsidTr="00A92C66">
        <w:trPr>
          <w:trHeight w:hRule="exact" w:val="113"/>
        </w:trPr>
        <w:tc>
          <w:tcPr>
            <w:tcW w:w="597" w:type="dxa"/>
            <w:tcBorders>
              <w:top w:val="single" w:sz="2" w:space="0" w:color="D0CECE" w:themeColor="background2" w:themeShade="E6"/>
            </w:tcBorders>
            <w:shd w:val="clear" w:color="auto" w:fill="auto"/>
            <w:vAlign w:val="center"/>
          </w:tcPr>
          <w:p w14:paraId="5260CF06" w14:textId="77777777" w:rsidR="0054401B" w:rsidRPr="00025F11" w:rsidRDefault="0054401B" w:rsidP="00A92C66">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66F2F8C9" w14:textId="77777777" w:rsidR="0054401B" w:rsidRPr="00025F11" w:rsidRDefault="0054401B" w:rsidP="00A92C66">
            <w:pPr>
              <w:pStyle w:val="tbnormal"/>
              <w:jc w:val="left"/>
              <w:rPr>
                <w:b/>
                <w:sz w:val="2"/>
                <w:szCs w:val="2"/>
              </w:rPr>
            </w:pPr>
          </w:p>
        </w:tc>
      </w:tr>
    </w:tbl>
    <w:p w14:paraId="43581944" w14:textId="387B153F" w:rsidR="00241780" w:rsidRDefault="0008107D" w:rsidP="001D727D">
      <w:pPr>
        <w:pStyle w:val="tbnormal"/>
      </w:pPr>
      <w:r>
        <w:t>En terme financier, les écritures dans le journal se font de la manière suivante :</w:t>
      </w:r>
    </w:p>
    <w:p w14:paraId="64EAE9DA" w14:textId="3F359CA6" w:rsidR="0008107D" w:rsidRDefault="0008107D" w:rsidP="0008107D">
      <w:pPr>
        <w:pStyle w:val="tbnormal"/>
        <w:jc w:val="center"/>
      </w:pPr>
      <w:r>
        <w:rPr>
          <w:noProof/>
          <w:lang w:val="fr-FR" w:eastAsia="fr-FR"/>
        </w:rPr>
        <w:drawing>
          <wp:inline distT="0" distB="0" distL="0" distR="0" wp14:anchorId="06C7512B" wp14:editId="4F739B67">
            <wp:extent cx="4605131" cy="1649506"/>
            <wp:effectExtent l="0" t="0" r="0" b="1905"/>
            <wp:docPr id="79" name="Imag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Capture d’écran 2016-06-19 à 15.58.36.png"/>
                    <pic:cNvPicPr/>
                  </pic:nvPicPr>
                  <pic:blipFill rotWithShape="1">
                    <a:blip r:embed="rId67" cstate="print">
                      <a:extLst>
                        <a:ext uri="{28A0092B-C50C-407E-A947-70E740481C1C}">
                          <a14:useLocalDpi xmlns:a14="http://schemas.microsoft.com/office/drawing/2010/main" val="0"/>
                        </a:ext>
                      </a:extLst>
                    </a:blip>
                    <a:srcRect l="574" t="1513" r="965" b="5692"/>
                    <a:stretch/>
                  </pic:blipFill>
                  <pic:spPr bwMode="auto">
                    <a:xfrm>
                      <a:off x="0" y="0"/>
                      <a:ext cx="4607856" cy="1650482"/>
                    </a:xfrm>
                    <a:prstGeom prst="rect">
                      <a:avLst/>
                    </a:prstGeom>
                    <a:ln>
                      <a:noFill/>
                    </a:ln>
                    <a:extLst>
                      <a:ext uri="{53640926-AAD7-44D8-BBD7-CCE9431645EC}">
                        <a14:shadowObscured xmlns:a14="http://schemas.microsoft.com/office/drawing/2010/main"/>
                      </a:ext>
                    </a:extLst>
                  </pic:spPr>
                </pic:pic>
              </a:graphicData>
            </a:graphic>
          </wp:inline>
        </w:drawing>
      </w:r>
    </w:p>
    <w:p w14:paraId="211DAE96" w14:textId="1076646D" w:rsidR="0008107D" w:rsidRDefault="0008107D" w:rsidP="0008107D">
      <w:pPr>
        <w:pStyle w:val="tbnormal"/>
      </w:pPr>
      <w:r>
        <w:t xml:space="preserve">On aperçoit très bien que le compte d’actif </w:t>
      </w:r>
      <w:r w:rsidRPr="0008107D">
        <w:rPr>
          <w:b/>
        </w:rPr>
        <w:t>1260 Stocks de produits finis</w:t>
      </w:r>
      <w:r>
        <w:t xml:space="preserve"> est crédité (-) et que le compte de charge </w:t>
      </w:r>
      <w:r w:rsidRPr="0008107D">
        <w:rPr>
          <w:b/>
        </w:rPr>
        <w:t>3901 Variation des stocks de produits finis</w:t>
      </w:r>
      <w:r>
        <w:t xml:space="preserve"> est débité (+).</w:t>
      </w:r>
    </w:p>
    <w:p w14:paraId="28F76864" w14:textId="2E003043" w:rsidR="0008107D" w:rsidRDefault="0008107D" w:rsidP="0008107D">
      <w:pPr>
        <w:pStyle w:val="tbnormal"/>
      </w:pPr>
      <w:r>
        <w:t>Au niveau du produit fini fabriqué, l’écriture est la suivante :</w:t>
      </w:r>
    </w:p>
    <w:p w14:paraId="58484651" w14:textId="10341539" w:rsidR="0008107D" w:rsidRDefault="0008107D" w:rsidP="0008107D">
      <w:pPr>
        <w:pStyle w:val="tbnormal"/>
      </w:pPr>
      <w:r>
        <w:rPr>
          <w:noProof/>
          <w:lang w:val="fr-FR" w:eastAsia="fr-FR"/>
        </w:rPr>
        <w:drawing>
          <wp:inline distT="0" distB="0" distL="0" distR="0" wp14:anchorId="391EDAFD" wp14:editId="012FC43E">
            <wp:extent cx="4679950" cy="1635760"/>
            <wp:effectExtent l="0" t="0" r="0" b="0"/>
            <wp:docPr id="80" name="Imag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Capture d’écran 2016-06-19 à 16.02.14.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4679950" cy="1635760"/>
                    </a:xfrm>
                    <a:prstGeom prst="rect">
                      <a:avLst/>
                    </a:prstGeom>
                  </pic:spPr>
                </pic:pic>
              </a:graphicData>
            </a:graphic>
          </wp:inline>
        </w:drawing>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597"/>
        <w:gridCol w:w="6773"/>
      </w:tblGrid>
      <w:tr w:rsidR="0008107D" w14:paraId="1DF5C4C9" w14:textId="77777777" w:rsidTr="00A92C66">
        <w:trPr>
          <w:trHeight w:hRule="exact" w:val="113"/>
        </w:trPr>
        <w:tc>
          <w:tcPr>
            <w:tcW w:w="597" w:type="dxa"/>
            <w:tcBorders>
              <w:bottom w:val="single" w:sz="2" w:space="0" w:color="D0CECE" w:themeColor="background2" w:themeShade="E6"/>
            </w:tcBorders>
            <w:shd w:val="clear" w:color="auto" w:fill="auto"/>
            <w:vAlign w:val="center"/>
          </w:tcPr>
          <w:p w14:paraId="20DA92FE" w14:textId="77777777" w:rsidR="0008107D" w:rsidRPr="00025F11" w:rsidRDefault="0008107D" w:rsidP="00A92C66">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7C45D47D" w14:textId="77777777" w:rsidR="0008107D" w:rsidRPr="00025F11" w:rsidRDefault="0008107D" w:rsidP="00A92C66">
            <w:pPr>
              <w:pStyle w:val="tbnormal"/>
              <w:jc w:val="left"/>
              <w:rPr>
                <w:b/>
                <w:sz w:val="2"/>
                <w:szCs w:val="2"/>
              </w:rPr>
            </w:pPr>
          </w:p>
        </w:tc>
      </w:tr>
      <w:tr w:rsidR="0008107D" w14:paraId="398DB514" w14:textId="77777777" w:rsidTr="00A92C66">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788B12C8" w14:textId="77777777" w:rsidR="0008107D" w:rsidRPr="000353ED" w:rsidRDefault="0008107D" w:rsidP="00A92C66">
            <w:pPr>
              <w:pStyle w:val="tbnormal"/>
              <w:jc w:val="center"/>
              <w:rPr>
                <w:rFonts w:ascii="Times" w:hAnsi="Times"/>
                <w:b/>
                <w:bCs/>
              </w:rPr>
            </w:pPr>
            <w:r>
              <w:rPr>
                <w:rFonts w:ascii="Times" w:hAnsi="Times"/>
                <w:b/>
                <w:bCs/>
                <w:sz w:val="56"/>
              </w:rPr>
              <w:lastRenderedPageBreak/>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0A5C729A" w14:textId="3FC8B973" w:rsidR="0008107D" w:rsidRDefault="0008107D" w:rsidP="00A92C66">
            <w:pPr>
              <w:pStyle w:val="tbnormal"/>
            </w:pPr>
            <w:r>
              <w:rPr>
                <w:b/>
              </w:rPr>
              <w:t>Considération</w:t>
            </w:r>
            <w:r>
              <w:rPr>
                <w:b/>
              </w:rPr>
              <w:t> :</w:t>
            </w:r>
          </w:p>
          <w:p w14:paraId="17A53FCF" w14:textId="379FAA74" w:rsidR="0008107D" w:rsidRPr="00025F11" w:rsidRDefault="0008107D" w:rsidP="00A92C66">
            <w:pPr>
              <w:pStyle w:val="tbnormal"/>
              <w:rPr>
                <w:i/>
              </w:rPr>
            </w:pPr>
            <w:r>
              <w:rPr>
                <w:i/>
              </w:rPr>
              <w:t>Dans cet exemple, nous avons utilisé les deux fois le même compte de stock pour les deux natures de produits que sont les matières premières et les produits réalisés. Dans une configuration optimale, c’est deux mouvements doivent être séparés dans deux comptes distincts.</w:t>
            </w:r>
          </w:p>
        </w:tc>
      </w:tr>
      <w:tr w:rsidR="0008107D" w14:paraId="6135A2B7" w14:textId="77777777" w:rsidTr="00A92C66">
        <w:trPr>
          <w:trHeight w:hRule="exact" w:val="113"/>
        </w:trPr>
        <w:tc>
          <w:tcPr>
            <w:tcW w:w="597" w:type="dxa"/>
            <w:tcBorders>
              <w:top w:val="single" w:sz="2" w:space="0" w:color="D0CECE" w:themeColor="background2" w:themeShade="E6"/>
            </w:tcBorders>
            <w:shd w:val="clear" w:color="auto" w:fill="auto"/>
            <w:vAlign w:val="center"/>
          </w:tcPr>
          <w:p w14:paraId="0C6881AE" w14:textId="77777777" w:rsidR="0008107D" w:rsidRPr="00025F11" w:rsidRDefault="0008107D" w:rsidP="00A92C66">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2043B9A5" w14:textId="77777777" w:rsidR="0008107D" w:rsidRPr="00025F11" w:rsidRDefault="0008107D" w:rsidP="00A92C66">
            <w:pPr>
              <w:pStyle w:val="tbnormal"/>
              <w:jc w:val="left"/>
              <w:rPr>
                <w:b/>
                <w:sz w:val="2"/>
                <w:szCs w:val="2"/>
              </w:rPr>
            </w:pPr>
          </w:p>
        </w:tc>
      </w:tr>
    </w:tbl>
    <w:p w14:paraId="37480FCF" w14:textId="6D17D9A1" w:rsidR="0068453F" w:rsidRDefault="00EA77E3" w:rsidP="00EA77E3">
      <w:pPr>
        <w:pStyle w:val="tbtitre3"/>
      </w:pPr>
      <w:bookmarkStart w:id="132" w:name="_Toc454061846"/>
      <w:r>
        <w:t>Spécifications OdooSIM</w:t>
      </w:r>
    </w:p>
    <w:p w14:paraId="04528729" w14:textId="0FB6D872" w:rsidR="00EA77E3" w:rsidRDefault="00EA77E3" w:rsidP="0068453F">
      <w:pPr>
        <w:pStyle w:val="tbnormal"/>
      </w:pPr>
      <w:r>
        <w:t>Dans OdooSIM la production se gère grâce à deux opérations MA01 et MA02. En effet, grâce à la stratégie en flux poussé, les ordres de fabrication sont créés de manière automatique par le calcul des besoins.</w:t>
      </w:r>
    </w:p>
    <w:p w14:paraId="4D173E1E" w14:textId="369872D1" w:rsidR="00EA77E3" w:rsidRDefault="00EA77E3" w:rsidP="0068453F">
      <w:pPr>
        <w:pStyle w:val="tbnormal"/>
      </w:pPr>
      <w:r>
        <w:t xml:space="preserve">Il reste aux participants de lancer leurs ordres de fabrications en prenant la peine de prendre en considération que seul trois ordres de fabrications peuvent être réalisé simultanément. Cela signifie que seul trois OF peuvent être dans le statut </w:t>
      </w:r>
      <w:r w:rsidRPr="00EA77E3">
        <w:rPr>
          <w:b/>
        </w:rPr>
        <w:t>in_production</w:t>
      </w:r>
      <w:r>
        <w:t>.</w:t>
      </w:r>
    </w:p>
    <w:p w14:paraId="117981C3" w14:textId="598EA07E" w:rsidR="00EA77E3" w:rsidRDefault="00EA77E3" w:rsidP="0068453F">
      <w:pPr>
        <w:pStyle w:val="tbnormal"/>
      </w:pPr>
      <w:r>
        <w:t>Le simulateur quant à lui terminera les ordres de fabrications grâce à l’activité MA02. Ci-dessous, nous proposons un</w:t>
      </w:r>
      <w:r w:rsidR="004B0D32">
        <w:t>e logique du code a implémenter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1194"/>
        <w:gridCol w:w="6176"/>
      </w:tblGrid>
      <w:tr w:rsidR="00E8725E" w14:paraId="06B2601E" w14:textId="77777777" w:rsidTr="00A92C66">
        <w:trPr>
          <w:trHeight w:hRule="exact" w:val="113"/>
        </w:trPr>
        <w:tc>
          <w:tcPr>
            <w:tcW w:w="1194" w:type="dxa"/>
            <w:tcBorders>
              <w:bottom w:val="single" w:sz="2" w:space="0" w:color="D0CECE" w:themeColor="background2" w:themeShade="E6"/>
            </w:tcBorders>
            <w:shd w:val="clear" w:color="auto" w:fill="auto"/>
            <w:vAlign w:val="center"/>
          </w:tcPr>
          <w:p w14:paraId="4B63CACD" w14:textId="77777777" w:rsidR="00E8725E" w:rsidRPr="00025F11" w:rsidRDefault="00E8725E" w:rsidP="00A92C66">
            <w:pPr>
              <w:pStyle w:val="tbnormal"/>
              <w:jc w:val="center"/>
              <w:rPr>
                <w:rFonts w:ascii="Times" w:hAnsi="Times"/>
                <w:b/>
                <w:bCs/>
                <w:sz w:val="2"/>
                <w:szCs w:val="2"/>
              </w:rPr>
            </w:pPr>
          </w:p>
        </w:tc>
        <w:tc>
          <w:tcPr>
            <w:tcW w:w="6176" w:type="dxa"/>
            <w:tcBorders>
              <w:bottom w:val="single" w:sz="2" w:space="0" w:color="D0CECE" w:themeColor="background2" w:themeShade="E6"/>
            </w:tcBorders>
            <w:shd w:val="clear" w:color="auto" w:fill="auto"/>
            <w:vAlign w:val="center"/>
          </w:tcPr>
          <w:p w14:paraId="4E67FF1A" w14:textId="77777777" w:rsidR="00E8725E" w:rsidRPr="00025F11" w:rsidRDefault="00E8725E" w:rsidP="00A92C66">
            <w:pPr>
              <w:pStyle w:val="tbnormal"/>
              <w:jc w:val="left"/>
              <w:rPr>
                <w:b/>
                <w:sz w:val="2"/>
                <w:szCs w:val="2"/>
              </w:rPr>
            </w:pPr>
          </w:p>
        </w:tc>
      </w:tr>
      <w:tr w:rsidR="00E8725E" w14:paraId="47A02DA0" w14:textId="77777777" w:rsidTr="00A92C66">
        <w:trPr>
          <w:trHeight w:val="1134"/>
        </w:trPr>
        <w:tc>
          <w:tcPr>
            <w:tcW w:w="1194"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41DFFF2" w14:textId="77777777" w:rsidR="00E8725E" w:rsidRPr="006D089C" w:rsidRDefault="00E8725E" w:rsidP="00A92C66">
            <w:pPr>
              <w:pStyle w:val="tbnormal"/>
              <w:jc w:val="left"/>
              <w:rPr>
                <w:rFonts w:ascii="Times" w:hAnsi="Times"/>
                <w:b/>
                <w:bCs/>
                <w:sz w:val="32"/>
              </w:rPr>
            </w:pPr>
            <w:r w:rsidRPr="006D089C">
              <w:rPr>
                <w:rFonts w:ascii="Times" w:hAnsi="Times"/>
                <w:b/>
                <w:bCs/>
                <w:sz w:val="32"/>
              </w:rPr>
              <w:t>Pseudo</w:t>
            </w:r>
          </w:p>
          <w:p w14:paraId="0DF09E5D" w14:textId="77777777" w:rsidR="00E8725E" w:rsidRDefault="00E8725E" w:rsidP="00A92C66">
            <w:pPr>
              <w:pStyle w:val="tbnormal"/>
              <w:jc w:val="left"/>
              <w:rPr>
                <w:rFonts w:ascii="Times" w:hAnsi="Times"/>
                <w:b/>
                <w:bCs/>
                <w:sz w:val="32"/>
              </w:rPr>
            </w:pPr>
            <w:r w:rsidRPr="006D089C">
              <w:rPr>
                <w:rFonts w:ascii="Times" w:hAnsi="Times"/>
                <w:b/>
                <w:bCs/>
                <w:sz w:val="32"/>
              </w:rPr>
              <w:t>Code</w:t>
            </w:r>
          </w:p>
          <w:p w14:paraId="33B6FA4D" w14:textId="3F880A09" w:rsidR="00E8725E" w:rsidRPr="006D089C" w:rsidRDefault="00E8725E" w:rsidP="00A92C66">
            <w:pPr>
              <w:pStyle w:val="tbnormal"/>
              <w:jc w:val="left"/>
              <w:rPr>
                <w:rFonts w:ascii="Times" w:hAnsi="Times"/>
                <w:b/>
                <w:bCs/>
              </w:rPr>
            </w:pPr>
            <w:r>
              <w:rPr>
                <w:rFonts w:ascii="Times" w:hAnsi="Times"/>
                <w:b/>
                <w:bCs/>
                <w:sz w:val="32"/>
              </w:rPr>
              <w:t>MA02</w:t>
            </w:r>
          </w:p>
        </w:tc>
        <w:tc>
          <w:tcPr>
            <w:tcW w:w="6176"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0DAD2CE6" w14:textId="2E082C66" w:rsidR="00E8725E" w:rsidRPr="00025F11" w:rsidRDefault="00E8725E" w:rsidP="00A92C66">
            <w:pPr>
              <w:pStyle w:val="tbnormal"/>
              <w:jc w:val="center"/>
              <w:rPr>
                <w:i/>
              </w:rPr>
            </w:pPr>
            <w:r>
              <w:rPr>
                <w:i/>
                <w:noProof/>
                <w:lang w:eastAsia="fr-FR"/>
              </w:rPr>
              <w:drawing>
                <wp:inline distT="0" distB="0" distL="0" distR="0" wp14:anchorId="0A9C093E" wp14:editId="5F2DA75F">
                  <wp:extent cx="3780000" cy="2476746"/>
                  <wp:effectExtent l="0" t="0" r="5080" b="0"/>
                  <wp:docPr id="82" name="Imag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seudo-codePROD.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3780000" cy="2476746"/>
                          </a:xfrm>
                          <a:prstGeom prst="rect">
                            <a:avLst/>
                          </a:prstGeom>
                        </pic:spPr>
                      </pic:pic>
                    </a:graphicData>
                  </a:graphic>
                </wp:inline>
              </w:drawing>
            </w:r>
          </w:p>
        </w:tc>
      </w:tr>
      <w:tr w:rsidR="00E8725E" w14:paraId="089FD09B" w14:textId="77777777" w:rsidTr="00A92C66">
        <w:trPr>
          <w:trHeight w:hRule="exact" w:val="113"/>
        </w:trPr>
        <w:tc>
          <w:tcPr>
            <w:tcW w:w="1194" w:type="dxa"/>
            <w:tcBorders>
              <w:top w:val="single" w:sz="2" w:space="0" w:color="D0CECE" w:themeColor="background2" w:themeShade="E6"/>
            </w:tcBorders>
            <w:shd w:val="clear" w:color="auto" w:fill="auto"/>
            <w:vAlign w:val="center"/>
          </w:tcPr>
          <w:p w14:paraId="67032432" w14:textId="77777777" w:rsidR="00E8725E" w:rsidRPr="00025F11" w:rsidRDefault="00E8725E" w:rsidP="00A92C66">
            <w:pPr>
              <w:pStyle w:val="tbnormal"/>
              <w:jc w:val="center"/>
              <w:rPr>
                <w:rFonts w:ascii="Times" w:hAnsi="Times"/>
                <w:b/>
                <w:bCs/>
                <w:sz w:val="2"/>
                <w:szCs w:val="2"/>
              </w:rPr>
            </w:pPr>
          </w:p>
        </w:tc>
        <w:tc>
          <w:tcPr>
            <w:tcW w:w="6176" w:type="dxa"/>
            <w:tcBorders>
              <w:top w:val="single" w:sz="2" w:space="0" w:color="D0CECE" w:themeColor="background2" w:themeShade="E6"/>
            </w:tcBorders>
            <w:shd w:val="clear" w:color="auto" w:fill="auto"/>
            <w:vAlign w:val="center"/>
          </w:tcPr>
          <w:p w14:paraId="7E908088" w14:textId="77777777" w:rsidR="00E8725E" w:rsidRPr="00025F11" w:rsidRDefault="00E8725E" w:rsidP="00A92C66">
            <w:pPr>
              <w:pStyle w:val="tbnormal"/>
              <w:jc w:val="left"/>
              <w:rPr>
                <w:b/>
                <w:sz w:val="2"/>
                <w:szCs w:val="2"/>
              </w:rPr>
            </w:pPr>
          </w:p>
        </w:tc>
      </w:tr>
    </w:tbl>
    <w:p w14:paraId="4FCE0C7D" w14:textId="2EC1FF30" w:rsidR="00BC0F62" w:rsidRDefault="00BC0F62" w:rsidP="00BC0F62">
      <w:pPr>
        <w:pStyle w:val="tbtitre2"/>
      </w:pPr>
      <w:r>
        <w:t>Vente</w:t>
      </w:r>
      <w:bookmarkEnd w:id="132"/>
    </w:p>
    <w:p w14:paraId="7D84ED58" w14:textId="3AD07E17" w:rsidR="00BC0F62" w:rsidRPr="00BC0F62" w:rsidRDefault="00BB4B68" w:rsidP="00BC0F62">
      <w:pPr>
        <w:pStyle w:val="tbnormal"/>
      </w:pPr>
      <w:r>
        <w:rPr>
          <w:noProof/>
          <w:lang w:val="fr-FR" w:eastAsia="fr-FR"/>
        </w:rPr>
        <w:drawing>
          <wp:inline distT="0" distB="0" distL="0" distR="0" wp14:anchorId="6B8205E7" wp14:editId="679D02A7">
            <wp:extent cx="4679950" cy="243840"/>
            <wp:effectExtent l="0" t="0" r="0" b="10160"/>
            <wp:docPr id="53" name="Imag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Capture d’écran 2016-06-19 à 00.35.51.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4679950" cy="243840"/>
                    </a:xfrm>
                    <a:prstGeom prst="rect">
                      <a:avLst/>
                    </a:prstGeom>
                  </pic:spPr>
                </pic:pic>
              </a:graphicData>
            </a:graphic>
          </wp:inline>
        </w:drawing>
      </w:r>
    </w:p>
    <w:p w14:paraId="7B618820" w14:textId="6A4BC598" w:rsidR="00EF2EF0" w:rsidRDefault="00EF2EF0" w:rsidP="00EF2EF0">
      <w:pPr>
        <w:pStyle w:val="tbtitre2"/>
      </w:pPr>
      <w:bookmarkStart w:id="133" w:name="_Toc454061847"/>
      <w:r>
        <w:t>Choix pédagogiques</w:t>
      </w:r>
      <w:bookmarkEnd w:id="133"/>
    </w:p>
    <w:tbl>
      <w:tblPr>
        <w:tblStyle w:val="Grilledetableauclaire"/>
        <w:tblW w:w="5000" w:type="pct"/>
        <w:tblLook w:val="04A0" w:firstRow="1" w:lastRow="0" w:firstColumn="1" w:lastColumn="0" w:noHBand="0" w:noVBand="1"/>
      </w:tblPr>
      <w:tblGrid>
        <w:gridCol w:w="1487"/>
        <w:gridCol w:w="1630"/>
        <w:gridCol w:w="4243"/>
      </w:tblGrid>
      <w:tr w:rsidR="00EF2EF0" w:rsidRPr="003A4596" w14:paraId="3B3ED854" w14:textId="77777777" w:rsidTr="00FC64DC">
        <w:trPr>
          <w:trHeight w:val="454"/>
        </w:trPr>
        <w:tc>
          <w:tcPr>
            <w:tcW w:w="1487" w:type="dxa"/>
            <w:shd w:val="clear" w:color="auto" w:fill="E7E6E6" w:themeFill="background2"/>
          </w:tcPr>
          <w:p w14:paraId="77E83BDF" w14:textId="77777777" w:rsidR="00EF2EF0" w:rsidRPr="004576DB" w:rsidRDefault="00EF2EF0" w:rsidP="00FC64DC">
            <w:pPr>
              <w:pStyle w:val="tbnormal"/>
              <w:rPr>
                <w:b/>
              </w:rPr>
            </w:pPr>
            <w:r>
              <w:rPr>
                <w:b/>
              </w:rPr>
              <w:t>Activité</w:t>
            </w:r>
          </w:p>
        </w:tc>
        <w:tc>
          <w:tcPr>
            <w:tcW w:w="1630" w:type="dxa"/>
            <w:shd w:val="clear" w:color="auto" w:fill="E7E6E6" w:themeFill="background2"/>
          </w:tcPr>
          <w:p w14:paraId="234DCA2E" w14:textId="77777777" w:rsidR="00EF2EF0" w:rsidRPr="00741F67" w:rsidRDefault="00EF2EF0" w:rsidP="00FC64DC">
            <w:pPr>
              <w:pStyle w:val="tbnormal"/>
              <w:rPr>
                <w:b/>
              </w:rPr>
            </w:pPr>
            <w:r>
              <w:rPr>
                <w:b/>
              </w:rPr>
              <w:t>Responsable</w:t>
            </w:r>
          </w:p>
        </w:tc>
        <w:tc>
          <w:tcPr>
            <w:tcW w:w="4243" w:type="dxa"/>
            <w:shd w:val="clear" w:color="auto" w:fill="E7E6E6" w:themeFill="background2"/>
          </w:tcPr>
          <w:p w14:paraId="7A521D66" w14:textId="77777777" w:rsidR="00EF2EF0" w:rsidRDefault="00EF2EF0" w:rsidP="00FC64DC">
            <w:pPr>
              <w:pStyle w:val="tbnormal"/>
              <w:rPr>
                <w:b/>
              </w:rPr>
            </w:pPr>
            <w:r>
              <w:rPr>
                <w:b/>
              </w:rPr>
              <w:t>Explications</w:t>
            </w:r>
          </w:p>
        </w:tc>
      </w:tr>
      <w:tr w:rsidR="00EF2EF0" w:rsidRPr="003A4596" w14:paraId="48B11350" w14:textId="77777777" w:rsidTr="00FC64DC">
        <w:trPr>
          <w:trHeight w:val="454"/>
        </w:trPr>
        <w:tc>
          <w:tcPr>
            <w:tcW w:w="1487" w:type="dxa"/>
          </w:tcPr>
          <w:p w14:paraId="74FDD52C" w14:textId="77777777" w:rsidR="00EF2EF0" w:rsidRPr="00AC005B" w:rsidRDefault="00EF2EF0" w:rsidP="00FC64DC">
            <w:pPr>
              <w:pStyle w:val="tbnormal"/>
            </w:pPr>
            <w:r>
              <w:t>Prévision de la demande</w:t>
            </w:r>
          </w:p>
        </w:tc>
        <w:tc>
          <w:tcPr>
            <w:tcW w:w="1630" w:type="dxa"/>
          </w:tcPr>
          <w:p w14:paraId="48E7DDD6" w14:textId="77777777" w:rsidR="00EF2EF0" w:rsidRDefault="00EF2EF0" w:rsidP="00FC64DC">
            <w:pPr>
              <w:pStyle w:val="tbnormal"/>
              <w:jc w:val="left"/>
            </w:pPr>
            <w:r>
              <w:t>Participants</w:t>
            </w:r>
          </w:p>
        </w:tc>
        <w:tc>
          <w:tcPr>
            <w:tcW w:w="4243" w:type="dxa"/>
          </w:tcPr>
          <w:p w14:paraId="02364778" w14:textId="77777777" w:rsidR="00EF2EF0" w:rsidRDefault="00EF2EF0" w:rsidP="00FC64DC">
            <w:pPr>
              <w:pStyle w:val="tbnormal"/>
            </w:pPr>
            <w:r>
              <w:t xml:space="preserve">Prévoir les ventes et donc le besoin de production nous semble être un exercice important dans l’apprentissage de la gestion d’entreprise. Si les données de ventes ou l’étude de marché est bien faite, </w:t>
            </w:r>
            <w:r>
              <w:lastRenderedPageBreak/>
              <w:t>les prévisions sont un des éléments clés de succès.</w:t>
            </w:r>
          </w:p>
          <w:p w14:paraId="77606935" w14:textId="77777777" w:rsidR="00EF2EF0" w:rsidRDefault="00EF2EF0" w:rsidP="00FC64DC">
            <w:pPr>
              <w:pStyle w:val="tbnormal"/>
            </w:pPr>
            <w:r>
              <w:t>Pour autant qu’il y en aille, les étudiants ont accès aux données de leurs parties précédentes ou aux supports du scénario qui permettent d’effectuer une première étude de marché.</w:t>
            </w:r>
          </w:p>
        </w:tc>
      </w:tr>
      <w:tr w:rsidR="00EF2EF0" w:rsidRPr="003A4596" w14:paraId="2F60FF76" w14:textId="77777777" w:rsidTr="00FC64DC">
        <w:trPr>
          <w:trHeight w:val="454"/>
        </w:trPr>
        <w:tc>
          <w:tcPr>
            <w:tcW w:w="1487" w:type="dxa"/>
          </w:tcPr>
          <w:p w14:paraId="4C3EB49C" w14:textId="77777777" w:rsidR="00EF2EF0" w:rsidRDefault="00EF2EF0" w:rsidP="00FC64DC">
            <w:pPr>
              <w:pStyle w:val="tbnormal"/>
              <w:rPr>
                <w:b/>
              </w:rPr>
            </w:pPr>
            <w:r>
              <w:lastRenderedPageBreak/>
              <w:t>Calcul des des besoins (MRP)</w:t>
            </w:r>
          </w:p>
        </w:tc>
        <w:tc>
          <w:tcPr>
            <w:tcW w:w="1630" w:type="dxa"/>
          </w:tcPr>
          <w:p w14:paraId="1CA3A8A1" w14:textId="77777777" w:rsidR="00EF2EF0" w:rsidRDefault="00EF2EF0" w:rsidP="00FC64DC">
            <w:pPr>
              <w:pStyle w:val="tbnormal"/>
              <w:jc w:val="left"/>
            </w:pPr>
            <w:r>
              <w:t>Simulateur</w:t>
            </w:r>
          </w:p>
        </w:tc>
        <w:tc>
          <w:tcPr>
            <w:tcW w:w="4243" w:type="dxa"/>
          </w:tcPr>
          <w:p w14:paraId="4D88E7CD" w14:textId="77777777" w:rsidR="00EF2EF0" w:rsidRDefault="00EF2EF0" w:rsidP="00FC64DC">
            <w:pPr>
              <w:pStyle w:val="tbnormal"/>
            </w:pPr>
            <w:r>
              <w:t>Cette activité ne nous semble pas apporter de plus-value pédagogique. Par contre, le choix qui doivent être fait en aval sur les objets qu’il crée (Ordre de fabrication et au besoin les demandes d’achats) eux sont plus important dans une vision de pédagogue.</w:t>
            </w:r>
          </w:p>
          <w:p w14:paraId="18318FF9" w14:textId="77777777" w:rsidR="00EF2EF0" w:rsidRDefault="00EF2EF0" w:rsidP="00FC64DC">
            <w:pPr>
              <w:pStyle w:val="tbnormal"/>
            </w:pPr>
            <w:r>
              <w:t>De plus, une problématique technique s’est posée quant aux éléments qui sont créés par la réalisation de cette action. En effet, les ordres de fabrications et les demandes d’achats qui sont générés sont datés au jour réel. Ceci pose un problème majeur dans le sens donné au jeu.</w:t>
            </w:r>
          </w:p>
          <w:p w14:paraId="406CF788" w14:textId="77777777" w:rsidR="00EF2EF0" w:rsidRDefault="00EF2EF0" w:rsidP="00FC64DC">
            <w:pPr>
              <w:pStyle w:val="tbnormal"/>
            </w:pPr>
            <w:r>
              <w:t>En rendant automatique cette étape, le simulateur demande l’exécution du MRP et récupère les éléments générés pour mettre à jour leur date. Ainsi, lorsque le participants prennent acte des opérations, ils voient les OF et DA daté correctement par rapport au scénario.</w:t>
            </w:r>
          </w:p>
        </w:tc>
      </w:tr>
    </w:tbl>
    <w:p w14:paraId="766FE3BC" w14:textId="3D808D05" w:rsidR="00CF6A8D" w:rsidRDefault="00CF6A8D" w:rsidP="00EF2EF0">
      <w:pPr>
        <w:pStyle w:val="tbtitre1"/>
      </w:pPr>
      <w:bookmarkStart w:id="134" w:name="_Toc454061848"/>
      <w:r>
        <w:t>Récapitulatifs</w:t>
      </w:r>
    </w:p>
    <w:p w14:paraId="46AD7111" w14:textId="36653CFC" w:rsidR="00A22529" w:rsidRDefault="00A22529" w:rsidP="00A22529">
      <w:pPr>
        <w:pStyle w:val="tbnormal"/>
      </w:pPr>
      <w:r>
        <w:t>Nous offrons dans ce chapitre une vue d’ensemble de toutes les activités préalablement présentées</w:t>
      </w:r>
      <w:r w:rsidR="005B2F69">
        <w:t>. Le diagramme met en évidence les activités manuelles des activités automatisée en les rendant plus foncées.</w:t>
      </w:r>
    </w:p>
    <w:p w14:paraId="0501F01D" w14:textId="376F42CF" w:rsidR="005B2F69" w:rsidRDefault="005B2F69" w:rsidP="00A22529">
      <w:pPr>
        <w:pStyle w:val="tbnormal"/>
      </w:pPr>
      <w:r>
        <w:rPr>
          <w:noProof/>
          <w:lang w:val="fr-FR" w:eastAsia="fr-FR"/>
        </w:rPr>
        <w:drawing>
          <wp:inline distT="0" distB="0" distL="0" distR="0" wp14:anchorId="4262D24B" wp14:editId="5A0ECEA7">
            <wp:extent cx="4679950" cy="1624330"/>
            <wp:effectExtent l="0" t="0" r="0" b="1270"/>
            <wp:docPr id="83" name="Imag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rincipe.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4679950" cy="1624330"/>
                    </a:xfrm>
                    <a:prstGeom prst="rect">
                      <a:avLst/>
                    </a:prstGeom>
                  </pic:spPr>
                </pic:pic>
              </a:graphicData>
            </a:graphic>
          </wp:inline>
        </w:drawing>
      </w:r>
    </w:p>
    <w:p w14:paraId="051AB5B0" w14:textId="03A2572C" w:rsidR="005B2F69" w:rsidRDefault="005B2F69" w:rsidP="00A22529">
      <w:pPr>
        <w:pStyle w:val="tbnormal"/>
      </w:pPr>
      <w:r>
        <w:t>Le diagramme qui suit représente les considérations et contraintes à prendre en compte pour chacune des activités.</w:t>
      </w:r>
    </w:p>
    <w:p w14:paraId="02EE1B84" w14:textId="6A089BA5" w:rsidR="005B2F69" w:rsidRDefault="005B2F69" w:rsidP="00A22529">
      <w:pPr>
        <w:pStyle w:val="tbnormal"/>
      </w:pPr>
      <w:r>
        <w:rPr>
          <w:noProof/>
          <w:lang w:val="fr-FR" w:eastAsia="fr-FR"/>
        </w:rPr>
        <w:lastRenderedPageBreak/>
        <w:drawing>
          <wp:inline distT="0" distB="0" distL="0" distR="0" wp14:anchorId="6747FE88" wp14:editId="62A00D4B">
            <wp:extent cx="4679950" cy="3147695"/>
            <wp:effectExtent l="0" t="0" r="0" b="1905"/>
            <wp:docPr id="84" name="Imag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rincipe+contraintes.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4679950" cy="3147695"/>
                    </a:xfrm>
                    <a:prstGeom prst="rect">
                      <a:avLst/>
                    </a:prstGeom>
                  </pic:spPr>
                </pic:pic>
              </a:graphicData>
            </a:graphic>
          </wp:inline>
        </w:drawing>
      </w:r>
    </w:p>
    <w:p w14:paraId="312AEF8E" w14:textId="7BA261A2" w:rsidR="005B2F69" w:rsidRDefault="005B2F69" w:rsidP="00A22529">
      <w:pPr>
        <w:pStyle w:val="tbnormal"/>
      </w:pPr>
      <w:r>
        <w:t>On peut visualiser pour les activités le nécessitantes des informations plus détaillées sur les contraintes qui peuvent pesées ou sur des considérations plus globales.</w:t>
      </w:r>
      <w:bookmarkStart w:id="135" w:name="_GoBack"/>
      <w:bookmarkEnd w:id="135"/>
    </w:p>
    <w:p w14:paraId="373530A7" w14:textId="0E9847E5" w:rsidR="00EF2EF0" w:rsidRDefault="00EF2EF0" w:rsidP="00EF2EF0">
      <w:pPr>
        <w:pStyle w:val="tbtitre1"/>
      </w:pPr>
      <w:r>
        <w:t>OdooSIM</w:t>
      </w:r>
      <w:bookmarkEnd w:id="134"/>
    </w:p>
    <w:p w14:paraId="5B760C03" w14:textId="77777777" w:rsidR="00471984" w:rsidRDefault="00471984" w:rsidP="00471984">
      <w:pPr>
        <w:pStyle w:val="tbtitre2"/>
      </w:pPr>
      <w:bookmarkStart w:id="136" w:name="_Toc454061849"/>
      <w:r>
        <w:t>Hypothèses préalables</w:t>
      </w:r>
      <w:bookmarkEnd w:id="136"/>
    </w:p>
    <w:p w14:paraId="5AB7C04E" w14:textId="77777777" w:rsidR="00471984" w:rsidRDefault="00471984" w:rsidP="00471984">
      <w:pPr>
        <w:pStyle w:val="tbnormal"/>
      </w:pPr>
      <w:r>
        <w:t>Nous décidons de mettre en avant les responsabilités du simulateur au travers trois phases principales. Ces phases sont gérées distinctement à des moments différents dans le cycle de vie du simulateur.</w:t>
      </w:r>
    </w:p>
    <w:p w14:paraId="56595BC8" w14:textId="77777777" w:rsidR="00471984" w:rsidRDefault="00471984" w:rsidP="00471984">
      <w:pPr>
        <w:pStyle w:val="tbnormal"/>
      </w:pPr>
      <w:r>
        <w:t>De plus, elles doivent répondre à un certain lot de contraintes. En voici le détail :</w:t>
      </w:r>
    </w:p>
    <w:p w14:paraId="3D22F3A1" w14:textId="77777777" w:rsidR="00471984" w:rsidRDefault="00471984" w:rsidP="00471984">
      <w:pPr>
        <w:pStyle w:val="tbnormal"/>
      </w:pPr>
      <w:r>
        <w:rPr>
          <w:noProof/>
          <w:lang w:val="fr-FR" w:eastAsia="fr-FR"/>
        </w:rPr>
        <w:drawing>
          <wp:inline distT="0" distB="0" distL="0" distR="0" wp14:anchorId="068AE893" wp14:editId="1A08FC36">
            <wp:extent cx="4679950" cy="1751965"/>
            <wp:effectExtent l="0" t="0" r="0" b="635"/>
            <wp:docPr id="36" name="Imag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Capture d’écran 2016-05-25 à 09.19.08.png"/>
                    <pic:cNvPicPr/>
                  </pic:nvPicPr>
                  <pic:blipFill>
                    <a:blip r:embed="rId73">
                      <a:extLst>
                        <a:ext uri="{28A0092B-C50C-407E-A947-70E740481C1C}">
                          <a14:useLocalDpi xmlns:a14="http://schemas.microsoft.com/office/drawing/2010/main" val="0"/>
                        </a:ext>
                      </a:extLst>
                    </a:blip>
                    <a:stretch>
                      <a:fillRect/>
                    </a:stretch>
                  </pic:blipFill>
                  <pic:spPr>
                    <a:xfrm>
                      <a:off x="0" y="0"/>
                      <a:ext cx="4679950" cy="1751965"/>
                    </a:xfrm>
                    <a:prstGeom prst="rect">
                      <a:avLst/>
                    </a:prstGeom>
                  </pic:spPr>
                </pic:pic>
              </a:graphicData>
            </a:graphic>
          </wp:inline>
        </w:drawing>
      </w:r>
    </w:p>
    <w:p w14:paraId="0E037622" w14:textId="77777777" w:rsidR="00471984" w:rsidRDefault="00471984" w:rsidP="00471984">
      <w:pPr>
        <w:pStyle w:val="tbnormal"/>
      </w:pPr>
      <w:r>
        <w:t>La première phase est relative à la configuration d’une nouvelle partie. Elle consiste à trouver des solutions afin de créer le contexte d’une nouvelle session de jeu. Nous entendons par contexte les éléments suivants :</w:t>
      </w:r>
    </w:p>
    <w:p w14:paraId="35D7AC27" w14:textId="77777777" w:rsidR="00471984" w:rsidRDefault="00471984" w:rsidP="00471984">
      <w:pPr>
        <w:pStyle w:val="tbnormal"/>
        <w:numPr>
          <w:ilvl w:val="0"/>
          <w:numId w:val="19"/>
        </w:numPr>
      </w:pPr>
      <w:r>
        <w:t>Charger en mémoire le graphe objet avec un maximum d’information sur les paramètres du jeu.</w:t>
      </w:r>
    </w:p>
    <w:p w14:paraId="2DF4232E" w14:textId="77777777" w:rsidR="00471984" w:rsidRDefault="00471984" w:rsidP="00471984">
      <w:pPr>
        <w:pStyle w:val="tbnormal"/>
        <w:numPr>
          <w:ilvl w:val="0"/>
          <w:numId w:val="19"/>
        </w:numPr>
      </w:pPr>
      <w:r>
        <w:lastRenderedPageBreak/>
        <w:t>Créer une instance d’Odoo® par équipe. Attribuer des accès à chacun des participants composant l’équipe.</w:t>
      </w:r>
    </w:p>
    <w:p w14:paraId="09F67721" w14:textId="77777777" w:rsidR="00471984" w:rsidRDefault="00471984" w:rsidP="00471984">
      <w:pPr>
        <w:pStyle w:val="tbnormal"/>
        <w:numPr>
          <w:ilvl w:val="0"/>
          <w:numId w:val="19"/>
        </w:numPr>
      </w:pPr>
      <w:r>
        <w:t>Configurer cette instance. C’est-à-dire, définir les données métiers de la société. Créer son référentiel de données et les transactions nécessaires au démarrage de la partie. Exemple : Ajouter les parties prenantes, les produits, les règles logistiques, les écritures comptable pour constituer le bilan initial, les stocks initiaux, etc.</w:t>
      </w:r>
    </w:p>
    <w:p w14:paraId="4F44D12E" w14:textId="77777777" w:rsidR="00471984" w:rsidRDefault="00471984" w:rsidP="00471984">
      <w:pPr>
        <w:pStyle w:val="tbnormal"/>
      </w:pPr>
      <w:r>
        <w:t>La seconde phase est en charge de dérouler le scénario. Elle simule des jours virtuels en 60 secondes. Durant ce temps-ci, elle doit créer de la demande virtuelle et constituer l’offre. Ensuite, elle met en œuvre un algorithme de sélection de l’offre optimale d’un point de vue consommateur. Cette algorithme scanne l’ensemble du marché, c’est-à-dire, toutes les offres de toutes les équipes. Pour atteindre ces objectifs, le simulateur doit exécuter une multitude d’échanges avec toutes les instances Odoo®. Ces échanges permettent de récupérer les actions des participants, exemple, les changements de prix, les produits fabriqués ou encore les nouvelles demandes d’achats. De plus, le simulateur simule les différents délais avec lesquels la société doit composer pour atteindre ses objectifs opérationnels. Exemple, chaque jour le simulateur lit les dates des ordres de fabrication et si le temps imparti à cette tâche est atteint, il confirme la production et met les produits finis résultants en stock à disposition des forces de vente.</w:t>
      </w:r>
    </w:p>
    <w:p w14:paraId="1E19A14A" w14:textId="77777777" w:rsidR="00471984" w:rsidRDefault="00471984" w:rsidP="00471984">
      <w:pPr>
        <w:pStyle w:val="tbnormal"/>
      </w:pPr>
      <w:r>
        <w:t>L’ultime phase permet la persistance des données dans une base de données prévue à cet effet. Concrètement, le simulateur récupère les données à partir de toutes les instances qui ont participées à la partie et les insère dans ladite base de données. Les données récupérées doivent faire du sens pour les analyses à posteriori. Cette phase est inévitable dans la mesure où nous voulons pouvoir garder la possibilité d’avoir une trace historique des parties jouées dans le cadre des formations dispensées. Plus tard, il est toute à fait envisageable de mettre en place un entrepôt de données dédié à l’analyse des parties sur différents axes.</w:t>
      </w:r>
    </w:p>
    <w:p w14:paraId="584D439C" w14:textId="77777777" w:rsidR="00471984" w:rsidRDefault="00471984" w:rsidP="00471984">
      <w:pPr>
        <w:pStyle w:val="tbtitre4"/>
      </w:pPr>
      <w:bookmarkStart w:id="137" w:name="_Toc454061850"/>
      <w:r>
        <w:t>Détails des phases</w:t>
      </w:r>
      <w:bookmarkEnd w:id="137"/>
    </w:p>
    <w:p w14:paraId="2727AC90" w14:textId="77777777" w:rsidR="00471984" w:rsidRDefault="00471984" w:rsidP="00471984">
      <w:pPr>
        <w:pStyle w:val="tbnormal"/>
      </w:pPr>
      <w:r>
        <w:t>Nos recherches s’appuient sur des hypothèses préalables. L’idée est de les confirmer ou si le cas échéant ce n’est pas possible, de trouver des alternatives. Ce chapitre présente les hypothèses faites pour réaliser chacune des phases du simulateur précité. Il s’agit de les vérifier en développant la version proof of concept axée sur la partie des ventes.</w:t>
      </w:r>
    </w:p>
    <w:p w14:paraId="3813D193" w14:textId="77777777" w:rsidR="00471984" w:rsidRPr="004514C9" w:rsidRDefault="00471984" w:rsidP="00471984">
      <w:pPr>
        <w:pStyle w:val="tbnormal"/>
      </w:pPr>
      <w:r>
        <w:t>Dans le cas où l’hypothèse ne peut être validée, nous proposons des alternatives et reprenons le cycle, hypothèses, vérification et Validation.</w:t>
      </w:r>
    </w:p>
    <w:p w14:paraId="6B5BD642" w14:textId="77777777" w:rsidR="00471984" w:rsidRDefault="00471984" w:rsidP="00471984">
      <w:pPr>
        <w:pStyle w:val="tbtitre5"/>
      </w:pPr>
      <w:bookmarkStart w:id="138" w:name="_Toc454061851"/>
      <w:r>
        <w:t>Phase de configuration</w:t>
      </w:r>
      <w:bookmarkEnd w:id="138"/>
    </w:p>
    <w:p w14:paraId="3D37845C" w14:textId="77777777" w:rsidR="00471984" w:rsidRDefault="00471984" w:rsidP="00471984">
      <w:pPr>
        <w:pStyle w:val="tbnormal"/>
      </w:pPr>
      <w:r>
        <w:t>Elle permet d’aboutir sur le démarrage d’une nouvelle partie. De part sa nature, elle représente un des points clés dans la démarche visant à proposer un jeu sérieux exploitable. La première hypothèse que nous émettons est :</w:t>
      </w:r>
    </w:p>
    <w:p w14:paraId="15DD83EF" w14:textId="77777777" w:rsidR="00471984" w:rsidRPr="00057707" w:rsidRDefault="00471984" w:rsidP="00471984">
      <w:pPr>
        <w:pStyle w:val="tbnormal"/>
        <w:rPr>
          <w:b/>
          <w:i/>
        </w:rPr>
      </w:pPr>
      <w:r w:rsidRPr="00057707">
        <w:rPr>
          <w:b/>
          <w:i/>
        </w:rPr>
        <w:t>Qu’il faut une base de données par équipe</w:t>
      </w:r>
      <w:r>
        <w:rPr>
          <w:b/>
          <w:i/>
        </w:rPr>
        <w:t xml:space="preserve"> qui</w:t>
      </w:r>
      <w:r w:rsidRPr="00057707">
        <w:rPr>
          <w:b/>
          <w:i/>
        </w:rPr>
        <w:t xml:space="preserve"> p</w:t>
      </w:r>
      <w:r>
        <w:rPr>
          <w:b/>
          <w:i/>
        </w:rPr>
        <w:t>rend</w:t>
      </w:r>
      <w:r w:rsidRPr="00057707">
        <w:rPr>
          <w:b/>
          <w:i/>
        </w:rPr>
        <w:t xml:space="preserve"> part à </w:t>
      </w:r>
      <w:r>
        <w:rPr>
          <w:b/>
          <w:i/>
        </w:rPr>
        <w:t>la</w:t>
      </w:r>
      <w:r w:rsidRPr="00057707">
        <w:rPr>
          <w:b/>
          <w:i/>
        </w:rPr>
        <w:t xml:space="preserve"> </w:t>
      </w:r>
      <w:r>
        <w:rPr>
          <w:b/>
          <w:i/>
        </w:rPr>
        <w:t>nouvelle session de jeu</w:t>
      </w:r>
      <w:r w:rsidRPr="00057707">
        <w:rPr>
          <w:b/>
          <w:i/>
        </w:rPr>
        <w:t>.</w:t>
      </w:r>
    </w:p>
    <w:p w14:paraId="6E1B1860" w14:textId="77777777" w:rsidR="00471984" w:rsidRDefault="00471984" w:rsidP="00471984">
      <w:pPr>
        <w:pStyle w:val="tbnormal"/>
      </w:pPr>
      <w:r>
        <w:lastRenderedPageBreak/>
        <w:t>Pour mettre à disposition une base de données ou autrement dit, une instance par équipe, le simulateur va devoir la créer. Pour y arriver, voici comment nous pensons travailler :</w:t>
      </w:r>
    </w:p>
    <w:p w14:paraId="20830FB1" w14:textId="77777777" w:rsidR="00471984" w:rsidRPr="00F066DA" w:rsidRDefault="00471984" w:rsidP="00471984">
      <w:pPr>
        <w:pStyle w:val="tbnormal"/>
        <w:rPr>
          <w:b/>
          <w:i/>
        </w:rPr>
      </w:pPr>
      <w:r w:rsidRPr="00F066DA">
        <w:rPr>
          <w:b/>
          <w:i/>
        </w:rPr>
        <w:t xml:space="preserve">La configuration d’une </w:t>
      </w:r>
      <w:r>
        <w:rPr>
          <w:b/>
          <w:i/>
        </w:rPr>
        <w:t xml:space="preserve">nouvelle </w:t>
      </w:r>
      <w:r w:rsidRPr="00F066DA">
        <w:rPr>
          <w:b/>
          <w:i/>
        </w:rPr>
        <w:t xml:space="preserve">instance Odoo® et de sa base de données doit être faite en s’appuyant sur un </w:t>
      </w:r>
      <w:r>
        <w:rPr>
          <w:b/>
          <w:i/>
        </w:rPr>
        <w:t xml:space="preserve">modèle (template). C’est-à-dire, </w:t>
      </w:r>
      <w:r w:rsidRPr="00F066DA">
        <w:rPr>
          <w:b/>
          <w:i/>
        </w:rPr>
        <w:t>une base de données préconfigurée</w:t>
      </w:r>
      <w:r>
        <w:rPr>
          <w:b/>
          <w:i/>
        </w:rPr>
        <w:t xml:space="preserve"> au niveau des paramètres. Cependant, sans données insérées afin de pouvoir modifier le scénario sans avoir à créer un nouveau modèle.</w:t>
      </w:r>
    </w:p>
    <w:p w14:paraId="5EFDB3AB" w14:textId="77777777" w:rsidR="00471984" w:rsidRDefault="00471984" w:rsidP="00471984">
      <w:pPr>
        <w:pStyle w:val="tbnormal"/>
      </w:pPr>
      <w:r>
        <w:t>Comment est-ce que le simulateur va copier ce modèle :</w:t>
      </w:r>
    </w:p>
    <w:p w14:paraId="45E29411" w14:textId="77777777" w:rsidR="00471984" w:rsidRDefault="00471984" w:rsidP="00471984">
      <w:pPr>
        <w:pStyle w:val="tbnormal"/>
        <w:rPr>
          <w:b/>
          <w:i/>
        </w:rPr>
      </w:pPr>
      <w:r>
        <w:rPr>
          <w:b/>
          <w:i/>
        </w:rPr>
        <w:t>La duplication de la base de données modèle doit s’effectuer à partir de l’API Odoo® en prenant le nombre d’équipe en paramètre.</w:t>
      </w:r>
    </w:p>
    <w:p w14:paraId="20572E10" w14:textId="77777777" w:rsidR="00471984" w:rsidRDefault="00471984" w:rsidP="00471984">
      <w:pPr>
        <w:pStyle w:val="tbnormal"/>
        <w:rPr>
          <w:b/>
          <w:i/>
        </w:rPr>
      </w:pPr>
      <w:r w:rsidRPr="00DA5D96">
        <w:t>Une fois les instances sur pied, les données business doivent être injectées :</w:t>
      </w:r>
    </w:p>
    <w:p w14:paraId="4B8EE624" w14:textId="77777777" w:rsidR="00471984" w:rsidRDefault="00471984" w:rsidP="00471984">
      <w:pPr>
        <w:pStyle w:val="tbnormal"/>
        <w:rPr>
          <w:b/>
          <w:i/>
        </w:rPr>
      </w:pPr>
      <w:r>
        <w:rPr>
          <w:b/>
          <w:i/>
        </w:rPr>
        <w:t>Tous les paramètres du scénario doivent provenir d’un fichier de configuration. Nous proposons d’explorer la piste d’un fichier de données semi-structurés grâce au formalisme XML.</w:t>
      </w:r>
    </w:p>
    <w:p w14:paraId="441FD41C" w14:textId="77777777" w:rsidR="00471984" w:rsidRPr="005507FA" w:rsidRDefault="00471984" w:rsidP="00471984">
      <w:pPr>
        <w:pStyle w:val="tbnormal"/>
      </w:pPr>
      <w:r w:rsidRPr="005507FA">
        <w:t>Les apports de cette architecture :</w:t>
      </w:r>
    </w:p>
    <w:p w14:paraId="141918A1" w14:textId="77777777" w:rsidR="00471984" w:rsidRDefault="00471984" w:rsidP="00471984">
      <w:pPr>
        <w:pStyle w:val="tbnormal"/>
        <w:rPr>
          <w:b/>
          <w:i/>
        </w:rPr>
      </w:pPr>
      <w:r>
        <w:rPr>
          <w:b/>
          <w:i/>
        </w:rPr>
        <w:t>Avec cette manière de procéder, nous gardons la possibilité de changer le scénario sans avoir à recompiler le simulateur. Ce qui nous donne un avantage sur la solution ERPSim®. Par exemple, nous mettons un scénario initial Brewery &amp; Co. avec des données business. Cependant, nous ne sommes pas des spécialistes métier et de ce fait, nous pouvons commettre des écarts quant aux données. Grâce à la généricité qu’apporte la configuration des bases de données via un fichier de configuration respectant un modèle (XSD) nous nous affranchissons des difficultés initiales inhérentes à la proposition d’un scénario réaliste.</w:t>
      </w:r>
    </w:p>
    <w:p w14:paraId="21D2A5E4" w14:textId="77777777" w:rsidR="00471984" w:rsidRDefault="00471984" w:rsidP="00471984">
      <w:pPr>
        <w:pStyle w:val="tbtitre5"/>
      </w:pPr>
      <w:bookmarkStart w:id="139" w:name="_Toc454061852"/>
      <w:r>
        <w:t>Phase de simulation</w:t>
      </w:r>
      <w:bookmarkEnd w:id="139"/>
    </w:p>
    <w:p w14:paraId="2932E7A8" w14:textId="77777777" w:rsidR="00471984" w:rsidRDefault="00471984" w:rsidP="00471984">
      <w:pPr>
        <w:pStyle w:val="tbnormal"/>
      </w:pPr>
      <w:r>
        <w:t>C’est le cœur du travail, le jeu à proprement parler. C’est ici, que nous gérons toutes les interactions entre les sociétés simulées et le marché sur lequel elles sont mises en concurrence.</w:t>
      </w:r>
    </w:p>
    <w:p w14:paraId="20EDEAFB" w14:textId="77777777" w:rsidR="00471984" w:rsidRDefault="00471984" w:rsidP="00471984">
      <w:pPr>
        <w:pStyle w:val="tbnormal"/>
      </w:pPr>
      <w:r>
        <w:t>Le simulateur est un artéfact logiciel indépendant, de ce fait, notre première hypothèse est que :</w:t>
      </w:r>
    </w:p>
    <w:p w14:paraId="625C5594" w14:textId="77777777" w:rsidR="00471984" w:rsidRDefault="00471984" w:rsidP="00471984">
      <w:pPr>
        <w:pStyle w:val="tbnormal"/>
        <w:rPr>
          <w:b/>
          <w:i/>
        </w:rPr>
      </w:pPr>
      <w:r w:rsidRPr="00057707">
        <w:rPr>
          <w:b/>
          <w:i/>
        </w:rPr>
        <w:t xml:space="preserve">Le simulateur </w:t>
      </w:r>
      <w:r>
        <w:rPr>
          <w:b/>
          <w:i/>
        </w:rPr>
        <w:t xml:space="preserve">peut être </w:t>
      </w:r>
      <w:r w:rsidRPr="00057707">
        <w:rPr>
          <w:b/>
          <w:i/>
        </w:rPr>
        <w:t>écrit dans un langage de programmation</w:t>
      </w:r>
      <w:r>
        <w:rPr>
          <w:rStyle w:val="Appelnotedebasdep"/>
          <w:b/>
          <w:i/>
        </w:rPr>
        <w:footnoteReference w:id="18"/>
      </w:r>
      <w:r w:rsidRPr="00057707">
        <w:rPr>
          <w:b/>
          <w:i/>
        </w:rPr>
        <w:t xml:space="preserve"> </w:t>
      </w:r>
      <w:r>
        <w:rPr>
          <w:b/>
          <w:i/>
        </w:rPr>
        <w:t>autre qu Python qui est celui utilisé pour l’écriture d’Odoo®. En effet, cette hypothèse fait suite à la nature</w:t>
      </w:r>
      <w:r>
        <w:rPr>
          <w:rStyle w:val="Appelnotedebasdep"/>
          <w:b/>
          <w:i/>
        </w:rPr>
        <w:footnoteReference w:id="19"/>
      </w:r>
      <w:r>
        <w:rPr>
          <w:b/>
          <w:i/>
        </w:rPr>
        <w:t xml:space="preserve"> des échanges qui sont mis en place entre le simulateur et l’API.</w:t>
      </w:r>
    </w:p>
    <w:p w14:paraId="0B4C0A07" w14:textId="77777777" w:rsidR="00471984" w:rsidRPr="007F1B7E" w:rsidRDefault="00471984" w:rsidP="00471984">
      <w:pPr>
        <w:pStyle w:val="tbnormal"/>
      </w:pPr>
      <w:r w:rsidRPr="007F1B7E">
        <w:t>Comment est-ce que le simulateur fait évoluer le scénario :</w:t>
      </w:r>
    </w:p>
    <w:p w14:paraId="7F295A4C" w14:textId="77777777" w:rsidR="00471984" w:rsidRDefault="00471984" w:rsidP="00471984">
      <w:pPr>
        <w:pStyle w:val="tbnormal"/>
        <w:rPr>
          <w:b/>
          <w:i/>
        </w:rPr>
      </w:pPr>
      <w:r>
        <w:rPr>
          <w:b/>
          <w:i/>
        </w:rPr>
        <w:t xml:space="preserve">Sur la base de paramètres contenus dans le fichier de configuration et chargé dans le graphe objet, le simulateur agira sur l’état des workflows et des objets Odoo® afin d’affranchir le participant de la réalisation de </w:t>
      </w:r>
      <w:r>
        <w:rPr>
          <w:b/>
          <w:i/>
        </w:rPr>
        <w:lastRenderedPageBreak/>
        <w:t>certaines étapes sans plus-value. Ainsi, les éléments évoluent de manière automatique et donne l’effet de jeu aux participants.</w:t>
      </w:r>
    </w:p>
    <w:p w14:paraId="707A18CE" w14:textId="77777777" w:rsidR="00471984" w:rsidRPr="008D57F8" w:rsidRDefault="00471984" w:rsidP="00471984">
      <w:pPr>
        <w:pStyle w:val="tbnormal"/>
      </w:pPr>
      <w:r w:rsidRPr="008D57F8">
        <w:t>Comment est-ce que le simulateur simule le temps :</w:t>
      </w:r>
    </w:p>
    <w:p w14:paraId="17169924" w14:textId="77777777" w:rsidR="00471984" w:rsidRPr="00057707" w:rsidRDefault="00471984" w:rsidP="00471984">
      <w:pPr>
        <w:pStyle w:val="tbnormal"/>
        <w:rPr>
          <w:b/>
          <w:i/>
        </w:rPr>
      </w:pPr>
      <w:r>
        <w:rPr>
          <w:b/>
          <w:i/>
        </w:rPr>
        <w:t>Sur la base d’un timer qui compte sur des tranches de 60 secondes.</w:t>
      </w:r>
    </w:p>
    <w:p w14:paraId="58FDA8C2" w14:textId="77777777" w:rsidR="00471984" w:rsidRDefault="00471984" w:rsidP="00471984">
      <w:pPr>
        <w:pStyle w:val="tbtitre5"/>
      </w:pPr>
      <w:bookmarkStart w:id="140" w:name="_Toc454061853"/>
      <w:r>
        <w:t>Phase d’historisation</w:t>
      </w:r>
      <w:bookmarkEnd w:id="140"/>
    </w:p>
    <w:p w14:paraId="163FFA8A" w14:textId="77777777" w:rsidR="00471984" w:rsidRDefault="00471984" w:rsidP="00471984">
      <w:pPr>
        <w:pStyle w:val="tbnormal"/>
      </w:pPr>
      <w:r>
        <w:t>Cette phase doit tout d’abord restituer le résultat final de la partie. C’est-à-dire, prendre le critère bénéfice et classer les équipes entre elles.</w:t>
      </w:r>
    </w:p>
    <w:p w14:paraId="2F7B2E5D" w14:textId="77777777" w:rsidR="00471984" w:rsidRDefault="00471984" w:rsidP="00471984">
      <w:pPr>
        <w:pStyle w:val="tbnormal"/>
      </w:pPr>
      <w:r>
        <w:t>Puis dans l’idée de proposer des données historiques aux étudiants et au corps professorales, la persistance des données générés par les activités opérationnelles doit être faite. Comme nous l’avons cité ci-dessus, le but est de pouvoir effectuer des analyses ou des études statistiques.</w:t>
      </w:r>
    </w:p>
    <w:p w14:paraId="23AE8266" w14:textId="77777777" w:rsidR="00471984" w:rsidRDefault="00471984" w:rsidP="00471984">
      <w:pPr>
        <w:pStyle w:val="tbnormal"/>
      </w:pPr>
      <w:r>
        <w:t>Comment faisons-nous pour récupérer les données générées :</w:t>
      </w:r>
    </w:p>
    <w:p w14:paraId="78CD4A02" w14:textId="77777777" w:rsidR="00471984" w:rsidRPr="00793804" w:rsidRDefault="00471984" w:rsidP="00471984">
      <w:pPr>
        <w:pStyle w:val="tbnormal"/>
        <w:rPr>
          <w:b/>
          <w:i/>
        </w:rPr>
      </w:pPr>
      <w:r w:rsidRPr="00793804">
        <w:rPr>
          <w:b/>
          <w:i/>
        </w:rPr>
        <w:t>Le simulateur doit se connecter à toutes les instances et récupérer des données ciblées</w:t>
      </w:r>
      <w:r>
        <w:rPr>
          <w:b/>
          <w:i/>
        </w:rPr>
        <w:t xml:space="preserve"> grâce à des requêtes personnalisées</w:t>
      </w:r>
      <w:r w:rsidRPr="00793804">
        <w:rPr>
          <w:b/>
          <w:i/>
        </w:rPr>
        <w:t>. Principalement, l’évolution des ventes, des stocks, des prix, des achats et des ordres de fabrication.</w:t>
      </w:r>
    </w:p>
    <w:p w14:paraId="769D2F73" w14:textId="77777777" w:rsidR="00471984" w:rsidRDefault="00471984" w:rsidP="00471984">
      <w:pPr>
        <w:pStyle w:val="tbnormal"/>
      </w:pPr>
      <w:r>
        <w:t>Que faire de ces données :</w:t>
      </w:r>
    </w:p>
    <w:p w14:paraId="07325162" w14:textId="77777777" w:rsidR="00471984" w:rsidRPr="00793804" w:rsidRDefault="00471984" w:rsidP="00471984">
      <w:pPr>
        <w:pStyle w:val="tbnormal"/>
        <w:rPr>
          <w:b/>
          <w:i/>
        </w:rPr>
      </w:pPr>
      <w:r w:rsidRPr="00793804">
        <w:rPr>
          <w:b/>
          <w:i/>
        </w:rPr>
        <w:t>Effectuer des transactions avec la base de données prévue à cet effet.</w:t>
      </w:r>
    </w:p>
    <w:p w14:paraId="3068C0CB" w14:textId="77777777" w:rsidR="00471984" w:rsidRDefault="00471984" w:rsidP="00471984">
      <w:pPr>
        <w:pStyle w:val="tbnormal"/>
      </w:pPr>
      <w:r>
        <w:t>Quand effectuer ce traitement :</w:t>
      </w:r>
    </w:p>
    <w:p w14:paraId="3DB8FB52" w14:textId="77777777" w:rsidR="00471984" w:rsidRPr="005C319D" w:rsidRDefault="00471984" w:rsidP="00471984">
      <w:pPr>
        <w:pStyle w:val="tbnormal"/>
        <w:rPr>
          <w:b/>
          <w:i/>
        </w:rPr>
      </w:pPr>
      <w:r w:rsidRPr="00793804">
        <w:rPr>
          <w:b/>
          <w:i/>
        </w:rPr>
        <w:t>Nous pensons qu’il est préférable d’effectuer ces opérations de persistance à la fin de chaque partie.</w:t>
      </w:r>
    </w:p>
    <w:p w14:paraId="7C8E4EE1" w14:textId="77777777" w:rsidR="00471984" w:rsidRDefault="00471984" w:rsidP="00471984">
      <w:pPr>
        <w:pStyle w:val="tbnormal"/>
      </w:pPr>
      <w:r>
        <w:t>Cette partie du travail consiste à prouver par un élément tangible la faisabilité du projet. Pour se faire, nous implémentons une partie limitée du scénario Brewery &amp; Co.</w:t>
      </w:r>
    </w:p>
    <w:p w14:paraId="7A7502A0" w14:textId="77777777" w:rsidR="00471984" w:rsidRDefault="00471984" w:rsidP="00471984">
      <w:pPr>
        <w:pStyle w:val="tbnormal"/>
      </w:pPr>
      <w:r>
        <w:t>Ce chapitre présente le jeu avec son scénario, les décisions à prendre, les opérations et les outils servant à mesurer la performance durant la partie. La configuration du PGI. C’est-à-dire, les modules et les données qui sont exploitées.</w:t>
      </w:r>
    </w:p>
    <w:p w14:paraId="75F29BBF" w14:textId="77777777" w:rsidR="00471984" w:rsidRDefault="00471984" w:rsidP="00471984">
      <w:pPr>
        <w:pStyle w:val="tbnormal"/>
      </w:pPr>
      <w:r>
        <w:t>Suite à cela, des éléments plus techniques sont démontrés. Les choix liés au développement, le modèle de domaine, les responsabilités couvertes et d’autres détails sur l’implémentation.</w:t>
      </w:r>
    </w:p>
    <w:p w14:paraId="774DF6AE" w14:textId="77777777" w:rsidR="00471984" w:rsidRDefault="00471984" w:rsidP="00471984">
      <w:pPr>
        <w:pStyle w:val="tbnormal"/>
      </w:pPr>
      <w:r>
        <w:t>La procédure de déploiement est présentée. Elle a pour but d’accompagner toutes personnes désireuse d’utiliser la solution dans la mise en place du simulateur et la création d’une nouvelle partie.</w:t>
      </w:r>
    </w:p>
    <w:p w14:paraId="04FD5AA4" w14:textId="77777777" w:rsidR="00471984" w:rsidRPr="00F5593D" w:rsidRDefault="00471984" w:rsidP="00471984">
      <w:pPr>
        <w:pStyle w:val="tbnormal"/>
      </w:pPr>
      <w:r>
        <w:t>Pour conclure la présentation du proof of concept des recommandations sont faites sur la base des limites que nous avons répertoriées.</w:t>
      </w:r>
    </w:p>
    <w:p w14:paraId="344AAA30" w14:textId="55DDCAEC" w:rsidR="00F93ACE" w:rsidRDefault="005D1DEA" w:rsidP="005D1DEA">
      <w:pPr>
        <w:pStyle w:val="tbtitre1"/>
      </w:pPr>
      <w:r>
        <w:t>Proof of concept des ventes</w:t>
      </w:r>
    </w:p>
    <w:p w14:paraId="5908EF5A" w14:textId="058BB66C" w:rsidR="00DC3DAF" w:rsidRDefault="00E77950" w:rsidP="00F23A9B">
      <w:pPr>
        <w:pStyle w:val="tbtitre3"/>
      </w:pPr>
      <w:bookmarkStart w:id="141" w:name="_Toc454061856"/>
      <w:r>
        <w:t>Adaptation du scénario</w:t>
      </w:r>
      <w:bookmarkEnd w:id="141"/>
    </w:p>
    <w:p w14:paraId="46D34854" w14:textId="77777777" w:rsidR="00DC3DAF" w:rsidRDefault="00DC3DAF" w:rsidP="00DC3DAF">
      <w:pPr>
        <w:pStyle w:val="tbnormal"/>
      </w:pPr>
      <w:r>
        <w:t xml:space="preserve">Le contexte est le même que pour la version finale du scénario que nous présentons au chapitre (ref#). Cependant, les responsabilités qu’incombe aux participants sont plus limitées. Nous avons drastiquement réduit la chaîne de </w:t>
      </w:r>
      <w:r>
        <w:lastRenderedPageBreak/>
        <w:t>valeur de la société Brewery &amp; Co. afin de n’avoir à implémenter dans le proof of concept qu’une partie limitée des opérations que doit effectuer le simulateur dans sa version finale.</w:t>
      </w:r>
    </w:p>
    <w:p w14:paraId="328AA94A" w14:textId="77777777" w:rsidR="00DC3DAF" w:rsidRDefault="00DC3DAF" w:rsidP="00DC3DAF">
      <w:pPr>
        <w:pStyle w:val="tbnormal"/>
      </w:pPr>
      <w:r>
        <w:t>Dans cette version du jeu, les participants pilotent uniquement les ventes de la société. Le processus de vente est le seul à être à la charge des participants. Tout ce qui touche à la planification, l’approvisionnement et la production ne sont pas introduit. Nous nous trouvons avec cette chaîne de valeur :</w:t>
      </w:r>
    </w:p>
    <w:p w14:paraId="0C8D4F82" w14:textId="77777777" w:rsidR="00DC3DAF" w:rsidRDefault="00DC3DAF" w:rsidP="00DC3DAF">
      <w:pPr>
        <w:pStyle w:val="tbnormal"/>
      </w:pPr>
      <w:r>
        <w:rPr>
          <w:noProof/>
          <w:lang w:val="fr-FR" w:eastAsia="fr-FR"/>
        </w:rPr>
        <w:drawing>
          <wp:inline distT="0" distB="0" distL="0" distR="0" wp14:anchorId="728D11A7" wp14:editId="28EB15FA">
            <wp:extent cx="4679950" cy="1260000"/>
            <wp:effectExtent l="0" t="0" r="0" b="0"/>
            <wp:docPr id="17" name="Diagramme 1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4" r:lo="rId75" r:qs="rId76" r:cs="rId77"/>
              </a:graphicData>
            </a:graphic>
          </wp:inline>
        </w:drawing>
      </w:r>
    </w:p>
    <w:p w14:paraId="242FD69D" w14:textId="0A69E85B" w:rsidR="00DC3DAF" w:rsidRDefault="00DC3DAF" w:rsidP="00DC3DAF">
      <w:pPr>
        <w:pStyle w:val="tbnormal"/>
      </w:pPr>
      <w:r>
        <w:t>L’inventaire est à la charge du simulateur qui ajoute une certaine quantité de produit fini chaque jour de simulation. Ainsi, les équipes n’ont pas à ce préoccuper des opérations liées à la disponibilités des produits. Ils ont qu’une chose à faire, visualiser l’impact qu’a le changement des prix sur leurs ventes.</w:t>
      </w:r>
    </w:p>
    <w:p w14:paraId="41A56F62" w14:textId="77777777" w:rsidR="00DC3DAF" w:rsidRDefault="00DC3DAF" w:rsidP="00F23A9B">
      <w:pPr>
        <w:pStyle w:val="tbtitre3"/>
      </w:pPr>
      <w:bookmarkStart w:id="142" w:name="_Toc454061857"/>
      <w:r>
        <w:t>Configuration du PGI</w:t>
      </w:r>
      <w:bookmarkEnd w:id="142"/>
    </w:p>
    <w:p w14:paraId="02AEE61C" w14:textId="77777777" w:rsidR="00DC3DAF" w:rsidRDefault="00DC3DAF" w:rsidP="00DC3DAF">
      <w:pPr>
        <w:pStyle w:val="tbnormal"/>
      </w:pPr>
      <w:r>
        <w:t>Cette partie donne les détails de la configuration du PGI dans cette version du jeu. Nous présentons les modules installés et les données injectées dans le référentiel de données.</w:t>
      </w:r>
    </w:p>
    <w:p w14:paraId="0ABE7C0B" w14:textId="77777777" w:rsidR="00DC3DAF" w:rsidRDefault="00DC3DAF" w:rsidP="00F23A9B">
      <w:pPr>
        <w:pStyle w:val="tbtitre4"/>
      </w:pPr>
      <w:bookmarkStart w:id="143" w:name="_Toc454061858"/>
      <w:r>
        <w:t>Modules</w:t>
      </w:r>
      <w:bookmarkEnd w:id="143"/>
    </w:p>
    <w:p w14:paraId="48A96A7F" w14:textId="77777777" w:rsidR="00DC3DAF" w:rsidRDefault="00DC3DAF" w:rsidP="00DC3DAF">
      <w:pPr>
        <w:pStyle w:val="tbnormal"/>
      </w:pPr>
      <w:r>
        <w:t xml:space="preserve">Afin de couvrir le spectre fonctionnel de Brewery &amp; Co., nous avons créé une base de données pré-configurées. Elle est disponible sous forme de fichier dans le dossier </w:t>
      </w:r>
      <w:r w:rsidRPr="00AC41FF">
        <w:rPr>
          <w:b/>
        </w:rPr>
        <w:t>edu-odoosim-template.dump</w:t>
      </w:r>
      <w:r>
        <w:t>.</w:t>
      </w:r>
    </w:p>
    <w:p w14:paraId="266752F6" w14:textId="77777777" w:rsidR="00DC3DAF" w:rsidRDefault="00DC3DAF" w:rsidP="00DC3DAF">
      <w:pPr>
        <w:pStyle w:val="tbnormal"/>
      </w:pPr>
      <w:r>
        <w:t>Cette base de données est vide de toutes données relatives à la scénarisation choisie. Ce qui offre une certaine généricité dans le contenu qui est injecté dans le simulateur.</w:t>
      </w:r>
    </w:p>
    <w:p w14:paraId="64E660D6" w14:textId="77777777" w:rsidR="00DC3DAF" w:rsidRDefault="00DC3DAF" w:rsidP="00DC3DAF">
      <w:pPr>
        <w:pStyle w:val="tbnormal"/>
      </w:pPr>
      <w:r>
        <w:t>Toutefois, les modules sont installés. Nous sommes contraints de faire ceci car la version online d’Odoo® en Saas n’offre pas de point d’entré permettant la configuration des objets à ce niveau (base de données). Ce qui est tout à fait réalisable dans une version installée sur un serveur privé.</w:t>
      </w:r>
    </w:p>
    <w:p w14:paraId="751DD7CB" w14:textId="77777777" w:rsidR="00DC3DAF" w:rsidRDefault="00DC3DAF" w:rsidP="00DC3DAF">
      <w:pPr>
        <w:pStyle w:val="tbnormal"/>
      </w:pPr>
      <w:r>
        <w:t>Les applications qui y sont déployées, sont :</w:t>
      </w:r>
    </w:p>
    <w:p w14:paraId="14EC6FB9" w14:textId="77777777" w:rsidR="00DC3DAF" w:rsidRDefault="00DC3DAF" w:rsidP="00384F46">
      <w:pPr>
        <w:pStyle w:val="tbnormal"/>
        <w:numPr>
          <w:ilvl w:val="0"/>
          <w:numId w:val="21"/>
        </w:numPr>
      </w:pPr>
      <w:r w:rsidRPr="00A30458">
        <w:rPr>
          <w:b/>
        </w:rPr>
        <w:t>Discuss</w:t>
      </w:r>
      <w:r>
        <w:t xml:space="preserve"> installée par défaut et nommée techniquement </w:t>
      </w:r>
      <w:r w:rsidRPr="00A30458">
        <w:rPr>
          <w:b/>
        </w:rPr>
        <w:t>mail</w:t>
      </w:r>
      <w:r>
        <w:t>.</w:t>
      </w:r>
    </w:p>
    <w:p w14:paraId="4D86D21D" w14:textId="77777777" w:rsidR="00DC3DAF" w:rsidRPr="00C40835" w:rsidRDefault="00DC3DAF" w:rsidP="00384F46">
      <w:pPr>
        <w:pStyle w:val="tbnormal"/>
        <w:numPr>
          <w:ilvl w:val="0"/>
          <w:numId w:val="21"/>
        </w:numPr>
      </w:pPr>
      <w:r>
        <w:rPr>
          <w:b/>
        </w:rPr>
        <w:t>Inventory Management</w:t>
      </w:r>
      <w:r>
        <w:t xml:space="preserve"> installée manuellement et nommée techniquement </w:t>
      </w:r>
      <w:r>
        <w:rPr>
          <w:b/>
        </w:rPr>
        <w:t>stock</w:t>
      </w:r>
      <w:r>
        <w:t>.</w:t>
      </w:r>
    </w:p>
    <w:p w14:paraId="48378E6F" w14:textId="77777777" w:rsidR="00DC3DAF" w:rsidRDefault="00DC3DAF" w:rsidP="00384F46">
      <w:pPr>
        <w:pStyle w:val="tbnormal"/>
        <w:numPr>
          <w:ilvl w:val="0"/>
          <w:numId w:val="21"/>
        </w:numPr>
      </w:pPr>
      <w:r>
        <w:rPr>
          <w:b/>
        </w:rPr>
        <w:t>Sales Management</w:t>
      </w:r>
      <w:r>
        <w:t xml:space="preserve"> installée manuellement et nommée techniquement </w:t>
      </w:r>
      <w:r>
        <w:rPr>
          <w:b/>
        </w:rPr>
        <w:t>sale</w:t>
      </w:r>
      <w:r>
        <w:t>.</w:t>
      </w:r>
    </w:p>
    <w:p w14:paraId="16600162" w14:textId="77777777" w:rsidR="00DC3DAF" w:rsidRPr="00C40835" w:rsidRDefault="00DC3DAF" w:rsidP="00384F46">
      <w:pPr>
        <w:pStyle w:val="tbnormal"/>
        <w:numPr>
          <w:ilvl w:val="0"/>
          <w:numId w:val="21"/>
        </w:numPr>
      </w:pPr>
      <w:r>
        <w:rPr>
          <w:b/>
        </w:rPr>
        <w:t>MRP</w:t>
      </w:r>
      <w:r>
        <w:t xml:space="preserve"> installée manuellement et nommée techniquement </w:t>
      </w:r>
      <w:r>
        <w:rPr>
          <w:b/>
        </w:rPr>
        <w:t>mrp</w:t>
      </w:r>
      <w:r>
        <w:t>.</w:t>
      </w:r>
    </w:p>
    <w:p w14:paraId="7C21C3E5" w14:textId="77777777" w:rsidR="00DC3DAF" w:rsidRPr="00C40835" w:rsidRDefault="00DC3DAF" w:rsidP="00384F46">
      <w:pPr>
        <w:pStyle w:val="tbnormal"/>
        <w:numPr>
          <w:ilvl w:val="0"/>
          <w:numId w:val="21"/>
        </w:numPr>
      </w:pPr>
      <w:r>
        <w:rPr>
          <w:b/>
        </w:rPr>
        <w:t>Invoicing</w:t>
      </w:r>
      <w:r>
        <w:t xml:space="preserve"> installée manuellement et nommée techniquement </w:t>
      </w:r>
      <w:r>
        <w:rPr>
          <w:b/>
        </w:rPr>
        <w:t>account</w:t>
      </w:r>
      <w:r>
        <w:t>.</w:t>
      </w:r>
    </w:p>
    <w:p w14:paraId="36652A58" w14:textId="77777777" w:rsidR="00DC3DAF" w:rsidRPr="00C40835" w:rsidRDefault="00DC3DAF" w:rsidP="00384F46">
      <w:pPr>
        <w:pStyle w:val="tbnormal"/>
        <w:numPr>
          <w:ilvl w:val="0"/>
          <w:numId w:val="21"/>
        </w:numPr>
      </w:pPr>
      <w:r>
        <w:rPr>
          <w:b/>
        </w:rPr>
        <w:lastRenderedPageBreak/>
        <w:t>Accounting and Finance</w:t>
      </w:r>
      <w:r>
        <w:t xml:space="preserve"> installée manuellement et nommée techniquement </w:t>
      </w:r>
      <w:r>
        <w:rPr>
          <w:b/>
        </w:rPr>
        <w:t>acount_accountant</w:t>
      </w:r>
      <w:r>
        <w:t>.</w:t>
      </w:r>
    </w:p>
    <w:p w14:paraId="62163913" w14:textId="77777777" w:rsidR="00DC3DAF" w:rsidRPr="00C40835" w:rsidRDefault="00DC3DAF" w:rsidP="00384F46">
      <w:pPr>
        <w:pStyle w:val="tbnormal"/>
        <w:numPr>
          <w:ilvl w:val="0"/>
          <w:numId w:val="21"/>
        </w:numPr>
      </w:pPr>
      <w:r>
        <w:rPr>
          <w:b/>
        </w:rPr>
        <w:t>Purchase Management</w:t>
      </w:r>
      <w:r>
        <w:t xml:space="preserve"> installée manuellement et nommée techniquement </w:t>
      </w:r>
      <w:r>
        <w:rPr>
          <w:b/>
        </w:rPr>
        <w:t>purchase</w:t>
      </w:r>
      <w:r>
        <w:t>.</w:t>
      </w:r>
    </w:p>
    <w:p w14:paraId="09987635" w14:textId="77777777" w:rsidR="00DC3DAF" w:rsidRDefault="00DC3DAF" w:rsidP="00F23A9B">
      <w:pPr>
        <w:pStyle w:val="tbtitre4"/>
      </w:pPr>
      <w:bookmarkStart w:id="144" w:name="_Toc454061859"/>
      <w:r>
        <w:t>Master Data</w:t>
      </w:r>
      <w:bookmarkEnd w:id="144"/>
    </w:p>
    <w:p w14:paraId="38FB7CBC" w14:textId="77777777" w:rsidR="00DC3DAF" w:rsidRDefault="00DC3DAF" w:rsidP="00DC3DAF">
      <w:pPr>
        <w:pStyle w:val="tbnormal"/>
      </w:pPr>
      <w:r>
        <w:t>Le référentiel de données est complet quant à lui. L’intégralité des données métiers du scénario Brewery &amp; Co. sont créés dans les bases de données des différentes équipes lors de la phase de configuration.</w:t>
      </w:r>
    </w:p>
    <w:p w14:paraId="22ED1BF4" w14:textId="77777777" w:rsidR="00DC3DAF" w:rsidRDefault="00DC3DAF" w:rsidP="00F23A9B">
      <w:pPr>
        <w:pStyle w:val="tbtitre5"/>
      </w:pPr>
      <w:bookmarkStart w:id="145" w:name="_Toc454061860"/>
      <w:r>
        <w:t>Contacts</w:t>
      </w:r>
      <w:bookmarkEnd w:id="145"/>
    </w:p>
    <w:p w14:paraId="7D562971" w14:textId="77777777" w:rsidR="00DC3DAF" w:rsidRDefault="00DC3DAF" w:rsidP="00DC3DAF">
      <w:pPr>
        <w:pStyle w:val="tbnormal"/>
      </w:pPr>
      <w:r>
        <w:t>Les contacts sont les personnes avec qui les opérations peuvent être liées. Ce sont toutes les parties prenantes. Voici les données de base</w:t>
      </w:r>
      <w:r>
        <w:rPr>
          <w:rStyle w:val="Appelnotedebasdep"/>
        </w:rPr>
        <w:footnoteReference w:id="20"/>
      </w:r>
      <w:r>
        <w:t> :</w:t>
      </w:r>
    </w:p>
    <w:p w14:paraId="6D80D107" w14:textId="77777777" w:rsidR="00DC3DAF" w:rsidRDefault="00DC3DAF" w:rsidP="00384F46">
      <w:pPr>
        <w:pStyle w:val="tbnormal"/>
        <w:numPr>
          <w:ilvl w:val="0"/>
          <w:numId w:val="22"/>
        </w:numPr>
      </w:pPr>
      <w:r>
        <w:t>Maltonne SA</w:t>
      </w:r>
    </w:p>
    <w:p w14:paraId="01DFF8DA" w14:textId="77777777" w:rsidR="00DC3DAF" w:rsidRDefault="00DC3DAF" w:rsidP="00384F46">
      <w:pPr>
        <w:pStyle w:val="tbnormal"/>
        <w:numPr>
          <w:ilvl w:val="0"/>
          <w:numId w:val="22"/>
        </w:numPr>
      </w:pPr>
      <w:r>
        <w:t>Ourseau SA</w:t>
      </w:r>
    </w:p>
    <w:p w14:paraId="085A67B0" w14:textId="77777777" w:rsidR="00DC3DAF" w:rsidRDefault="00DC3DAF" w:rsidP="00384F46">
      <w:pPr>
        <w:pStyle w:val="tbnormal"/>
        <w:numPr>
          <w:ilvl w:val="0"/>
          <w:numId w:val="22"/>
        </w:numPr>
      </w:pPr>
      <w:r>
        <w:t>Monsieur Ture</w:t>
      </w:r>
    </w:p>
    <w:p w14:paraId="0F489007" w14:textId="77777777" w:rsidR="00DC3DAF" w:rsidRDefault="00DC3DAF" w:rsidP="00384F46">
      <w:pPr>
        <w:pStyle w:val="tbnormal"/>
        <w:numPr>
          <w:ilvl w:val="0"/>
          <w:numId w:val="22"/>
        </w:numPr>
      </w:pPr>
      <w:r>
        <w:t>Breweries Holding Corp</w:t>
      </w:r>
    </w:p>
    <w:p w14:paraId="6DCA12C7" w14:textId="77777777" w:rsidR="00DC3DAF" w:rsidRDefault="00DC3DAF" w:rsidP="00384F46">
      <w:pPr>
        <w:pStyle w:val="tbnormal"/>
        <w:numPr>
          <w:ilvl w:val="0"/>
          <w:numId w:val="22"/>
        </w:numPr>
      </w:pPr>
      <w:r>
        <w:t>VUBS SA</w:t>
      </w:r>
    </w:p>
    <w:p w14:paraId="7C3F60BA" w14:textId="77777777" w:rsidR="00DC3DAF" w:rsidRDefault="00DC3DAF" w:rsidP="00DC3DAF">
      <w:pPr>
        <w:pStyle w:val="tbnormal"/>
      </w:pPr>
      <w:r>
        <w:t>Les clients sont identifiables au fur et à mesure que les participants vendent des produits. Nous avons choisi de les nommer de la manière suivante :</w:t>
      </w:r>
    </w:p>
    <w:p w14:paraId="266EAE8A" w14:textId="77777777" w:rsidR="00DC3DAF" w:rsidRDefault="00DC3DAF" w:rsidP="00384F46">
      <w:pPr>
        <w:pStyle w:val="tbnormal"/>
        <w:numPr>
          <w:ilvl w:val="0"/>
          <w:numId w:val="23"/>
        </w:numPr>
      </w:pPr>
      <w:r>
        <w:t>Nom de la région (exemple : Suisse centrale) – compteur incrémenté lors de la génération par le simulateur.</w:t>
      </w:r>
    </w:p>
    <w:p w14:paraId="7F2ABE6B" w14:textId="77777777" w:rsidR="00DC3DAF" w:rsidRDefault="00DC3DAF" w:rsidP="00F23A9B">
      <w:pPr>
        <w:pStyle w:val="tbtitre6"/>
      </w:pPr>
      <w:bookmarkStart w:id="146" w:name="_Toc454061861"/>
      <w:r>
        <w:t>Exemple au format XML</w:t>
      </w:r>
      <w:bookmarkEnd w:id="146"/>
    </w:p>
    <w:p w14:paraId="25D80A5B" w14:textId="77777777" w:rsidR="00DC3DAF" w:rsidRDefault="00DC3DAF" w:rsidP="00DC3DAF">
      <w:pPr>
        <w:pStyle w:val="tbnormal"/>
      </w:pPr>
      <w:r>
        <w:t xml:space="preserve">Cette information provient du fichier de configuration </w:t>
      </w:r>
      <w:r w:rsidRPr="000B5947">
        <w:rPr>
          <w:b/>
        </w:rPr>
        <w:t>settings.xml</w:t>
      </w:r>
      <w:r>
        <w:t xml:space="preserve"> dans lequel elle est représentée ainsi :</w:t>
      </w:r>
    </w:p>
    <w:p w14:paraId="6C1205B8" w14:textId="77777777" w:rsidR="00DC3DAF" w:rsidRDefault="00DC3DAF" w:rsidP="00DC3DAF">
      <w:pPr>
        <w:pStyle w:val="tbnormal"/>
        <w:jc w:val="center"/>
      </w:pPr>
      <w:r>
        <w:rPr>
          <w:noProof/>
          <w:lang w:val="fr-FR" w:eastAsia="fr-FR"/>
        </w:rPr>
        <w:drawing>
          <wp:inline distT="0" distB="0" distL="0" distR="0" wp14:anchorId="5DB6D748" wp14:editId="4A6DDF97">
            <wp:extent cx="4680000" cy="120171"/>
            <wp:effectExtent l="0" t="0" r="0" b="6985"/>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apture d’écran 2016-06-06 à 18.20.09.png"/>
                    <pic:cNvPicPr/>
                  </pic:nvPicPr>
                  <pic:blipFill rotWithShape="1">
                    <a:blip r:embed="rId79" cstate="print">
                      <a:extLst>
                        <a:ext uri="{28A0092B-C50C-407E-A947-70E740481C1C}">
                          <a14:useLocalDpi xmlns:a14="http://schemas.microsoft.com/office/drawing/2010/main" val="0"/>
                        </a:ext>
                      </a:extLst>
                    </a:blip>
                    <a:srcRect l="9447" t="-6912" r="10660" b="-2652"/>
                    <a:stretch/>
                  </pic:blipFill>
                  <pic:spPr bwMode="auto">
                    <a:xfrm>
                      <a:off x="0" y="0"/>
                      <a:ext cx="4680000" cy="120171"/>
                    </a:xfrm>
                    <a:prstGeom prst="rect">
                      <a:avLst/>
                    </a:prstGeom>
                    <a:ln>
                      <a:noFill/>
                    </a:ln>
                    <a:extLst>
                      <a:ext uri="{53640926-AAD7-44D8-BBD7-CCE9431645EC}">
                        <a14:shadowObscured xmlns:a14="http://schemas.microsoft.com/office/drawing/2010/main"/>
                      </a:ext>
                    </a:extLst>
                  </pic:spPr>
                </pic:pic>
              </a:graphicData>
            </a:graphic>
          </wp:inline>
        </w:drawing>
      </w:r>
    </w:p>
    <w:p w14:paraId="0A725AAF" w14:textId="77777777" w:rsidR="00DC3DAF" w:rsidRDefault="00DC3DAF" w:rsidP="00F23A9B">
      <w:pPr>
        <w:pStyle w:val="tbtitre6"/>
      </w:pPr>
      <w:bookmarkStart w:id="147" w:name="_Toc454061862"/>
      <w:r>
        <w:t>Objet résultant</w:t>
      </w:r>
      <w:bookmarkEnd w:id="147"/>
    </w:p>
    <w:p w14:paraId="600DA258" w14:textId="77777777" w:rsidR="00DC3DAF" w:rsidRDefault="00DC3DAF" w:rsidP="00DC3DAF">
      <w:pPr>
        <w:pStyle w:val="tbnormal"/>
      </w:pPr>
      <w:r>
        <w:t xml:space="preserve">Dans le PGI, cela se concrétise par un enregistrement dans l’objet </w:t>
      </w:r>
      <w:r w:rsidRPr="00D414D3">
        <w:rPr>
          <w:b/>
        </w:rPr>
        <w:t>res.partner</w:t>
      </w:r>
      <w:r>
        <w:t xml:space="preserve"> qui se constitue par les attributs qui suivent :</w:t>
      </w:r>
    </w:p>
    <w:p w14:paraId="061A01B5" w14:textId="77777777" w:rsidR="00DC3DAF" w:rsidRDefault="00DC3DAF" w:rsidP="00384F46">
      <w:pPr>
        <w:pStyle w:val="tbnormal"/>
        <w:numPr>
          <w:ilvl w:val="0"/>
          <w:numId w:val="23"/>
        </w:numPr>
      </w:pPr>
      <w:r>
        <w:t xml:space="preserve">name = </w:t>
      </w:r>
      <w:r w:rsidRPr="00464F8B">
        <w:rPr>
          <w:b/>
        </w:rPr>
        <w:t>Breweries Holding Corp.</w:t>
      </w:r>
    </w:p>
    <w:p w14:paraId="2EC03A45" w14:textId="77777777" w:rsidR="00DC3DAF" w:rsidRPr="00464F8B" w:rsidRDefault="00DC3DAF" w:rsidP="00384F46">
      <w:pPr>
        <w:pStyle w:val="tbnormal"/>
        <w:numPr>
          <w:ilvl w:val="0"/>
          <w:numId w:val="23"/>
        </w:numPr>
      </w:pPr>
      <w:r>
        <w:t xml:space="preserve">company_type = </w:t>
      </w:r>
      <w:r w:rsidRPr="00464F8B">
        <w:rPr>
          <w:b/>
        </w:rPr>
        <w:t>company</w:t>
      </w:r>
    </w:p>
    <w:p w14:paraId="1F8847C7" w14:textId="77777777" w:rsidR="00DC3DAF" w:rsidRDefault="00DC3DAF" w:rsidP="00384F46">
      <w:pPr>
        <w:pStyle w:val="tbnormal"/>
        <w:numPr>
          <w:ilvl w:val="0"/>
          <w:numId w:val="23"/>
        </w:numPr>
      </w:pPr>
      <w:r>
        <w:t xml:space="preserve">customer = </w:t>
      </w:r>
      <w:r w:rsidRPr="00464F8B">
        <w:rPr>
          <w:b/>
        </w:rPr>
        <w:t>false</w:t>
      </w:r>
    </w:p>
    <w:p w14:paraId="4A36678C" w14:textId="77777777" w:rsidR="00DC3DAF" w:rsidRDefault="00DC3DAF" w:rsidP="00384F46">
      <w:pPr>
        <w:pStyle w:val="tbnormal"/>
        <w:numPr>
          <w:ilvl w:val="0"/>
          <w:numId w:val="23"/>
        </w:numPr>
      </w:pPr>
      <w:r>
        <w:t xml:space="preserve">supplier = </w:t>
      </w:r>
      <w:r w:rsidRPr="00464F8B">
        <w:rPr>
          <w:b/>
        </w:rPr>
        <w:t>false</w:t>
      </w:r>
    </w:p>
    <w:p w14:paraId="242F3FED" w14:textId="77777777" w:rsidR="00DC3DAF" w:rsidRDefault="00DC3DAF" w:rsidP="00DC3DAF">
      <w:pPr>
        <w:pStyle w:val="tbnormal"/>
      </w:pPr>
      <w:r>
        <w:t>Ce sont les quatre attributs que nous définissons lors de la création de l’enregistrement. Il y en existe bien plus en réalité. Toutefois, nous ne les définissons pas. Voici une liste non-exhaustive des attributs de l’objet :</w:t>
      </w:r>
    </w:p>
    <w:p w14:paraId="43B42750" w14:textId="77777777" w:rsidR="00DC3DAF" w:rsidRDefault="00DC3DAF" w:rsidP="00384F46">
      <w:pPr>
        <w:pStyle w:val="tbnormal"/>
        <w:numPr>
          <w:ilvl w:val="0"/>
          <w:numId w:val="24"/>
        </w:numPr>
      </w:pPr>
      <w:r>
        <w:t>street</w:t>
      </w:r>
    </w:p>
    <w:p w14:paraId="7154F516" w14:textId="77777777" w:rsidR="00DC3DAF" w:rsidRDefault="00DC3DAF" w:rsidP="00384F46">
      <w:pPr>
        <w:pStyle w:val="tbnormal"/>
        <w:numPr>
          <w:ilvl w:val="0"/>
          <w:numId w:val="24"/>
        </w:numPr>
      </w:pPr>
      <w:r>
        <w:t>website</w:t>
      </w:r>
    </w:p>
    <w:p w14:paraId="634B42B4" w14:textId="77777777" w:rsidR="00DC3DAF" w:rsidRDefault="00DC3DAF" w:rsidP="00384F46">
      <w:pPr>
        <w:pStyle w:val="tbnormal"/>
        <w:numPr>
          <w:ilvl w:val="0"/>
          <w:numId w:val="24"/>
        </w:numPr>
      </w:pPr>
      <w:r>
        <w:t>function</w:t>
      </w:r>
    </w:p>
    <w:p w14:paraId="594ADB04" w14:textId="77777777" w:rsidR="00DC3DAF" w:rsidRDefault="00DC3DAF" w:rsidP="00384F46">
      <w:pPr>
        <w:pStyle w:val="tbnormal"/>
        <w:numPr>
          <w:ilvl w:val="0"/>
          <w:numId w:val="24"/>
        </w:numPr>
      </w:pPr>
      <w:r>
        <w:lastRenderedPageBreak/>
        <w:t>phone</w:t>
      </w:r>
    </w:p>
    <w:p w14:paraId="27C10A50" w14:textId="77777777" w:rsidR="00DC3DAF" w:rsidRDefault="00DC3DAF" w:rsidP="00384F46">
      <w:pPr>
        <w:pStyle w:val="tbnormal"/>
        <w:numPr>
          <w:ilvl w:val="0"/>
          <w:numId w:val="24"/>
        </w:numPr>
      </w:pPr>
      <w:r>
        <w:t>mobile</w:t>
      </w:r>
    </w:p>
    <w:p w14:paraId="33B55B15" w14:textId="77777777" w:rsidR="00DC3DAF" w:rsidRDefault="00DC3DAF" w:rsidP="00384F46">
      <w:pPr>
        <w:pStyle w:val="tbnormal"/>
        <w:numPr>
          <w:ilvl w:val="0"/>
          <w:numId w:val="24"/>
        </w:numPr>
      </w:pPr>
      <w:r>
        <w:t>email</w:t>
      </w:r>
    </w:p>
    <w:p w14:paraId="4F73FB10" w14:textId="77777777" w:rsidR="00DC3DAF" w:rsidRDefault="00DC3DAF" w:rsidP="00384F46">
      <w:pPr>
        <w:pStyle w:val="tbnormal"/>
        <w:numPr>
          <w:ilvl w:val="0"/>
          <w:numId w:val="24"/>
        </w:numPr>
      </w:pPr>
      <w:r>
        <w:t>title</w:t>
      </w:r>
    </w:p>
    <w:p w14:paraId="2F7364C3" w14:textId="77777777" w:rsidR="00DC3DAF" w:rsidRDefault="00DC3DAF" w:rsidP="00384F46">
      <w:pPr>
        <w:pStyle w:val="tbnormal"/>
        <w:numPr>
          <w:ilvl w:val="0"/>
          <w:numId w:val="24"/>
        </w:numPr>
      </w:pPr>
      <w:r>
        <w:t>lang</w:t>
      </w:r>
    </w:p>
    <w:p w14:paraId="78ED5F68" w14:textId="77777777" w:rsidR="00DC3DAF" w:rsidRDefault="00DC3DAF" w:rsidP="00DC3DAF">
      <w:pPr>
        <w:pStyle w:val="tbnormal"/>
      </w:pPr>
      <w:r>
        <w:t>Il est aussi important de savoir que des métadonnées sont générés lorsqu’on insère un enregistrement. Pour l’exemple ci-dessus, voici la liste exhaustive des données générés par le PGI :</w:t>
      </w:r>
    </w:p>
    <w:p w14:paraId="45721F6D" w14:textId="77777777" w:rsidR="00DC3DAF" w:rsidRDefault="00DC3DAF" w:rsidP="00384F46">
      <w:pPr>
        <w:pStyle w:val="tbnormal"/>
        <w:numPr>
          <w:ilvl w:val="0"/>
          <w:numId w:val="25"/>
        </w:numPr>
      </w:pPr>
      <w:r>
        <w:t>id</w:t>
      </w:r>
    </w:p>
    <w:p w14:paraId="462C822C" w14:textId="77777777" w:rsidR="00DC3DAF" w:rsidRDefault="00DC3DAF" w:rsidP="00384F46">
      <w:pPr>
        <w:pStyle w:val="tbnormal"/>
        <w:numPr>
          <w:ilvl w:val="0"/>
          <w:numId w:val="25"/>
        </w:numPr>
      </w:pPr>
      <w:r>
        <w:t>XML ID</w:t>
      </w:r>
    </w:p>
    <w:p w14:paraId="348AA934" w14:textId="77777777" w:rsidR="00DC3DAF" w:rsidRDefault="00DC3DAF" w:rsidP="00384F46">
      <w:pPr>
        <w:pStyle w:val="tbnormal"/>
        <w:numPr>
          <w:ilvl w:val="0"/>
          <w:numId w:val="25"/>
        </w:numPr>
      </w:pPr>
      <w:r>
        <w:t>No Update</w:t>
      </w:r>
    </w:p>
    <w:p w14:paraId="4689F3DA" w14:textId="77777777" w:rsidR="00DC3DAF" w:rsidRDefault="00DC3DAF" w:rsidP="00384F46">
      <w:pPr>
        <w:pStyle w:val="tbnormal"/>
        <w:numPr>
          <w:ilvl w:val="0"/>
          <w:numId w:val="25"/>
        </w:numPr>
      </w:pPr>
      <w:r>
        <w:t>Creation User</w:t>
      </w:r>
    </w:p>
    <w:p w14:paraId="355CC25F" w14:textId="77777777" w:rsidR="00DC3DAF" w:rsidRDefault="00DC3DAF" w:rsidP="00384F46">
      <w:pPr>
        <w:pStyle w:val="tbnormal"/>
        <w:numPr>
          <w:ilvl w:val="0"/>
          <w:numId w:val="25"/>
        </w:numPr>
      </w:pPr>
      <w:r>
        <w:t>Creation Date</w:t>
      </w:r>
    </w:p>
    <w:p w14:paraId="429977A0" w14:textId="77777777" w:rsidR="00DC3DAF" w:rsidRDefault="00DC3DAF" w:rsidP="00384F46">
      <w:pPr>
        <w:pStyle w:val="tbnormal"/>
        <w:numPr>
          <w:ilvl w:val="0"/>
          <w:numId w:val="25"/>
        </w:numPr>
      </w:pPr>
      <w:r>
        <w:t>Latest Modification by</w:t>
      </w:r>
    </w:p>
    <w:p w14:paraId="148F090C" w14:textId="77777777" w:rsidR="00DC3DAF" w:rsidRDefault="00DC3DAF" w:rsidP="00384F46">
      <w:pPr>
        <w:pStyle w:val="tbnormal"/>
        <w:numPr>
          <w:ilvl w:val="0"/>
          <w:numId w:val="25"/>
        </w:numPr>
      </w:pPr>
      <w:r>
        <w:t>Latest Modification Date</w:t>
      </w:r>
    </w:p>
    <w:p w14:paraId="4E5AD59E" w14:textId="77777777" w:rsidR="00DC3DAF" w:rsidRPr="008676DC" w:rsidRDefault="00DC3DAF" w:rsidP="00DC3DAF">
      <w:pPr>
        <w:pStyle w:val="tbnormal"/>
      </w:pPr>
      <w:r>
        <w:t>Ces métadonnées sont les mêmes pour tout type d’objet que le PGI met à disposition. De ce fait, nous ne les représentons pas dans les chapitres qui suivent.</w:t>
      </w:r>
    </w:p>
    <w:p w14:paraId="0DC1FA73" w14:textId="77777777" w:rsidR="00DC3DAF" w:rsidRDefault="00DC3DAF" w:rsidP="00F23A9B">
      <w:pPr>
        <w:pStyle w:val="tbtitre5"/>
      </w:pPr>
      <w:bookmarkStart w:id="148" w:name="_Toc454061863"/>
      <w:r>
        <w:t>Utilisateurs</w:t>
      </w:r>
      <w:bookmarkEnd w:id="148"/>
    </w:p>
    <w:p w14:paraId="65B1BE67" w14:textId="77777777" w:rsidR="00DC3DAF" w:rsidRDefault="00DC3DAF" w:rsidP="00DC3DAF">
      <w:pPr>
        <w:pStyle w:val="tbnormal"/>
      </w:pPr>
      <w:r>
        <w:t>Les utilisateurs sont généralement les participants qui doivent accéder à l’outil. Ils doivent être renseignés dans le fichier de configuration. Leurs rôles respectifs sont aussi renseignés au même endroit.</w:t>
      </w:r>
    </w:p>
    <w:p w14:paraId="6EE27132" w14:textId="77777777" w:rsidR="00DC3DAF" w:rsidRDefault="00DC3DAF" w:rsidP="00DC3DAF">
      <w:pPr>
        <w:pStyle w:val="tbnormal"/>
      </w:pPr>
      <w:r>
        <w:t>À chaque nouvelle partie, la personne en charge de piloter la séance de jeu doit renseigner des utilisateurs avec des adresses mails valident.</w:t>
      </w:r>
    </w:p>
    <w:p w14:paraId="001D8E11" w14:textId="77777777" w:rsidR="00DC3DAF" w:rsidRDefault="00DC3DAF" w:rsidP="00F23A9B">
      <w:pPr>
        <w:pStyle w:val="tbtitre6"/>
      </w:pPr>
      <w:bookmarkStart w:id="149" w:name="_Toc454061864"/>
      <w:r>
        <w:t>Exemple au format XML</w:t>
      </w:r>
      <w:bookmarkEnd w:id="149"/>
    </w:p>
    <w:p w14:paraId="08DFE23E" w14:textId="77777777" w:rsidR="00DC3DAF" w:rsidRDefault="00DC3DAF" w:rsidP="00DC3DAF">
      <w:pPr>
        <w:pStyle w:val="tbnormal"/>
      </w:pPr>
      <w:r>
        <w:t>Voici un exemple pour un utilisateur qui doit prendre part à une nouvelle simulation :</w:t>
      </w:r>
    </w:p>
    <w:p w14:paraId="0FF7239E" w14:textId="77777777" w:rsidR="00DC3DAF" w:rsidRDefault="00DC3DAF" w:rsidP="00DC3DAF">
      <w:pPr>
        <w:pStyle w:val="tbnormal"/>
        <w:jc w:val="center"/>
      </w:pPr>
      <w:r>
        <w:rPr>
          <w:noProof/>
          <w:lang w:val="fr-FR" w:eastAsia="fr-FR"/>
        </w:rPr>
        <w:drawing>
          <wp:inline distT="0" distB="0" distL="0" distR="0" wp14:anchorId="7427760D" wp14:editId="28E8B487">
            <wp:extent cx="4680000" cy="1522977"/>
            <wp:effectExtent l="0" t="0" r="0" b="127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apture d’écran 2016-06-06 à 18.18.11.png"/>
                    <pic:cNvPicPr/>
                  </pic:nvPicPr>
                  <pic:blipFill rotWithShape="1">
                    <a:blip r:embed="rId80" cstate="print">
                      <a:extLst>
                        <a:ext uri="{28A0092B-C50C-407E-A947-70E740481C1C}">
                          <a14:useLocalDpi xmlns:a14="http://schemas.microsoft.com/office/drawing/2010/main" val="0"/>
                        </a:ext>
                      </a:extLst>
                    </a:blip>
                    <a:srcRect l="9317" r="43151"/>
                    <a:stretch/>
                  </pic:blipFill>
                  <pic:spPr bwMode="auto">
                    <a:xfrm>
                      <a:off x="0" y="0"/>
                      <a:ext cx="4680000" cy="1522977"/>
                    </a:xfrm>
                    <a:prstGeom prst="rect">
                      <a:avLst/>
                    </a:prstGeom>
                    <a:ln>
                      <a:noFill/>
                    </a:ln>
                    <a:extLst>
                      <a:ext uri="{53640926-AAD7-44D8-BBD7-CCE9431645EC}">
                        <a14:shadowObscured xmlns:a14="http://schemas.microsoft.com/office/drawing/2010/main"/>
                      </a:ext>
                    </a:extLst>
                  </pic:spPr>
                </pic:pic>
              </a:graphicData>
            </a:graphic>
          </wp:inline>
        </w:drawing>
      </w:r>
    </w:p>
    <w:p w14:paraId="171E2402" w14:textId="77777777" w:rsidR="00DC3DAF" w:rsidRDefault="00DC3DAF" w:rsidP="00DC3DAF">
      <w:pPr>
        <w:pStyle w:val="tbnormal"/>
      </w:pPr>
      <w:r>
        <w:t xml:space="preserve">Nous visualisons très bien que l’utilisateur a pour nom </w:t>
      </w:r>
      <w:r w:rsidRPr="003C5B2C">
        <w:rPr>
          <w:b/>
        </w:rPr>
        <w:t>Anthony Tomat</w:t>
      </w:r>
      <w:r>
        <w:t xml:space="preserve">, login </w:t>
      </w:r>
      <w:r w:rsidRPr="004079D3">
        <w:rPr>
          <w:b/>
        </w:rPr>
        <w:t>anthony.tomat@gmail.com</w:t>
      </w:r>
      <w:r>
        <w:t xml:space="preserve"> et comme unique rôle </w:t>
      </w:r>
      <w:r w:rsidRPr="00340A6B">
        <w:rPr>
          <w:b/>
        </w:rPr>
        <w:t>Manager</w:t>
      </w:r>
      <w:r>
        <w:t xml:space="preserve"> dans le module </w:t>
      </w:r>
      <w:r w:rsidRPr="003C5B2C">
        <w:rPr>
          <w:b/>
        </w:rPr>
        <w:t>Sales</w:t>
      </w:r>
      <w:r>
        <w:t>.</w:t>
      </w:r>
    </w:p>
    <w:p w14:paraId="7A580D1E" w14:textId="77777777" w:rsidR="00DC3DAF" w:rsidRDefault="00DC3DAF" w:rsidP="00F23A9B">
      <w:pPr>
        <w:pStyle w:val="tbtitre6"/>
      </w:pPr>
      <w:bookmarkStart w:id="150" w:name="_Toc454061865"/>
      <w:r>
        <w:lastRenderedPageBreak/>
        <w:t>Objet résultant</w:t>
      </w:r>
      <w:bookmarkEnd w:id="150"/>
    </w:p>
    <w:p w14:paraId="1EFC3CC9" w14:textId="77777777" w:rsidR="00DC3DAF" w:rsidRDefault="00DC3DAF" w:rsidP="00DC3DAF">
      <w:pPr>
        <w:pStyle w:val="tbnormal"/>
      </w:pPr>
      <w:r>
        <w:t xml:space="preserve">La concrétisation se réalise dans l’objet </w:t>
      </w:r>
      <w:r w:rsidRPr="00D330DE">
        <w:rPr>
          <w:b/>
        </w:rPr>
        <w:t>res.users</w:t>
      </w:r>
      <w:r>
        <w:t>. Au stade de l’insertion, l’adresse mail utilisée en tant que login doit être vérifiée par le possesseur en cliquant sur un lien qu’il reçoit.</w:t>
      </w:r>
    </w:p>
    <w:p w14:paraId="4DB4B712" w14:textId="77777777" w:rsidR="00DC3DAF" w:rsidRPr="003C5B2C" w:rsidRDefault="00DC3DAF" w:rsidP="00DC3DAF">
      <w:pPr>
        <w:pStyle w:val="tbnormal"/>
      </w:pPr>
      <w:r>
        <w:t>Les attributs de cet objet son principalement des données relatives à l’utilisateur ainsi que les informations sur les accès aux différents modules.</w:t>
      </w:r>
    </w:p>
    <w:p w14:paraId="28E01564" w14:textId="77777777" w:rsidR="00DC3DAF" w:rsidRDefault="00DC3DAF" w:rsidP="00F23A9B">
      <w:pPr>
        <w:pStyle w:val="tbtitre5"/>
      </w:pPr>
      <w:bookmarkStart w:id="151" w:name="_Toc454061866"/>
      <w:r>
        <w:t>Produits finis</w:t>
      </w:r>
      <w:bookmarkEnd w:id="151"/>
    </w:p>
    <w:p w14:paraId="37A16DBA" w14:textId="77777777" w:rsidR="00DC3DAF" w:rsidRDefault="00DC3DAF" w:rsidP="00DC3DAF">
      <w:pPr>
        <w:pStyle w:val="tbnormal"/>
      </w:pPr>
      <w:r>
        <w:t>Les produits finis sont générateurs de revenus puisqu’ils représentent la valeur que la société apporte à ses clients. Dans le scénario Brewery &amp; Co. ce sont les quatre bières.</w:t>
      </w:r>
    </w:p>
    <w:p w14:paraId="46FB4E97" w14:textId="77777777" w:rsidR="00DC3DAF" w:rsidRDefault="00DC3DAF" w:rsidP="00F23A9B">
      <w:pPr>
        <w:pStyle w:val="tbtitre6"/>
      </w:pPr>
      <w:bookmarkStart w:id="152" w:name="_Toc454061867"/>
      <w:r>
        <w:t>Exemple au format XML</w:t>
      </w:r>
      <w:bookmarkEnd w:id="152"/>
    </w:p>
    <w:p w14:paraId="3202BE6A" w14:textId="77777777" w:rsidR="00DC3DAF" w:rsidRDefault="00DC3DAF" w:rsidP="00DC3DAF">
      <w:pPr>
        <w:pStyle w:val="tbnormal"/>
      </w:pPr>
      <w:r>
        <w:t>Dans le fichier de configuration, cela se présente comme ce qui suit :</w:t>
      </w:r>
    </w:p>
    <w:p w14:paraId="2E4FADE5" w14:textId="77777777" w:rsidR="00DC3DAF" w:rsidRDefault="00DC3DAF" w:rsidP="00DC3DAF">
      <w:pPr>
        <w:pStyle w:val="tbnormal"/>
      </w:pPr>
      <w:r>
        <w:rPr>
          <w:noProof/>
          <w:lang w:val="fr-FR" w:eastAsia="fr-FR"/>
        </w:rPr>
        <w:drawing>
          <wp:inline distT="0" distB="0" distL="0" distR="0" wp14:anchorId="026276CA" wp14:editId="1673CB66">
            <wp:extent cx="4679950" cy="1594485"/>
            <wp:effectExtent l="0" t="0" r="0" b="571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apture d’écran 2016-06-06 à 18.10.42.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4679950" cy="1594485"/>
                    </a:xfrm>
                    <a:prstGeom prst="rect">
                      <a:avLst/>
                    </a:prstGeom>
                  </pic:spPr>
                </pic:pic>
              </a:graphicData>
            </a:graphic>
          </wp:inline>
        </w:drawing>
      </w:r>
    </w:p>
    <w:p w14:paraId="41CEE54F" w14:textId="77777777" w:rsidR="00DC3DAF" w:rsidRDefault="00DC3DAF" w:rsidP="00DC3DAF">
      <w:pPr>
        <w:pStyle w:val="tbnormal"/>
      </w:pPr>
      <w:r>
        <w:t xml:space="preserve">On voit que toutes les informations importantes se situent dans la balise </w:t>
      </w:r>
      <w:r w:rsidRPr="00172378">
        <w:rPr>
          <w:b/>
        </w:rPr>
        <w:t>product_sellable</w:t>
      </w:r>
      <w:r>
        <w:t>. Des attributs ainsi que des balises enfants sont disponible pour d’autres besoins du scénario.</w:t>
      </w:r>
    </w:p>
    <w:p w14:paraId="393FED9A" w14:textId="77777777" w:rsidR="00DC3DAF" w:rsidRDefault="00DC3DAF" w:rsidP="00F23A9B">
      <w:pPr>
        <w:pStyle w:val="tbtitre6"/>
      </w:pPr>
      <w:bookmarkStart w:id="153" w:name="_Toc454061868"/>
      <w:r>
        <w:t>Objet résultant</w:t>
      </w:r>
      <w:bookmarkEnd w:id="153"/>
    </w:p>
    <w:p w14:paraId="648B07FB" w14:textId="77777777" w:rsidR="00DC3DAF" w:rsidRDefault="00DC3DAF" w:rsidP="00DC3DAF">
      <w:pPr>
        <w:pStyle w:val="tbnormal"/>
      </w:pPr>
      <w:r>
        <w:t xml:space="preserve">Les produits finis sont dans l’objet </w:t>
      </w:r>
      <w:r w:rsidRPr="00BE34ED">
        <w:rPr>
          <w:b/>
        </w:rPr>
        <w:t>product.template</w:t>
      </w:r>
      <w:r>
        <w:t>. Les attributs importants de cet objet sont :</w:t>
      </w:r>
    </w:p>
    <w:p w14:paraId="44BE1C9F" w14:textId="77777777" w:rsidR="00DC3DAF" w:rsidRDefault="00DC3DAF" w:rsidP="00384F46">
      <w:pPr>
        <w:pStyle w:val="tbnormal"/>
        <w:numPr>
          <w:ilvl w:val="0"/>
          <w:numId w:val="26"/>
        </w:numPr>
      </w:pPr>
      <w:r w:rsidRPr="00172378">
        <w:rPr>
          <w:b/>
        </w:rPr>
        <w:t>name</w:t>
      </w:r>
      <w:r>
        <w:t xml:space="preserve"> représentant le nom que porte le produit</w:t>
      </w:r>
    </w:p>
    <w:p w14:paraId="4C5CE3F1" w14:textId="77777777" w:rsidR="00DC3DAF" w:rsidRDefault="00DC3DAF" w:rsidP="00384F46">
      <w:pPr>
        <w:pStyle w:val="tbnormal"/>
        <w:numPr>
          <w:ilvl w:val="0"/>
          <w:numId w:val="26"/>
        </w:numPr>
      </w:pPr>
      <w:r w:rsidRPr="00172378">
        <w:rPr>
          <w:b/>
        </w:rPr>
        <w:t>type</w:t>
      </w:r>
      <w:r>
        <w:t xml:space="preserve"> représente une des trois valeurs : Consommable, service ou produit stockable</w:t>
      </w:r>
    </w:p>
    <w:p w14:paraId="22A168C6" w14:textId="77777777" w:rsidR="00DC3DAF" w:rsidRDefault="00DC3DAF" w:rsidP="00384F46">
      <w:pPr>
        <w:pStyle w:val="tbnormal"/>
        <w:numPr>
          <w:ilvl w:val="0"/>
          <w:numId w:val="26"/>
        </w:numPr>
      </w:pPr>
      <w:r w:rsidRPr="00172378">
        <w:rPr>
          <w:b/>
        </w:rPr>
        <w:t>default_code</w:t>
      </w:r>
      <w:r>
        <w:t xml:space="preserve"> représente une référence métier que nous pouvons définir mais qui n’est pas obligatoire</w:t>
      </w:r>
    </w:p>
    <w:p w14:paraId="253D2DB4" w14:textId="77777777" w:rsidR="00DC3DAF" w:rsidRDefault="00DC3DAF" w:rsidP="00384F46">
      <w:pPr>
        <w:pStyle w:val="tbnormal"/>
        <w:numPr>
          <w:ilvl w:val="0"/>
          <w:numId w:val="26"/>
        </w:numPr>
      </w:pPr>
      <w:r w:rsidRPr="00172378">
        <w:rPr>
          <w:b/>
        </w:rPr>
        <w:t>list_price</w:t>
      </w:r>
      <w:r>
        <w:t xml:space="preserve"> qui est le prix catalogue par défaut</w:t>
      </w:r>
    </w:p>
    <w:p w14:paraId="370F0797" w14:textId="77777777" w:rsidR="00DC3DAF" w:rsidRDefault="00DC3DAF" w:rsidP="00384F46">
      <w:pPr>
        <w:pStyle w:val="tbnormal"/>
        <w:numPr>
          <w:ilvl w:val="0"/>
          <w:numId w:val="26"/>
        </w:numPr>
      </w:pPr>
      <w:r w:rsidRPr="00172378">
        <w:rPr>
          <w:b/>
        </w:rPr>
        <w:t>standard_price</w:t>
      </w:r>
      <w:r>
        <w:t xml:space="preserve"> le prix d’achat du produit</w:t>
      </w:r>
    </w:p>
    <w:p w14:paraId="56A30458" w14:textId="77777777" w:rsidR="00DC3DAF" w:rsidRDefault="00DC3DAF" w:rsidP="00384F46">
      <w:pPr>
        <w:pStyle w:val="tbnormal"/>
        <w:numPr>
          <w:ilvl w:val="0"/>
          <w:numId w:val="26"/>
        </w:numPr>
      </w:pPr>
      <w:r w:rsidRPr="00172378">
        <w:rPr>
          <w:b/>
        </w:rPr>
        <w:t>sale_ok</w:t>
      </w:r>
      <w:r>
        <w:t xml:space="preserve"> si le produit est vendable</w:t>
      </w:r>
    </w:p>
    <w:p w14:paraId="46EA91AA" w14:textId="77777777" w:rsidR="00DC3DAF" w:rsidRDefault="00DC3DAF" w:rsidP="00384F46">
      <w:pPr>
        <w:pStyle w:val="tbnormal"/>
        <w:numPr>
          <w:ilvl w:val="0"/>
          <w:numId w:val="26"/>
        </w:numPr>
      </w:pPr>
      <w:r w:rsidRPr="00172378">
        <w:rPr>
          <w:b/>
        </w:rPr>
        <w:t>purchase_ok</w:t>
      </w:r>
      <w:r>
        <w:t xml:space="preserve"> si le produit est achetable chez un fournisseur</w:t>
      </w:r>
    </w:p>
    <w:p w14:paraId="2FE2FD9A" w14:textId="77777777" w:rsidR="00DC3DAF" w:rsidRPr="0066465E" w:rsidRDefault="00DC3DAF" w:rsidP="00DC3DAF">
      <w:pPr>
        <w:pStyle w:val="tbnormal"/>
      </w:pPr>
      <w:r>
        <w:t>Cette liste n’est pas exhaustive mais présente ce que nous définissons lors de la création d’un produit dans le référentiel de données.</w:t>
      </w:r>
    </w:p>
    <w:p w14:paraId="3227C46E" w14:textId="77777777" w:rsidR="00DC3DAF" w:rsidRDefault="00DC3DAF" w:rsidP="00F23A9B">
      <w:pPr>
        <w:pStyle w:val="tbtitre5"/>
      </w:pPr>
      <w:bookmarkStart w:id="154" w:name="_Toc454061869"/>
      <w:r>
        <w:t>Matières premières</w:t>
      </w:r>
      <w:bookmarkEnd w:id="154"/>
    </w:p>
    <w:p w14:paraId="3AA76E60" w14:textId="77777777" w:rsidR="00DC3DAF" w:rsidRDefault="00DC3DAF" w:rsidP="00DC3DAF">
      <w:pPr>
        <w:pStyle w:val="tbnormal"/>
      </w:pPr>
      <w:r>
        <w:t>Les matières premières entrent en tant que composant dans les produits finis. Pour les besoins du scénario, les données insérées sont les matières premières qui se trouvent dans le chapitre de description du scénario.</w:t>
      </w:r>
    </w:p>
    <w:p w14:paraId="44423E7A" w14:textId="77777777" w:rsidR="00DC3DAF" w:rsidRDefault="00DC3DAF" w:rsidP="00F23A9B">
      <w:pPr>
        <w:pStyle w:val="tbtitre6"/>
      </w:pPr>
      <w:bookmarkStart w:id="155" w:name="_Toc454061870"/>
      <w:r>
        <w:lastRenderedPageBreak/>
        <w:t>Exemple au format XML</w:t>
      </w:r>
      <w:bookmarkEnd w:id="155"/>
    </w:p>
    <w:p w14:paraId="3C63B3D9" w14:textId="77777777" w:rsidR="00DC3DAF" w:rsidRDefault="00DC3DAF" w:rsidP="00DC3DAF">
      <w:pPr>
        <w:pStyle w:val="tbnormal"/>
      </w:pPr>
      <w:r>
        <w:t>Une fois de plus, ces données proviennent du fichier de configuration. Voici une bribe de cette partie :</w:t>
      </w:r>
    </w:p>
    <w:p w14:paraId="57F76A64" w14:textId="77777777" w:rsidR="00DC3DAF" w:rsidRDefault="00DC3DAF" w:rsidP="00DC3DAF">
      <w:pPr>
        <w:pStyle w:val="tbnormal"/>
        <w:jc w:val="center"/>
      </w:pPr>
      <w:r>
        <w:rPr>
          <w:noProof/>
          <w:lang w:val="fr-FR" w:eastAsia="fr-FR"/>
        </w:rPr>
        <w:drawing>
          <wp:inline distT="0" distB="0" distL="0" distR="0" wp14:anchorId="734EBB61" wp14:editId="2E777957">
            <wp:extent cx="4680000" cy="726819"/>
            <wp:effectExtent l="0" t="0" r="0" b="10160"/>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Capture d’écran 2016-06-06 à 18.32.44.png"/>
                    <pic:cNvPicPr/>
                  </pic:nvPicPr>
                  <pic:blipFill rotWithShape="1">
                    <a:blip r:embed="rId82" cstate="print">
                      <a:extLst>
                        <a:ext uri="{28A0092B-C50C-407E-A947-70E740481C1C}">
                          <a14:useLocalDpi xmlns:a14="http://schemas.microsoft.com/office/drawing/2010/main" val="0"/>
                        </a:ext>
                      </a:extLst>
                    </a:blip>
                    <a:srcRect l="9576" r="25511"/>
                    <a:stretch/>
                  </pic:blipFill>
                  <pic:spPr bwMode="auto">
                    <a:xfrm>
                      <a:off x="0" y="0"/>
                      <a:ext cx="4680000" cy="726819"/>
                    </a:xfrm>
                    <a:prstGeom prst="rect">
                      <a:avLst/>
                    </a:prstGeom>
                    <a:ln>
                      <a:noFill/>
                    </a:ln>
                    <a:extLst>
                      <a:ext uri="{53640926-AAD7-44D8-BBD7-CCE9431645EC}">
                        <a14:shadowObscured xmlns:a14="http://schemas.microsoft.com/office/drawing/2010/main"/>
                      </a:ext>
                    </a:extLst>
                  </pic:spPr>
                </pic:pic>
              </a:graphicData>
            </a:graphic>
          </wp:inline>
        </w:drawing>
      </w:r>
    </w:p>
    <w:p w14:paraId="49B96102" w14:textId="77777777" w:rsidR="00DC3DAF" w:rsidRDefault="00DC3DAF" w:rsidP="00DC3DAF">
      <w:pPr>
        <w:pStyle w:val="tbnormal"/>
      </w:pPr>
      <w:r>
        <w:t>Toutes les informations sont présentes. Le nom, le prix d’achat, la quantité de départ à insérer dans l’inventaire et le nom du fournisseur.</w:t>
      </w:r>
    </w:p>
    <w:p w14:paraId="67CB6C08" w14:textId="77777777" w:rsidR="00DC3DAF" w:rsidRDefault="00DC3DAF" w:rsidP="00DC3DAF">
      <w:pPr>
        <w:pStyle w:val="tbnormal"/>
      </w:pPr>
      <w:r>
        <w:t>Attention avec le nom du fournisseur. Il doit être exactement identique à celui mentionné dans la définition des contacts. Si tel n’est pas le cas, la création de la matière première échoue car le simulateur ne retrouve pas le fournisseur dans la base de données.</w:t>
      </w:r>
    </w:p>
    <w:p w14:paraId="01FC54BD" w14:textId="77777777" w:rsidR="00DC3DAF" w:rsidRDefault="00DC3DAF" w:rsidP="00F23A9B">
      <w:pPr>
        <w:pStyle w:val="tbtitre6"/>
      </w:pPr>
      <w:bookmarkStart w:id="156" w:name="_Toc454061871"/>
      <w:r>
        <w:t>Objet résultant</w:t>
      </w:r>
      <w:bookmarkEnd w:id="156"/>
    </w:p>
    <w:p w14:paraId="484B845E" w14:textId="77777777" w:rsidR="00DC3DAF" w:rsidRDefault="00DC3DAF" w:rsidP="00DC3DAF">
      <w:pPr>
        <w:pStyle w:val="tbnormal"/>
      </w:pPr>
      <w:r>
        <w:t>L’objet qui résulte de l’insertion d’une matière première est le même que pour un produit fini. Cependant, certaines valeurs des attributs présentés dans le chapitre précédent change. Par exemple :</w:t>
      </w:r>
    </w:p>
    <w:p w14:paraId="1421DC5A" w14:textId="77777777" w:rsidR="00DC3DAF" w:rsidRDefault="00DC3DAF" w:rsidP="00384F46">
      <w:pPr>
        <w:pStyle w:val="tbnormal"/>
        <w:numPr>
          <w:ilvl w:val="0"/>
          <w:numId w:val="26"/>
        </w:numPr>
      </w:pPr>
      <w:r w:rsidRPr="00172378">
        <w:rPr>
          <w:b/>
        </w:rPr>
        <w:t>list_price</w:t>
      </w:r>
      <w:r>
        <w:t xml:space="preserve"> est mis à 00.00 car nous ne vendons pas les matières premières dans le scénario retenu.</w:t>
      </w:r>
    </w:p>
    <w:p w14:paraId="720F16C6" w14:textId="77777777" w:rsidR="00DC3DAF" w:rsidRDefault="00DC3DAF" w:rsidP="00384F46">
      <w:pPr>
        <w:pStyle w:val="tbnormal"/>
        <w:numPr>
          <w:ilvl w:val="0"/>
          <w:numId w:val="26"/>
        </w:numPr>
      </w:pPr>
      <w:r w:rsidRPr="00D63079">
        <w:rPr>
          <w:b/>
        </w:rPr>
        <w:t>sale_ok</w:t>
      </w:r>
      <w:r>
        <w:t xml:space="preserve"> et </w:t>
      </w:r>
      <w:r w:rsidRPr="00D63079">
        <w:rPr>
          <w:b/>
        </w:rPr>
        <w:t>purchase_ok</w:t>
      </w:r>
      <w:r>
        <w:t xml:space="preserve"> sont permutés.</w:t>
      </w:r>
    </w:p>
    <w:p w14:paraId="47E99EF8" w14:textId="77777777" w:rsidR="00DC3DAF" w:rsidRPr="00ED1D94" w:rsidRDefault="00DC3DAF" w:rsidP="00DC3DAF">
      <w:pPr>
        <w:pStyle w:val="tbnormal"/>
      </w:pPr>
      <w:r>
        <w:t xml:space="preserve">De plus, une information supplémentaire est ajoutée, celle du fournisseur qui fournit le produit. Cette information est renseignée par un lien de type </w:t>
      </w:r>
      <w:r w:rsidRPr="00B80BD9">
        <w:rPr>
          <w:b/>
        </w:rPr>
        <w:t>one2many</w:t>
      </w:r>
      <w:r>
        <w:t xml:space="preserve"> avec comme nom de relation </w:t>
      </w:r>
      <w:r w:rsidRPr="00B80BD9">
        <w:rPr>
          <w:b/>
        </w:rPr>
        <w:t>product.supplierinfo</w:t>
      </w:r>
      <w:r>
        <w:t xml:space="preserve"> qui pointe vers l’objet </w:t>
      </w:r>
      <w:r w:rsidRPr="00B80BD9">
        <w:rPr>
          <w:b/>
        </w:rPr>
        <w:t>res.partner</w:t>
      </w:r>
      <w:r>
        <w:t>.</w:t>
      </w:r>
    </w:p>
    <w:p w14:paraId="68845F71" w14:textId="77777777" w:rsidR="00DC3DAF" w:rsidRDefault="00DC3DAF" w:rsidP="00F23A9B">
      <w:pPr>
        <w:pStyle w:val="tbtitre5"/>
      </w:pPr>
      <w:bookmarkStart w:id="157" w:name="_Toc454061872"/>
      <w:r>
        <w:t>Nomenclatures</w:t>
      </w:r>
      <w:bookmarkEnd w:id="157"/>
    </w:p>
    <w:p w14:paraId="394E599A" w14:textId="77777777" w:rsidR="00DC3DAF" w:rsidRDefault="00DC3DAF" w:rsidP="00DC3DAF">
      <w:pPr>
        <w:pStyle w:val="tbnormal"/>
      </w:pPr>
      <w:r>
        <w:t>Ci-dessus, nous mentionnons qu’un produit fini est un composé de composants portant le nom de matières premières.</w:t>
      </w:r>
    </w:p>
    <w:p w14:paraId="0DD043D6" w14:textId="77777777" w:rsidR="00DC3DAF" w:rsidRDefault="00DC3DAF" w:rsidP="00DC3DAF">
      <w:pPr>
        <w:pStyle w:val="tbnormal"/>
      </w:pPr>
      <w:r>
        <w:t>Pour représenter cette logique dans le PGI, les nomenclatures doivent être renseignées pour chacun des produits.</w:t>
      </w:r>
    </w:p>
    <w:p w14:paraId="09C728E2" w14:textId="77777777" w:rsidR="00DC3DAF" w:rsidRDefault="00DC3DAF" w:rsidP="00F23A9B">
      <w:pPr>
        <w:pStyle w:val="tbtitre6"/>
      </w:pPr>
      <w:bookmarkStart w:id="158" w:name="_Toc454061873"/>
      <w:r>
        <w:t>Exemple au format XML</w:t>
      </w:r>
      <w:bookmarkEnd w:id="158"/>
    </w:p>
    <w:p w14:paraId="38782C29" w14:textId="77777777" w:rsidR="00DC3DAF" w:rsidRDefault="00DC3DAF" w:rsidP="00DC3DAF">
      <w:pPr>
        <w:pStyle w:val="tbnormal"/>
      </w:pPr>
      <w:r>
        <w:t>Pour les besoins du scénario, les nomenclatures sont présentes dans le fichier de configuration XML sous la forme de balise dont le père n’est autre que le produit fini composé :</w:t>
      </w:r>
    </w:p>
    <w:p w14:paraId="7542F45D" w14:textId="77777777" w:rsidR="00DC3DAF" w:rsidRDefault="00DC3DAF" w:rsidP="00DC3DAF">
      <w:pPr>
        <w:pStyle w:val="tbnormal"/>
      </w:pPr>
      <w:r>
        <w:rPr>
          <w:noProof/>
          <w:lang w:val="fr-FR" w:eastAsia="fr-FR"/>
        </w:rPr>
        <w:drawing>
          <wp:inline distT="0" distB="0" distL="0" distR="0" wp14:anchorId="3876D73F" wp14:editId="422C6128">
            <wp:extent cx="4679950" cy="1594485"/>
            <wp:effectExtent l="0" t="0" r="0" b="5715"/>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apture d’écran 2016-06-06 à 18.10.42.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4679950" cy="1594485"/>
                    </a:xfrm>
                    <a:prstGeom prst="rect">
                      <a:avLst/>
                    </a:prstGeom>
                  </pic:spPr>
                </pic:pic>
              </a:graphicData>
            </a:graphic>
          </wp:inline>
        </w:drawing>
      </w:r>
    </w:p>
    <w:p w14:paraId="24A57AF7" w14:textId="77777777" w:rsidR="00DC3DAF" w:rsidRDefault="00DC3DAF" w:rsidP="00DC3DAF">
      <w:pPr>
        <w:pStyle w:val="tbnormal"/>
      </w:pPr>
      <w:r>
        <w:lastRenderedPageBreak/>
        <w:t xml:space="preserve">Dans cette exemple, nous remarquons que les matières premières entrantes dans la composition du produit </w:t>
      </w:r>
      <w:r w:rsidRPr="002F6158">
        <w:rPr>
          <w:b/>
        </w:rPr>
        <w:t>Lager Beer</w:t>
      </w:r>
      <w:r>
        <w:t xml:space="preserve"> sont :</w:t>
      </w:r>
    </w:p>
    <w:p w14:paraId="7B6B0DD9" w14:textId="77777777" w:rsidR="00DC3DAF" w:rsidRDefault="00DC3DAF" w:rsidP="00384F46">
      <w:pPr>
        <w:pStyle w:val="tbnormal"/>
        <w:numPr>
          <w:ilvl w:val="0"/>
          <w:numId w:val="27"/>
        </w:numPr>
      </w:pPr>
      <w:r>
        <w:t>Le houblon, l’orge et l’eau</w:t>
      </w:r>
    </w:p>
    <w:p w14:paraId="54FF3FE8" w14:textId="77777777" w:rsidR="00DC3DAF" w:rsidRDefault="00DC3DAF" w:rsidP="00DC3DAF">
      <w:pPr>
        <w:pStyle w:val="tbnormal"/>
      </w:pPr>
      <w:r>
        <w:t xml:space="preserve">Grâce à l’attribut </w:t>
      </w:r>
      <w:r w:rsidRPr="002F6158">
        <w:rPr>
          <w:b/>
        </w:rPr>
        <w:t>quantity</w:t>
      </w:r>
      <w:r>
        <w:t xml:space="preserve"> on à l’information de combien d’unité de la matière première il faut pour composer une unité du produit fini lié.</w:t>
      </w:r>
    </w:p>
    <w:p w14:paraId="5F438DB5" w14:textId="77777777" w:rsidR="00DC3DAF" w:rsidRDefault="00DC3DAF" w:rsidP="00F23A9B">
      <w:pPr>
        <w:pStyle w:val="tbtitre6"/>
      </w:pPr>
      <w:bookmarkStart w:id="159" w:name="_Toc454061874"/>
      <w:r>
        <w:t>Objet résultant</w:t>
      </w:r>
      <w:bookmarkEnd w:id="159"/>
    </w:p>
    <w:p w14:paraId="3DA03E35" w14:textId="77777777" w:rsidR="00DC3DAF" w:rsidRDefault="00DC3DAF" w:rsidP="00DC3DAF">
      <w:pPr>
        <w:pStyle w:val="tbnormal"/>
      </w:pPr>
      <w:r>
        <w:t xml:space="preserve">Dans Odoo® cela se stock dans un objet nommé </w:t>
      </w:r>
      <w:r w:rsidRPr="005C3B23">
        <w:rPr>
          <w:b/>
        </w:rPr>
        <w:t>mrp.bom</w:t>
      </w:r>
      <w:r>
        <w:t>. Les attributs qui nous intéresse sont :</w:t>
      </w:r>
    </w:p>
    <w:p w14:paraId="477F4ED8" w14:textId="77777777" w:rsidR="00DC3DAF" w:rsidRDefault="00DC3DAF" w:rsidP="00384F46">
      <w:pPr>
        <w:pStyle w:val="tbnormal"/>
        <w:numPr>
          <w:ilvl w:val="0"/>
          <w:numId w:val="27"/>
        </w:numPr>
      </w:pPr>
      <w:r w:rsidRPr="00A4210F">
        <w:rPr>
          <w:b/>
        </w:rPr>
        <w:t>product_tmpl_id</w:t>
      </w:r>
      <w:r>
        <w:t xml:space="preserve"> de type </w:t>
      </w:r>
      <w:r w:rsidRPr="00A4210F">
        <w:rPr>
          <w:b/>
        </w:rPr>
        <w:t>many2one</w:t>
      </w:r>
      <w:r>
        <w:t xml:space="preserve"> qui fait le lien entre la nomenclature et le produit fini qu’elle représente. Ceci grâce à l’objet vu précédemment </w:t>
      </w:r>
      <w:r w:rsidRPr="00A4210F">
        <w:rPr>
          <w:b/>
        </w:rPr>
        <w:t>product.template</w:t>
      </w:r>
      <w:r>
        <w:t>.</w:t>
      </w:r>
    </w:p>
    <w:p w14:paraId="7A009B44" w14:textId="77777777" w:rsidR="00DC3DAF" w:rsidRPr="00E67EA6" w:rsidRDefault="00DC3DAF" w:rsidP="00384F46">
      <w:pPr>
        <w:pStyle w:val="tbnormal"/>
        <w:numPr>
          <w:ilvl w:val="0"/>
          <w:numId w:val="27"/>
        </w:numPr>
      </w:pPr>
      <w:r w:rsidRPr="00A4210F">
        <w:rPr>
          <w:b/>
        </w:rPr>
        <w:t>bom_line_ids</w:t>
      </w:r>
      <w:r>
        <w:t xml:space="preserve"> de type </w:t>
      </w:r>
      <w:r w:rsidRPr="00A4210F">
        <w:rPr>
          <w:b/>
        </w:rPr>
        <w:t>one2many</w:t>
      </w:r>
      <w:r>
        <w:t xml:space="preserve"> qui fait le lien entre la nomenclature et les matières premières entrantes dans la composition du produit fini. Cet attribut est une liste d’objets </w:t>
      </w:r>
      <w:r w:rsidRPr="00A4210F">
        <w:rPr>
          <w:b/>
        </w:rPr>
        <w:t>mrp.bom.line</w:t>
      </w:r>
      <w:r>
        <w:t xml:space="preserve"> qui fait figurer un objet </w:t>
      </w:r>
      <w:r w:rsidRPr="00A4210F">
        <w:rPr>
          <w:b/>
        </w:rPr>
        <w:t>product.template</w:t>
      </w:r>
      <w:r>
        <w:t xml:space="preserve"> grâce à la relation </w:t>
      </w:r>
      <w:r w:rsidRPr="00A4210F">
        <w:rPr>
          <w:b/>
        </w:rPr>
        <w:t>many2one product.product</w:t>
      </w:r>
      <w:r>
        <w:t xml:space="preserve"> et avec comme attribut supplémentaire </w:t>
      </w:r>
      <w:r w:rsidRPr="00A4210F">
        <w:rPr>
          <w:b/>
        </w:rPr>
        <w:t>product_qty</w:t>
      </w:r>
      <w:r>
        <w:t xml:space="preserve"> qui représente la quantité de composant dans le composé.</w:t>
      </w:r>
    </w:p>
    <w:p w14:paraId="04518800" w14:textId="77777777" w:rsidR="00DC3DAF" w:rsidRDefault="00DC3DAF" w:rsidP="00F23A9B">
      <w:pPr>
        <w:pStyle w:val="tbtitre5"/>
      </w:pPr>
      <w:bookmarkStart w:id="160" w:name="_Toc454061875"/>
      <w:r>
        <w:t>Comptabilité</w:t>
      </w:r>
      <w:bookmarkEnd w:id="160"/>
    </w:p>
    <w:p w14:paraId="46DB2B10" w14:textId="77777777" w:rsidR="00DC3DAF" w:rsidRDefault="00DC3DAF" w:rsidP="00DC3DAF">
      <w:pPr>
        <w:pStyle w:val="tbnormal"/>
      </w:pPr>
      <w:r>
        <w:t>Pour que la structure financière de la société soit représentée, nous devons injecter des écritures dans le système. Ceci afin de constituer le bilan initial de l’entreprise avec les valeurs qui se trouvent dans la présentation du scénario.</w:t>
      </w:r>
    </w:p>
    <w:p w14:paraId="610FCE17" w14:textId="77777777" w:rsidR="00DC3DAF" w:rsidRDefault="00DC3DAF" w:rsidP="00F23A9B">
      <w:pPr>
        <w:pStyle w:val="tbtitre6"/>
      </w:pPr>
      <w:bookmarkStart w:id="161" w:name="_Toc454061876"/>
      <w:r>
        <w:t>Exemple au format XML</w:t>
      </w:r>
      <w:bookmarkEnd w:id="161"/>
    </w:p>
    <w:p w14:paraId="36623AEC" w14:textId="77777777" w:rsidR="00DC3DAF" w:rsidRDefault="00DC3DAF" w:rsidP="00DC3DAF">
      <w:pPr>
        <w:pStyle w:val="tbnormal"/>
      </w:pPr>
      <w:r>
        <w:t>Toutes ces écritures sont présentes dans le fichier de configuration du simulateur. Attention à prendre en considération que les écritures doivent respecter le principe de balance comptable. En voici une des parties :</w:t>
      </w:r>
    </w:p>
    <w:p w14:paraId="717B3F28" w14:textId="77777777" w:rsidR="00DC3DAF" w:rsidRDefault="00DC3DAF" w:rsidP="00DC3DAF">
      <w:pPr>
        <w:pStyle w:val="tbnormal"/>
      </w:pPr>
      <w:r>
        <w:rPr>
          <w:noProof/>
          <w:lang w:val="fr-FR" w:eastAsia="fr-FR"/>
        </w:rPr>
        <w:drawing>
          <wp:inline distT="0" distB="0" distL="0" distR="0" wp14:anchorId="3B980A22" wp14:editId="52C98295">
            <wp:extent cx="4680000" cy="2616504"/>
            <wp:effectExtent l="0" t="0" r="0" b="0"/>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apture d’écran 2016-06-06 à 21.44.31.png"/>
                    <pic:cNvPicPr/>
                  </pic:nvPicPr>
                  <pic:blipFill rotWithShape="1">
                    <a:blip r:embed="rId83" cstate="print">
                      <a:extLst>
                        <a:ext uri="{28A0092B-C50C-407E-A947-70E740481C1C}">
                          <a14:useLocalDpi xmlns:a14="http://schemas.microsoft.com/office/drawing/2010/main" val="0"/>
                        </a:ext>
                      </a:extLst>
                    </a:blip>
                    <a:srcRect l="9446" r="23474"/>
                    <a:stretch/>
                  </pic:blipFill>
                  <pic:spPr bwMode="auto">
                    <a:xfrm>
                      <a:off x="0" y="0"/>
                      <a:ext cx="4680000" cy="2616504"/>
                    </a:xfrm>
                    <a:prstGeom prst="rect">
                      <a:avLst/>
                    </a:prstGeom>
                    <a:ln>
                      <a:noFill/>
                    </a:ln>
                    <a:extLst>
                      <a:ext uri="{53640926-AAD7-44D8-BBD7-CCE9431645EC}">
                        <a14:shadowObscured xmlns:a14="http://schemas.microsoft.com/office/drawing/2010/main"/>
                      </a:ext>
                    </a:extLst>
                  </pic:spPr>
                </pic:pic>
              </a:graphicData>
            </a:graphic>
          </wp:inline>
        </w:drawing>
      </w:r>
    </w:p>
    <w:p w14:paraId="2032D00E" w14:textId="77777777" w:rsidR="00DC3DAF" w:rsidRDefault="00DC3DAF" w:rsidP="00DC3DAF">
      <w:pPr>
        <w:pStyle w:val="tbnormal"/>
      </w:pPr>
      <w:r>
        <w:t xml:space="preserve">Dans cet exemple, le principe de balance est respecté. Montant au débit 400'000.- CHF et au crédit 400'000.- CHF aussi. Ces deux entrées </w:t>
      </w:r>
      <w:r>
        <w:lastRenderedPageBreak/>
        <w:t xml:space="preserve">représentent l’apport en capital de </w:t>
      </w:r>
      <w:r w:rsidRPr="00B30C9E">
        <w:rPr>
          <w:b/>
        </w:rPr>
        <w:t>Breweries Holding Corp.</w:t>
      </w:r>
      <w:r>
        <w:t xml:space="preserve"> pour l’achat d’une partie des installations de production.</w:t>
      </w:r>
    </w:p>
    <w:p w14:paraId="58645990" w14:textId="77777777" w:rsidR="00DC3DAF" w:rsidRDefault="00DC3DAF" w:rsidP="00F23A9B">
      <w:pPr>
        <w:pStyle w:val="tbtitre6"/>
      </w:pPr>
      <w:bookmarkStart w:id="162" w:name="_Toc454061877"/>
      <w:r>
        <w:t>Objet résultant</w:t>
      </w:r>
      <w:bookmarkEnd w:id="162"/>
    </w:p>
    <w:p w14:paraId="1CCCD729" w14:textId="77777777" w:rsidR="00DC3DAF" w:rsidRDefault="00DC3DAF" w:rsidP="00DC3DAF">
      <w:pPr>
        <w:pStyle w:val="tbnormal"/>
      </w:pPr>
      <w:r>
        <w:t xml:space="preserve">Dans le PGI, cela se concrétise par l’instanciation d’un objet de type </w:t>
      </w:r>
      <w:r w:rsidRPr="00FC654C">
        <w:rPr>
          <w:b/>
        </w:rPr>
        <w:t>account.move</w:t>
      </w:r>
      <w:r>
        <w:t>. C’est aussi un objet avec des relations :</w:t>
      </w:r>
    </w:p>
    <w:p w14:paraId="7966FE4E" w14:textId="77777777" w:rsidR="00DC3DAF" w:rsidRDefault="00DC3DAF" w:rsidP="00384F46">
      <w:pPr>
        <w:pStyle w:val="tbnormal"/>
        <w:numPr>
          <w:ilvl w:val="0"/>
          <w:numId w:val="28"/>
        </w:numPr>
      </w:pPr>
      <w:r w:rsidRPr="00FC654C">
        <w:rPr>
          <w:b/>
        </w:rPr>
        <w:t>journal_id</w:t>
      </w:r>
      <w:r>
        <w:t xml:space="preserve"> de type </w:t>
      </w:r>
      <w:r w:rsidRPr="00FC654C">
        <w:rPr>
          <w:b/>
        </w:rPr>
        <w:t>many2one</w:t>
      </w:r>
      <w:r>
        <w:t xml:space="preserve"> vers l’objet </w:t>
      </w:r>
      <w:r w:rsidRPr="00FC654C">
        <w:rPr>
          <w:b/>
        </w:rPr>
        <w:t>account.journal</w:t>
      </w:r>
      <w:r>
        <w:t>. C’est le journal conteneur des opérations financière de même type. De base, le PGI est configuré avec les journaux suivants :</w:t>
      </w:r>
    </w:p>
    <w:p w14:paraId="7F37024C" w14:textId="77777777" w:rsidR="00DC3DAF" w:rsidRDefault="00DC3DAF" w:rsidP="00384F46">
      <w:pPr>
        <w:pStyle w:val="tbnormal"/>
        <w:numPr>
          <w:ilvl w:val="1"/>
          <w:numId w:val="28"/>
        </w:numPr>
      </w:pPr>
      <w:r>
        <w:t>Customer Invoices</w:t>
      </w:r>
    </w:p>
    <w:p w14:paraId="7C60297F" w14:textId="77777777" w:rsidR="00DC3DAF" w:rsidRDefault="00DC3DAF" w:rsidP="00384F46">
      <w:pPr>
        <w:pStyle w:val="tbnormal"/>
        <w:numPr>
          <w:ilvl w:val="1"/>
          <w:numId w:val="28"/>
        </w:numPr>
      </w:pPr>
      <w:r>
        <w:t>Vendor Bills</w:t>
      </w:r>
    </w:p>
    <w:p w14:paraId="1024F223" w14:textId="77777777" w:rsidR="00DC3DAF" w:rsidRDefault="00DC3DAF" w:rsidP="00384F46">
      <w:pPr>
        <w:pStyle w:val="tbnormal"/>
        <w:numPr>
          <w:ilvl w:val="1"/>
          <w:numId w:val="28"/>
        </w:numPr>
      </w:pPr>
      <w:r>
        <w:t>Miscellaneous Operations</w:t>
      </w:r>
    </w:p>
    <w:p w14:paraId="7469EC13" w14:textId="77777777" w:rsidR="00DC3DAF" w:rsidRDefault="00DC3DAF" w:rsidP="00384F46">
      <w:pPr>
        <w:pStyle w:val="tbnormal"/>
        <w:numPr>
          <w:ilvl w:val="1"/>
          <w:numId w:val="28"/>
        </w:numPr>
      </w:pPr>
      <w:r>
        <w:t>Exchange Difference</w:t>
      </w:r>
    </w:p>
    <w:p w14:paraId="1E927A0F" w14:textId="77777777" w:rsidR="00DC3DAF" w:rsidRDefault="00DC3DAF" w:rsidP="00384F46">
      <w:pPr>
        <w:pStyle w:val="tbnormal"/>
        <w:numPr>
          <w:ilvl w:val="1"/>
          <w:numId w:val="28"/>
        </w:numPr>
      </w:pPr>
      <w:r>
        <w:t>Bank</w:t>
      </w:r>
    </w:p>
    <w:p w14:paraId="74614D50" w14:textId="77777777" w:rsidR="00DC3DAF" w:rsidRDefault="00DC3DAF" w:rsidP="00384F46">
      <w:pPr>
        <w:pStyle w:val="tbnormal"/>
        <w:numPr>
          <w:ilvl w:val="1"/>
          <w:numId w:val="28"/>
        </w:numPr>
      </w:pPr>
      <w:r>
        <w:t>Cash</w:t>
      </w:r>
    </w:p>
    <w:p w14:paraId="53DFFB49" w14:textId="77777777" w:rsidR="00DC3DAF" w:rsidRDefault="00DC3DAF" w:rsidP="00384F46">
      <w:pPr>
        <w:pStyle w:val="tbnormal"/>
        <w:numPr>
          <w:ilvl w:val="1"/>
          <w:numId w:val="28"/>
        </w:numPr>
      </w:pPr>
      <w:r>
        <w:t>Stock Journal</w:t>
      </w:r>
    </w:p>
    <w:p w14:paraId="52B7F7DC" w14:textId="77777777" w:rsidR="00DC3DAF" w:rsidRPr="00B30C9E" w:rsidRDefault="00DC3DAF" w:rsidP="00384F46">
      <w:pPr>
        <w:pStyle w:val="tbnormal"/>
        <w:numPr>
          <w:ilvl w:val="0"/>
          <w:numId w:val="28"/>
        </w:numPr>
      </w:pPr>
      <w:r w:rsidRPr="00C27129">
        <w:rPr>
          <w:b/>
        </w:rPr>
        <w:t>line_ids</w:t>
      </w:r>
      <w:r>
        <w:t xml:space="preserve"> de type </w:t>
      </w:r>
      <w:r w:rsidRPr="00C27129">
        <w:rPr>
          <w:b/>
        </w:rPr>
        <w:t>one2many</w:t>
      </w:r>
      <w:r>
        <w:t xml:space="preserve">. Cet attribut est une liste d’objets </w:t>
      </w:r>
      <w:r w:rsidRPr="008265CF">
        <w:rPr>
          <w:b/>
        </w:rPr>
        <w:t>account.move.line</w:t>
      </w:r>
      <w:r>
        <w:t xml:space="preserve"> qui se compose d’attributs </w:t>
      </w:r>
      <w:r w:rsidRPr="00384E92">
        <w:rPr>
          <w:b/>
        </w:rPr>
        <w:t>account.account</w:t>
      </w:r>
      <w:r>
        <w:t xml:space="preserve"> de type </w:t>
      </w:r>
      <w:r w:rsidRPr="00AD66BC">
        <w:rPr>
          <w:b/>
        </w:rPr>
        <w:t>many2one</w:t>
      </w:r>
      <w:r>
        <w:t xml:space="preserve"> pour les comptes utilisés. </w:t>
      </w:r>
      <w:r w:rsidRPr="00384E92">
        <w:rPr>
          <w:b/>
        </w:rPr>
        <w:t>res.partner</w:t>
      </w:r>
      <w:r>
        <w:t xml:space="preserve"> de type </w:t>
      </w:r>
      <w:r w:rsidRPr="00AD66BC">
        <w:rPr>
          <w:b/>
        </w:rPr>
        <w:t>many2one</w:t>
      </w:r>
      <w:r>
        <w:t xml:space="preserve"> pour le partenaire et les attributs </w:t>
      </w:r>
      <w:r w:rsidRPr="00AD66BC">
        <w:rPr>
          <w:b/>
        </w:rPr>
        <w:t>name</w:t>
      </w:r>
      <w:r>
        <w:t xml:space="preserve"> en tant que libellé, </w:t>
      </w:r>
      <w:r w:rsidRPr="00AD66BC">
        <w:rPr>
          <w:b/>
        </w:rPr>
        <w:t>debit</w:t>
      </w:r>
      <w:r>
        <w:t xml:space="preserve"> et </w:t>
      </w:r>
      <w:r w:rsidRPr="00AD66BC">
        <w:rPr>
          <w:b/>
        </w:rPr>
        <w:t>credit</w:t>
      </w:r>
      <w:r>
        <w:t xml:space="preserve"> pour les montants.</w:t>
      </w:r>
    </w:p>
    <w:p w14:paraId="76AC92AD" w14:textId="77777777" w:rsidR="00DC3DAF" w:rsidRDefault="00DC3DAF" w:rsidP="00DC3DAF">
      <w:pPr>
        <w:pStyle w:val="tbnormal"/>
      </w:pPr>
      <w:r>
        <w:br w:type="page"/>
      </w:r>
    </w:p>
    <w:p w14:paraId="5583FC4B" w14:textId="3318A3BA" w:rsidR="00DC3DAF" w:rsidRDefault="00DC3DAF" w:rsidP="00F23A9B">
      <w:pPr>
        <w:pStyle w:val="tbtitre2"/>
      </w:pPr>
      <w:bookmarkStart w:id="163" w:name="_Toc454061878"/>
      <w:r>
        <w:lastRenderedPageBreak/>
        <w:t>Principe général</w:t>
      </w:r>
      <w:bookmarkEnd w:id="163"/>
    </w:p>
    <w:p w14:paraId="346996BA" w14:textId="77777777" w:rsidR="00DC3DAF" w:rsidRDefault="00DC3DAF" w:rsidP="00DC3DAF">
      <w:pPr>
        <w:pStyle w:val="tbnormal"/>
      </w:pPr>
      <w:r>
        <w:t>L’écosystème du jeu sérieux OdooSIM se compose de plusieurs éléments distincts :</w:t>
      </w:r>
    </w:p>
    <w:p w14:paraId="7E546097" w14:textId="51C8401A" w:rsidR="00DC3DAF" w:rsidRDefault="00DC3DAF" w:rsidP="00DC3DAF">
      <w:pPr>
        <w:pStyle w:val="tbnormal"/>
      </w:pPr>
      <w:r>
        <w:t>Un fichier de configuration au format XML qui décrit le scénario et les données à injecté dans le référentiel du PGI.</w:t>
      </w:r>
    </w:p>
    <w:p w14:paraId="392F8EA2" w14:textId="77777777" w:rsidR="00DC3DAF" w:rsidRDefault="00DC3DAF" w:rsidP="00DC3DAF">
      <w:pPr>
        <w:pStyle w:val="tbnormal"/>
      </w:pPr>
      <w:r>
        <w:t>Le simulateur écrit dans le langage Java®</w:t>
      </w:r>
    </w:p>
    <w:p w14:paraId="1FB716BB" w14:textId="77777777" w:rsidR="00DC3DAF" w:rsidRDefault="00DC3DAF" w:rsidP="00DC3DAF">
      <w:pPr>
        <w:pStyle w:val="tbnormal"/>
      </w:pPr>
      <w:r>
        <w:t>Un point d’entrée distant à Odoo® sous forme d’une API</w:t>
      </w:r>
    </w:p>
    <w:p w14:paraId="4372B66B" w14:textId="19B5B956" w:rsidR="00DC3DAF" w:rsidRDefault="00DC3DAF" w:rsidP="00DC3DAF">
      <w:pPr>
        <w:pStyle w:val="tbnormal"/>
      </w:pPr>
      <w:r>
        <w:t>Un accès au système Odoo® en mode de consommation software as a service (Saas).</w:t>
      </w:r>
    </w:p>
    <w:p w14:paraId="22CCF34D" w14:textId="76705290" w:rsidR="00DC3DAF" w:rsidRDefault="00DC3DAF" w:rsidP="00DC3DAF">
      <w:pPr>
        <w:pStyle w:val="tbnormal"/>
      </w:pPr>
      <w:r>
        <w:t>Graphiquement, cela ressemble au schéma ci-dessous :</w:t>
      </w:r>
    </w:p>
    <w:p w14:paraId="2B9E8EF1" w14:textId="77777777" w:rsidR="00DC3DAF" w:rsidRDefault="00DC3DAF" w:rsidP="00DC3DAF">
      <w:pPr>
        <w:pStyle w:val="tbnormal"/>
      </w:pPr>
      <w:r>
        <w:rPr>
          <w:noProof/>
          <w:lang w:val="fr-FR" w:eastAsia="fr-FR"/>
        </w:rPr>
        <w:drawing>
          <wp:inline distT="0" distB="0" distL="0" distR="0" wp14:anchorId="17A36BDE" wp14:editId="736DE00A">
            <wp:extent cx="4679950" cy="3084830"/>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odoosim - principe.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4679950" cy="3084830"/>
                    </a:xfrm>
                    <a:prstGeom prst="rect">
                      <a:avLst/>
                    </a:prstGeom>
                  </pic:spPr>
                </pic:pic>
              </a:graphicData>
            </a:graphic>
          </wp:inline>
        </w:drawing>
      </w:r>
    </w:p>
    <w:p w14:paraId="7CDE6F57" w14:textId="77777777" w:rsidR="00DC3DAF" w:rsidRDefault="00DC3DAF" w:rsidP="00DC3DAF">
      <w:pPr>
        <w:pStyle w:val="tbnormal"/>
      </w:pPr>
      <w:r>
        <w:t xml:space="preserve">Sur la droite le fichier XML </w:t>
      </w:r>
      <w:r w:rsidRPr="00FA22A5">
        <w:rPr>
          <w:b/>
        </w:rPr>
        <w:t>settings.xml</w:t>
      </w:r>
      <w:r>
        <w:t>. Il est lu par le simulateur – rectangle bleu – qui connaît les règles de mapping entre son modèle de domaine et les données que le fichier contient.</w:t>
      </w:r>
    </w:p>
    <w:p w14:paraId="7C625ADB" w14:textId="27FDE85B" w:rsidR="00DC3DAF" w:rsidRDefault="00DC3DAF" w:rsidP="00DC3DAF">
      <w:pPr>
        <w:pStyle w:val="tbnormal"/>
      </w:pPr>
      <w:r>
        <w:t xml:space="preserve">Le simulateur possède trois phases distinctes. On parle </w:t>
      </w:r>
      <w:r w:rsidR="006E1BBE">
        <w:t xml:space="preserve">volontiers </w:t>
      </w:r>
      <w:r>
        <w:t>de responsabilités. Il doit configurer, simuler le marché et restituer les données à un emplacement externe, base de données ou fichier semi-structuré. Ces données sont le résultat des opérations de chacune des sociétés.</w:t>
      </w:r>
    </w:p>
    <w:p w14:paraId="6444864E" w14:textId="77777777" w:rsidR="00DC3DAF" w:rsidRDefault="00DC3DAF" w:rsidP="00DC3DAF">
      <w:pPr>
        <w:pStyle w:val="tbnormal"/>
      </w:pPr>
      <w:r>
        <w:t>Chacune des équipes qui prennent part à une partie reçoivent un accès à une instance Odoo® online. On a donc autant d’instance – rectangle violet (sans couleur de remplissage) – qu’on a d’équipes. Tous les éléments hébergés par le système sont atteignables et pilotables au travers d’une API. Bien évidemment, certains éléments ne peuvent pas être traités de manière totale. Cette couche d’accès est représentée par le rectangle violet. La communication entre les deux artéfacts que sont le simulateur et le PGI s’effectue au travers d’Internet – rectangle grisé – grâce aux protocoles https qui s’occupe de l’invocation des services ciblés et XML/RPC pour structuré les contenus selon la norme de balisage XML.</w:t>
      </w:r>
    </w:p>
    <w:p w14:paraId="33E15D31" w14:textId="77777777" w:rsidR="00DC3DAF" w:rsidRDefault="00DC3DAF" w:rsidP="00DC3DAF">
      <w:pPr>
        <w:pStyle w:val="tbnormal"/>
      </w:pPr>
      <w:r>
        <w:lastRenderedPageBreak/>
        <w:t>Cette communication permet plusieurs choses. De s’authentifier grâce à un compte Odoo®, c’est-à-dire un login adresse e-mail et un mot de passe. D’effectuer les opérations CRUD sur les bases de données.</w:t>
      </w:r>
    </w:p>
    <w:p w14:paraId="67C0E821" w14:textId="77777777" w:rsidR="00DC3DAF" w:rsidRDefault="00DC3DAF" w:rsidP="00DC3DAF">
      <w:pPr>
        <w:pStyle w:val="tbnormal"/>
      </w:pPr>
      <w:r>
        <w:t xml:space="preserve">Afin de pouvoir effectuer les opérations nécessaires au fonctionnement d’OdooSIM, il faut tout d’abord invoquer l’authentification – bulle 1 –. Cette première étape va permettre de récupérer un uid valable signalant par la suite que l’utilisateur qui invoque le web service est bien authentifié. Le point de terminaison </w:t>
      </w:r>
      <w:r w:rsidRPr="00832523">
        <w:rPr>
          <w:b/>
        </w:rPr>
        <w:t>xmlrpc/2/common</w:t>
      </w:r>
      <w:r>
        <w:t xml:space="preserve"> permet la récupération de cet uid en appelant la méthode </w:t>
      </w:r>
      <w:r w:rsidRPr="00832523">
        <w:rPr>
          <w:b/>
        </w:rPr>
        <w:t>authenticate</w:t>
      </w:r>
      <w:r>
        <w:t>. Le web service retourne un Integer valide pour le couple adresse e-mail/mot de passe. Une fois en possession de l’identifiant (uid), il devient possible de requêter sur l’ensemble des objets du système.</w:t>
      </w:r>
    </w:p>
    <w:p w14:paraId="6E963731" w14:textId="77777777" w:rsidR="00DC3DAF" w:rsidRDefault="00DC3DAF" w:rsidP="00DC3DAF">
      <w:pPr>
        <w:pStyle w:val="tbnormal"/>
      </w:pPr>
      <w:r>
        <w:t xml:space="preserve">Dans la phase de configuration, le simulateur va lire et mapper les informations du fichier de paramètres. Il génère le graphe objet correspondant à une économie de marché. Puis, il créé le référentiel dans chacune des bases de données des équipes en invoquant le web service et la méthode </w:t>
      </w:r>
      <w:r w:rsidRPr="00832523">
        <w:rPr>
          <w:b/>
        </w:rPr>
        <w:t>create</w:t>
      </w:r>
      <w:r>
        <w:t xml:space="preserve">. Cette fois-ci, il passe par le point de terminaison </w:t>
      </w:r>
      <w:r w:rsidRPr="00832523">
        <w:rPr>
          <w:b/>
        </w:rPr>
        <w:t>xmlrpc/2/object</w:t>
      </w:r>
      <w:r>
        <w:t>. C’est lui qui demande l’identifiant précédemment récupéré. La bulle 2 représente les données poussées par le simulateur dans le PGI. Ces données sont :</w:t>
      </w:r>
    </w:p>
    <w:p w14:paraId="13D040A6" w14:textId="77777777" w:rsidR="00DC3DAF" w:rsidRDefault="00DC3DAF" w:rsidP="00384F46">
      <w:pPr>
        <w:pStyle w:val="tbnormal"/>
        <w:numPr>
          <w:ilvl w:val="0"/>
          <w:numId w:val="29"/>
        </w:numPr>
      </w:pPr>
      <w:r>
        <w:t>Les parties prenantes, les produits finis, les matières premières, les nomenclatures, les collaborateurs et leurs rôles attribués, les aspects comptables et les quantités en stock de chaque produit destiné à la vente.</w:t>
      </w:r>
    </w:p>
    <w:p w14:paraId="374CDEDF" w14:textId="77777777" w:rsidR="00DC3DAF" w:rsidRDefault="00DC3DAF" w:rsidP="00DC3DAF">
      <w:pPr>
        <w:pStyle w:val="tbnormal"/>
      </w:pPr>
      <w:r>
        <w:t>Dans la phase de simulation du jeu, des mécanismes se mettent en place pour donner l’effet aux participants qu’ils évoluent dans un environnement réel, dynamique et interactif. Principalement, une game loop est utilisée pour boucler tous les t’en de temps et rejouer les opérations :</w:t>
      </w:r>
    </w:p>
    <w:p w14:paraId="1B0EDE31" w14:textId="77777777" w:rsidR="00DC3DAF" w:rsidRDefault="00DC3DAF" w:rsidP="00DC3DAF">
      <w:pPr>
        <w:pStyle w:val="tbnormal"/>
      </w:pPr>
      <w:r>
        <w:rPr>
          <w:noProof/>
          <w:lang w:val="fr-FR" w:eastAsia="fr-FR"/>
        </w:rPr>
        <w:drawing>
          <wp:inline distT="0" distB="0" distL="0" distR="0" wp14:anchorId="5938C8E8" wp14:editId="72804E0F">
            <wp:extent cx="4679950" cy="1783080"/>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hase - Simulation.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4679950" cy="1783080"/>
                    </a:xfrm>
                    <a:prstGeom prst="rect">
                      <a:avLst/>
                    </a:prstGeom>
                  </pic:spPr>
                </pic:pic>
              </a:graphicData>
            </a:graphic>
          </wp:inline>
        </w:drawing>
      </w:r>
    </w:p>
    <w:p w14:paraId="246EB4BA" w14:textId="77777777" w:rsidR="00DC3DAF" w:rsidRDefault="00DC3DAF" w:rsidP="00DC3DAF">
      <w:pPr>
        <w:pStyle w:val="tbnormal"/>
      </w:pPr>
      <w:r>
        <w:t>Cette figure illustre très bien ce comportement de la phase de simulation. On peut voir que le simulateur crée la demande, l’offre et met en œuvre l’algorithme de sélection de l’offre. La dernière étape effectue un temps d’attente pour pas que le jeu se déroule trop rapidement. Un des paramètres à renseigner dans le fichier de configuration est le temps de simulation pour un jour de jeu. C’est ce paramètre qui est utilisé dans le calcul d’attente. Puis le processus reprend autant de fois qu’il y a de jour à simuler.</w:t>
      </w:r>
    </w:p>
    <w:p w14:paraId="4617FC84" w14:textId="77777777" w:rsidR="00DC3DAF" w:rsidRDefault="00DC3DAF" w:rsidP="00DC3DAF">
      <w:pPr>
        <w:pStyle w:val="tbnormal"/>
      </w:pPr>
      <w:r>
        <w:t xml:space="preserve">C’est dans cette phase que la communication entre le simulateur et les instances de chaque équipe est importante. Elle a pour but de faire évoluer l’état des objets ou l’avancement dans un workflow à intervalle régulier, </w:t>
      </w:r>
      <w:r>
        <w:lastRenderedPageBreak/>
        <w:t>représenté en terme de jour, simulé en 60 secondes. C’est ce que nous représentons avec les bulles numéros 3 et 4. Voici quelques exemples d’échanges :</w:t>
      </w:r>
    </w:p>
    <w:p w14:paraId="213F2F98" w14:textId="77777777" w:rsidR="00DC3DAF" w:rsidRDefault="00DC3DAF" w:rsidP="00384F46">
      <w:pPr>
        <w:pStyle w:val="tbnormal"/>
        <w:numPr>
          <w:ilvl w:val="0"/>
          <w:numId w:val="29"/>
        </w:numPr>
      </w:pPr>
      <w:r>
        <w:t>Le simulateur lit les demandes d’achats en cours dans toutes les instances. Il regarde quel jour elles ont été effectuée. Il lit un paramètre lui indiquant le nombre de jour avant livraison des matières par le fournisseur. Si le nombre de jour est atteint durant le jour simulé où il se trouve, alors il effectue l’entrée en stock des matières premières. Cette puce n’est qu’un exemple. Elle n’est pas implémentée dans la version proof of concept.</w:t>
      </w:r>
    </w:p>
    <w:p w14:paraId="10119351" w14:textId="77777777" w:rsidR="00DC3DAF" w:rsidRDefault="00DC3DAF" w:rsidP="00384F46">
      <w:pPr>
        <w:pStyle w:val="tbnormal"/>
        <w:numPr>
          <w:ilvl w:val="0"/>
          <w:numId w:val="29"/>
        </w:numPr>
      </w:pPr>
      <w:r>
        <w:t xml:space="preserve">Le simulateur génère de la demande. Une fois générée, il la lit en itérant dans une collection de consommateur et leurs besoins associés. Il fait de même avec l’offre disponible en récupérant l’état de disponibilité du produit voulu et le prix auquel il est achetable. Il fait cela pour toutes les sociétés. Suite à cela, il met en œuvre un algorithme qui permet de sélectionner l’offre la plus avantageuse d’un point de vue consommateur. Dès lors, une société se démarque de ses concurrentes et réalise la vente. La réalisation de la vente se concrétise en créant un nouvel objet </w:t>
      </w:r>
      <w:r w:rsidRPr="00D25849">
        <w:rPr>
          <w:b/>
        </w:rPr>
        <w:t>sale.order</w:t>
      </w:r>
      <w:r>
        <w:t xml:space="preserve"> dans le PGI de la société.</w:t>
      </w:r>
    </w:p>
    <w:p w14:paraId="0D4D4DA4" w14:textId="77777777" w:rsidR="00DC3DAF" w:rsidRDefault="00DC3DAF" w:rsidP="00DC3DAF">
      <w:pPr>
        <w:pStyle w:val="tbnormal"/>
      </w:pPr>
      <w:r>
        <w:t>Cette phase est la plus importante car elle influe les processus métiers de chaque entreprise. C’est cette responsabilité qui agit sur les éléments mis en évidence dans la partie PGI – encadré violet –. Dans cet encadré, on peut visualiser :</w:t>
      </w:r>
    </w:p>
    <w:p w14:paraId="69A83D6E" w14:textId="77777777" w:rsidR="00DC3DAF" w:rsidRDefault="00DC3DAF" w:rsidP="00384F46">
      <w:pPr>
        <w:pStyle w:val="tbnormal"/>
        <w:numPr>
          <w:ilvl w:val="0"/>
          <w:numId w:val="30"/>
        </w:numPr>
      </w:pPr>
      <w:r>
        <w:t xml:space="preserve">Le processus métier en bleu et les éléments qu’il exploite. Principalement les objets et leurs états. Chaque état étant une étape du workflow dans la logique du concepteur. Les éléments du référentiel sont aussi mis en évidences sous la rubrique </w:t>
      </w:r>
      <w:r w:rsidRPr="00A358DD">
        <w:rPr>
          <w:b/>
        </w:rPr>
        <w:t>Master Data</w:t>
      </w:r>
      <w:r>
        <w:t>.</w:t>
      </w:r>
    </w:p>
    <w:p w14:paraId="76498F48" w14:textId="77777777" w:rsidR="00DC3DAF" w:rsidRDefault="00DC3DAF" w:rsidP="00384F46">
      <w:pPr>
        <w:pStyle w:val="tbnormal"/>
        <w:numPr>
          <w:ilvl w:val="0"/>
          <w:numId w:val="30"/>
        </w:numPr>
      </w:pPr>
      <w:r>
        <w:t>Les modules – éléments verts – qui supportent les opérations. On présente les modules opérationnels dans la partie supérieur et les modules destinés à des fonctions de support dans la partie inférieure.</w:t>
      </w:r>
    </w:p>
    <w:p w14:paraId="7F0AB3B0" w14:textId="77777777" w:rsidR="00DC3DAF" w:rsidRDefault="00DC3DAF" w:rsidP="00DC3DAF">
      <w:pPr>
        <w:pStyle w:val="tbnormal"/>
      </w:pPr>
      <w:r>
        <w:t>La dernière phase s’effectue à la fin de chaque journée simulée – toutes les 60 secondes – et a pour objectif de consolider les opérations de chaque équipe à un endroit externe et consultable pour mesurer la performance des équipes. Les ventes réalisées et des indicateurs financiers sont disponibles afin d’évaluer et ordonner les équipes dans un classement.</w:t>
      </w:r>
    </w:p>
    <w:p w14:paraId="589C74ED" w14:textId="72FA35C7" w:rsidR="00DC3DAF" w:rsidRDefault="00DC3DAF" w:rsidP="00D2077D">
      <w:pPr>
        <w:pStyle w:val="tbtitre2"/>
      </w:pPr>
      <w:bookmarkStart w:id="164" w:name="_Toc454061879"/>
      <w:r>
        <w:lastRenderedPageBreak/>
        <w:t>Problématiques</w:t>
      </w:r>
      <w:r w:rsidR="00262BD3">
        <w:t xml:space="preserve"> résolues</w:t>
      </w:r>
      <w:bookmarkEnd w:id="164"/>
    </w:p>
    <w:p w14:paraId="053E8A08" w14:textId="77777777" w:rsidR="00DC3DAF" w:rsidRDefault="00DC3DAF" w:rsidP="00D2077D">
      <w:pPr>
        <w:pStyle w:val="tbtitre3"/>
      </w:pPr>
      <w:bookmarkStart w:id="165" w:name="_Toc454061880"/>
      <w:r>
        <w:t>Dates réelles versus dates simulées</w:t>
      </w:r>
      <w:bookmarkEnd w:id="165"/>
    </w:p>
    <w:p w14:paraId="2D35F9C7" w14:textId="0ABC1DD7" w:rsidR="00A53183" w:rsidRDefault="00A53183" w:rsidP="00DC3DAF">
      <w:pPr>
        <w:pStyle w:val="tbtitre2"/>
      </w:pPr>
      <w:bookmarkStart w:id="166" w:name="_Toc454061881"/>
      <w:r>
        <w:t>Problématiques restantes</w:t>
      </w:r>
      <w:bookmarkEnd w:id="166"/>
    </w:p>
    <w:p w14:paraId="4B4217E4" w14:textId="77777777" w:rsidR="00DC3DAF" w:rsidRDefault="00DC3DAF" w:rsidP="00D2077D">
      <w:pPr>
        <w:pStyle w:val="tbtitre3"/>
      </w:pPr>
      <w:bookmarkStart w:id="167" w:name="_Toc454061882"/>
      <w:r>
        <w:t>Transactions simulateur vers l’API</w:t>
      </w:r>
      <w:bookmarkEnd w:id="167"/>
    </w:p>
    <w:p w14:paraId="419B6E81" w14:textId="77777777" w:rsidR="00DC3DAF" w:rsidRPr="003D5B99" w:rsidRDefault="00DC3DAF" w:rsidP="00D2077D">
      <w:pPr>
        <w:pStyle w:val="tbtitre4"/>
      </w:pPr>
      <w:bookmarkStart w:id="168" w:name="_Toc454061883"/>
      <w:r>
        <w:t>Chronométrage</w:t>
      </w:r>
      <w:bookmarkEnd w:id="168"/>
    </w:p>
    <w:p w14:paraId="02EB1B31" w14:textId="77777777" w:rsidR="00DC3DAF" w:rsidRDefault="00DC3DAF" w:rsidP="00D2077D">
      <w:pPr>
        <w:pStyle w:val="tbtitre4"/>
      </w:pPr>
      <w:bookmarkStart w:id="169" w:name="_Toc454061884"/>
      <w:r>
        <w:t>Recommandations</w:t>
      </w:r>
      <w:bookmarkEnd w:id="169"/>
    </w:p>
    <w:p w14:paraId="107ECF7D" w14:textId="77777777" w:rsidR="00DC3DAF" w:rsidRDefault="00DC3DAF" w:rsidP="00DC3DAF">
      <w:pPr>
        <w:pStyle w:val="tbnormal"/>
      </w:pPr>
      <w:r>
        <w:t>Charger un modèle objet proche de ce que nous manipulons afin de rappatrier un maximum d’informations dans la phase de configuration (qui peut être lente). Comme cela, durant le jeu (phase 2) on a pas besoin de faire des appels inutiles pour récupérer des id par exemple qui servent à lier des objets que l’on crée à la volée,</w:t>
      </w:r>
    </w:p>
    <w:p w14:paraId="6BEABA16" w14:textId="77777777" w:rsidR="00DC3DAF" w:rsidRPr="00F61321" w:rsidRDefault="00DC3DAF" w:rsidP="00DC3DAF">
      <w:pPr>
        <w:pStyle w:val="tbnormal"/>
      </w:pPr>
      <w:r>
        <w:t>Une solution aussi consisterait à mettre en place un serveur en interne avec un réseau à haute vitesse afin de s’affranchir des sorties sur Internet qui sont coûteuse car elles traverses de nombreux nœud réseau avec à chaque fois les contrôles liés, ce qui rend les transactions inévitablement plus lentes.</w:t>
      </w:r>
    </w:p>
    <w:p w14:paraId="26F1E05F" w14:textId="77777777" w:rsidR="00DC3DAF" w:rsidRDefault="00DC3DAF" w:rsidP="00D2077D">
      <w:pPr>
        <w:pStyle w:val="tbtitre2"/>
      </w:pPr>
      <w:bookmarkStart w:id="170" w:name="_Toc454061885"/>
      <w:r>
        <w:t>Développement</w:t>
      </w:r>
      <w:bookmarkEnd w:id="170"/>
    </w:p>
    <w:p w14:paraId="28395216" w14:textId="77777777" w:rsidR="00DC3DAF" w:rsidRDefault="00DC3DAF" w:rsidP="00DC3DAF">
      <w:pPr>
        <w:pStyle w:val="tbnormal"/>
      </w:pPr>
      <w:r>
        <w:t>Cette rubrique expose les principaux éléments du développement exploités et leurs explications associées. À la fin, il est admissible que le lecteur ait toutes les informations qu’il est nécessaire d’avoir pour comprendre ce qui a été mis en place. L’idée est de pouvoir repartir de cet artéfact proof of concept pour un nouvel incrément du projet visant par exemple le développement d’une autre partie opérationnelle de l’entreprise comme la gestion du processus d’achat.</w:t>
      </w:r>
    </w:p>
    <w:p w14:paraId="3A0EEAF6" w14:textId="77777777" w:rsidR="00DC3DAF" w:rsidRDefault="00DC3DAF" w:rsidP="00DC3DAF">
      <w:pPr>
        <w:pStyle w:val="tbnormal"/>
      </w:pPr>
      <w:r>
        <w:t>Nous y démontrons les technologies retenues et les motivations inhérentes. Nous explicitons le modèle de domaine objet que nous avons architecturé et ses spécifications. Nous reprenons également les trois responsabilités du simulateur et les documentons afin de comprendre comment nous avons réglé les problématiques associées à chacune d’elles.</w:t>
      </w:r>
    </w:p>
    <w:p w14:paraId="6958B874" w14:textId="77777777" w:rsidR="00DC3DAF" w:rsidRDefault="00DC3DAF" w:rsidP="00DC3DAF">
      <w:pPr>
        <w:pStyle w:val="tbnormal"/>
      </w:pPr>
      <w:r>
        <w:t>Tous les prérequis au fonctionnement du simulateur sont donnés. Le but est de fournir un mode d’emploi pour toutes personnes voulants déployer le simulateur pour ses propres besoins. On y explique la création d’un compte sur Odoo®, comment bénéficier du programme éducatif et comment créer un modèle qui est utilisé par la suite pour créer les bases de données des équipes participantes.</w:t>
      </w:r>
    </w:p>
    <w:p w14:paraId="0BA93939" w14:textId="77777777" w:rsidR="00DC3DAF" w:rsidRDefault="00DC3DAF" w:rsidP="00DC3DAF">
      <w:pPr>
        <w:pStyle w:val="tbnormal"/>
      </w:pPr>
      <w:r>
        <w:t>Nous donnons une vision détaillée de la translation du scénario présenté sous forme textuelle dans le fichier de configuration. Nous fournissons aussi des explications sur les recommandations à prendre en considération lors de la modification du fichier de paramétrage.</w:t>
      </w:r>
    </w:p>
    <w:p w14:paraId="7604F594" w14:textId="77777777" w:rsidR="00DC3DAF" w:rsidRDefault="00DC3DAF" w:rsidP="00DC3DAF">
      <w:pPr>
        <w:pStyle w:val="tbnormal"/>
      </w:pPr>
      <w:r>
        <w:lastRenderedPageBreak/>
        <w:t>Une marche à suivre sous forme d’étapes importantes et de décisions à prendre durant le jeu sont présentés pour donner un fil d’Ariane aux testeurs du simulateur.</w:t>
      </w:r>
    </w:p>
    <w:p w14:paraId="374E1F9C" w14:textId="77777777" w:rsidR="00DC3DAF" w:rsidRDefault="00DC3DAF" w:rsidP="00DC3DAF">
      <w:pPr>
        <w:pStyle w:val="tbnormal"/>
      </w:pPr>
      <w:r>
        <w:t>Nous finalisons cette rubrique avec les limites du simulateur dans sa version actuelle. En effet, l’idée intrinsèque première de ce développement n’est pas de fournir un logiciel de qualité supérieur mais bien de démontrer la faisabilité d’OdooSIM. C’est pourquoi nous n’avons pas investi beaucoup de temps dans les tests et le bétonnage de la solution. Cependant, il faut savoir que le logiciel respecte tout de même les bonnes pratiques de développement et qu’il est fonctionnel jusqu’à un certain point. C’est ce dernier que nous tentons d’expliciter dans cette ultime partie.</w:t>
      </w:r>
    </w:p>
    <w:p w14:paraId="4B1F6C6D" w14:textId="77777777" w:rsidR="00DC3DAF" w:rsidRDefault="00DC3DAF" w:rsidP="00D2077D">
      <w:pPr>
        <w:pStyle w:val="tbtitre3"/>
      </w:pPr>
      <w:bookmarkStart w:id="171" w:name="_Toc454061886"/>
      <w:r>
        <w:t>Technologies et choix du langage</w:t>
      </w:r>
      <w:bookmarkEnd w:id="171"/>
    </w:p>
    <w:p w14:paraId="0F8F79C0" w14:textId="77777777" w:rsidR="00DC3DAF" w:rsidRDefault="00DC3DAF" w:rsidP="00DC3DAF">
      <w:pPr>
        <w:pStyle w:val="tbnormal"/>
      </w:pPr>
      <w:r>
        <w:t>Au prémisse de ce travail, nous avons effectué des choix subjectifs quant à la technologie à utiliser. De par le fait que nous n’avions pas une vision précise de la problématique technique et par le manque d’expérience dans un projet de cette envergure.</w:t>
      </w:r>
    </w:p>
    <w:p w14:paraId="0E3E80A9" w14:textId="77777777" w:rsidR="00DC3DAF" w:rsidRDefault="00DC3DAF" w:rsidP="00DC3DAF">
      <w:pPr>
        <w:pStyle w:val="tbnormal"/>
      </w:pPr>
      <w:r>
        <w:t>Nous nous sommes tourné vers la plateforme de développement Java. Ce choix a été motivé par le fait que nous connaissons très bien ce langage après trois années d’études axé dessus.</w:t>
      </w:r>
    </w:p>
    <w:p w14:paraId="0EDA98EE" w14:textId="77777777" w:rsidR="00DC3DAF" w:rsidRDefault="00DC3DAF" w:rsidP="00DC3DAF">
      <w:pPr>
        <w:pStyle w:val="tbnormal"/>
      </w:pPr>
      <w:r>
        <w:t>Cependant, en arrivant dans les premières itérations pratiques, nous avons décidé d’explorer une autre piste, celle de Python. Pourquoi ? Simplement car Odoo® est écrit dans ce langage et que bon nombre d’exemples, de documentations et de librairies additionnelles y sont relatives.</w:t>
      </w:r>
    </w:p>
    <w:p w14:paraId="7329AB83" w14:textId="77777777" w:rsidR="00DC3DAF" w:rsidRDefault="00DC3DAF" w:rsidP="00DC3DAF">
      <w:pPr>
        <w:pStyle w:val="tbnormal"/>
      </w:pPr>
      <w:r>
        <w:t>Les tests effectués avec ce langage qui était inconnu avant ce projet, ont démontrés que nous n’avions pas de grand intérêt à continuer de l’exploiter. Simplement, le temps investi à comprendre ce langage et l’environnement associé était trop grand par rapport à la plus-value prévue.</w:t>
      </w:r>
    </w:p>
    <w:p w14:paraId="20A5C49E" w14:textId="77777777" w:rsidR="00DC3DAF" w:rsidRDefault="00DC3DAF" w:rsidP="00DC3DAF">
      <w:pPr>
        <w:pStyle w:val="tbnormal"/>
      </w:pPr>
      <w:r>
        <w:t>La décision finale est belle et bien celle de s’orienter vers le langage Java pour écrire le simulateur proof of concept.</w:t>
      </w:r>
    </w:p>
    <w:p w14:paraId="127496FA" w14:textId="77777777" w:rsidR="00DC3DAF" w:rsidRDefault="00DC3DAF" w:rsidP="00DC3DAF">
      <w:pPr>
        <w:pStyle w:val="tbnormal"/>
      </w:pPr>
      <w:r>
        <w:t>En plus du JDK de base, nous utilisons Apache Maven</w:t>
      </w:r>
      <w:r>
        <w:rPr>
          <w:rStyle w:val="Appelnotedebasdep"/>
        </w:rPr>
        <w:footnoteReference w:id="21"/>
      </w:r>
      <w:r>
        <w:t xml:space="preserve"> pour gérer la construction de la solution. Au niveau des dépendances du projet, on exploite principalement la libraire suivante :</w:t>
      </w:r>
    </w:p>
    <w:p w14:paraId="1DD0A36E" w14:textId="77777777" w:rsidR="00DC3DAF" w:rsidRDefault="00DC3DAF" w:rsidP="00384F46">
      <w:pPr>
        <w:pStyle w:val="tbnormal"/>
        <w:numPr>
          <w:ilvl w:val="0"/>
          <w:numId w:val="31"/>
        </w:numPr>
      </w:pPr>
      <w:r>
        <w:t>L’implémentation d’Apache</w:t>
      </w:r>
      <w:r>
        <w:rPr>
          <w:rStyle w:val="Appelnotedebasdep"/>
        </w:rPr>
        <w:footnoteReference w:id="22"/>
      </w:r>
      <w:r>
        <w:t xml:space="preserve"> </w:t>
      </w:r>
      <w:r w:rsidRPr="00B76F67">
        <w:rPr>
          <w:b/>
        </w:rPr>
        <w:t>xmlrpc-client-3.1.3.jar</w:t>
      </w:r>
      <w:r>
        <w:t xml:space="preserve"> de la spécification XML-RPC</w:t>
      </w:r>
      <w:r>
        <w:rPr>
          <w:rStyle w:val="Appelnotedebasdep"/>
        </w:rPr>
        <w:footnoteReference w:id="23"/>
      </w:r>
      <w:r>
        <w:t>. Pour rappel, c’est grâce à cette implémentation qu’il est possible de communiquer avec l’API d’Odoo®.</w:t>
      </w:r>
    </w:p>
    <w:p w14:paraId="681A65AF" w14:textId="77777777" w:rsidR="00DC3DAF" w:rsidRPr="00505422" w:rsidRDefault="00DC3DAF" w:rsidP="00DC3DAF">
      <w:pPr>
        <w:pStyle w:val="tbnormal"/>
      </w:pPr>
    </w:p>
    <w:p w14:paraId="57BBE9A7" w14:textId="77777777" w:rsidR="00DC3DAF" w:rsidRDefault="00DC3DAF" w:rsidP="00D2077D">
      <w:pPr>
        <w:pStyle w:val="tbtitre3"/>
      </w:pPr>
      <w:bookmarkStart w:id="172" w:name="_Toc454061887"/>
      <w:r>
        <w:lastRenderedPageBreak/>
        <w:t>Modèle de domaine</w:t>
      </w:r>
      <w:bookmarkEnd w:id="172"/>
    </w:p>
    <w:p w14:paraId="5EFF87E7" w14:textId="77777777" w:rsidR="00DC3DAF" w:rsidRDefault="00DC3DAF" w:rsidP="00D2077D">
      <w:pPr>
        <w:pStyle w:val="tbtitre3"/>
      </w:pPr>
      <w:bookmarkStart w:id="173" w:name="_Toc454061888"/>
      <w:r>
        <w:t>Concrétisation des responsabilités</w:t>
      </w:r>
      <w:bookmarkEnd w:id="173"/>
    </w:p>
    <w:p w14:paraId="0C0D99C3" w14:textId="77777777" w:rsidR="00DC3DAF" w:rsidRDefault="00DC3DAF" w:rsidP="00D2077D">
      <w:pPr>
        <w:pStyle w:val="tbtitre4"/>
      </w:pPr>
      <w:bookmarkStart w:id="174" w:name="_Toc454061889"/>
      <w:r>
        <w:t>Configuration</w:t>
      </w:r>
      <w:bookmarkEnd w:id="174"/>
    </w:p>
    <w:p w14:paraId="00D09673" w14:textId="77777777" w:rsidR="00DC3DAF" w:rsidRDefault="00DC3DAF" w:rsidP="00D2077D">
      <w:pPr>
        <w:pStyle w:val="tbtitre4"/>
      </w:pPr>
      <w:bookmarkStart w:id="175" w:name="_Toc454061890"/>
      <w:r>
        <w:t>Simulation du marché</w:t>
      </w:r>
      <w:bookmarkEnd w:id="175"/>
    </w:p>
    <w:p w14:paraId="5D286DA0" w14:textId="77777777" w:rsidR="00DC3DAF" w:rsidRPr="00E62BC9" w:rsidRDefault="00DC3DAF" w:rsidP="00D2077D">
      <w:pPr>
        <w:pStyle w:val="tbtitre4"/>
      </w:pPr>
      <w:bookmarkStart w:id="176" w:name="_Toc454061891"/>
      <w:r>
        <w:t>Restitution</w:t>
      </w:r>
      <w:bookmarkEnd w:id="176"/>
    </w:p>
    <w:p w14:paraId="661A8E84" w14:textId="77777777" w:rsidR="00DC3DAF" w:rsidRDefault="00DC3DAF" w:rsidP="00D2077D">
      <w:pPr>
        <w:pStyle w:val="tbtitre2"/>
      </w:pPr>
      <w:bookmarkStart w:id="177" w:name="_Toc454061892"/>
      <w:r>
        <w:t>Bonnes pratiques</w:t>
      </w:r>
      <w:bookmarkEnd w:id="177"/>
    </w:p>
    <w:p w14:paraId="23DA51DF" w14:textId="77777777" w:rsidR="00DC3DAF" w:rsidRDefault="00DC3DAF" w:rsidP="00D2077D">
      <w:pPr>
        <w:pStyle w:val="tbtitre3"/>
      </w:pPr>
      <w:bookmarkStart w:id="178" w:name="_Toc454061893"/>
      <w:r>
        <w:t>Industrialisation du logiciel</w:t>
      </w:r>
      <w:bookmarkEnd w:id="178"/>
    </w:p>
    <w:p w14:paraId="09838B6B" w14:textId="77777777" w:rsidR="00DC3DAF" w:rsidRDefault="00DC3DAF" w:rsidP="00D2077D">
      <w:pPr>
        <w:pStyle w:val="tbtitre4"/>
      </w:pPr>
      <w:bookmarkStart w:id="179" w:name="_Toc454061894"/>
      <w:r>
        <w:t>Versionning</w:t>
      </w:r>
      <w:bookmarkEnd w:id="179"/>
    </w:p>
    <w:p w14:paraId="16882C37" w14:textId="77777777" w:rsidR="00DC3DAF" w:rsidRDefault="00DC3DAF" w:rsidP="00D2077D">
      <w:pPr>
        <w:pStyle w:val="tbtitre4"/>
      </w:pPr>
      <w:bookmarkStart w:id="180" w:name="_Toc454061895"/>
      <w:r>
        <w:t>Gestion du build</w:t>
      </w:r>
      <w:bookmarkEnd w:id="180"/>
    </w:p>
    <w:p w14:paraId="0114F122" w14:textId="77777777" w:rsidR="00DC3DAF" w:rsidRDefault="00DC3DAF" w:rsidP="00D2077D">
      <w:pPr>
        <w:pStyle w:val="tbtitre4"/>
      </w:pPr>
      <w:bookmarkStart w:id="181" w:name="_Toc454061896"/>
      <w:r>
        <w:t>Segmentation du code</w:t>
      </w:r>
      <w:bookmarkEnd w:id="181"/>
    </w:p>
    <w:p w14:paraId="1B734CD7" w14:textId="77777777" w:rsidR="00DC3DAF" w:rsidRDefault="00DC3DAF" w:rsidP="00D2077D">
      <w:pPr>
        <w:pStyle w:val="tbtitre2"/>
      </w:pPr>
      <w:bookmarkStart w:id="182" w:name="_Toc454061897"/>
      <w:r>
        <w:t>Améliorations</w:t>
      </w:r>
      <w:bookmarkEnd w:id="182"/>
    </w:p>
    <w:p w14:paraId="3157A362" w14:textId="77777777" w:rsidR="00DC3DAF" w:rsidRDefault="00DC3DAF" w:rsidP="00D2077D">
      <w:pPr>
        <w:pStyle w:val="tbtitre3"/>
      </w:pPr>
      <w:bookmarkStart w:id="183" w:name="_Toc454061898"/>
      <w:r>
        <w:t>Analyse</w:t>
      </w:r>
      <w:bookmarkEnd w:id="183"/>
    </w:p>
    <w:p w14:paraId="0A23AC53" w14:textId="77777777" w:rsidR="00DC3DAF" w:rsidRDefault="00DC3DAF" w:rsidP="00DC3DAF">
      <w:pPr>
        <w:pStyle w:val="tbnormal"/>
      </w:pPr>
      <w:r>
        <w:t>Attribuer une sale team aux vendeurs qui conclue les ventes ! ceci afin de pouvoir avoir la vision de la segmentation du marché.</w:t>
      </w:r>
    </w:p>
    <w:p w14:paraId="1596B373" w14:textId="77777777" w:rsidR="00DC3DAF" w:rsidRDefault="00DC3DAF" w:rsidP="00D2077D">
      <w:pPr>
        <w:pStyle w:val="tbtitre3"/>
      </w:pPr>
      <w:bookmarkStart w:id="184" w:name="_Toc454061899"/>
      <w:r>
        <w:t>Interaction</w:t>
      </w:r>
      <w:bookmarkEnd w:id="184"/>
    </w:p>
    <w:p w14:paraId="516F02F4" w14:textId="77777777" w:rsidR="00DC3DAF" w:rsidRPr="00D16982" w:rsidRDefault="00DC3DAF" w:rsidP="00DC3DAF">
      <w:pPr>
        <w:pStyle w:val="tbnormal"/>
      </w:pPr>
      <w:r>
        <w:t>Il serait vraiment bien de pouvoir interagir avec un thread à part pour le timer ! Ainsi, on pourrait le stop/start quand on voudrait !</w:t>
      </w:r>
    </w:p>
    <w:p w14:paraId="2AD1275E" w14:textId="77777777" w:rsidR="00DC3DAF" w:rsidRDefault="00DC3DAF" w:rsidP="00D2077D">
      <w:pPr>
        <w:pStyle w:val="tbtitre2"/>
      </w:pPr>
      <w:bookmarkStart w:id="185" w:name="_Toc454061900"/>
      <w:r>
        <w:t>Limites et améliorations</w:t>
      </w:r>
      <w:bookmarkEnd w:id="185"/>
    </w:p>
    <w:p w14:paraId="34DFFF57" w14:textId="77777777" w:rsidR="00DC3DAF" w:rsidRDefault="00DC3DAF" w:rsidP="00DC3DAF">
      <w:pPr>
        <w:pStyle w:val="tbnormal"/>
      </w:pPr>
      <w:r>
        <w:t>Nous mettons en lumière les limites de cet artéfact estampillé « Proof of concept ».</w:t>
      </w:r>
    </w:p>
    <w:p w14:paraId="10537D4E" w14:textId="77777777" w:rsidR="00DC3DAF" w:rsidRDefault="00DC3DAF" w:rsidP="00DC3DAF">
      <w:pPr>
        <w:pStyle w:val="tbnormal"/>
      </w:pPr>
      <w:r>
        <w:t>Etant donné la durée relativement courte de ce travail, nous ne pouvons pas affirmer que cet artéfact logiciel respecte toutes les bonnes pratiques assimilées durant la formation. En effet, nous avons fait le choix d’abandonner certaines parties des tests et personnalisation des messages d’erreurs qui, normalement doivent figurer dans un projet de développement logiciel. Ce sont ces éléments écartés, qui dans un contexte « Production » apportent un gage de qualité dans logiciel.</w:t>
      </w:r>
    </w:p>
    <w:p w14:paraId="6DFAE4DC" w14:textId="77777777" w:rsidR="00DC3DAF" w:rsidRDefault="00DC3DAF" w:rsidP="00DC3DAF">
      <w:pPr>
        <w:pStyle w:val="tbtitre3"/>
      </w:pPr>
      <w:bookmarkStart w:id="186" w:name="_Toc454061901"/>
      <w:r>
        <w:t>Création des bases de données</w:t>
      </w:r>
      <w:bookmarkEnd w:id="186"/>
    </w:p>
    <w:p w14:paraId="4D2ACFB8" w14:textId="77777777" w:rsidR="00DC3DAF" w:rsidRDefault="00DC3DAF" w:rsidP="00DC3DAF">
      <w:pPr>
        <w:pStyle w:val="tbnormal"/>
      </w:pPr>
      <w:r>
        <w:t>Manuel. Donner les recommandations sur l’utilisation d’un serveur propriétaire ainsi, nous aurions accès à la gestion des DB par l’api.</w:t>
      </w:r>
    </w:p>
    <w:p w14:paraId="7E6FB329" w14:textId="77777777" w:rsidR="00DC3DAF" w:rsidRDefault="00DC3DAF" w:rsidP="00DC3DAF">
      <w:pPr>
        <w:pStyle w:val="tbtitre3"/>
      </w:pPr>
      <w:bookmarkStart w:id="187" w:name="_Toc454061902"/>
      <w:r>
        <w:lastRenderedPageBreak/>
        <w:t>Gestion des droits d’accès utilisateurs</w:t>
      </w:r>
      <w:bookmarkEnd w:id="187"/>
    </w:p>
    <w:p w14:paraId="1E392CA0" w14:textId="77777777" w:rsidR="00DC3DAF" w:rsidRDefault="00DC3DAF" w:rsidP="00DC3DAF">
      <w:pPr>
        <w:pStyle w:val="tbnormal"/>
      </w:pPr>
      <w:r>
        <w:t>Expliquer que des tests on été mené et qu’il n’est pas facile de gérer les droits de manière simple et rapide c’est pourquoi nous n’avons pas perud plus de temps que cela dans cette partie du poc.</w:t>
      </w:r>
    </w:p>
    <w:p w14:paraId="1271AC00" w14:textId="77777777" w:rsidR="00DC3DAF" w:rsidRPr="00BF12B2" w:rsidRDefault="00DC3DAF" w:rsidP="00DC3DAF">
      <w:pPr>
        <w:pStyle w:val="tbnormal"/>
      </w:pPr>
      <w:r>
        <w:t>Possibilité de montrer comment cela se concrétise avec le modèle de domaine et aussi les exemples de code qui était présent dans la version du 07 juin (sauf erreur) à voir dans le git.</w:t>
      </w:r>
    </w:p>
    <w:p w14:paraId="2DE0467B" w14:textId="77777777" w:rsidR="00DC3DAF" w:rsidRDefault="00DC3DAF" w:rsidP="00DC3DAF">
      <w:pPr>
        <w:pStyle w:val="tbtitre3"/>
      </w:pPr>
      <w:bookmarkStart w:id="188" w:name="_Toc454061903"/>
      <w:r>
        <w:t>Fichier de configuration</w:t>
      </w:r>
      <w:bookmarkEnd w:id="188"/>
    </w:p>
    <w:p w14:paraId="0FFCA54B" w14:textId="77777777" w:rsidR="00DC3DAF" w:rsidRDefault="00DC3DAF" w:rsidP="00DC3DAF">
      <w:pPr>
        <w:pStyle w:val="tbnormal"/>
        <w:tabs>
          <w:tab w:val="left" w:pos="4083"/>
        </w:tabs>
      </w:pPr>
      <w:r>
        <w:t xml:space="preserve">Le fichier </w:t>
      </w:r>
      <w:r w:rsidRPr="00B71DFF">
        <w:rPr>
          <w:b/>
        </w:rPr>
        <w:t>settings.xml</w:t>
      </w:r>
      <w:r>
        <w:t xml:space="preserve"> est l’élément sine qua non à la bonne exécution de la phase de responsabilité numéro une, pour rappel, la configuration.</w:t>
      </w:r>
    </w:p>
    <w:p w14:paraId="6A5DE218" w14:textId="77777777" w:rsidR="00DC3DAF" w:rsidRDefault="00DC3DAF" w:rsidP="00DC3DAF">
      <w:pPr>
        <w:pStyle w:val="tbnormal"/>
        <w:tabs>
          <w:tab w:val="left" w:pos="4083"/>
        </w:tabs>
      </w:pPr>
      <w:r>
        <w:t>Dans l’état actuel, ce fichier doit être généré à la main sur la base du modèle qui est fourni. Cependant, ce fichier XML ne possède pas de schéma, ce qui rend sa validation sémantique impossible. Nous sommes conscients de ce problème et il faut en tenir compte lorsqu’on veut changer les éléments à introduire dans une partie.</w:t>
      </w:r>
    </w:p>
    <w:p w14:paraId="2EB7A73C" w14:textId="77777777" w:rsidR="00DC3DAF" w:rsidRDefault="00DC3DAF" w:rsidP="00DC3DAF">
      <w:pPr>
        <w:pStyle w:val="tbnormal"/>
        <w:tabs>
          <w:tab w:val="left" w:pos="4083"/>
        </w:tabs>
      </w:pPr>
      <w:r>
        <w:t>Lors d’une prochaine itération du travail, nous recommandons de créer un schéma qui puisse être garant de la bonne conformité du fichier.</w:t>
      </w:r>
    </w:p>
    <w:p w14:paraId="56976D94" w14:textId="77777777" w:rsidR="00DC3DAF" w:rsidRDefault="00DC3DAF" w:rsidP="00DC3DAF">
      <w:pPr>
        <w:pStyle w:val="tbnormal"/>
        <w:tabs>
          <w:tab w:val="left" w:pos="4083"/>
        </w:tabs>
      </w:pPr>
      <w:r>
        <w:t>Pour la création de ce fichier, l’idée finale est de disposer d’un IHM dont l’objectif est de générer ce fichier de manière automatique. Par exemple, un portail web avec un formulaire permettant l’édition des produits, des équipes, des marchés, etc. serait une vraie solution viable.</w:t>
      </w:r>
    </w:p>
    <w:p w14:paraId="0A53BD3B" w14:textId="77777777" w:rsidR="00DC3DAF" w:rsidRPr="00BA391A" w:rsidRDefault="00DC3DAF" w:rsidP="00DC3DAF">
      <w:pPr>
        <w:pStyle w:val="tbnormal"/>
        <w:tabs>
          <w:tab w:val="left" w:pos="4083"/>
        </w:tabs>
        <w:rPr>
          <w:color w:val="FF0000"/>
        </w:rPr>
      </w:pPr>
      <w:r w:rsidRPr="00BA391A">
        <w:rPr>
          <w:color w:val="FF0000"/>
        </w:rPr>
        <w:t>Un autre problème a été soulevé lors des tests réalisés. Les requêtes xpath ne gère pas les apostrophes. C’est-à-dire que, lorsque la valeur d’une balise ou d’un attribut possède une apostrophe, la requête échoue. Il faut pour éviter cela mettre en place un mécanisme qui nettoie les chaînes de caractères. Cependant, nous n’avons pas eu les ressources temporelles nécessaires à mettre en place ledit mécanisme.</w:t>
      </w:r>
    </w:p>
    <w:p w14:paraId="498F3A94" w14:textId="77777777" w:rsidR="00DC3DAF" w:rsidRDefault="00DC3DAF" w:rsidP="00DC3DAF">
      <w:pPr>
        <w:pStyle w:val="tbtitre3"/>
      </w:pPr>
      <w:bookmarkStart w:id="189" w:name="_Toc454061904"/>
      <w:r>
        <w:t>Messages d’erreurs</w:t>
      </w:r>
      <w:bookmarkEnd w:id="189"/>
    </w:p>
    <w:p w14:paraId="16C717CF" w14:textId="77777777" w:rsidR="00DC3DAF" w:rsidRDefault="00DC3DAF" w:rsidP="00DC3DAF">
      <w:pPr>
        <w:pStyle w:val="tbnormal"/>
      </w:pPr>
      <w:r>
        <w:t>…</w:t>
      </w:r>
    </w:p>
    <w:p w14:paraId="6EE92415" w14:textId="77777777" w:rsidR="00DC3DAF" w:rsidRDefault="00DC3DAF" w:rsidP="00DC3DAF">
      <w:pPr>
        <w:pStyle w:val="tbtitre3"/>
      </w:pPr>
      <w:bookmarkStart w:id="190" w:name="_Toc454061905"/>
      <w:r>
        <w:t>Algorithme sélection de l’offre</w:t>
      </w:r>
      <w:bookmarkEnd w:id="190"/>
    </w:p>
    <w:p w14:paraId="011A2934" w14:textId="77777777" w:rsidR="00DC3DAF" w:rsidRDefault="00DC3DAF" w:rsidP="00DC3DAF">
      <w:pPr>
        <w:pStyle w:val="tbnormal"/>
      </w:pPr>
      <w:r>
        <w:t>…</w:t>
      </w:r>
    </w:p>
    <w:p w14:paraId="63AB4ED6" w14:textId="77777777" w:rsidR="00DC3DAF" w:rsidRDefault="00DC3DAF" w:rsidP="00DC3DAF">
      <w:pPr>
        <w:pStyle w:val="tbtitre3"/>
      </w:pPr>
      <w:bookmarkStart w:id="191" w:name="_Toc454061906"/>
      <w:r>
        <w:t>Droit d’accès des participants</w:t>
      </w:r>
      <w:bookmarkEnd w:id="191"/>
    </w:p>
    <w:p w14:paraId="3DFC4242" w14:textId="77777777" w:rsidR="00DC3DAF" w:rsidRDefault="00DC3DAF" w:rsidP="00DC3DAF">
      <w:pPr>
        <w:pStyle w:val="tbnormal"/>
      </w:pPr>
      <w:r>
        <w:t>…</w:t>
      </w:r>
    </w:p>
    <w:p w14:paraId="1186AD1B" w14:textId="77777777" w:rsidR="00DC3DAF" w:rsidRDefault="00DC3DAF" w:rsidP="00DC3DAF">
      <w:pPr>
        <w:pStyle w:val="tbtitre3"/>
      </w:pPr>
      <w:bookmarkStart w:id="192" w:name="_Toc454061907"/>
      <w:r>
        <w:t>Game Loop</w:t>
      </w:r>
      <w:bookmarkEnd w:id="192"/>
    </w:p>
    <w:p w14:paraId="76AB9117" w14:textId="77777777" w:rsidR="00DC3DAF" w:rsidRDefault="00DC3DAF" w:rsidP="00DC3DAF">
      <w:pPr>
        <w:pStyle w:val="tbnormal"/>
      </w:pPr>
      <w:r>
        <w:t>Dans la game loop s’il y a un problème de connexion, elle reste bloquée et ça fou la merde… Faire des essais et documenter !</w:t>
      </w:r>
    </w:p>
    <w:p w14:paraId="2EEA069C" w14:textId="77777777" w:rsidR="00DC3DAF" w:rsidRDefault="00DC3DAF" w:rsidP="00DC3DAF">
      <w:pPr>
        <w:pStyle w:val="tbnormal"/>
      </w:pPr>
      <w:r>
        <w:t>Mentionner aussi que dans l’état actuel, le process n’est pas trps long mais comment gérerions nous le fait si des éléemnts bloquant venaient à dépasser les 60 secondes ?</w:t>
      </w:r>
    </w:p>
    <w:p w14:paraId="630C4DD6" w14:textId="77777777" w:rsidR="00DC3DAF" w:rsidRDefault="00DC3DAF" w:rsidP="00DC3DAF">
      <w:pPr>
        <w:pStyle w:val="tbtitre3"/>
      </w:pPr>
      <w:bookmarkStart w:id="193" w:name="_Toc454061908"/>
      <w:r>
        <w:lastRenderedPageBreak/>
        <w:t>Interaction avec un second thread</w:t>
      </w:r>
      <w:bookmarkEnd w:id="193"/>
    </w:p>
    <w:p w14:paraId="6A12E94D" w14:textId="77777777" w:rsidR="00DC3DAF" w:rsidRPr="00C10C82" w:rsidRDefault="00DC3DAF" w:rsidP="00DC3DAF">
      <w:pPr>
        <w:pStyle w:val="tbnormal"/>
      </w:pPr>
      <w:r>
        <w:t>Utiliser un nouveau thread pour interagir avec la phase de simulation. Ainsi on pourrait prévoir des actions tel que « Pause », « Reprendre », « Débuter » ou « Terminer ».</w:t>
      </w:r>
    </w:p>
    <w:p w14:paraId="3D2CC9D7" w14:textId="77777777" w:rsidR="00DC3DAF" w:rsidRDefault="00DC3DAF" w:rsidP="00F2693B">
      <w:pPr>
        <w:pStyle w:val="tbnormal"/>
        <w:sectPr w:rsidR="00DC3DAF" w:rsidSect="00F2693B">
          <w:pgSz w:w="11906" w:h="16838"/>
          <w:pgMar w:top="1418" w:right="2268" w:bottom="1418" w:left="2268" w:header="709" w:footer="709" w:gutter="0"/>
          <w:cols w:space="708"/>
          <w:docGrid w:linePitch="360"/>
        </w:sectPr>
      </w:pPr>
    </w:p>
    <w:p w14:paraId="245F4F3E" w14:textId="13530625" w:rsidR="00F2693B" w:rsidRDefault="00EE0749" w:rsidP="00DD1E85">
      <w:pPr>
        <w:pStyle w:val="tbtitrepartie"/>
      </w:pPr>
      <w:bookmarkStart w:id="194" w:name="_Toc454061909"/>
      <w:r>
        <w:lastRenderedPageBreak/>
        <w:t>Annexes</w:t>
      </w:r>
      <w:bookmarkEnd w:id="194"/>
    </w:p>
    <w:p w14:paraId="4722115E" w14:textId="010117E6" w:rsidR="00EE0749" w:rsidRDefault="00EE0749" w:rsidP="00EE0749">
      <w:pPr>
        <w:pStyle w:val="tbtitre1"/>
      </w:pPr>
      <w:bookmarkStart w:id="195" w:name="_Toc454061910"/>
      <w:r>
        <w:t>Guide de déploiement du simulateur</w:t>
      </w:r>
      <w:bookmarkEnd w:id="195"/>
    </w:p>
    <w:p w14:paraId="3468DABD" w14:textId="359C4579" w:rsidR="00EE0749" w:rsidRPr="00EE0749" w:rsidRDefault="00EE0749" w:rsidP="00EE0749">
      <w:pPr>
        <w:pStyle w:val="tbtitre1"/>
      </w:pPr>
      <w:bookmarkStart w:id="196" w:name="_Toc454061911"/>
      <w:r>
        <w:t>Guide du professeur</w:t>
      </w:r>
      <w:bookmarkEnd w:id="196"/>
    </w:p>
    <w:p w14:paraId="0746BCC8" w14:textId="71BE8006" w:rsidR="00F2693B" w:rsidRDefault="00223070" w:rsidP="00EE0749">
      <w:pPr>
        <w:pStyle w:val="tbtitre1"/>
      </w:pPr>
      <w:bookmarkStart w:id="197" w:name="_Toc454061912"/>
      <w:r>
        <w:t>Guide du participant</w:t>
      </w:r>
      <w:bookmarkEnd w:id="197"/>
    </w:p>
    <w:p w14:paraId="5BA66C1A" w14:textId="61ED94AF" w:rsidR="001C517B" w:rsidRDefault="001C517B" w:rsidP="001C517B">
      <w:pPr>
        <w:pStyle w:val="tbnormal"/>
      </w:pPr>
      <w:r>
        <w:t>Cette partie décrit la manière dont les opérations</w:t>
      </w:r>
      <w:r w:rsidR="00EF6CFD">
        <w:t xml:space="preserve"> opérationnelles et financière</w:t>
      </w:r>
      <w:r>
        <w:t xml:space="preserve"> doivent être menées pour le pilotage de la société Brewery &amp; Co. Nous passons en revue la totalité des processus opérationnels.</w:t>
      </w:r>
    </w:p>
    <w:p w14:paraId="5B4F9081" w14:textId="214FF5D4" w:rsidR="001C517B" w:rsidRDefault="001C517B" w:rsidP="001C517B">
      <w:pPr>
        <w:pStyle w:val="tbnormal"/>
      </w:pPr>
      <w:r>
        <w:t>Pour chacun</w:t>
      </w:r>
      <w:r w:rsidR="00EF6CFD">
        <w:t>e</w:t>
      </w:r>
      <w:r>
        <w:t xml:space="preserve"> des parties fonctionnelles de l’entreprise, nous détaillons sont contenu d</w:t>
      </w:r>
      <w:r w:rsidR="00EF6CFD">
        <w:t>ans une procédure modélisée à</w:t>
      </w:r>
      <w:r>
        <w:t xml:space="preserve"> l’aide de la notation BPMN 2.0. Nous mettons en lumière différents éléments :</w:t>
      </w:r>
    </w:p>
    <w:p w14:paraId="1BD92C8A" w14:textId="074A9DA5" w:rsidR="001C517B" w:rsidRDefault="001C517B" w:rsidP="00040851">
      <w:pPr>
        <w:pStyle w:val="tbnormal"/>
        <w:numPr>
          <w:ilvl w:val="0"/>
          <w:numId w:val="2"/>
        </w:numPr>
        <w:spacing w:before="120" w:after="120"/>
      </w:pPr>
      <w:r>
        <w:t>Les prérequis du processus (inputs).</w:t>
      </w:r>
    </w:p>
    <w:p w14:paraId="548E7751" w14:textId="12F0FFCF" w:rsidR="001C517B" w:rsidRDefault="00EF6CFD" w:rsidP="00040851">
      <w:pPr>
        <w:pStyle w:val="tbnormal"/>
        <w:numPr>
          <w:ilvl w:val="0"/>
          <w:numId w:val="2"/>
        </w:numPr>
        <w:spacing w:before="120" w:after="120"/>
      </w:pPr>
      <w:r>
        <w:t>Les étapes qui le constituent ainsi que les objets exploités</w:t>
      </w:r>
      <w:r w:rsidR="0011647B">
        <w:t>.</w:t>
      </w:r>
    </w:p>
    <w:p w14:paraId="3F01CDD6" w14:textId="77777777" w:rsidR="001C517B" w:rsidRDefault="001C517B" w:rsidP="00040851">
      <w:pPr>
        <w:pStyle w:val="tbnormal"/>
        <w:numPr>
          <w:ilvl w:val="0"/>
          <w:numId w:val="2"/>
        </w:numPr>
        <w:spacing w:before="120" w:after="120"/>
      </w:pPr>
      <w:r>
        <w:t>Les éléments produits (outputs).</w:t>
      </w:r>
    </w:p>
    <w:p w14:paraId="68109EFF" w14:textId="28BB7B6C" w:rsidR="001C517B" w:rsidRDefault="001F6235" w:rsidP="00EE0749">
      <w:pPr>
        <w:pStyle w:val="tbnormal"/>
        <w:spacing w:before="120" w:after="120"/>
      </w:pPr>
      <w:r>
        <w:t>I</w:t>
      </w:r>
      <w:r w:rsidR="001C517B">
        <w:t xml:space="preserve">l </w:t>
      </w:r>
      <w:r>
        <w:t>devient tout à fait possible de</w:t>
      </w:r>
      <w:r w:rsidR="001C517B">
        <w:t xml:space="preserve"> c</w:t>
      </w:r>
      <w:r>
        <w:t>omprendre les principaux enjeux de chacun des rôles opérationnels que les participant</w:t>
      </w:r>
      <w:r w:rsidR="000D78F5">
        <w:t>s</w:t>
      </w:r>
      <w:r>
        <w:t xml:space="preserve"> endossent. La représenta</w:t>
      </w:r>
      <w:r w:rsidR="000D78F5">
        <w:t>tion visuelle des étapes à leur</w:t>
      </w:r>
      <w:r w:rsidR="001C517B">
        <w:t xml:space="preserve"> charge </w:t>
      </w:r>
      <w:r>
        <w:t>ainsi que celles</w:t>
      </w:r>
      <w:r w:rsidR="001C517B">
        <w:t xml:space="preserve"> dont la respo</w:t>
      </w:r>
      <w:r>
        <w:t xml:space="preserve">nsabilité incombe au simulateur aide le participant à comprendre </w:t>
      </w:r>
      <w:r w:rsidR="00682EE7">
        <w:t>ses responsabilités dans le jeu ainsi que les objets qu’ils doivent gérer.</w:t>
      </w:r>
    </w:p>
    <w:p w14:paraId="3FC4F9A2" w14:textId="77777777" w:rsidR="00F2693B" w:rsidRDefault="00F2693B" w:rsidP="00DD1E85">
      <w:pPr>
        <w:pStyle w:val="tbtitre1"/>
        <w:outlineLvl w:val="0"/>
      </w:pPr>
      <w:bookmarkStart w:id="198" w:name="_Toc454061913"/>
      <w:r>
        <w:t>Processus opérationnels</w:t>
      </w:r>
      <w:bookmarkEnd w:id="198"/>
    </w:p>
    <w:p w14:paraId="34CDF364" w14:textId="35D99C3E" w:rsidR="000D78F5" w:rsidRDefault="000D78F5" w:rsidP="000D78F5">
      <w:pPr>
        <w:pStyle w:val="tbnormal"/>
      </w:pPr>
      <w:r>
        <w:t xml:space="preserve">Dans cette rubrique, nous présentons les processus qui </w:t>
      </w:r>
      <w:r w:rsidR="00C3534F">
        <w:t>impactent directement</w:t>
      </w:r>
      <w:r>
        <w:t xml:space="preserve"> la valeur ajoutée pour les clients. Nous passons en revue les quatre principaux processus, la planification, l’approvisionnement, la production et la vente.</w:t>
      </w:r>
    </w:p>
    <w:p w14:paraId="02A97F71" w14:textId="77777777" w:rsidR="00F2693B" w:rsidRDefault="00F2693B" w:rsidP="00DD1E85">
      <w:pPr>
        <w:pStyle w:val="tbtitre2"/>
        <w:outlineLvl w:val="0"/>
      </w:pPr>
      <w:bookmarkStart w:id="199" w:name="_Toc454061914"/>
      <w:r>
        <w:t>Planification</w:t>
      </w:r>
      <w:bookmarkEnd w:id="199"/>
    </w:p>
    <w:p w14:paraId="71C704E7" w14:textId="11CA67C4" w:rsidR="00741F67" w:rsidRPr="00741F67" w:rsidRDefault="00741F67" w:rsidP="00DD1E85">
      <w:pPr>
        <w:pStyle w:val="tbnormal"/>
        <w:outlineLvl w:val="0"/>
      </w:pPr>
    </w:p>
    <w:p w14:paraId="3B8ABF62" w14:textId="77777777" w:rsidR="00F2693B" w:rsidRDefault="00F2693B" w:rsidP="00DD1E85">
      <w:pPr>
        <w:pStyle w:val="tbtitre2"/>
        <w:outlineLvl w:val="0"/>
      </w:pPr>
      <w:bookmarkStart w:id="200" w:name="_Toc454061915"/>
      <w:r>
        <w:t>Approvisionnement</w:t>
      </w:r>
      <w:bookmarkEnd w:id="200"/>
    </w:p>
    <w:p w14:paraId="1CFB97FB" w14:textId="77777777" w:rsidR="00743301" w:rsidRPr="00743301" w:rsidRDefault="00743301" w:rsidP="00743301">
      <w:pPr>
        <w:pStyle w:val="tbnormal"/>
      </w:pPr>
    </w:p>
    <w:p w14:paraId="54DCE852" w14:textId="77777777" w:rsidR="00F2693B" w:rsidRDefault="00F2693B" w:rsidP="00DD1E85">
      <w:pPr>
        <w:pStyle w:val="tbtitre2"/>
        <w:outlineLvl w:val="0"/>
      </w:pPr>
      <w:bookmarkStart w:id="201" w:name="_Toc454061916"/>
      <w:r>
        <w:t>Production</w:t>
      </w:r>
      <w:bookmarkEnd w:id="201"/>
    </w:p>
    <w:p w14:paraId="40F4D340" w14:textId="77777777" w:rsidR="00743301" w:rsidRPr="00743301" w:rsidRDefault="00743301" w:rsidP="00743301">
      <w:pPr>
        <w:pStyle w:val="tbnormal"/>
      </w:pPr>
    </w:p>
    <w:p w14:paraId="39C97AD7" w14:textId="77777777" w:rsidR="00F2693B" w:rsidRDefault="00F2693B" w:rsidP="00DD1E85">
      <w:pPr>
        <w:pStyle w:val="tbtitre2"/>
        <w:outlineLvl w:val="0"/>
      </w:pPr>
      <w:bookmarkStart w:id="202" w:name="_Toc454061917"/>
      <w:r>
        <w:lastRenderedPageBreak/>
        <w:t>Vente</w:t>
      </w:r>
      <w:bookmarkEnd w:id="202"/>
    </w:p>
    <w:p w14:paraId="3F70C1AD" w14:textId="77777777" w:rsidR="00743301" w:rsidRPr="00743301" w:rsidRDefault="00743301" w:rsidP="00743301">
      <w:pPr>
        <w:pStyle w:val="tbnormal"/>
      </w:pPr>
    </w:p>
    <w:p w14:paraId="017A56E9" w14:textId="77777777" w:rsidR="00F2693B" w:rsidRDefault="00F2693B" w:rsidP="00DD1E85">
      <w:pPr>
        <w:pStyle w:val="tbtitre1"/>
        <w:outlineLvl w:val="0"/>
      </w:pPr>
      <w:bookmarkStart w:id="203" w:name="_Toc454061918"/>
      <w:r>
        <w:t>Processus financier</w:t>
      </w:r>
      <w:bookmarkEnd w:id="203"/>
    </w:p>
    <w:p w14:paraId="4D64E317" w14:textId="77777777" w:rsidR="00F2693B" w:rsidRDefault="00F2693B" w:rsidP="00223070">
      <w:pPr>
        <w:pStyle w:val="tbtitre2"/>
      </w:pPr>
      <w:bookmarkStart w:id="204" w:name="_Toc454061919"/>
      <w:r>
        <w:t>Transactions de configuration</w:t>
      </w:r>
      <w:bookmarkEnd w:id="204"/>
    </w:p>
    <w:p w14:paraId="3268B6E9" w14:textId="77777777" w:rsidR="00F2693B" w:rsidRDefault="00F2693B" w:rsidP="00223070">
      <w:pPr>
        <w:pStyle w:val="tbtitre2"/>
      </w:pPr>
      <w:bookmarkStart w:id="205" w:name="_Toc454061920"/>
      <w:r>
        <w:t>Transactions récurrentes</w:t>
      </w:r>
      <w:bookmarkEnd w:id="205"/>
    </w:p>
    <w:p w14:paraId="3B1BAF47" w14:textId="5174642F" w:rsidR="00F2693B" w:rsidRDefault="00F2693B" w:rsidP="0026408D">
      <w:pPr>
        <w:pStyle w:val="tbtitre1"/>
        <w:outlineLvl w:val="0"/>
      </w:pPr>
      <w:bookmarkStart w:id="206" w:name="_Toc454061921"/>
      <w:r>
        <w:t>Processus de bout en bout</w:t>
      </w:r>
      <w:bookmarkEnd w:id="206"/>
    </w:p>
    <w:p w14:paraId="581736CE" w14:textId="77777777" w:rsidR="0026408D" w:rsidRDefault="0026408D" w:rsidP="0026408D">
      <w:pPr>
        <w:pStyle w:val="tbtitre1"/>
        <w:outlineLvl w:val="0"/>
      </w:pPr>
    </w:p>
    <w:p w14:paraId="40895A49" w14:textId="77777777" w:rsidR="00A34C35" w:rsidRDefault="00A34C35" w:rsidP="00A34C35">
      <w:pPr>
        <w:pStyle w:val="tbnormal"/>
        <w:sectPr w:rsidR="00A34C35" w:rsidSect="00F2693B">
          <w:pgSz w:w="11906" w:h="16838"/>
          <w:pgMar w:top="1418" w:right="2268" w:bottom="1418" w:left="2268" w:header="709" w:footer="709" w:gutter="0"/>
          <w:cols w:space="708"/>
          <w:docGrid w:linePitch="360"/>
        </w:sectPr>
      </w:pPr>
    </w:p>
    <w:p w14:paraId="5A1928BE" w14:textId="2514208B" w:rsidR="00E11FF2" w:rsidRDefault="00E11FF2" w:rsidP="00DD1E85">
      <w:pPr>
        <w:pStyle w:val="tbtitrepartie"/>
      </w:pPr>
      <w:bookmarkStart w:id="207" w:name="_Toc454061922"/>
      <w:r>
        <w:lastRenderedPageBreak/>
        <w:t>Proof of concept</w:t>
      </w:r>
      <w:r w:rsidR="000C2EDA">
        <w:t xml:space="preserve"> ventes</w:t>
      </w:r>
      <w:bookmarkEnd w:id="207"/>
    </w:p>
    <w:p w14:paraId="302003BF" w14:textId="77777777" w:rsidR="003B0183" w:rsidRPr="003B0183" w:rsidRDefault="00F2693B" w:rsidP="00DD1E85">
      <w:pPr>
        <w:pStyle w:val="tbtitrepartie"/>
        <w:rPr>
          <w:lang w:val="fr-CH"/>
        </w:rPr>
      </w:pPr>
      <w:bookmarkStart w:id="208" w:name="_Toc454061923"/>
      <w:r>
        <w:t>Partie administrative</w:t>
      </w:r>
      <w:bookmarkEnd w:id="208"/>
    </w:p>
    <w:sectPr w:rsidR="003B0183" w:rsidRPr="003B0183" w:rsidSect="00F2693B">
      <w:pgSz w:w="11906" w:h="16838"/>
      <w:pgMar w:top="1418" w:right="2268" w:bottom="1418" w:left="226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3B32497" w14:textId="77777777" w:rsidR="00384F46" w:rsidRDefault="00384F46" w:rsidP="005F2F96">
      <w:pPr>
        <w:spacing w:after="0" w:line="240" w:lineRule="auto"/>
      </w:pPr>
      <w:r>
        <w:separator/>
      </w:r>
    </w:p>
  </w:endnote>
  <w:endnote w:type="continuationSeparator" w:id="0">
    <w:p w14:paraId="5AC4D4FF" w14:textId="77777777" w:rsidR="00384F46" w:rsidRDefault="00384F46" w:rsidP="005F2F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auto"/>
    <w:pitch w:val="variable"/>
    <w:sig w:usb0="E1002EFF" w:usb1="C000605B" w:usb2="00000029" w:usb3="00000000" w:csb0="000101FF"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Times">
    <w:panose1 w:val="02000500000000000000"/>
    <w:charset w:val="00"/>
    <w:family w:val="auto"/>
    <w:pitch w:val="variable"/>
    <w:sig w:usb0="00000003" w:usb1="00000000" w:usb2="00000000" w:usb3="00000000" w:csb0="00000001" w:csb1="00000000"/>
  </w:font>
  <w:font w:name="environ">
    <w:altName w:val="Times New Roman"/>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AB61798" w14:textId="77777777" w:rsidR="00384F46" w:rsidRDefault="00384F46" w:rsidP="005F2F96">
      <w:pPr>
        <w:spacing w:after="0" w:line="240" w:lineRule="auto"/>
      </w:pPr>
      <w:r>
        <w:separator/>
      </w:r>
    </w:p>
  </w:footnote>
  <w:footnote w:type="continuationSeparator" w:id="0">
    <w:p w14:paraId="351B37B1" w14:textId="77777777" w:rsidR="00384F46" w:rsidRDefault="00384F46" w:rsidP="005F2F96">
      <w:pPr>
        <w:spacing w:after="0" w:line="240" w:lineRule="auto"/>
      </w:pPr>
      <w:r>
        <w:continuationSeparator/>
      </w:r>
    </w:p>
  </w:footnote>
  <w:footnote w:id="1">
    <w:p w14:paraId="47E7F3D7" w14:textId="421EB338" w:rsidR="00942284" w:rsidRDefault="00942284">
      <w:pPr>
        <w:pStyle w:val="Notedebasdepage"/>
      </w:pPr>
      <w:r>
        <w:rPr>
          <w:rStyle w:val="Appelnotedebasdep"/>
        </w:rPr>
        <w:footnoteRef/>
      </w:r>
      <w:r>
        <w:t xml:space="preserve"> </w:t>
      </w:r>
      <w:r w:rsidRPr="00AA4B12">
        <w:t>http://www.insee.fr/fr/themes/document.asp?ref_id=tic11</w:t>
      </w:r>
    </w:p>
  </w:footnote>
  <w:footnote w:id="2">
    <w:p w14:paraId="74B9AB45" w14:textId="77777777" w:rsidR="00942284" w:rsidRDefault="00942284" w:rsidP="006B3958">
      <w:pPr>
        <w:pStyle w:val="Notedebasdepage"/>
      </w:pPr>
      <w:r>
        <w:rPr>
          <w:rStyle w:val="Appelnotedebasdep"/>
        </w:rPr>
        <w:footnoteRef/>
      </w:r>
      <w:r>
        <w:t xml:space="preserve"> Assertions récupérées à partir du Manifeste Agile à l’adresse : </w:t>
      </w:r>
      <w:r w:rsidRPr="00ED50F5">
        <w:t>http://agilemanifesto.org/iso/fr/</w:t>
      </w:r>
    </w:p>
  </w:footnote>
  <w:footnote w:id="3">
    <w:p w14:paraId="09B8A79D" w14:textId="77777777" w:rsidR="00942284" w:rsidRDefault="00942284">
      <w:pPr>
        <w:pStyle w:val="Notedebasdepage"/>
      </w:pPr>
      <w:r>
        <w:rPr>
          <w:rStyle w:val="Appelnotedebasdep"/>
        </w:rPr>
        <w:footnoteRef/>
      </w:r>
      <w:r>
        <w:t xml:space="preserve"> </w:t>
      </w:r>
      <w:r w:rsidRPr="005417A6">
        <w:t>Les chiffres sont repris de la présentation du nouveau scénario « Fashion Game » (http://fr.slideshare.net/PierreMajoriqueLger/new-erpsim-fashion-game-beta-version-by-erpsim-lab).</w:t>
      </w:r>
    </w:p>
  </w:footnote>
  <w:footnote w:id="4">
    <w:p w14:paraId="68B49025" w14:textId="046004ED" w:rsidR="00942284" w:rsidRDefault="00942284">
      <w:pPr>
        <w:pStyle w:val="Notedebasdepage"/>
      </w:pPr>
      <w:r>
        <w:rPr>
          <w:rStyle w:val="Appelnotedebasdep"/>
        </w:rPr>
        <w:footnoteRef/>
      </w:r>
      <w:r>
        <w:t xml:space="preserve"> Définition de PBL par ERPSim® : </w:t>
      </w:r>
      <w:r w:rsidRPr="006D5C03">
        <w:t>https://erpsim.hec.ca/en/explore</w:t>
      </w:r>
    </w:p>
  </w:footnote>
  <w:footnote w:id="5">
    <w:p w14:paraId="25D61220" w14:textId="6776B748" w:rsidR="00942284" w:rsidRDefault="00942284">
      <w:pPr>
        <w:pStyle w:val="Notedebasdepage"/>
      </w:pPr>
      <w:r>
        <w:rPr>
          <w:rStyle w:val="Appelnotedebasdep"/>
        </w:rPr>
        <w:footnoteRef/>
      </w:r>
      <w:r>
        <w:t xml:space="preserve"> </w:t>
      </w:r>
      <w:r w:rsidRPr="008834E8">
        <w:t>https://erpsim.hec.ca/en/explore</w:t>
      </w:r>
    </w:p>
  </w:footnote>
  <w:footnote w:id="6">
    <w:p w14:paraId="1B530281" w14:textId="086BA233" w:rsidR="00942284" w:rsidRDefault="00942284">
      <w:pPr>
        <w:pStyle w:val="Notedebasdepage"/>
      </w:pPr>
      <w:r>
        <w:rPr>
          <w:rStyle w:val="Appelnotedebasdep"/>
        </w:rPr>
        <w:footnoteRef/>
      </w:r>
      <w:r>
        <w:t xml:space="preserve"> </w:t>
      </w:r>
      <w:r w:rsidRPr="008834E8">
        <w:t>https://erpsim.hec.ca/en/explore</w:t>
      </w:r>
    </w:p>
  </w:footnote>
  <w:footnote w:id="7">
    <w:p w14:paraId="549C1113" w14:textId="2B00CE97" w:rsidR="00942284" w:rsidRDefault="00942284">
      <w:pPr>
        <w:pStyle w:val="Notedebasdepage"/>
      </w:pPr>
      <w:r>
        <w:rPr>
          <w:rStyle w:val="Appelnotedebasdep"/>
        </w:rPr>
        <w:footnoteRef/>
      </w:r>
      <w:r>
        <w:t xml:space="preserve"> </w:t>
      </w:r>
      <w:r w:rsidRPr="008834E8">
        <w:t>https://erpsim.hec.ca/en/explore</w:t>
      </w:r>
    </w:p>
  </w:footnote>
  <w:footnote w:id="8">
    <w:p w14:paraId="5937E250" w14:textId="0E4B7382" w:rsidR="00942284" w:rsidRDefault="00942284">
      <w:pPr>
        <w:pStyle w:val="Notedebasdepage"/>
      </w:pPr>
      <w:r>
        <w:rPr>
          <w:rStyle w:val="Appelnotedebasdep"/>
        </w:rPr>
        <w:footnoteRef/>
      </w:r>
      <w:r>
        <w:t xml:space="preserve"> </w:t>
      </w:r>
      <w:r w:rsidRPr="00EC7675">
        <w:t>https://www.odoo.com/fr_FR/</w:t>
      </w:r>
    </w:p>
  </w:footnote>
  <w:footnote w:id="9">
    <w:p w14:paraId="660AA282" w14:textId="55DEB63B" w:rsidR="00942284" w:rsidRDefault="00942284">
      <w:pPr>
        <w:pStyle w:val="Notedebasdepage"/>
      </w:pPr>
      <w:r>
        <w:rPr>
          <w:rStyle w:val="Appelnotedebasdep"/>
        </w:rPr>
        <w:footnoteRef/>
      </w:r>
      <w:r>
        <w:t xml:space="preserve"> </w:t>
      </w:r>
      <w:r w:rsidRPr="004A78C8">
        <w:t>http://www.processus-amelioration.fr/processus-vs-procedure/</w:t>
      </w:r>
    </w:p>
  </w:footnote>
  <w:footnote w:id="10">
    <w:p w14:paraId="7D84B71A" w14:textId="5F76DDB4" w:rsidR="00942284" w:rsidRDefault="00942284">
      <w:pPr>
        <w:pStyle w:val="Notedebasdepage"/>
      </w:pPr>
      <w:r>
        <w:rPr>
          <w:rStyle w:val="Appelnotedebasdep"/>
        </w:rPr>
        <w:footnoteRef/>
      </w:r>
      <w:r>
        <w:t xml:space="preserve"> </w:t>
      </w:r>
      <w:r w:rsidRPr="00DF0683">
        <w:t>http://logistique-pour-tous.fr/flux-pousse-ou-flux-tire/</w:t>
      </w:r>
    </w:p>
  </w:footnote>
  <w:footnote w:id="11">
    <w:p w14:paraId="3E4D4E82" w14:textId="0F3D39D5" w:rsidR="00942284" w:rsidRDefault="00942284">
      <w:pPr>
        <w:pStyle w:val="Notedebasdepage"/>
      </w:pPr>
      <w:r>
        <w:rPr>
          <w:rStyle w:val="Appelnotedebasdep"/>
        </w:rPr>
        <w:footnoteRef/>
      </w:r>
      <w:r>
        <w:t xml:space="preserve"> </w:t>
      </w:r>
      <w:r w:rsidRPr="00C55E4D">
        <w:t>http://logistique-pour-tous.fr/flux-pousse-ou-flux-tire/</w:t>
      </w:r>
    </w:p>
  </w:footnote>
  <w:footnote w:id="12">
    <w:p w14:paraId="156FFE9E" w14:textId="77777777" w:rsidR="00942284" w:rsidRPr="005F2F96" w:rsidRDefault="00942284" w:rsidP="006C205F">
      <w:pPr>
        <w:pStyle w:val="Notedebasdepage"/>
        <w:rPr>
          <w:rFonts w:cs="Times New Roman"/>
        </w:rPr>
      </w:pPr>
      <w:r w:rsidRPr="005F2F96">
        <w:rPr>
          <w:rStyle w:val="Appelnotedebasdep"/>
          <w:rFonts w:cs="Times New Roman"/>
        </w:rPr>
        <w:footnoteRef/>
      </w:r>
      <w:r w:rsidRPr="005F2F96">
        <w:rPr>
          <w:rFonts w:cs="Times New Roman"/>
        </w:rPr>
        <w:t xml:space="preserve"> Donnée fictive pour le scénario</w:t>
      </w:r>
    </w:p>
  </w:footnote>
  <w:footnote w:id="13">
    <w:p w14:paraId="0487AD9F" w14:textId="77777777" w:rsidR="00942284" w:rsidRDefault="00942284" w:rsidP="006C205F">
      <w:pPr>
        <w:pStyle w:val="Notedebasdepage"/>
      </w:pPr>
      <w:r>
        <w:rPr>
          <w:rStyle w:val="Appelnotedebasdep"/>
        </w:rPr>
        <w:footnoteRef/>
      </w:r>
      <w:r>
        <w:t xml:space="preserve"> </w:t>
      </w:r>
      <w:r w:rsidRPr="005A2556">
        <w:t>Les prix sont influencés par Viteos SA pour l’eau, www.brouwland.com pour les différents types de malt, https://www.bieresdumonde.fr/156-levures-de-brasserie pour la levure et de manière subjective pour le miel et le bouquet d’épices.</w:t>
      </w:r>
    </w:p>
  </w:footnote>
  <w:footnote w:id="14">
    <w:p w14:paraId="641C6568" w14:textId="77777777" w:rsidR="00942284" w:rsidRDefault="00942284" w:rsidP="006C205F">
      <w:pPr>
        <w:pStyle w:val="Notedebasdepage"/>
      </w:pPr>
      <w:r>
        <w:rPr>
          <w:rStyle w:val="Appelnotedebasdep"/>
        </w:rPr>
        <w:footnoteRef/>
      </w:r>
      <w:r>
        <w:t xml:space="preserve"> </w:t>
      </w:r>
      <w:r w:rsidRPr="00D51CD4">
        <w:t>Restaurants, discothèques, bars et cafés.</w:t>
      </w:r>
    </w:p>
  </w:footnote>
  <w:footnote w:id="15">
    <w:p w14:paraId="4FE5CACB" w14:textId="35DB0A73" w:rsidR="00942284" w:rsidRDefault="00942284">
      <w:pPr>
        <w:pStyle w:val="Notedebasdepage"/>
      </w:pPr>
      <w:r>
        <w:rPr>
          <w:rStyle w:val="Appelnotedebasdep"/>
        </w:rPr>
        <w:footnoteRef/>
      </w:r>
      <w:r>
        <w:t xml:space="preserve"> </w:t>
      </w:r>
      <w:r w:rsidRPr="002929FF">
        <w:t>https://www.odoo.com/documentation/user/9.0/</w:t>
      </w:r>
    </w:p>
  </w:footnote>
  <w:footnote w:id="16">
    <w:p w14:paraId="73C0EB35" w14:textId="77777777" w:rsidR="00942284" w:rsidRDefault="00942284" w:rsidP="00FC64DC">
      <w:pPr>
        <w:pStyle w:val="Notedebasdepage"/>
      </w:pPr>
      <w:r>
        <w:rPr>
          <w:rStyle w:val="Appelnotedebasdep"/>
        </w:rPr>
        <w:footnoteRef/>
      </w:r>
      <w:r>
        <w:t xml:space="preserve"> </w:t>
      </w:r>
      <w:r w:rsidRPr="00E7772D">
        <w:t>https://www.odoo.com/documentation/9.0/api_integration.html</w:t>
      </w:r>
    </w:p>
  </w:footnote>
  <w:footnote w:id="17">
    <w:p w14:paraId="667D8608" w14:textId="31AA399B" w:rsidR="00942284" w:rsidRDefault="00942284">
      <w:pPr>
        <w:pStyle w:val="Notedebasdepage"/>
      </w:pPr>
      <w:r>
        <w:rPr>
          <w:rStyle w:val="Appelnotedebasdep"/>
        </w:rPr>
        <w:footnoteRef/>
      </w:r>
      <w:r>
        <w:t xml:space="preserve"> </w:t>
      </w:r>
      <w:r w:rsidRPr="00726978">
        <w:t>Version 9.saas~10e (Enterprise Edition)</w:t>
      </w:r>
    </w:p>
  </w:footnote>
  <w:footnote w:id="18">
    <w:p w14:paraId="65C06EEB" w14:textId="77777777" w:rsidR="00942284" w:rsidRDefault="00942284" w:rsidP="00471984">
      <w:pPr>
        <w:pStyle w:val="Notedebasdepage"/>
      </w:pPr>
      <w:r>
        <w:rPr>
          <w:rStyle w:val="Appelnotedebasdep"/>
        </w:rPr>
        <w:footnoteRef/>
      </w:r>
      <w:r>
        <w:t xml:space="preserve"> La sélection du langage doit faire office d’une étude préalable. Principalement afin de vérifier que Odoo® et son API son compatible avec le langage choisi.</w:t>
      </w:r>
    </w:p>
  </w:footnote>
  <w:footnote w:id="19">
    <w:p w14:paraId="226C1C44" w14:textId="77777777" w:rsidR="00942284" w:rsidRDefault="00942284" w:rsidP="00471984">
      <w:pPr>
        <w:pStyle w:val="Notedebasdepage"/>
      </w:pPr>
      <w:r>
        <w:rPr>
          <w:rStyle w:val="Appelnotedebasdep"/>
        </w:rPr>
        <w:footnoteRef/>
      </w:r>
      <w:r>
        <w:t xml:space="preserve"> Se référer au chapitre théorique dédié aux APIs.</w:t>
      </w:r>
    </w:p>
  </w:footnote>
  <w:footnote w:id="20">
    <w:p w14:paraId="3F3F973A" w14:textId="77777777" w:rsidR="00942284" w:rsidRDefault="00942284" w:rsidP="00DC3DAF">
      <w:pPr>
        <w:pStyle w:val="Notedebasdepage"/>
      </w:pPr>
      <w:r>
        <w:rPr>
          <w:rStyle w:val="Appelnotedebasdep"/>
        </w:rPr>
        <w:footnoteRef/>
      </w:r>
      <w:r>
        <w:t xml:space="preserve"> </w:t>
      </w:r>
      <w:r w:rsidRPr="00B44E0B">
        <w:rPr>
          <w:color w:val="FF0000"/>
        </w:rPr>
        <w:t>Nous parlons de base car les clients sont créés à la volé à chaque fois qu’une vente se réalise.</w:t>
      </w:r>
      <w:r>
        <w:rPr>
          <w:color w:val="FF0000"/>
        </w:rPr>
        <w:t xml:space="preserve"> (voir si toujours d’actualité en finalité)</w:t>
      </w:r>
    </w:p>
  </w:footnote>
  <w:footnote w:id="21">
    <w:p w14:paraId="059956A1" w14:textId="77777777" w:rsidR="00942284" w:rsidRDefault="00942284" w:rsidP="00DC3DAF">
      <w:pPr>
        <w:pStyle w:val="Notedebasdepage"/>
      </w:pPr>
      <w:r>
        <w:rPr>
          <w:rStyle w:val="Appelnotedebasdep"/>
        </w:rPr>
        <w:footnoteRef/>
      </w:r>
      <w:r>
        <w:t xml:space="preserve"> </w:t>
      </w:r>
      <w:r w:rsidRPr="00B76F67">
        <w:t>https://maven.apache.org/</w:t>
      </w:r>
    </w:p>
  </w:footnote>
  <w:footnote w:id="22">
    <w:p w14:paraId="669D07B2" w14:textId="77777777" w:rsidR="00942284" w:rsidRDefault="00942284" w:rsidP="00DC3DAF">
      <w:pPr>
        <w:pStyle w:val="Notedebasdepage"/>
      </w:pPr>
      <w:r>
        <w:rPr>
          <w:rStyle w:val="Appelnotedebasdep"/>
        </w:rPr>
        <w:footnoteRef/>
      </w:r>
      <w:r>
        <w:t xml:space="preserve"> </w:t>
      </w:r>
      <w:r w:rsidRPr="00B76F67">
        <w:t>https://ws.apache.org/xmlrpc/</w:t>
      </w:r>
    </w:p>
  </w:footnote>
  <w:footnote w:id="23">
    <w:p w14:paraId="313D341F" w14:textId="77777777" w:rsidR="00942284" w:rsidRDefault="00942284" w:rsidP="00DC3DAF">
      <w:pPr>
        <w:pStyle w:val="Notedebasdepage"/>
      </w:pPr>
      <w:r>
        <w:rPr>
          <w:rStyle w:val="Appelnotedebasdep"/>
        </w:rPr>
        <w:footnoteRef/>
      </w:r>
      <w:r>
        <w:t xml:space="preserve"> </w:t>
      </w:r>
      <w:r w:rsidRPr="00B76F67">
        <w:t>http://xmlrpc.scripting.com/</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513D61"/>
    <w:multiLevelType w:val="hybridMultilevel"/>
    <w:tmpl w:val="F342B3E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nsid w:val="04821FCE"/>
    <w:multiLevelType w:val="hybridMultilevel"/>
    <w:tmpl w:val="9E88467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nsid w:val="06760C04"/>
    <w:multiLevelType w:val="hybridMultilevel"/>
    <w:tmpl w:val="29725148"/>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3">
    <w:nsid w:val="06C90F6E"/>
    <w:multiLevelType w:val="hybridMultilevel"/>
    <w:tmpl w:val="64F2EDBE"/>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4">
    <w:nsid w:val="070C0D65"/>
    <w:multiLevelType w:val="hybridMultilevel"/>
    <w:tmpl w:val="2438D16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nsid w:val="0B4C116A"/>
    <w:multiLevelType w:val="hybridMultilevel"/>
    <w:tmpl w:val="AB123D08"/>
    <w:lvl w:ilvl="0" w:tplc="10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6">
    <w:nsid w:val="0F58501D"/>
    <w:multiLevelType w:val="hybridMultilevel"/>
    <w:tmpl w:val="3DF0787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nsid w:val="10AC38A2"/>
    <w:multiLevelType w:val="hybridMultilevel"/>
    <w:tmpl w:val="A94EB6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nsid w:val="114951C0"/>
    <w:multiLevelType w:val="hybridMultilevel"/>
    <w:tmpl w:val="D9A8B108"/>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9">
    <w:nsid w:val="12AA385E"/>
    <w:multiLevelType w:val="hybridMultilevel"/>
    <w:tmpl w:val="60C26502"/>
    <w:lvl w:ilvl="0" w:tplc="100C0001">
      <w:start w:val="1"/>
      <w:numFmt w:val="bullet"/>
      <w:lvlText w:val=""/>
      <w:lvlJc w:val="left"/>
      <w:pPr>
        <w:ind w:left="644" w:hanging="360"/>
      </w:pPr>
      <w:rPr>
        <w:rFonts w:ascii="Symbol" w:hAnsi="Symbol" w:hint="default"/>
      </w:rPr>
    </w:lvl>
    <w:lvl w:ilvl="1" w:tplc="100C0003" w:tentative="1">
      <w:start w:val="1"/>
      <w:numFmt w:val="bullet"/>
      <w:lvlText w:val="o"/>
      <w:lvlJc w:val="left"/>
      <w:pPr>
        <w:ind w:left="1724" w:hanging="360"/>
      </w:pPr>
      <w:rPr>
        <w:rFonts w:ascii="Courier New" w:hAnsi="Courier New" w:cs="Courier New" w:hint="default"/>
      </w:rPr>
    </w:lvl>
    <w:lvl w:ilvl="2" w:tplc="100C0005" w:tentative="1">
      <w:start w:val="1"/>
      <w:numFmt w:val="bullet"/>
      <w:lvlText w:val=""/>
      <w:lvlJc w:val="left"/>
      <w:pPr>
        <w:ind w:left="2444" w:hanging="360"/>
      </w:pPr>
      <w:rPr>
        <w:rFonts w:ascii="Wingdings" w:hAnsi="Wingdings" w:hint="default"/>
      </w:rPr>
    </w:lvl>
    <w:lvl w:ilvl="3" w:tplc="100C0001" w:tentative="1">
      <w:start w:val="1"/>
      <w:numFmt w:val="bullet"/>
      <w:lvlText w:val=""/>
      <w:lvlJc w:val="left"/>
      <w:pPr>
        <w:ind w:left="3164" w:hanging="360"/>
      </w:pPr>
      <w:rPr>
        <w:rFonts w:ascii="Symbol" w:hAnsi="Symbol" w:hint="default"/>
      </w:rPr>
    </w:lvl>
    <w:lvl w:ilvl="4" w:tplc="100C0003" w:tentative="1">
      <w:start w:val="1"/>
      <w:numFmt w:val="bullet"/>
      <w:lvlText w:val="o"/>
      <w:lvlJc w:val="left"/>
      <w:pPr>
        <w:ind w:left="3884" w:hanging="360"/>
      </w:pPr>
      <w:rPr>
        <w:rFonts w:ascii="Courier New" w:hAnsi="Courier New" w:cs="Courier New" w:hint="default"/>
      </w:rPr>
    </w:lvl>
    <w:lvl w:ilvl="5" w:tplc="100C0005" w:tentative="1">
      <w:start w:val="1"/>
      <w:numFmt w:val="bullet"/>
      <w:lvlText w:val=""/>
      <w:lvlJc w:val="left"/>
      <w:pPr>
        <w:ind w:left="4604" w:hanging="360"/>
      </w:pPr>
      <w:rPr>
        <w:rFonts w:ascii="Wingdings" w:hAnsi="Wingdings" w:hint="default"/>
      </w:rPr>
    </w:lvl>
    <w:lvl w:ilvl="6" w:tplc="100C0001" w:tentative="1">
      <w:start w:val="1"/>
      <w:numFmt w:val="bullet"/>
      <w:lvlText w:val=""/>
      <w:lvlJc w:val="left"/>
      <w:pPr>
        <w:ind w:left="5324" w:hanging="360"/>
      </w:pPr>
      <w:rPr>
        <w:rFonts w:ascii="Symbol" w:hAnsi="Symbol" w:hint="default"/>
      </w:rPr>
    </w:lvl>
    <w:lvl w:ilvl="7" w:tplc="100C0003" w:tentative="1">
      <w:start w:val="1"/>
      <w:numFmt w:val="bullet"/>
      <w:lvlText w:val="o"/>
      <w:lvlJc w:val="left"/>
      <w:pPr>
        <w:ind w:left="6044" w:hanging="360"/>
      </w:pPr>
      <w:rPr>
        <w:rFonts w:ascii="Courier New" w:hAnsi="Courier New" w:cs="Courier New" w:hint="default"/>
      </w:rPr>
    </w:lvl>
    <w:lvl w:ilvl="8" w:tplc="100C0005" w:tentative="1">
      <w:start w:val="1"/>
      <w:numFmt w:val="bullet"/>
      <w:lvlText w:val=""/>
      <w:lvlJc w:val="left"/>
      <w:pPr>
        <w:ind w:left="6764" w:hanging="360"/>
      </w:pPr>
      <w:rPr>
        <w:rFonts w:ascii="Wingdings" w:hAnsi="Wingdings" w:hint="default"/>
      </w:rPr>
    </w:lvl>
  </w:abstractNum>
  <w:abstractNum w:abstractNumId="10">
    <w:nsid w:val="181B74EE"/>
    <w:multiLevelType w:val="hybridMultilevel"/>
    <w:tmpl w:val="34D64B9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nsid w:val="189008E3"/>
    <w:multiLevelType w:val="hybridMultilevel"/>
    <w:tmpl w:val="3C5AD34C"/>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12">
    <w:nsid w:val="1976778F"/>
    <w:multiLevelType w:val="hybridMultilevel"/>
    <w:tmpl w:val="E7F67B2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nsid w:val="21B13FE0"/>
    <w:multiLevelType w:val="hybridMultilevel"/>
    <w:tmpl w:val="47AA9404"/>
    <w:lvl w:ilvl="0" w:tplc="F54AD1B4">
      <w:start w:val="1"/>
      <w:numFmt w:val="bullet"/>
      <w:lvlText w:val=""/>
      <w:lvlJc w:val="left"/>
      <w:pPr>
        <w:ind w:left="64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4">
    <w:nsid w:val="22D86FBC"/>
    <w:multiLevelType w:val="hybridMultilevel"/>
    <w:tmpl w:val="2ADCAF4C"/>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5">
    <w:nsid w:val="23BA47E6"/>
    <w:multiLevelType w:val="hybridMultilevel"/>
    <w:tmpl w:val="FF78292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nsid w:val="277E515C"/>
    <w:multiLevelType w:val="hybridMultilevel"/>
    <w:tmpl w:val="AF12E74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nsid w:val="28C12732"/>
    <w:multiLevelType w:val="hybridMultilevel"/>
    <w:tmpl w:val="CBAAC73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nsid w:val="2C0E3D58"/>
    <w:multiLevelType w:val="hybridMultilevel"/>
    <w:tmpl w:val="48D20DAA"/>
    <w:lvl w:ilvl="0" w:tplc="100C0001">
      <w:start w:val="1"/>
      <w:numFmt w:val="bullet"/>
      <w:lvlText w:val=""/>
      <w:lvlJc w:val="left"/>
      <w:pPr>
        <w:ind w:left="644" w:hanging="360"/>
      </w:pPr>
      <w:rPr>
        <w:rFonts w:ascii="Symbol" w:hAnsi="Symbol" w:hint="default"/>
      </w:rPr>
    </w:lvl>
    <w:lvl w:ilvl="1" w:tplc="100C0003" w:tentative="1">
      <w:start w:val="1"/>
      <w:numFmt w:val="bullet"/>
      <w:lvlText w:val="o"/>
      <w:lvlJc w:val="left"/>
      <w:pPr>
        <w:ind w:left="1364" w:hanging="360"/>
      </w:pPr>
      <w:rPr>
        <w:rFonts w:ascii="Courier New" w:hAnsi="Courier New" w:cs="Courier New" w:hint="default"/>
      </w:rPr>
    </w:lvl>
    <w:lvl w:ilvl="2" w:tplc="100C0005" w:tentative="1">
      <w:start w:val="1"/>
      <w:numFmt w:val="bullet"/>
      <w:lvlText w:val=""/>
      <w:lvlJc w:val="left"/>
      <w:pPr>
        <w:ind w:left="2084" w:hanging="360"/>
      </w:pPr>
      <w:rPr>
        <w:rFonts w:ascii="Wingdings" w:hAnsi="Wingdings" w:hint="default"/>
      </w:rPr>
    </w:lvl>
    <w:lvl w:ilvl="3" w:tplc="100C0001" w:tentative="1">
      <w:start w:val="1"/>
      <w:numFmt w:val="bullet"/>
      <w:lvlText w:val=""/>
      <w:lvlJc w:val="left"/>
      <w:pPr>
        <w:ind w:left="2804" w:hanging="360"/>
      </w:pPr>
      <w:rPr>
        <w:rFonts w:ascii="Symbol" w:hAnsi="Symbol" w:hint="default"/>
      </w:rPr>
    </w:lvl>
    <w:lvl w:ilvl="4" w:tplc="100C0003" w:tentative="1">
      <w:start w:val="1"/>
      <w:numFmt w:val="bullet"/>
      <w:lvlText w:val="o"/>
      <w:lvlJc w:val="left"/>
      <w:pPr>
        <w:ind w:left="3524" w:hanging="360"/>
      </w:pPr>
      <w:rPr>
        <w:rFonts w:ascii="Courier New" w:hAnsi="Courier New" w:cs="Courier New" w:hint="default"/>
      </w:rPr>
    </w:lvl>
    <w:lvl w:ilvl="5" w:tplc="100C0005" w:tentative="1">
      <w:start w:val="1"/>
      <w:numFmt w:val="bullet"/>
      <w:lvlText w:val=""/>
      <w:lvlJc w:val="left"/>
      <w:pPr>
        <w:ind w:left="4244" w:hanging="360"/>
      </w:pPr>
      <w:rPr>
        <w:rFonts w:ascii="Wingdings" w:hAnsi="Wingdings" w:hint="default"/>
      </w:rPr>
    </w:lvl>
    <w:lvl w:ilvl="6" w:tplc="100C0001" w:tentative="1">
      <w:start w:val="1"/>
      <w:numFmt w:val="bullet"/>
      <w:lvlText w:val=""/>
      <w:lvlJc w:val="left"/>
      <w:pPr>
        <w:ind w:left="4964" w:hanging="360"/>
      </w:pPr>
      <w:rPr>
        <w:rFonts w:ascii="Symbol" w:hAnsi="Symbol" w:hint="default"/>
      </w:rPr>
    </w:lvl>
    <w:lvl w:ilvl="7" w:tplc="100C0003" w:tentative="1">
      <w:start w:val="1"/>
      <w:numFmt w:val="bullet"/>
      <w:lvlText w:val="o"/>
      <w:lvlJc w:val="left"/>
      <w:pPr>
        <w:ind w:left="5684" w:hanging="360"/>
      </w:pPr>
      <w:rPr>
        <w:rFonts w:ascii="Courier New" w:hAnsi="Courier New" w:cs="Courier New" w:hint="default"/>
      </w:rPr>
    </w:lvl>
    <w:lvl w:ilvl="8" w:tplc="100C0005" w:tentative="1">
      <w:start w:val="1"/>
      <w:numFmt w:val="bullet"/>
      <w:lvlText w:val=""/>
      <w:lvlJc w:val="left"/>
      <w:pPr>
        <w:ind w:left="6404" w:hanging="360"/>
      </w:pPr>
      <w:rPr>
        <w:rFonts w:ascii="Wingdings" w:hAnsi="Wingdings" w:hint="default"/>
      </w:rPr>
    </w:lvl>
  </w:abstractNum>
  <w:abstractNum w:abstractNumId="19">
    <w:nsid w:val="2C322898"/>
    <w:multiLevelType w:val="hybridMultilevel"/>
    <w:tmpl w:val="FA6C952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32163B8D"/>
    <w:multiLevelType w:val="hybridMultilevel"/>
    <w:tmpl w:val="95D6CB4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nsid w:val="359306B4"/>
    <w:multiLevelType w:val="hybridMultilevel"/>
    <w:tmpl w:val="A0FEC44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nsid w:val="35C74C6D"/>
    <w:multiLevelType w:val="hybridMultilevel"/>
    <w:tmpl w:val="6BF06B52"/>
    <w:lvl w:ilvl="0" w:tplc="F54AD1B4">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23">
    <w:nsid w:val="382E03FC"/>
    <w:multiLevelType w:val="hybridMultilevel"/>
    <w:tmpl w:val="EFB45A36"/>
    <w:lvl w:ilvl="0" w:tplc="F54AD1B4">
      <w:start w:val="1"/>
      <w:numFmt w:val="bullet"/>
      <w:lvlText w:val=""/>
      <w:lvlJc w:val="left"/>
      <w:pPr>
        <w:ind w:left="64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24">
    <w:nsid w:val="38D46BCD"/>
    <w:multiLevelType w:val="hybridMultilevel"/>
    <w:tmpl w:val="C1D816B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nsid w:val="3AED5CEF"/>
    <w:multiLevelType w:val="hybridMultilevel"/>
    <w:tmpl w:val="257ED816"/>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26">
    <w:nsid w:val="3ED23596"/>
    <w:multiLevelType w:val="hybridMultilevel"/>
    <w:tmpl w:val="104A2D06"/>
    <w:lvl w:ilvl="0" w:tplc="F54AD1B4">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4081450D"/>
    <w:multiLevelType w:val="hybridMultilevel"/>
    <w:tmpl w:val="919452FC"/>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28">
    <w:nsid w:val="40AC3C7E"/>
    <w:multiLevelType w:val="hybridMultilevel"/>
    <w:tmpl w:val="E4ECDC80"/>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29">
    <w:nsid w:val="44A51F9C"/>
    <w:multiLevelType w:val="hybridMultilevel"/>
    <w:tmpl w:val="C9A668F0"/>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30">
    <w:nsid w:val="44BD4962"/>
    <w:multiLevelType w:val="hybridMultilevel"/>
    <w:tmpl w:val="FE1657E8"/>
    <w:lvl w:ilvl="0" w:tplc="040C000F">
      <w:start w:val="1"/>
      <w:numFmt w:val="decimal"/>
      <w:lvlText w:val="%1."/>
      <w:lvlJc w:val="left"/>
      <w:pPr>
        <w:ind w:left="644" w:hanging="360"/>
      </w:pPr>
    </w:lvl>
    <w:lvl w:ilvl="1" w:tplc="040C0019" w:tentative="1">
      <w:start w:val="1"/>
      <w:numFmt w:val="lowerLetter"/>
      <w:lvlText w:val="%2."/>
      <w:lvlJc w:val="left"/>
      <w:pPr>
        <w:ind w:left="1364" w:hanging="360"/>
      </w:pPr>
    </w:lvl>
    <w:lvl w:ilvl="2" w:tplc="040C001B" w:tentative="1">
      <w:start w:val="1"/>
      <w:numFmt w:val="lowerRoman"/>
      <w:lvlText w:val="%3."/>
      <w:lvlJc w:val="right"/>
      <w:pPr>
        <w:ind w:left="2084" w:hanging="180"/>
      </w:pPr>
    </w:lvl>
    <w:lvl w:ilvl="3" w:tplc="040C000F" w:tentative="1">
      <w:start w:val="1"/>
      <w:numFmt w:val="decimal"/>
      <w:lvlText w:val="%4."/>
      <w:lvlJc w:val="left"/>
      <w:pPr>
        <w:ind w:left="2804" w:hanging="360"/>
      </w:pPr>
    </w:lvl>
    <w:lvl w:ilvl="4" w:tplc="040C0019" w:tentative="1">
      <w:start w:val="1"/>
      <w:numFmt w:val="lowerLetter"/>
      <w:lvlText w:val="%5."/>
      <w:lvlJc w:val="left"/>
      <w:pPr>
        <w:ind w:left="3524" w:hanging="360"/>
      </w:pPr>
    </w:lvl>
    <w:lvl w:ilvl="5" w:tplc="040C001B" w:tentative="1">
      <w:start w:val="1"/>
      <w:numFmt w:val="lowerRoman"/>
      <w:lvlText w:val="%6."/>
      <w:lvlJc w:val="right"/>
      <w:pPr>
        <w:ind w:left="4244" w:hanging="180"/>
      </w:pPr>
    </w:lvl>
    <w:lvl w:ilvl="6" w:tplc="040C000F" w:tentative="1">
      <w:start w:val="1"/>
      <w:numFmt w:val="decimal"/>
      <w:lvlText w:val="%7."/>
      <w:lvlJc w:val="left"/>
      <w:pPr>
        <w:ind w:left="4964" w:hanging="360"/>
      </w:pPr>
    </w:lvl>
    <w:lvl w:ilvl="7" w:tplc="040C0019" w:tentative="1">
      <w:start w:val="1"/>
      <w:numFmt w:val="lowerLetter"/>
      <w:lvlText w:val="%8."/>
      <w:lvlJc w:val="left"/>
      <w:pPr>
        <w:ind w:left="5684" w:hanging="360"/>
      </w:pPr>
    </w:lvl>
    <w:lvl w:ilvl="8" w:tplc="040C001B" w:tentative="1">
      <w:start w:val="1"/>
      <w:numFmt w:val="lowerRoman"/>
      <w:lvlText w:val="%9."/>
      <w:lvlJc w:val="right"/>
      <w:pPr>
        <w:ind w:left="6404" w:hanging="180"/>
      </w:pPr>
    </w:lvl>
  </w:abstractNum>
  <w:abstractNum w:abstractNumId="31">
    <w:nsid w:val="455B7793"/>
    <w:multiLevelType w:val="hybridMultilevel"/>
    <w:tmpl w:val="0CCC3C02"/>
    <w:lvl w:ilvl="0" w:tplc="040C0001">
      <w:start w:val="1"/>
      <w:numFmt w:val="bullet"/>
      <w:lvlText w:val=""/>
      <w:lvlJc w:val="left"/>
      <w:pPr>
        <w:ind w:left="644" w:hanging="360"/>
      </w:pPr>
      <w:rPr>
        <w:rFonts w:ascii="Symbol" w:hAnsi="Symbol" w:hint="default"/>
      </w:rPr>
    </w:lvl>
    <w:lvl w:ilvl="1" w:tplc="040C0019" w:tentative="1">
      <w:start w:val="1"/>
      <w:numFmt w:val="lowerLetter"/>
      <w:lvlText w:val="%2."/>
      <w:lvlJc w:val="left"/>
      <w:pPr>
        <w:ind w:left="1364" w:hanging="360"/>
      </w:pPr>
    </w:lvl>
    <w:lvl w:ilvl="2" w:tplc="040C001B" w:tentative="1">
      <w:start w:val="1"/>
      <w:numFmt w:val="lowerRoman"/>
      <w:lvlText w:val="%3."/>
      <w:lvlJc w:val="right"/>
      <w:pPr>
        <w:ind w:left="2084" w:hanging="180"/>
      </w:pPr>
    </w:lvl>
    <w:lvl w:ilvl="3" w:tplc="040C000F" w:tentative="1">
      <w:start w:val="1"/>
      <w:numFmt w:val="decimal"/>
      <w:lvlText w:val="%4."/>
      <w:lvlJc w:val="left"/>
      <w:pPr>
        <w:ind w:left="2804" w:hanging="360"/>
      </w:pPr>
    </w:lvl>
    <w:lvl w:ilvl="4" w:tplc="040C0019" w:tentative="1">
      <w:start w:val="1"/>
      <w:numFmt w:val="lowerLetter"/>
      <w:lvlText w:val="%5."/>
      <w:lvlJc w:val="left"/>
      <w:pPr>
        <w:ind w:left="3524" w:hanging="360"/>
      </w:pPr>
    </w:lvl>
    <w:lvl w:ilvl="5" w:tplc="040C001B" w:tentative="1">
      <w:start w:val="1"/>
      <w:numFmt w:val="lowerRoman"/>
      <w:lvlText w:val="%6."/>
      <w:lvlJc w:val="right"/>
      <w:pPr>
        <w:ind w:left="4244" w:hanging="180"/>
      </w:pPr>
    </w:lvl>
    <w:lvl w:ilvl="6" w:tplc="040C000F" w:tentative="1">
      <w:start w:val="1"/>
      <w:numFmt w:val="decimal"/>
      <w:lvlText w:val="%7."/>
      <w:lvlJc w:val="left"/>
      <w:pPr>
        <w:ind w:left="4964" w:hanging="360"/>
      </w:pPr>
    </w:lvl>
    <w:lvl w:ilvl="7" w:tplc="040C0019" w:tentative="1">
      <w:start w:val="1"/>
      <w:numFmt w:val="lowerLetter"/>
      <w:lvlText w:val="%8."/>
      <w:lvlJc w:val="left"/>
      <w:pPr>
        <w:ind w:left="5684" w:hanging="360"/>
      </w:pPr>
    </w:lvl>
    <w:lvl w:ilvl="8" w:tplc="040C001B" w:tentative="1">
      <w:start w:val="1"/>
      <w:numFmt w:val="lowerRoman"/>
      <w:lvlText w:val="%9."/>
      <w:lvlJc w:val="right"/>
      <w:pPr>
        <w:ind w:left="6404" w:hanging="180"/>
      </w:pPr>
    </w:lvl>
  </w:abstractNum>
  <w:abstractNum w:abstractNumId="32">
    <w:nsid w:val="45CC7313"/>
    <w:multiLevelType w:val="hybridMultilevel"/>
    <w:tmpl w:val="D21C3528"/>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33">
    <w:nsid w:val="48582B70"/>
    <w:multiLevelType w:val="hybridMultilevel"/>
    <w:tmpl w:val="F4D663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nsid w:val="48BB670D"/>
    <w:multiLevelType w:val="hybridMultilevel"/>
    <w:tmpl w:val="4B4057D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5">
    <w:nsid w:val="4A2818CF"/>
    <w:multiLevelType w:val="hybridMultilevel"/>
    <w:tmpl w:val="E6CA5F60"/>
    <w:lvl w:ilvl="0" w:tplc="F54AD1B4">
      <w:start w:val="1"/>
      <w:numFmt w:val="bullet"/>
      <w:lvlText w:val=""/>
      <w:lvlJc w:val="left"/>
      <w:pPr>
        <w:ind w:left="567" w:hanging="283"/>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36">
    <w:nsid w:val="5E8E2924"/>
    <w:multiLevelType w:val="hybridMultilevel"/>
    <w:tmpl w:val="0EE84EA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nsid w:val="637F4703"/>
    <w:multiLevelType w:val="hybridMultilevel"/>
    <w:tmpl w:val="E4F8B4C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8">
    <w:nsid w:val="655403E5"/>
    <w:multiLevelType w:val="hybridMultilevel"/>
    <w:tmpl w:val="4DFACA6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9">
    <w:nsid w:val="67335156"/>
    <w:multiLevelType w:val="hybridMultilevel"/>
    <w:tmpl w:val="3812585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0">
    <w:nsid w:val="67585B0F"/>
    <w:multiLevelType w:val="hybridMultilevel"/>
    <w:tmpl w:val="1FFC4F52"/>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41">
    <w:nsid w:val="6964020F"/>
    <w:multiLevelType w:val="hybridMultilevel"/>
    <w:tmpl w:val="44C48758"/>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42">
    <w:nsid w:val="6A4474E7"/>
    <w:multiLevelType w:val="hybridMultilevel"/>
    <w:tmpl w:val="2FD45D9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nsid w:val="721F6A5F"/>
    <w:multiLevelType w:val="hybridMultilevel"/>
    <w:tmpl w:val="0120992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4">
    <w:nsid w:val="78953917"/>
    <w:multiLevelType w:val="hybridMultilevel"/>
    <w:tmpl w:val="E6167A2A"/>
    <w:lvl w:ilvl="0" w:tplc="100C0001">
      <w:start w:val="1"/>
      <w:numFmt w:val="bullet"/>
      <w:lvlText w:val=""/>
      <w:lvlJc w:val="left"/>
      <w:pPr>
        <w:ind w:left="644" w:hanging="360"/>
      </w:pPr>
      <w:rPr>
        <w:rFonts w:ascii="Symbol" w:hAnsi="Symbol" w:hint="default"/>
      </w:rPr>
    </w:lvl>
    <w:lvl w:ilvl="1" w:tplc="100C0003" w:tentative="1">
      <w:start w:val="1"/>
      <w:numFmt w:val="bullet"/>
      <w:lvlText w:val="o"/>
      <w:lvlJc w:val="left"/>
      <w:pPr>
        <w:ind w:left="1364" w:hanging="360"/>
      </w:pPr>
      <w:rPr>
        <w:rFonts w:ascii="Courier New" w:hAnsi="Courier New" w:cs="Courier New" w:hint="default"/>
      </w:rPr>
    </w:lvl>
    <w:lvl w:ilvl="2" w:tplc="100C0005" w:tentative="1">
      <w:start w:val="1"/>
      <w:numFmt w:val="bullet"/>
      <w:lvlText w:val=""/>
      <w:lvlJc w:val="left"/>
      <w:pPr>
        <w:ind w:left="2084" w:hanging="360"/>
      </w:pPr>
      <w:rPr>
        <w:rFonts w:ascii="Wingdings" w:hAnsi="Wingdings" w:hint="default"/>
      </w:rPr>
    </w:lvl>
    <w:lvl w:ilvl="3" w:tplc="100C0001" w:tentative="1">
      <w:start w:val="1"/>
      <w:numFmt w:val="bullet"/>
      <w:lvlText w:val=""/>
      <w:lvlJc w:val="left"/>
      <w:pPr>
        <w:ind w:left="2804" w:hanging="360"/>
      </w:pPr>
      <w:rPr>
        <w:rFonts w:ascii="Symbol" w:hAnsi="Symbol" w:hint="default"/>
      </w:rPr>
    </w:lvl>
    <w:lvl w:ilvl="4" w:tplc="100C0003" w:tentative="1">
      <w:start w:val="1"/>
      <w:numFmt w:val="bullet"/>
      <w:lvlText w:val="o"/>
      <w:lvlJc w:val="left"/>
      <w:pPr>
        <w:ind w:left="3524" w:hanging="360"/>
      </w:pPr>
      <w:rPr>
        <w:rFonts w:ascii="Courier New" w:hAnsi="Courier New" w:cs="Courier New" w:hint="default"/>
      </w:rPr>
    </w:lvl>
    <w:lvl w:ilvl="5" w:tplc="100C0005" w:tentative="1">
      <w:start w:val="1"/>
      <w:numFmt w:val="bullet"/>
      <w:lvlText w:val=""/>
      <w:lvlJc w:val="left"/>
      <w:pPr>
        <w:ind w:left="4244" w:hanging="360"/>
      </w:pPr>
      <w:rPr>
        <w:rFonts w:ascii="Wingdings" w:hAnsi="Wingdings" w:hint="default"/>
      </w:rPr>
    </w:lvl>
    <w:lvl w:ilvl="6" w:tplc="100C0001" w:tentative="1">
      <w:start w:val="1"/>
      <w:numFmt w:val="bullet"/>
      <w:lvlText w:val=""/>
      <w:lvlJc w:val="left"/>
      <w:pPr>
        <w:ind w:left="4964" w:hanging="360"/>
      </w:pPr>
      <w:rPr>
        <w:rFonts w:ascii="Symbol" w:hAnsi="Symbol" w:hint="default"/>
      </w:rPr>
    </w:lvl>
    <w:lvl w:ilvl="7" w:tplc="100C0003" w:tentative="1">
      <w:start w:val="1"/>
      <w:numFmt w:val="bullet"/>
      <w:lvlText w:val="o"/>
      <w:lvlJc w:val="left"/>
      <w:pPr>
        <w:ind w:left="5684" w:hanging="360"/>
      </w:pPr>
      <w:rPr>
        <w:rFonts w:ascii="Courier New" w:hAnsi="Courier New" w:cs="Courier New" w:hint="default"/>
      </w:rPr>
    </w:lvl>
    <w:lvl w:ilvl="8" w:tplc="100C0005" w:tentative="1">
      <w:start w:val="1"/>
      <w:numFmt w:val="bullet"/>
      <w:lvlText w:val=""/>
      <w:lvlJc w:val="left"/>
      <w:pPr>
        <w:ind w:left="6404" w:hanging="360"/>
      </w:pPr>
      <w:rPr>
        <w:rFonts w:ascii="Wingdings" w:hAnsi="Wingdings" w:hint="default"/>
      </w:rPr>
    </w:lvl>
  </w:abstractNum>
  <w:abstractNum w:abstractNumId="45">
    <w:nsid w:val="7BDA33E2"/>
    <w:multiLevelType w:val="hybridMultilevel"/>
    <w:tmpl w:val="435C7E66"/>
    <w:lvl w:ilvl="0" w:tplc="F54AD1B4">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44"/>
  </w:num>
  <w:num w:numId="2">
    <w:abstractNumId w:val="18"/>
  </w:num>
  <w:num w:numId="3">
    <w:abstractNumId w:val="35"/>
  </w:num>
  <w:num w:numId="4">
    <w:abstractNumId w:val="23"/>
  </w:num>
  <w:num w:numId="5">
    <w:abstractNumId w:val="9"/>
  </w:num>
  <w:num w:numId="6">
    <w:abstractNumId w:val="13"/>
  </w:num>
  <w:num w:numId="7">
    <w:abstractNumId w:val="5"/>
  </w:num>
  <w:num w:numId="8">
    <w:abstractNumId w:val="29"/>
  </w:num>
  <w:num w:numId="9">
    <w:abstractNumId w:val="25"/>
  </w:num>
  <w:num w:numId="10">
    <w:abstractNumId w:val="11"/>
  </w:num>
  <w:num w:numId="11">
    <w:abstractNumId w:val="27"/>
  </w:num>
  <w:num w:numId="12">
    <w:abstractNumId w:val="8"/>
  </w:num>
  <w:num w:numId="13">
    <w:abstractNumId w:val="2"/>
  </w:num>
  <w:num w:numId="14">
    <w:abstractNumId w:val="3"/>
  </w:num>
  <w:num w:numId="15">
    <w:abstractNumId w:val="41"/>
  </w:num>
  <w:num w:numId="16">
    <w:abstractNumId w:val="30"/>
  </w:num>
  <w:num w:numId="17">
    <w:abstractNumId w:val="31"/>
  </w:num>
  <w:num w:numId="18">
    <w:abstractNumId w:val="28"/>
  </w:num>
  <w:num w:numId="19">
    <w:abstractNumId w:val="32"/>
  </w:num>
  <w:num w:numId="20">
    <w:abstractNumId w:val="37"/>
  </w:num>
  <w:num w:numId="21">
    <w:abstractNumId w:val="1"/>
  </w:num>
  <w:num w:numId="22">
    <w:abstractNumId w:val="20"/>
  </w:num>
  <w:num w:numId="23">
    <w:abstractNumId w:val="33"/>
  </w:num>
  <w:num w:numId="24">
    <w:abstractNumId w:val="0"/>
  </w:num>
  <w:num w:numId="25">
    <w:abstractNumId w:val="12"/>
  </w:num>
  <w:num w:numId="26">
    <w:abstractNumId w:val="10"/>
  </w:num>
  <w:num w:numId="27">
    <w:abstractNumId w:val="16"/>
  </w:num>
  <w:num w:numId="28">
    <w:abstractNumId w:val="19"/>
  </w:num>
  <w:num w:numId="29">
    <w:abstractNumId w:val="38"/>
  </w:num>
  <w:num w:numId="30">
    <w:abstractNumId w:val="4"/>
  </w:num>
  <w:num w:numId="31">
    <w:abstractNumId w:val="15"/>
  </w:num>
  <w:num w:numId="32">
    <w:abstractNumId w:val="14"/>
  </w:num>
  <w:num w:numId="33">
    <w:abstractNumId w:val="36"/>
  </w:num>
  <w:num w:numId="34">
    <w:abstractNumId w:val="7"/>
  </w:num>
  <w:num w:numId="35">
    <w:abstractNumId w:val="43"/>
  </w:num>
  <w:num w:numId="36">
    <w:abstractNumId w:val="17"/>
  </w:num>
  <w:num w:numId="37">
    <w:abstractNumId w:val="42"/>
  </w:num>
  <w:num w:numId="38">
    <w:abstractNumId w:val="21"/>
  </w:num>
  <w:num w:numId="39">
    <w:abstractNumId w:val="34"/>
  </w:num>
  <w:num w:numId="40">
    <w:abstractNumId w:val="26"/>
  </w:num>
  <w:num w:numId="41">
    <w:abstractNumId w:val="22"/>
  </w:num>
  <w:num w:numId="42">
    <w:abstractNumId w:val="45"/>
  </w:num>
  <w:num w:numId="43">
    <w:abstractNumId w:val="40"/>
  </w:num>
  <w:num w:numId="44">
    <w:abstractNumId w:val="39"/>
  </w:num>
  <w:num w:numId="45">
    <w:abstractNumId w:val="24"/>
  </w:num>
  <w:num w:numId="46">
    <w:abstractNumId w:val="6"/>
  </w:num>
  <w:numIdMacAtCleanup w:val="4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1"/>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D5AB9"/>
    <w:rsid w:val="000001F6"/>
    <w:rsid w:val="000006D5"/>
    <w:rsid w:val="00007146"/>
    <w:rsid w:val="00007EB2"/>
    <w:rsid w:val="000113B5"/>
    <w:rsid w:val="0001142E"/>
    <w:rsid w:val="000134BE"/>
    <w:rsid w:val="00013A0F"/>
    <w:rsid w:val="00015737"/>
    <w:rsid w:val="0001679D"/>
    <w:rsid w:val="00017C12"/>
    <w:rsid w:val="00022545"/>
    <w:rsid w:val="0002438A"/>
    <w:rsid w:val="00025F11"/>
    <w:rsid w:val="00027FF3"/>
    <w:rsid w:val="000321C8"/>
    <w:rsid w:val="000353ED"/>
    <w:rsid w:val="000367A3"/>
    <w:rsid w:val="00040851"/>
    <w:rsid w:val="000429BF"/>
    <w:rsid w:val="00043373"/>
    <w:rsid w:val="00044FC9"/>
    <w:rsid w:val="00047E91"/>
    <w:rsid w:val="00051B6D"/>
    <w:rsid w:val="00057707"/>
    <w:rsid w:val="00062535"/>
    <w:rsid w:val="00063189"/>
    <w:rsid w:val="0006656A"/>
    <w:rsid w:val="00067E97"/>
    <w:rsid w:val="00070026"/>
    <w:rsid w:val="000724CB"/>
    <w:rsid w:val="00076339"/>
    <w:rsid w:val="000776BF"/>
    <w:rsid w:val="0008107D"/>
    <w:rsid w:val="0008138D"/>
    <w:rsid w:val="00085F86"/>
    <w:rsid w:val="0009030B"/>
    <w:rsid w:val="00096F4D"/>
    <w:rsid w:val="000976D6"/>
    <w:rsid w:val="000A1817"/>
    <w:rsid w:val="000A25EB"/>
    <w:rsid w:val="000A3A50"/>
    <w:rsid w:val="000A3F84"/>
    <w:rsid w:val="000A64E1"/>
    <w:rsid w:val="000B016B"/>
    <w:rsid w:val="000B250C"/>
    <w:rsid w:val="000B28D7"/>
    <w:rsid w:val="000B5947"/>
    <w:rsid w:val="000B5AF5"/>
    <w:rsid w:val="000C026D"/>
    <w:rsid w:val="000C2985"/>
    <w:rsid w:val="000C2EDA"/>
    <w:rsid w:val="000D0DF5"/>
    <w:rsid w:val="000D721C"/>
    <w:rsid w:val="000D78F5"/>
    <w:rsid w:val="000E0739"/>
    <w:rsid w:val="000E0E9E"/>
    <w:rsid w:val="000E5647"/>
    <w:rsid w:val="000E7150"/>
    <w:rsid w:val="000F1B13"/>
    <w:rsid w:val="000F33AD"/>
    <w:rsid w:val="000F7D42"/>
    <w:rsid w:val="00103D7A"/>
    <w:rsid w:val="001142A8"/>
    <w:rsid w:val="0011647B"/>
    <w:rsid w:val="00123E83"/>
    <w:rsid w:val="00124575"/>
    <w:rsid w:val="001275A1"/>
    <w:rsid w:val="0013175B"/>
    <w:rsid w:val="001321A6"/>
    <w:rsid w:val="001362D8"/>
    <w:rsid w:val="00137634"/>
    <w:rsid w:val="0014465A"/>
    <w:rsid w:val="00144D13"/>
    <w:rsid w:val="00145414"/>
    <w:rsid w:val="001545EA"/>
    <w:rsid w:val="00157463"/>
    <w:rsid w:val="00161FAB"/>
    <w:rsid w:val="0016341A"/>
    <w:rsid w:val="001676B9"/>
    <w:rsid w:val="00171C92"/>
    <w:rsid w:val="00172225"/>
    <w:rsid w:val="00172378"/>
    <w:rsid w:val="0017242C"/>
    <w:rsid w:val="00172C1B"/>
    <w:rsid w:val="0017687E"/>
    <w:rsid w:val="001802AD"/>
    <w:rsid w:val="001826E6"/>
    <w:rsid w:val="001902B7"/>
    <w:rsid w:val="001907EE"/>
    <w:rsid w:val="00191ABC"/>
    <w:rsid w:val="001A7FD7"/>
    <w:rsid w:val="001B0C69"/>
    <w:rsid w:val="001B0FB3"/>
    <w:rsid w:val="001B4BEA"/>
    <w:rsid w:val="001B571E"/>
    <w:rsid w:val="001B5BFE"/>
    <w:rsid w:val="001C1A0E"/>
    <w:rsid w:val="001C517B"/>
    <w:rsid w:val="001C570E"/>
    <w:rsid w:val="001C70F8"/>
    <w:rsid w:val="001D06B4"/>
    <w:rsid w:val="001D09C8"/>
    <w:rsid w:val="001D727D"/>
    <w:rsid w:val="001E0601"/>
    <w:rsid w:val="001E0D03"/>
    <w:rsid w:val="001E3D82"/>
    <w:rsid w:val="001E3D9D"/>
    <w:rsid w:val="001E4D6C"/>
    <w:rsid w:val="001F331E"/>
    <w:rsid w:val="001F5102"/>
    <w:rsid w:val="001F6235"/>
    <w:rsid w:val="001F6BCC"/>
    <w:rsid w:val="002001F8"/>
    <w:rsid w:val="00202B65"/>
    <w:rsid w:val="00206669"/>
    <w:rsid w:val="00210436"/>
    <w:rsid w:val="00210F97"/>
    <w:rsid w:val="00221B73"/>
    <w:rsid w:val="00223070"/>
    <w:rsid w:val="002247F7"/>
    <w:rsid w:val="002274E1"/>
    <w:rsid w:val="0023051E"/>
    <w:rsid w:val="00234525"/>
    <w:rsid w:val="00234FF4"/>
    <w:rsid w:val="002357A8"/>
    <w:rsid w:val="0023629E"/>
    <w:rsid w:val="00237251"/>
    <w:rsid w:val="002404CF"/>
    <w:rsid w:val="00241780"/>
    <w:rsid w:val="00244F25"/>
    <w:rsid w:val="0024665C"/>
    <w:rsid w:val="00252A2B"/>
    <w:rsid w:val="002613F4"/>
    <w:rsid w:val="00262BD3"/>
    <w:rsid w:val="0026408D"/>
    <w:rsid w:val="00265080"/>
    <w:rsid w:val="00270888"/>
    <w:rsid w:val="002719FF"/>
    <w:rsid w:val="00280892"/>
    <w:rsid w:val="00282811"/>
    <w:rsid w:val="002929FF"/>
    <w:rsid w:val="0029388C"/>
    <w:rsid w:val="002939A1"/>
    <w:rsid w:val="002A0EB2"/>
    <w:rsid w:val="002A426E"/>
    <w:rsid w:val="002A47E3"/>
    <w:rsid w:val="002A5CB3"/>
    <w:rsid w:val="002A6E4C"/>
    <w:rsid w:val="002A7AEA"/>
    <w:rsid w:val="002B10DF"/>
    <w:rsid w:val="002B1A93"/>
    <w:rsid w:val="002B3024"/>
    <w:rsid w:val="002B3164"/>
    <w:rsid w:val="002B364A"/>
    <w:rsid w:val="002B3660"/>
    <w:rsid w:val="002B465D"/>
    <w:rsid w:val="002C5E85"/>
    <w:rsid w:val="002C7DBC"/>
    <w:rsid w:val="002D0189"/>
    <w:rsid w:val="002D27E8"/>
    <w:rsid w:val="002E00C7"/>
    <w:rsid w:val="002E577E"/>
    <w:rsid w:val="002E5A9E"/>
    <w:rsid w:val="002E6123"/>
    <w:rsid w:val="002E6A52"/>
    <w:rsid w:val="002F2291"/>
    <w:rsid w:val="002F27C5"/>
    <w:rsid w:val="002F6158"/>
    <w:rsid w:val="002F6C2F"/>
    <w:rsid w:val="00301EC3"/>
    <w:rsid w:val="003053AC"/>
    <w:rsid w:val="00307E3E"/>
    <w:rsid w:val="00312BB3"/>
    <w:rsid w:val="00313FB3"/>
    <w:rsid w:val="00315185"/>
    <w:rsid w:val="003163F7"/>
    <w:rsid w:val="00316D6F"/>
    <w:rsid w:val="00323F79"/>
    <w:rsid w:val="0032672D"/>
    <w:rsid w:val="00326FC6"/>
    <w:rsid w:val="00327F71"/>
    <w:rsid w:val="003307BC"/>
    <w:rsid w:val="003311C8"/>
    <w:rsid w:val="00333F6C"/>
    <w:rsid w:val="00340A6B"/>
    <w:rsid w:val="00341186"/>
    <w:rsid w:val="00341763"/>
    <w:rsid w:val="00342A57"/>
    <w:rsid w:val="0034550C"/>
    <w:rsid w:val="003461D3"/>
    <w:rsid w:val="00346B3D"/>
    <w:rsid w:val="0034758A"/>
    <w:rsid w:val="003503C7"/>
    <w:rsid w:val="00353648"/>
    <w:rsid w:val="00355722"/>
    <w:rsid w:val="003565F3"/>
    <w:rsid w:val="00360FBD"/>
    <w:rsid w:val="0036239E"/>
    <w:rsid w:val="003628C4"/>
    <w:rsid w:val="003649C9"/>
    <w:rsid w:val="00366165"/>
    <w:rsid w:val="003665AD"/>
    <w:rsid w:val="0036662A"/>
    <w:rsid w:val="00371746"/>
    <w:rsid w:val="00371E1C"/>
    <w:rsid w:val="003728F3"/>
    <w:rsid w:val="003750C2"/>
    <w:rsid w:val="00376CFA"/>
    <w:rsid w:val="00377F27"/>
    <w:rsid w:val="00380344"/>
    <w:rsid w:val="00380412"/>
    <w:rsid w:val="00383869"/>
    <w:rsid w:val="00384E92"/>
    <w:rsid w:val="00384F46"/>
    <w:rsid w:val="00385ED9"/>
    <w:rsid w:val="00391600"/>
    <w:rsid w:val="00392B83"/>
    <w:rsid w:val="00394A61"/>
    <w:rsid w:val="003A05DE"/>
    <w:rsid w:val="003A42F7"/>
    <w:rsid w:val="003A4596"/>
    <w:rsid w:val="003B0183"/>
    <w:rsid w:val="003C054D"/>
    <w:rsid w:val="003C1D61"/>
    <w:rsid w:val="003C5B2C"/>
    <w:rsid w:val="003D280E"/>
    <w:rsid w:val="003D327F"/>
    <w:rsid w:val="003D4537"/>
    <w:rsid w:val="003D5B99"/>
    <w:rsid w:val="003D6434"/>
    <w:rsid w:val="003E075D"/>
    <w:rsid w:val="003E43BC"/>
    <w:rsid w:val="003E7139"/>
    <w:rsid w:val="003E79CC"/>
    <w:rsid w:val="003F1E45"/>
    <w:rsid w:val="003F4AAD"/>
    <w:rsid w:val="003F5916"/>
    <w:rsid w:val="003F722C"/>
    <w:rsid w:val="004007FE"/>
    <w:rsid w:val="00403A11"/>
    <w:rsid w:val="00405E0B"/>
    <w:rsid w:val="00406340"/>
    <w:rsid w:val="004079D3"/>
    <w:rsid w:val="004103B4"/>
    <w:rsid w:val="0041236D"/>
    <w:rsid w:val="004126EA"/>
    <w:rsid w:val="00413DAA"/>
    <w:rsid w:val="004227BC"/>
    <w:rsid w:val="00423D85"/>
    <w:rsid w:val="004301E5"/>
    <w:rsid w:val="00430F09"/>
    <w:rsid w:val="00434E4C"/>
    <w:rsid w:val="0043583C"/>
    <w:rsid w:val="00442016"/>
    <w:rsid w:val="00442B87"/>
    <w:rsid w:val="0045010D"/>
    <w:rsid w:val="00450335"/>
    <w:rsid w:val="004514C9"/>
    <w:rsid w:val="00453CAB"/>
    <w:rsid w:val="00454272"/>
    <w:rsid w:val="004542E1"/>
    <w:rsid w:val="00456E15"/>
    <w:rsid w:val="00457655"/>
    <w:rsid w:val="004576DB"/>
    <w:rsid w:val="004579CE"/>
    <w:rsid w:val="004601D1"/>
    <w:rsid w:val="00464F8B"/>
    <w:rsid w:val="004675F5"/>
    <w:rsid w:val="00471984"/>
    <w:rsid w:val="0047288D"/>
    <w:rsid w:val="004736AD"/>
    <w:rsid w:val="00475535"/>
    <w:rsid w:val="00483AF7"/>
    <w:rsid w:val="004915B1"/>
    <w:rsid w:val="00491CF1"/>
    <w:rsid w:val="00491E71"/>
    <w:rsid w:val="00494A06"/>
    <w:rsid w:val="00494F4A"/>
    <w:rsid w:val="00495D4D"/>
    <w:rsid w:val="00497AA2"/>
    <w:rsid w:val="004A186F"/>
    <w:rsid w:val="004A78C8"/>
    <w:rsid w:val="004B0D32"/>
    <w:rsid w:val="004B2539"/>
    <w:rsid w:val="004B7247"/>
    <w:rsid w:val="004B7863"/>
    <w:rsid w:val="004C024E"/>
    <w:rsid w:val="004C208E"/>
    <w:rsid w:val="004C313C"/>
    <w:rsid w:val="004C32A8"/>
    <w:rsid w:val="004C5986"/>
    <w:rsid w:val="004D2219"/>
    <w:rsid w:val="004D5AB9"/>
    <w:rsid w:val="004D5E0A"/>
    <w:rsid w:val="004D6667"/>
    <w:rsid w:val="004D7133"/>
    <w:rsid w:val="004D7354"/>
    <w:rsid w:val="004E4264"/>
    <w:rsid w:val="004E4AB8"/>
    <w:rsid w:val="004E5CAB"/>
    <w:rsid w:val="004F49BD"/>
    <w:rsid w:val="004F4FCE"/>
    <w:rsid w:val="00505422"/>
    <w:rsid w:val="00511420"/>
    <w:rsid w:val="00516D5C"/>
    <w:rsid w:val="00523C12"/>
    <w:rsid w:val="0052677D"/>
    <w:rsid w:val="00526C8B"/>
    <w:rsid w:val="00532597"/>
    <w:rsid w:val="0053275F"/>
    <w:rsid w:val="00534E76"/>
    <w:rsid w:val="00535D4E"/>
    <w:rsid w:val="0054072F"/>
    <w:rsid w:val="005417A6"/>
    <w:rsid w:val="00541EC5"/>
    <w:rsid w:val="00542467"/>
    <w:rsid w:val="0054401B"/>
    <w:rsid w:val="00544F0E"/>
    <w:rsid w:val="00546463"/>
    <w:rsid w:val="005506F3"/>
    <w:rsid w:val="005507FA"/>
    <w:rsid w:val="00553925"/>
    <w:rsid w:val="00555CCD"/>
    <w:rsid w:val="00555DE8"/>
    <w:rsid w:val="005618D9"/>
    <w:rsid w:val="00563AFC"/>
    <w:rsid w:val="005647D2"/>
    <w:rsid w:val="005710A0"/>
    <w:rsid w:val="00572104"/>
    <w:rsid w:val="005733E1"/>
    <w:rsid w:val="005836C8"/>
    <w:rsid w:val="00584790"/>
    <w:rsid w:val="0058517F"/>
    <w:rsid w:val="005854D4"/>
    <w:rsid w:val="005854E1"/>
    <w:rsid w:val="0059001B"/>
    <w:rsid w:val="00595DB2"/>
    <w:rsid w:val="005A2556"/>
    <w:rsid w:val="005B2F69"/>
    <w:rsid w:val="005B5330"/>
    <w:rsid w:val="005B7EC3"/>
    <w:rsid w:val="005C319D"/>
    <w:rsid w:val="005C3B23"/>
    <w:rsid w:val="005C730D"/>
    <w:rsid w:val="005C7FCB"/>
    <w:rsid w:val="005D1DEA"/>
    <w:rsid w:val="005D571D"/>
    <w:rsid w:val="005E0A9C"/>
    <w:rsid w:val="005E21E4"/>
    <w:rsid w:val="005E4537"/>
    <w:rsid w:val="005E4F03"/>
    <w:rsid w:val="005E6F0B"/>
    <w:rsid w:val="005F2F96"/>
    <w:rsid w:val="005F5899"/>
    <w:rsid w:val="005F655E"/>
    <w:rsid w:val="006012B8"/>
    <w:rsid w:val="0060164D"/>
    <w:rsid w:val="0060253C"/>
    <w:rsid w:val="00602E01"/>
    <w:rsid w:val="00604E8E"/>
    <w:rsid w:val="00605F4F"/>
    <w:rsid w:val="0060742C"/>
    <w:rsid w:val="00607843"/>
    <w:rsid w:val="00611330"/>
    <w:rsid w:val="00614410"/>
    <w:rsid w:val="00614C81"/>
    <w:rsid w:val="00617CAE"/>
    <w:rsid w:val="00622E60"/>
    <w:rsid w:val="00625369"/>
    <w:rsid w:val="006256EA"/>
    <w:rsid w:val="00625D02"/>
    <w:rsid w:val="00640203"/>
    <w:rsid w:val="00641F11"/>
    <w:rsid w:val="006422CC"/>
    <w:rsid w:val="00643788"/>
    <w:rsid w:val="00645B27"/>
    <w:rsid w:val="0064603E"/>
    <w:rsid w:val="00647B77"/>
    <w:rsid w:val="0065617B"/>
    <w:rsid w:val="0066465E"/>
    <w:rsid w:val="006661A7"/>
    <w:rsid w:val="006661F6"/>
    <w:rsid w:val="0066640E"/>
    <w:rsid w:val="00666E19"/>
    <w:rsid w:val="006700F6"/>
    <w:rsid w:val="006704DE"/>
    <w:rsid w:val="0067240D"/>
    <w:rsid w:val="00682A47"/>
    <w:rsid w:val="00682EE7"/>
    <w:rsid w:val="0068453F"/>
    <w:rsid w:val="00684F41"/>
    <w:rsid w:val="006865C0"/>
    <w:rsid w:val="00687AF9"/>
    <w:rsid w:val="00690D7A"/>
    <w:rsid w:val="0069432B"/>
    <w:rsid w:val="006946A5"/>
    <w:rsid w:val="00694B6D"/>
    <w:rsid w:val="00695ED4"/>
    <w:rsid w:val="00696A95"/>
    <w:rsid w:val="00696E8D"/>
    <w:rsid w:val="006A2416"/>
    <w:rsid w:val="006A36C8"/>
    <w:rsid w:val="006A4934"/>
    <w:rsid w:val="006A5D20"/>
    <w:rsid w:val="006B1AAD"/>
    <w:rsid w:val="006B205B"/>
    <w:rsid w:val="006B25EE"/>
    <w:rsid w:val="006B3161"/>
    <w:rsid w:val="006B3958"/>
    <w:rsid w:val="006B4B8D"/>
    <w:rsid w:val="006B6CF3"/>
    <w:rsid w:val="006C205F"/>
    <w:rsid w:val="006C3238"/>
    <w:rsid w:val="006C6A87"/>
    <w:rsid w:val="006D0447"/>
    <w:rsid w:val="006D089C"/>
    <w:rsid w:val="006D1153"/>
    <w:rsid w:val="006D126D"/>
    <w:rsid w:val="006D13F1"/>
    <w:rsid w:val="006D3E4C"/>
    <w:rsid w:val="006D5C03"/>
    <w:rsid w:val="006E0588"/>
    <w:rsid w:val="006E1BBE"/>
    <w:rsid w:val="006E1E53"/>
    <w:rsid w:val="006E2479"/>
    <w:rsid w:val="006E2549"/>
    <w:rsid w:val="006E2AFD"/>
    <w:rsid w:val="006E6910"/>
    <w:rsid w:val="006F0DC0"/>
    <w:rsid w:val="006F1D20"/>
    <w:rsid w:val="006F20B7"/>
    <w:rsid w:val="006F445F"/>
    <w:rsid w:val="006F6528"/>
    <w:rsid w:val="006F6AE8"/>
    <w:rsid w:val="006F749D"/>
    <w:rsid w:val="00702422"/>
    <w:rsid w:val="00702520"/>
    <w:rsid w:val="00703084"/>
    <w:rsid w:val="00707D08"/>
    <w:rsid w:val="007102DC"/>
    <w:rsid w:val="00714D98"/>
    <w:rsid w:val="00723FCF"/>
    <w:rsid w:val="007264DA"/>
    <w:rsid w:val="00726978"/>
    <w:rsid w:val="0072713F"/>
    <w:rsid w:val="007279F5"/>
    <w:rsid w:val="00727B61"/>
    <w:rsid w:val="00727F3C"/>
    <w:rsid w:val="00730E52"/>
    <w:rsid w:val="00732ADB"/>
    <w:rsid w:val="00733EEC"/>
    <w:rsid w:val="00734333"/>
    <w:rsid w:val="00737326"/>
    <w:rsid w:val="0073745A"/>
    <w:rsid w:val="007401EE"/>
    <w:rsid w:val="00741F67"/>
    <w:rsid w:val="00743301"/>
    <w:rsid w:val="007441C2"/>
    <w:rsid w:val="00752022"/>
    <w:rsid w:val="00752AFD"/>
    <w:rsid w:val="00761976"/>
    <w:rsid w:val="00763B7A"/>
    <w:rsid w:val="00772D72"/>
    <w:rsid w:val="00774F73"/>
    <w:rsid w:val="00774FA5"/>
    <w:rsid w:val="00777896"/>
    <w:rsid w:val="0078566D"/>
    <w:rsid w:val="007904CF"/>
    <w:rsid w:val="00793804"/>
    <w:rsid w:val="0079538F"/>
    <w:rsid w:val="007A042A"/>
    <w:rsid w:val="007A0600"/>
    <w:rsid w:val="007A0866"/>
    <w:rsid w:val="007A0870"/>
    <w:rsid w:val="007A08FB"/>
    <w:rsid w:val="007A36AE"/>
    <w:rsid w:val="007A37DF"/>
    <w:rsid w:val="007A70DE"/>
    <w:rsid w:val="007B1611"/>
    <w:rsid w:val="007B1B4D"/>
    <w:rsid w:val="007B3CAE"/>
    <w:rsid w:val="007B3FA7"/>
    <w:rsid w:val="007B6BF9"/>
    <w:rsid w:val="007B7E80"/>
    <w:rsid w:val="007D1DF0"/>
    <w:rsid w:val="007E367B"/>
    <w:rsid w:val="007E5C7F"/>
    <w:rsid w:val="007E7FFB"/>
    <w:rsid w:val="007F1B7E"/>
    <w:rsid w:val="007F1DD6"/>
    <w:rsid w:val="007F4194"/>
    <w:rsid w:val="007F4517"/>
    <w:rsid w:val="007F46E2"/>
    <w:rsid w:val="00802537"/>
    <w:rsid w:val="008045B3"/>
    <w:rsid w:val="008046F7"/>
    <w:rsid w:val="00806EDA"/>
    <w:rsid w:val="00810802"/>
    <w:rsid w:val="008114EA"/>
    <w:rsid w:val="0081231E"/>
    <w:rsid w:val="00814FED"/>
    <w:rsid w:val="008230C1"/>
    <w:rsid w:val="008250D6"/>
    <w:rsid w:val="008265CF"/>
    <w:rsid w:val="0083176F"/>
    <w:rsid w:val="00832523"/>
    <w:rsid w:val="0083676F"/>
    <w:rsid w:val="008408AE"/>
    <w:rsid w:val="00841333"/>
    <w:rsid w:val="0084330D"/>
    <w:rsid w:val="00843636"/>
    <w:rsid w:val="00844AB0"/>
    <w:rsid w:val="00851178"/>
    <w:rsid w:val="0085190F"/>
    <w:rsid w:val="00852526"/>
    <w:rsid w:val="00853630"/>
    <w:rsid w:val="00853D97"/>
    <w:rsid w:val="00854441"/>
    <w:rsid w:val="008552D2"/>
    <w:rsid w:val="00857946"/>
    <w:rsid w:val="00863755"/>
    <w:rsid w:val="008676DC"/>
    <w:rsid w:val="00876110"/>
    <w:rsid w:val="008834E8"/>
    <w:rsid w:val="00884D59"/>
    <w:rsid w:val="008865A9"/>
    <w:rsid w:val="008866CF"/>
    <w:rsid w:val="00891408"/>
    <w:rsid w:val="00891BA2"/>
    <w:rsid w:val="0089623A"/>
    <w:rsid w:val="00896BD5"/>
    <w:rsid w:val="008A30EE"/>
    <w:rsid w:val="008A6758"/>
    <w:rsid w:val="008A6F90"/>
    <w:rsid w:val="008B189F"/>
    <w:rsid w:val="008B352F"/>
    <w:rsid w:val="008B3D2D"/>
    <w:rsid w:val="008B4AAA"/>
    <w:rsid w:val="008B66C7"/>
    <w:rsid w:val="008B72C1"/>
    <w:rsid w:val="008C0DBA"/>
    <w:rsid w:val="008C2071"/>
    <w:rsid w:val="008C2EC8"/>
    <w:rsid w:val="008C37F5"/>
    <w:rsid w:val="008C58D8"/>
    <w:rsid w:val="008D42B3"/>
    <w:rsid w:val="008D4755"/>
    <w:rsid w:val="008D57F8"/>
    <w:rsid w:val="008E4B4E"/>
    <w:rsid w:val="008F04B5"/>
    <w:rsid w:val="008F0883"/>
    <w:rsid w:val="008F29B3"/>
    <w:rsid w:val="008F67C0"/>
    <w:rsid w:val="008F7323"/>
    <w:rsid w:val="008F7727"/>
    <w:rsid w:val="00901437"/>
    <w:rsid w:val="00901BA6"/>
    <w:rsid w:val="00902BBD"/>
    <w:rsid w:val="00902BC6"/>
    <w:rsid w:val="00904EB9"/>
    <w:rsid w:val="00906BF4"/>
    <w:rsid w:val="00907D2F"/>
    <w:rsid w:val="0091229E"/>
    <w:rsid w:val="00913302"/>
    <w:rsid w:val="00915436"/>
    <w:rsid w:val="0091618B"/>
    <w:rsid w:val="009165EC"/>
    <w:rsid w:val="00917DBA"/>
    <w:rsid w:val="00920A50"/>
    <w:rsid w:val="00920C2B"/>
    <w:rsid w:val="00921A8E"/>
    <w:rsid w:val="00921FED"/>
    <w:rsid w:val="009270C2"/>
    <w:rsid w:val="00931191"/>
    <w:rsid w:val="00932B54"/>
    <w:rsid w:val="00935A36"/>
    <w:rsid w:val="00937F9E"/>
    <w:rsid w:val="009408EC"/>
    <w:rsid w:val="00942284"/>
    <w:rsid w:val="0094301F"/>
    <w:rsid w:val="009438F1"/>
    <w:rsid w:val="00947895"/>
    <w:rsid w:val="0095145F"/>
    <w:rsid w:val="00956E34"/>
    <w:rsid w:val="009644CA"/>
    <w:rsid w:val="009665AE"/>
    <w:rsid w:val="009666DC"/>
    <w:rsid w:val="009703AF"/>
    <w:rsid w:val="00980A40"/>
    <w:rsid w:val="009827C7"/>
    <w:rsid w:val="00982C2E"/>
    <w:rsid w:val="00984737"/>
    <w:rsid w:val="00984CE0"/>
    <w:rsid w:val="009854C5"/>
    <w:rsid w:val="009863D3"/>
    <w:rsid w:val="00995A35"/>
    <w:rsid w:val="00996A2D"/>
    <w:rsid w:val="00996E60"/>
    <w:rsid w:val="009A400A"/>
    <w:rsid w:val="009A63EB"/>
    <w:rsid w:val="009A6B80"/>
    <w:rsid w:val="009A6C9B"/>
    <w:rsid w:val="009B580A"/>
    <w:rsid w:val="009B6866"/>
    <w:rsid w:val="009B6FEE"/>
    <w:rsid w:val="009C05CC"/>
    <w:rsid w:val="009C60FB"/>
    <w:rsid w:val="009D19E1"/>
    <w:rsid w:val="009D2258"/>
    <w:rsid w:val="009D2DE3"/>
    <w:rsid w:val="009E2687"/>
    <w:rsid w:val="009F0063"/>
    <w:rsid w:val="009F025E"/>
    <w:rsid w:val="009F1379"/>
    <w:rsid w:val="009F1DCD"/>
    <w:rsid w:val="009F621E"/>
    <w:rsid w:val="009F7A1A"/>
    <w:rsid w:val="00A02278"/>
    <w:rsid w:val="00A04272"/>
    <w:rsid w:val="00A0430C"/>
    <w:rsid w:val="00A05C80"/>
    <w:rsid w:val="00A05FEE"/>
    <w:rsid w:val="00A10519"/>
    <w:rsid w:val="00A12BF6"/>
    <w:rsid w:val="00A12D5B"/>
    <w:rsid w:val="00A13006"/>
    <w:rsid w:val="00A13A9C"/>
    <w:rsid w:val="00A14166"/>
    <w:rsid w:val="00A160E2"/>
    <w:rsid w:val="00A22529"/>
    <w:rsid w:val="00A23BEC"/>
    <w:rsid w:val="00A30458"/>
    <w:rsid w:val="00A323F2"/>
    <w:rsid w:val="00A34C35"/>
    <w:rsid w:val="00A358DD"/>
    <w:rsid w:val="00A376EA"/>
    <w:rsid w:val="00A4041B"/>
    <w:rsid w:val="00A4210F"/>
    <w:rsid w:val="00A45088"/>
    <w:rsid w:val="00A47A38"/>
    <w:rsid w:val="00A53183"/>
    <w:rsid w:val="00A55AC2"/>
    <w:rsid w:val="00A6140B"/>
    <w:rsid w:val="00A631C2"/>
    <w:rsid w:val="00A652AF"/>
    <w:rsid w:val="00A7413C"/>
    <w:rsid w:val="00A75956"/>
    <w:rsid w:val="00A82A71"/>
    <w:rsid w:val="00A86568"/>
    <w:rsid w:val="00A868E4"/>
    <w:rsid w:val="00A86CD3"/>
    <w:rsid w:val="00A87D88"/>
    <w:rsid w:val="00A92613"/>
    <w:rsid w:val="00A955CE"/>
    <w:rsid w:val="00AA36A7"/>
    <w:rsid w:val="00AA4B12"/>
    <w:rsid w:val="00AA6679"/>
    <w:rsid w:val="00AB09AE"/>
    <w:rsid w:val="00AB238C"/>
    <w:rsid w:val="00AB28CF"/>
    <w:rsid w:val="00AC005B"/>
    <w:rsid w:val="00AC0FCE"/>
    <w:rsid w:val="00AC41FF"/>
    <w:rsid w:val="00AC516F"/>
    <w:rsid w:val="00AC5CDB"/>
    <w:rsid w:val="00AC790C"/>
    <w:rsid w:val="00AC7F30"/>
    <w:rsid w:val="00AD3597"/>
    <w:rsid w:val="00AD4CAA"/>
    <w:rsid w:val="00AD66BC"/>
    <w:rsid w:val="00AD722A"/>
    <w:rsid w:val="00AE1A10"/>
    <w:rsid w:val="00AF0469"/>
    <w:rsid w:val="00AF1FC3"/>
    <w:rsid w:val="00AF2ACC"/>
    <w:rsid w:val="00AF4C80"/>
    <w:rsid w:val="00AF5427"/>
    <w:rsid w:val="00AF63E4"/>
    <w:rsid w:val="00B00355"/>
    <w:rsid w:val="00B018AC"/>
    <w:rsid w:val="00B01E4A"/>
    <w:rsid w:val="00B042F0"/>
    <w:rsid w:val="00B07088"/>
    <w:rsid w:val="00B12746"/>
    <w:rsid w:val="00B16F76"/>
    <w:rsid w:val="00B21133"/>
    <w:rsid w:val="00B26053"/>
    <w:rsid w:val="00B30C9E"/>
    <w:rsid w:val="00B31052"/>
    <w:rsid w:val="00B33BCC"/>
    <w:rsid w:val="00B36415"/>
    <w:rsid w:val="00B4060D"/>
    <w:rsid w:val="00B42F71"/>
    <w:rsid w:val="00B442CC"/>
    <w:rsid w:val="00B44E0B"/>
    <w:rsid w:val="00B5441C"/>
    <w:rsid w:val="00B63B81"/>
    <w:rsid w:val="00B64BFA"/>
    <w:rsid w:val="00B64D78"/>
    <w:rsid w:val="00B70F13"/>
    <w:rsid w:val="00B716AA"/>
    <w:rsid w:val="00B71DFF"/>
    <w:rsid w:val="00B74E71"/>
    <w:rsid w:val="00B76F67"/>
    <w:rsid w:val="00B80892"/>
    <w:rsid w:val="00B80BD9"/>
    <w:rsid w:val="00B83C9E"/>
    <w:rsid w:val="00B87E67"/>
    <w:rsid w:val="00B90D88"/>
    <w:rsid w:val="00B9106E"/>
    <w:rsid w:val="00B922A0"/>
    <w:rsid w:val="00B94AE9"/>
    <w:rsid w:val="00B9597F"/>
    <w:rsid w:val="00BA20BE"/>
    <w:rsid w:val="00BA2615"/>
    <w:rsid w:val="00BA391A"/>
    <w:rsid w:val="00BA5925"/>
    <w:rsid w:val="00BA5D37"/>
    <w:rsid w:val="00BA68A9"/>
    <w:rsid w:val="00BB4B68"/>
    <w:rsid w:val="00BB7D2C"/>
    <w:rsid w:val="00BC0571"/>
    <w:rsid w:val="00BC0634"/>
    <w:rsid w:val="00BC0F62"/>
    <w:rsid w:val="00BC2B36"/>
    <w:rsid w:val="00BC6B50"/>
    <w:rsid w:val="00BC742A"/>
    <w:rsid w:val="00BD2187"/>
    <w:rsid w:val="00BD2C6E"/>
    <w:rsid w:val="00BD522A"/>
    <w:rsid w:val="00BD5781"/>
    <w:rsid w:val="00BE0433"/>
    <w:rsid w:val="00BE0A5D"/>
    <w:rsid w:val="00BE2EB2"/>
    <w:rsid w:val="00BE34ED"/>
    <w:rsid w:val="00BE518B"/>
    <w:rsid w:val="00BF0200"/>
    <w:rsid w:val="00BF12B2"/>
    <w:rsid w:val="00BF2324"/>
    <w:rsid w:val="00BF374F"/>
    <w:rsid w:val="00BF46B8"/>
    <w:rsid w:val="00BF5D33"/>
    <w:rsid w:val="00C02DAB"/>
    <w:rsid w:val="00C0398F"/>
    <w:rsid w:val="00C10C82"/>
    <w:rsid w:val="00C10F06"/>
    <w:rsid w:val="00C11DD4"/>
    <w:rsid w:val="00C1616E"/>
    <w:rsid w:val="00C2373B"/>
    <w:rsid w:val="00C24412"/>
    <w:rsid w:val="00C264F8"/>
    <w:rsid w:val="00C27129"/>
    <w:rsid w:val="00C27AA7"/>
    <w:rsid w:val="00C305B3"/>
    <w:rsid w:val="00C32EFA"/>
    <w:rsid w:val="00C3534F"/>
    <w:rsid w:val="00C37345"/>
    <w:rsid w:val="00C40835"/>
    <w:rsid w:val="00C408BA"/>
    <w:rsid w:val="00C4320C"/>
    <w:rsid w:val="00C4475D"/>
    <w:rsid w:val="00C45FF3"/>
    <w:rsid w:val="00C46A83"/>
    <w:rsid w:val="00C5035C"/>
    <w:rsid w:val="00C52097"/>
    <w:rsid w:val="00C541A6"/>
    <w:rsid w:val="00C55372"/>
    <w:rsid w:val="00C55800"/>
    <w:rsid w:val="00C55E4D"/>
    <w:rsid w:val="00C64621"/>
    <w:rsid w:val="00C65791"/>
    <w:rsid w:val="00C676E2"/>
    <w:rsid w:val="00C72B8B"/>
    <w:rsid w:val="00C73091"/>
    <w:rsid w:val="00C758CC"/>
    <w:rsid w:val="00C771C1"/>
    <w:rsid w:val="00C80586"/>
    <w:rsid w:val="00C81CD8"/>
    <w:rsid w:val="00C82789"/>
    <w:rsid w:val="00C90560"/>
    <w:rsid w:val="00C91D48"/>
    <w:rsid w:val="00C927A4"/>
    <w:rsid w:val="00C935C7"/>
    <w:rsid w:val="00C94970"/>
    <w:rsid w:val="00CA1EA5"/>
    <w:rsid w:val="00CA62A2"/>
    <w:rsid w:val="00CA670A"/>
    <w:rsid w:val="00CA695B"/>
    <w:rsid w:val="00CA7E3C"/>
    <w:rsid w:val="00CB0184"/>
    <w:rsid w:val="00CB035C"/>
    <w:rsid w:val="00CB447D"/>
    <w:rsid w:val="00CC0180"/>
    <w:rsid w:val="00CC0B4E"/>
    <w:rsid w:val="00CC2307"/>
    <w:rsid w:val="00CC24C1"/>
    <w:rsid w:val="00CC24DD"/>
    <w:rsid w:val="00CC5286"/>
    <w:rsid w:val="00CC5C48"/>
    <w:rsid w:val="00CC6169"/>
    <w:rsid w:val="00CC6E78"/>
    <w:rsid w:val="00CD4632"/>
    <w:rsid w:val="00CD51F0"/>
    <w:rsid w:val="00CD6891"/>
    <w:rsid w:val="00CD7BDB"/>
    <w:rsid w:val="00CE21A0"/>
    <w:rsid w:val="00CE2BD8"/>
    <w:rsid w:val="00CE5797"/>
    <w:rsid w:val="00CE60E8"/>
    <w:rsid w:val="00CE6708"/>
    <w:rsid w:val="00CE7ABD"/>
    <w:rsid w:val="00CF09E9"/>
    <w:rsid w:val="00CF3C2F"/>
    <w:rsid w:val="00CF5BDB"/>
    <w:rsid w:val="00CF5D53"/>
    <w:rsid w:val="00CF6A8D"/>
    <w:rsid w:val="00D00CE7"/>
    <w:rsid w:val="00D011E3"/>
    <w:rsid w:val="00D01491"/>
    <w:rsid w:val="00D026E7"/>
    <w:rsid w:val="00D0282D"/>
    <w:rsid w:val="00D053AA"/>
    <w:rsid w:val="00D06C7B"/>
    <w:rsid w:val="00D06D5E"/>
    <w:rsid w:val="00D11DBE"/>
    <w:rsid w:val="00D133FC"/>
    <w:rsid w:val="00D153EB"/>
    <w:rsid w:val="00D162F1"/>
    <w:rsid w:val="00D16982"/>
    <w:rsid w:val="00D2077D"/>
    <w:rsid w:val="00D2270F"/>
    <w:rsid w:val="00D22EC7"/>
    <w:rsid w:val="00D25849"/>
    <w:rsid w:val="00D31A6C"/>
    <w:rsid w:val="00D330DE"/>
    <w:rsid w:val="00D338C1"/>
    <w:rsid w:val="00D373E4"/>
    <w:rsid w:val="00D4012C"/>
    <w:rsid w:val="00D414D3"/>
    <w:rsid w:val="00D4373A"/>
    <w:rsid w:val="00D47EB9"/>
    <w:rsid w:val="00D51CD4"/>
    <w:rsid w:val="00D52A18"/>
    <w:rsid w:val="00D54D2B"/>
    <w:rsid w:val="00D55508"/>
    <w:rsid w:val="00D62388"/>
    <w:rsid w:val="00D63079"/>
    <w:rsid w:val="00D6539F"/>
    <w:rsid w:val="00D65542"/>
    <w:rsid w:val="00D71141"/>
    <w:rsid w:val="00D71BAA"/>
    <w:rsid w:val="00D73926"/>
    <w:rsid w:val="00D7440F"/>
    <w:rsid w:val="00D7470F"/>
    <w:rsid w:val="00D75E59"/>
    <w:rsid w:val="00D771E4"/>
    <w:rsid w:val="00D82299"/>
    <w:rsid w:val="00D826A4"/>
    <w:rsid w:val="00D8460B"/>
    <w:rsid w:val="00D8579D"/>
    <w:rsid w:val="00D87A9B"/>
    <w:rsid w:val="00D904C0"/>
    <w:rsid w:val="00D90EC1"/>
    <w:rsid w:val="00D91B0A"/>
    <w:rsid w:val="00D95280"/>
    <w:rsid w:val="00DA11B9"/>
    <w:rsid w:val="00DA183E"/>
    <w:rsid w:val="00DA5D96"/>
    <w:rsid w:val="00DB603C"/>
    <w:rsid w:val="00DB79BF"/>
    <w:rsid w:val="00DB7F63"/>
    <w:rsid w:val="00DC27CD"/>
    <w:rsid w:val="00DC3DAF"/>
    <w:rsid w:val="00DC5791"/>
    <w:rsid w:val="00DD1E85"/>
    <w:rsid w:val="00DD35D8"/>
    <w:rsid w:val="00DD55E7"/>
    <w:rsid w:val="00DE2159"/>
    <w:rsid w:val="00DE6558"/>
    <w:rsid w:val="00DE7083"/>
    <w:rsid w:val="00DF060B"/>
    <w:rsid w:val="00DF0683"/>
    <w:rsid w:val="00DF32F9"/>
    <w:rsid w:val="00DF37A1"/>
    <w:rsid w:val="00DF667C"/>
    <w:rsid w:val="00E024FA"/>
    <w:rsid w:val="00E02A6E"/>
    <w:rsid w:val="00E034E1"/>
    <w:rsid w:val="00E043E1"/>
    <w:rsid w:val="00E04DE5"/>
    <w:rsid w:val="00E11FF2"/>
    <w:rsid w:val="00E1219B"/>
    <w:rsid w:val="00E22A1D"/>
    <w:rsid w:val="00E24CF0"/>
    <w:rsid w:val="00E275A6"/>
    <w:rsid w:val="00E32C61"/>
    <w:rsid w:val="00E331EF"/>
    <w:rsid w:val="00E40EE6"/>
    <w:rsid w:val="00E41705"/>
    <w:rsid w:val="00E42D21"/>
    <w:rsid w:val="00E44C67"/>
    <w:rsid w:val="00E47F87"/>
    <w:rsid w:val="00E51139"/>
    <w:rsid w:val="00E52E94"/>
    <w:rsid w:val="00E530BA"/>
    <w:rsid w:val="00E53435"/>
    <w:rsid w:val="00E5577F"/>
    <w:rsid w:val="00E6133C"/>
    <w:rsid w:val="00E62BC9"/>
    <w:rsid w:val="00E640C3"/>
    <w:rsid w:val="00E64502"/>
    <w:rsid w:val="00E64B20"/>
    <w:rsid w:val="00E64C37"/>
    <w:rsid w:val="00E67EA6"/>
    <w:rsid w:val="00E719D1"/>
    <w:rsid w:val="00E72D87"/>
    <w:rsid w:val="00E744E6"/>
    <w:rsid w:val="00E76398"/>
    <w:rsid w:val="00E7772D"/>
    <w:rsid w:val="00E77950"/>
    <w:rsid w:val="00E81C82"/>
    <w:rsid w:val="00E8326D"/>
    <w:rsid w:val="00E849ED"/>
    <w:rsid w:val="00E8725E"/>
    <w:rsid w:val="00E879B9"/>
    <w:rsid w:val="00E90BFA"/>
    <w:rsid w:val="00E9556D"/>
    <w:rsid w:val="00EA1F47"/>
    <w:rsid w:val="00EA29F2"/>
    <w:rsid w:val="00EA36B5"/>
    <w:rsid w:val="00EA50E8"/>
    <w:rsid w:val="00EA52F1"/>
    <w:rsid w:val="00EA77E3"/>
    <w:rsid w:val="00EB1AD0"/>
    <w:rsid w:val="00EB319A"/>
    <w:rsid w:val="00EB7155"/>
    <w:rsid w:val="00EC5B0E"/>
    <w:rsid w:val="00EC7675"/>
    <w:rsid w:val="00ED076A"/>
    <w:rsid w:val="00ED1D94"/>
    <w:rsid w:val="00ED1FF5"/>
    <w:rsid w:val="00ED50F5"/>
    <w:rsid w:val="00ED5D5A"/>
    <w:rsid w:val="00ED6725"/>
    <w:rsid w:val="00ED6E18"/>
    <w:rsid w:val="00EE0749"/>
    <w:rsid w:val="00EE211D"/>
    <w:rsid w:val="00EE2253"/>
    <w:rsid w:val="00EE2D50"/>
    <w:rsid w:val="00EE375B"/>
    <w:rsid w:val="00EE44B6"/>
    <w:rsid w:val="00EE4CD3"/>
    <w:rsid w:val="00EF0DC0"/>
    <w:rsid w:val="00EF2613"/>
    <w:rsid w:val="00EF2EF0"/>
    <w:rsid w:val="00EF410E"/>
    <w:rsid w:val="00EF56E2"/>
    <w:rsid w:val="00EF6CFD"/>
    <w:rsid w:val="00F00824"/>
    <w:rsid w:val="00F01725"/>
    <w:rsid w:val="00F0654E"/>
    <w:rsid w:val="00F066DA"/>
    <w:rsid w:val="00F10BBC"/>
    <w:rsid w:val="00F1666C"/>
    <w:rsid w:val="00F17FC6"/>
    <w:rsid w:val="00F2000C"/>
    <w:rsid w:val="00F2177B"/>
    <w:rsid w:val="00F226D6"/>
    <w:rsid w:val="00F23A9B"/>
    <w:rsid w:val="00F262DB"/>
    <w:rsid w:val="00F2693B"/>
    <w:rsid w:val="00F31382"/>
    <w:rsid w:val="00F36F22"/>
    <w:rsid w:val="00F3702F"/>
    <w:rsid w:val="00F37856"/>
    <w:rsid w:val="00F37FDE"/>
    <w:rsid w:val="00F42A10"/>
    <w:rsid w:val="00F44223"/>
    <w:rsid w:val="00F502C2"/>
    <w:rsid w:val="00F54909"/>
    <w:rsid w:val="00F5593D"/>
    <w:rsid w:val="00F57A2E"/>
    <w:rsid w:val="00F607EB"/>
    <w:rsid w:val="00F610A7"/>
    <w:rsid w:val="00F61321"/>
    <w:rsid w:val="00F6167E"/>
    <w:rsid w:val="00F66A62"/>
    <w:rsid w:val="00F6704A"/>
    <w:rsid w:val="00F711E6"/>
    <w:rsid w:val="00F72062"/>
    <w:rsid w:val="00F72569"/>
    <w:rsid w:val="00F73A32"/>
    <w:rsid w:val="00F82B18"/>
    <w:rsid w:val="00F8515D"/>
    <w:rsid w:val="00F85C4C"/>
    <w:rsid w:val="00F8687B"/>
    <w:rsid w:val="00F87A00"/>
    <w:rsid w:val="00F928A5"/>
    <w:rsid w:val="00F92B68"/>
    <w:rsid w:val="00F93ACE"/>
    <w:rsid w:val="00F94B1D"/>
    <w:rsid w:val="00F967DC"/>
    <w:rsid w:val="00FA0F67"/>
    <w:rsid w:val="00FA22A5"/>
    <w:rsid w:val="00FA460F"/>
    <w:rsid w:val="00FA4BF0"/>
    <w:rsid w:val="00FA5C82"/>
    <w:rsid w:val="00FA5DF6"/>
    <w:rsid w:val="00FA6A04"/>
    <w:rsid w:val="00FB0C95"/>
    <w:rsid w:val="00FB19DA"/>
    <w:rsid w:val="00FB7A80"/>
    <w:rsid w:val="00FC2206"/>
    <w:rsid w:val="00FC39E7"/>
    <w:rsid w:val="00FC64DC"/>
    <w:rsid w:val="00FC654C"/>
    <w:rsid w:val="00FC7953"/>
    <w:rsid w:val="00FC7FF0"/>
    <w:rsid w:val="00FD23AB"/>
    <w:rsid w:val="00FD3422"/>
    <w:rsid w:val="00FD3E23"/>
    <w:rsid w:val="00FE0603"/>
    <w:rsid w:val="00FE1246"/>
    <w:rsid w:val="00FE12EC"/>
    <w:rsid w:val="00FE39D8"/>
    <w:rsid w:val="00FE612A"/>
    <w:rsid w:val="00FE686B"/>
    <w:rsid w:val="00FE769C"/>
    <w:rsid w:val="00FE79AC"/>
    <w:rsid w:val="00FF0D9F"/>
    <w:rsid w:val="00FF1630"/>
    <w:rsid w:val="00FF3DB0"/>
    <w:rsid w:val="00FF5F4A"/>
    <w:rsid w:val="00FF69F3"/>
    <w:rsid w:val="00FF7BED"/>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2079D3"/>
  <w15:chartTrackingRefBased/>
  <w15:docId w15:val="{489C39FD-D29D-4F8F-9943-F5E3A4A34D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ahoma" w:eastAsiaTheme="minorHAnsi" w:hAnsi="Tahoma" w:cs="Tahoma"/>
        <w:sz w:val="22"/>
        <w:szCs w:val="22"/>
        <w:lang w:val="fr-CH" w:eastAsia="en-US" w:bidi="ar-SA"/>
      </w:rPr>
    </w:rPrDefault>
    <w:pPrDefault>
      <w:pPr>
        <w:spacing w:after="160" w:line="259"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A4596"/>
    <w:rPr>
      <w:rFonts w:ascii="Times New Roman" w:hAnsi="Times New Roman"/>
      <w:sz w:val="24"/>
    </w:rPr>
  </w:style>
  <w:style w:type="paragraph" w:styleId="Titre1">
    <w:name w:val="heading 1"/>
    <w:basedOn w:val="Normal"/>
    <w:next w:val="Normal"/>
    <w:link w:val="Titre1Car"/>
    <w:uiPriority w:val="9"/>
    <w:qFormat/>
    <w:rsid w:val="004D5AB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semiHidden/>
    <w:unhideWhenUsed/>
    <w:qFormat/>
    <w:rsid w:val="004D5AB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semiHidden/>
    <w:unhideWhenUsed/>
    <w:qFormat/>
    <w:rsid w:val="004D5AB9"/>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Titre4">
    <w:name w:val="heading 4"/>
    <w:basedOn w:val="Normal"/>
    <w:next w:val="Normal"/>
    <w:link w:val="Titre4Car"/>
    <w:uiPriority w:val="9"/>
    <w:semiHidden/>
    <w:unhideWhenUsed/>
    <w:qFormat/>
    <w:rsid w:val="003B018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3B0183"/>
    <w:pPr>
      <w:keepNext/>
      <w:keepLines/>
      <w:spacing w:before="40" w:after="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3B0183"/>
    <w:pPr>
      <w:keepNext/>
      <w:keepLines/>
      <w:spacing w:before="40" w:after="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3B0183"/>
    <w:pPr>
      <w:keepNext/>
      <w:keepLines/>
      <w:spacing w:before="40" w:after="0"/>
      <w:outlineLvl w:val="6"/>
    </w:pPr>
    <w:rPr>
      <w:rFonts w:asciiTheme="majorHAnsi" w:eastAsiaTheme="majorEastAsia" w:hAnsiTheme="majorHAnsi" w:cstheme="majorBidi"/>
      <w:i/>
      <w:iCs/>
      <w:color w:val="1F4D78" w:themeColor="accent1" w:themeShade="7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tbtitre1">
    <w:name w:val="tb.titre_1"/>
    <w:basedOn w:val="Titre2"/>
    <w:link w:val="tbtitre1Car"/>
    <w:qFormat/>
    <w:rsid w:val="00752AFD"/>
    <w:pPr>
      <w:spacing w:before="120" w:after="240"/>
    </w:pPr>
    <w:rPr>
      <w:rFonts w:ascii="Times New Roman" w:hAnsi="Times New Roman"/>
      <w:b/>
      <w:color w:val="auto"/>
      <w:sz w:val="36"/>
    </w:rPr>
  </w:style>
  <w:style w:type="character" w:customStyle="1" w:styleId="tbtitre1Car">
    <w:name w:val="tb.titre_1 Car"/>
    <w:basedOn w:val="Titre1Car"/>
    <w:link w:val="tbtitre1"/>
    <w:rsid w:val="00752AFD"/>
    <w:rPr>
      <w:rFonts w:ascii="Times New Roman" w:eastAsiaTheme="majorEastAsia" w:hAnsi="Times New Roman" w:cstheme="majorBidi"/>
      <w:b/>
      <w:color w:val="2E74B5" w:themeColor="accent1" w:themeShade="BF"/>
      <w:sz w:val="36"/>
      <w:szCs w:val="26"/>
    </w:rPr>
  </w:style>
  <w:style w:type="character" w:customStyle="1" w:styleId="Titre1Car">
    <w:name w:val="Titre 1 Car"/>
    <w:basedOn w:val="Policepardfaut"/>
    <w:link w:val="Titre1"/>
    <w:uiPriority w:val="9"/>
    <w:rsid w:val="004D5AB9"/>
    <w:rPr>
      <w:rFonts w:asciiTheme="majorHAnsi" w:eastAsiaTheme="majorEastAsia" w:hAnsiTheme="majorHAnsi" w:cstheme="majorBidi"/>
      <w:color w:val="2E74B5" w:themeColor="accent1" w:themeShade="BF"/>
      <w:sz w:val="32"/>
      <w:szCs w:val="32"/>
    </w:rPr>
  </w:style>
  <w:style w:type="paragraph" w:customStyle="1" w:styleId="tbnormal">
    <w:name w:val="tb.normal"/>
    <w:qFormat/>
    <w:rsid w:val="00741F67"/>
    <w:pPr>
      <w:spacing w:before="60" w:after="60"/>
      <w:jc w:val="both"/>
    </w:pPr>
    <w:rPr>
      <w:rFonts w:ascii="Times New Roman" w:eastAsiaTheme="majorEastAsia" w:hAnsi="Times New Roman" w:cstheme="majorBidi"/>
      <w:sz w:val="24"/>
      <w:szCs w:val="32"/>
    </w:rPr>
  </w:style>
  <w:style w:type="paragraph" w:customStyle="1" w:styleId="tbtitre2">
    <w:name w:val="tb.titre_2"/>
    <w:basedOn w:val="Titre3"/>
    <w:next w:val="tbnormal"/>
    <w:link w:val="tbtitre2Car"/>
    <w:qFormat/>
    <w:rsid w:val="001B0C69"/>
    <w:pPr>
      <w:spacing w:before="240" w:after="240"/>
    </w:pPr>
    <w:rPr>
      <w:rFonts w:ascii="Times New Roman" w:hAnsi="Times New Roman"/>
      <w:b/>
      <w:color w:val="auto"/>
      <w:sz w:val="32"/>
    </w:rPr>
  </w:style>
  <w:style w:type="paragraph" w:customStyle="1" w:styleId="tbtitre3">
    <w:name w:val="tb.titre_3"/>
    <w:basedOn w:val="Titre4"/>
    <w:next w:val="tbnormal"/>
    <w:link w:val="tbtitre3Car"/>
    <w:qFormat/>
    <w:rsid w:val="001B0C69"/>
    <w:pPr>
      <w:spacing w:before="120" w:after="120"/>
    </w:pPr>
    <w:rPr>
      <w:rFonts w:ascii="Times New Roman" w:hAnsi="Times New Roman"/>
      <w:b/>
      <w:i w:val="0"/>
      <w:color w:val="auto"/>
      <w:sz w:val="28"/>
    </w:rPr>
  </w:style>
  <w:style w:type="character" w:customStyle="1" w:styleId="Titre2Car">
    <w:name w:val="Titre 2 Car"/>
    <w:basedOn w:val="Policepardfaut"/>
    <w:link w:val="Titre2"/>
    <w:uiPriority w:val="9"/>
    <w:semiHidden/>
    <w:rsid w:val="004D5AB9"/>
    <w:rPr>
      <w:rFonts w:asciiTheme="majorHAnsi" w:eastAsiaTheme="majorEastAsia" w:hAnsiTheme="majorHAnsi" w:cstheme="majorBidi"/>
      <w:color w:val="2E74B5" w:themeColor="accent1" w:themeShade="BF"/>
      <w:sz w:val="26"/>
      <w:szCs w:val="26"/>
    </w:rPr>
  </w:style>
  <w:style w:type="character" w:customStyle="1" w:styleId="tbtitre2Car">
    <w:name w:val="tb.titre_2 Car"/>
    <w:basedOn w:val="Titre2Car"/>
    <w:link w:val="tbtitre2"/>
    <w:rsid w:val="001B0C69"/>
    <w:rPr>
      <w:rFonts w:ascii="Times New Roman" w:eastAsiaTheme="majorEastAsia" w:hAnsi="Times New Roman" w:cstheme="majorBidi"/>
      <w:b/>
      <w:color w:val="2E74B5" w:themeColor="accent1" w:themeShade="BF"/>
      <w:sz w:val="32"/>
      <w:szCs w:val="24"/>
    </w:rPr>
  </w:style>
  <w:style w:type="paragraph" w:customStyle="1" w:styleId="tbtitrepartie">
    <w:name w:val="tb.titre_partie"/>
    <w:basedOn w:val="Titre1"/>
    <w:next w:val="tbnormal"/>
    <w:qFormat/>
    <w:rsid w:val="00F2693B"/>
    <w:pPr>
      <w:spacing w:before="480" w:after="480"/>
    </w:pPr>
    <w:rPr>
      <w:rFonts w:ascii="Times New Roman" w:hAnsi="Times New Roman"/>
      <w:color w:val="auto"/>
      <w:sz w:val="56"/>
      <w:lang w:val="de-CH"/>
    </w:rPr>
  </w:style>
  <w:style w:type="character" w:customStyle="1" w:styleId="Titre3Car">
    <w:name w:val="Titre 3 Car"/>
    <w:basedOn w:val="Policepardfaut"/>
    <w:link w:val="Titre3"/>
    <w:uiPriority w:val="9"/>
    <w:semiHidden/>
    <w:rsid w:val="004D5AB9"/>
    <w:rPr>
      <w:rFonts w:asciiTheme="majorHAnsi" w:eastAsiaTheme="majorEastAsia" w:hAnsiTheme="majorHAnsi" w:cstheme="majorBidi"/>
      <w:color w:val="1F4D78" w:themeColor="accent1" w:themeShade="7F"/>
      <w:sz w:val="24"/>
      <w:szCs w:val="24"/>
    </w:rPr>
  </w:style>
  <w:style w:type="character" w:customStyle="1" w:styleId="tbtitre3Car">
    <w:name w:val="tb.titre_3 Car"/>
    <w:basedOn w:val="Titre3Car"/>
    <w:link w:val="tbtitre3"/>
    <w:rsid w:val="001B0C69"/>
    <w:rPr>
      <w:rFonts w:ascii="Times New Roman" w:eastAsiaTheme="majorEastAsia" w:hAnsi="Times New Roman" w:cstheme="majorBidi"/>
      <w:b/>
      <w:iCs/>
      <w:color w:val="1F4D78" w:themeColor="accent1" w:themeShade="7F"/>
      <w:sz w:val="28"/>
      <w:szCs w:val="24"/>
    </w:rPr>
  </w:style>
  <w:style w:type="character" w:customStyle="1" w:styleId="Titre4Car">
    <w:name w:val="Titre 4 Car"/>
    <w:basedOn w:val="Policepardfaut"/>
    <w:link w:val="Titre4"/>
    <w:uiPriority w:val="9"/>
    <w:semiHidden/>
    <w:rsid w:val="003B0183"/>
    <w:rPr>
      <w:rFonts w:asciiTheme="majorHAnsi" w:eastAsiaTheme="majorEastAsia" w:hAnsiTheme="majorHAnsi" w:cstheme="majorBidi"/>
      <w:i/>
      <w:iCs/>
      <w:color w:val="2E74B5" w:themeColor="accent1" w:themeShade="BF"/>
    </w:rPr>
  </w:style>
  <w:style w:type="paragraph" w:customStyle="1" w:styleId="tbtitre4">
    <w:name w:val="tb.titre_4"/>
    <w:basedOn w:val="Titre5"/>
    <w:next w:val="tbnormal"/>
    <w:link w:val="tbtitre4Car"/>
    <w:qFormat/>
    <w:rsid w:val="001B0C69"/>
    <w:pPr>
      <w:spacing w:before="60" w:after="120"/>
    </w:pPr>
    <w:rPr>
      <w:rFonts w:ascii="Times New Roman" w:hAnsi="Times New Roman"/>
      <w:b/>
      <w:i/>
      <w:color w:val="auto"/>
      <w:sz w:val="26"/>
      <w:lang w:val="de-CH"/>
    </w:rPr>
  </w:style>
  <w:style w:type="paragraph" w:customStyle="1" w:styleId="tbtitre5">
    <w:name w:val="tb.titre_5"/>
    <w:basedOn w:val="Titre6"/>
    <w:next w:val="tbnormal"/>
    <w:link w:val="tbtitre5Car"/>
    <w:qFormat/>
    <w:rsid w:val="006C205F"/>
    <w:pPr>
      <w:spacing w:before="120" w:after="120"/>
      <w:ind w:left="709"/>
    </w:pPr>
    <w:rPr>
      <w:rFonts w:ascii="Times New Roman" w:hAnsi="Times New Roman"/>
      <w:i/>
      <w:color w:val="auto"/>
      <w:sz w:val="26"/>
    </w:rPr>
  </w:style>
  <w:style w:type="character" w:customStyle="1" w:styleId="Titre5Car">
    <w:name w:val="Titre 5 Car"/>
    <w:basedOn w:val="Policepardfaut"/>
    <w:link w:val="Titre5"/>
    <w:uiPriority w:val="9"/>
    <w:semiHidden/>
    <w:rsid w:val="003B0183"/>
    <w:rPr>
      <w:rFonts w:asciiTheme="majorHAnsi" w:eastAsiaTheme="majorEastAsia" w:hAnsiTheme="majorHAnsi" w:cstheme="majorBidi"/>
      <w:color w:val="2E74B5" w:themeColor="accent1" w:themeShade="BF"/>
    </w:rPr>
  </w:style>
  <w:style w:type="character" w:customStyle="1" w:styleId="tbtitre4Car">
    <w:name w:val="tb.titre_4 Car"/>
    <w:basedOn w:val="Titre5Car"/>
    <w:link w:val="tbtitre4"/>
    <w:rsid w:val="001B0C69"/>
    <w:rPr>
      <w:rFonts w:ascii="Times New Roman" w:eastAsiaTheme="majorEastAsia" w:hAnsi="Times New Roman" w:cstheme="majorBidi"/>
      <w:b/>
      <w:i/>
      <w:color w:val="2E74B5" w:themeColor="accent1" w:themeShade="BF"/>
      <w:sz w:val="26"/>
      <w:lang w:val="de-CH"/>
    </w:rPr>
  </w:style>
  <w:style w:type="paragraph" w:customStyle="1" w:styleId="tbtitre6">
    <w:name w:val="tb.titre_6"/>
    <w:basedOn w:val="Titre7"/>
    <w:next w:val="tbnormal"/>
    <w:link w:val="tbtitre6Car"/>
    <w:qFormat/>
    <w:rsid w:val="00F23A9B"/>
    <w:pPr>
      <w:spacing w:before="60" w:after="60"/>
      <w:ind w:left="1418"/>
    </w:pPr>
    <w:rPr>
      <w:rFonts w:ascii="Times New Roman" w:hAnsi="Times New Roman"/>
      <w:b/>
      <w:color w:val="auto"/>
      <w:lang w:val="de-CH"/>
    </w:rPr>
  </w:style>
  <w:style w:type="character" w:customStyle="1" w:styleId="Titre6Car">
    <w:name w:val="Titre 6 Car"/>
    <w:basedOn w:val="Policepardfaut"/>
    <w:link w:val="Titre6"/>
    <w:uiPriority w:val="9"/>
    <w:semiHidden/>
    <w:rsid w:val="003B0183"/>
    <w:rPr>
      <w:rFonts w:asciiTheme="majorHAnsi" w:eastAsiaTheme="majorEastAsia" w:hAnsiTheme="majorHAnsi" w:cstheme="majorBidi"/>
      <w:color w:val="1F4D78" w:themeColor="accent1" w:themeShade="7F"/>
    </w:rPr>
  </w:style>
  <w:style w:type="character" w:customStyle="1" w:styleId="tbtitre5Car">
    <w:name w:val="tb.titre_5 Car"/>
    <w:basedOn w:val="Titre6Car"/>
    <w:link w:val="tbtitre5"/>
    <w:rsid w:val="006C205F"/>
    <w:rPr>
      <w:rFonts w:ascii="Times New Roman" w:eastAsiaTheme="majorEastAsia" w:hAnsi="Times New Roman" w:cstheme="majorBidi"/>
      <w:i/>
      <w:color w:val="1F4D78" w:themeColor="accent1" w:themeShade="7F"/>
      <w:sz w:val="26"/>
    </w:rPr>
  </w:style>
  <w:style w:type="table" w:styleId="Grilledutableau">
    <w:name w:val="Table Grid"/>
    <w:basedOn w:val="TableauNormal"/>
    <w:uiPriority w:val="39"/>
    <w:rsid w:val="00E5577F"/>
    <w:pPr>
      <w:spacing w:after="0" w:line="240" w:lineRule="auto"/>
    </w:pPr>
    <w:rPr>
      <w:rFonts w:asciiTheme="minorHAnsi" w:hAnsiTheme="minorHAnsi" w:cstheme="minorBidi"/>
      <w:sz w:val="24"/>
      <w:szCs w:val="24"/>
      <w:lang w:val="fr-F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itre7Car">
    <w:name w:val="Titre 7 Car"/>
    <w:basedOn w:val="Policepardfaut"/>
    <w:link w:val="Titre7"/>
    <w:uiPriority w:val="9"/>
    <w:semiHidden/>
    <w:rsid w:val="003B0183"/>
    <w:rPr>
      <w:rFonts w:asciiTheme="majorHAnsi" w:eastAsiaTheme="majorEastAsia" w:hAnsiTheme="majorHAnsi" w:cstheme="majorBidi"/>
      <w:i/>
      <w:iCs/>
      <w:color w:val="1F4D78" w:themeColor="accent1" w:themeShade="7F"/>
    </w:rPr>
  </w:style>
  <w:style w:type="character" w:customStyle="1" w:styleId="tbtitre6Car">
    <w:name w:val="tb.titre_6 Car"/>
    <w:basedOn w:val="Titre7Car"/>
    <w:link w:val="tbtitre6"/>
    <w:rsid w:val="00F23A9B"/>
    <w:rPr>
      <w:rFonts w:ascii="Times New Roman" w:eastAsiaTheme="majorEastAsia" w:hAnsi="Times New Roman" w:cstheme="majorBidi"/>
      <w:b/>
      <w:i/>
      <w:iCs/>
      <w:color w:val="1F4D78" w:themeColor="accent1" w:themeShade="7F"/>
      <w:sz w:val="24"/>
      <w:lang w:val="de-CH"/>
    </w:rPr>
  </w:style>
  <w:style w:type="paragraph" w:customStyle="1" w:styleId="tbhorstable">
    <w:name w:val="tb.horstable"/>
    <w:next w:val="tbnormal"/>
    <w:link w:val="tbhorstableCar"/>
    <w:qFormat/>
    <w:rsid w:val="001B0C69"/>
    <w:pPr>
      <w:spacing w:before="40" w:after="360"/>
    </w:pPr>
    <w:rPr>
      <w:rFonts w:ascii="Times New Roman" w:eastAsiaTheme="majorEastAsia" w:hAnsi="Times New Roman" w:cstheme="majorBidi"/>
      <w:b/>
      <w:sz w:val="44"/>
      <w:szCs w:val="26"/>
    </w:rPr>
  </w:style>
  <w:style w:type="paragraph" w:styleId="Notedebasdepage">
    <w:name w:val="footnote text"/>
    <w:basedOn w:val="Normal"/>
    <w:link w:val="NotedebasdepageCar"/>
    <w:uiPriority w:val="99"/>
    <w:unhideWhenUsed/>
    <w:rsid w:val="005F2F96"/>
    <w:pPr>
      <w:spacing w:after="0" w:line="240" w:lineRule="auto"/>
    </w:pPr>
    <w:rPr>
      <w:sz w:val="20"/>
      <w:szCs w:val="20"/>
    </w:rPr>
  </w:style>
  <w:style w:type="character" w:customStyle="1" w:styleId="tbhorstableCar">
    <w:name w:val="tb.horstable Car"/>
    <w:basedOn w:val="Policepardfaut"/>
    <w:link w:val="tbhorstable"/>
    <w:rsid w:val="001B0C69"/>
    <w:rPr>
      <w:rFonts w:ascii="Times New Roman" w:eastAsiaTheme="majorEastAsia" w:hAnsi="Times New Roman" w:cstheme="majorBidi"/>
      <w:b/>
      <w:sz w:val="44"/>
      <w:szCs w:val="26"/>
    </w:rPr>
  </w:style>
  <w:style w:type="character" w:customStyle="1" w:styleId="NotedebasdepageCar">
    <w:name w:val="Note de bas de page Car"/>
    <w:basedOn w:val="Policepardfaut"/>
    <w:link w:val="Notedebasdepage"/>
    <w:uiPriority w:val="99"/>
    <w:rsid w:val="005F2F96"/>
    <w:rPr>
      <w:sz w:val="20"/>
      <w:szCs w:val="20"/>
    </w:rPr>
  </w:style>
  <w:style w:type="character" w:styleId="Appelnotedebasdep">
    <w:name w:val="footnote reference"/>
    <w:basedOn w:val="Policepardfaut"/>
    <w:uiPriority w:val="99"/>
    <w:unhideWhenUsed/>
    <w:rsid w:val="005F2F96"/>
    <w:rPr>
      <w:vertAlign w:val="superscript"/>
    </w:rPr>
  </w:style>
  <w:style w:type="table" w:styleId="Grilledetableauclaire">
    <w:name w:val="Grid Table Light"/>
    <w:basedOn w:val="TableauNormal"/>
    <w:uiPriority w:val="40"/>
    <w:rsid w:val="005F2F96"/>
    <w:pPr>
      <w:spacing w:after="0" w:line="240" w:lineRule="auto"/>
    </w:pPr>
    <w:rPr>
      <w:rFonts w:asciiTheme="minorHAnsi" w:hAnsiTheme="minorHAnsi" w:cstheme="minorBidi"/>
      <w:sz w:val="24"/>
      <w:szCs w:val="24"/>
      <w:lang w:val="fr-FR"/>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En-tte">
    <w:name w:val="header"/>
    <w:basedOn w:val="Normal"/>
    <w:link w:val="En-tteCar"/>
    <w:uiPriority w:val="99"/>
    <w:unhideWhenUsed/>
    <w:rsid w:val="003A4596"/>
    <w:pPr>
      <w:tabs>
        <w:tab w:val="center" w:pos="4536"/>
        <w:tab w:val="right" w:pos="9072"/>
      </w:tabs>
      <w:spacing w:after="0" w:line="240" w:lineRule="auto"/>
    </w:pPr>
  </w:style>
  <w:style w:type="character" w:customStyle="1" w:styleId="En-tteCar">
    <w:name w:val="En-tête Car"/>
    <w:basedOn w:val="Policepardfaut"/>
    <w:link w:val="En-tte"/>
    <w:uiPriority w:val="99"/>
    <w:rsid w:val="003A4596"/>
  </w:style>
  <w:style w:type="paragraph" w:styleId="Pieddepage">
    <w:name w:val="footer"/>
    <w:basedOn w:val="Normal"/>
    <w:link w:val="PieddepageCar"/>
    <w:uiPriority w:val="99"/>
    <w:unhideWhenUsed/>
    <w:rsid w:val="003A4596"/>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3A4596"/>
  </w:style>
  <w:style w:type="paragraph" w:styleId="Explorateurdedocuments">
    <w:name w:val="Document Map"/>
    <w:basedOn w:val="Normal"/>
    <w:link w:val="ExplorateurdedocumentsCar"/>
    <w:uiPriority w:val="99"/>
    <w:semiHidden/>
    <w:unhideWhenUsed/>
    <w:rsid w:val="00F928A5"/>
    <w:pPr>
      <w:spacing w:after="0" w:line="240" w:lineRule="auto"/>
    </w:pPr>
    <w:rPr>
      <w:rFonts w:cs="Times New Roman"/>
      <w:szCs w:val="24"/>
    </w:rPr>
  </w:style>
  <w:style w:type="character" w:customStyle="1" w:styleId="ExplorateurdedocumentsCar">
    <w:name w:val="Explorateur de documents Car"/>
    <w:basedOn w:val="Policepardfaut"/>
    <w:link w:val="Explorateurdedocuments"/>
    <w:uiPriority w:val="99"/>
    <w:semiHidden/>
    <w:rsid w:val="00F928A5"/>
    <w:rPr>
      <w:rFonts w:ascii="Times New Roman" w:hAnsi="Times New Roman" w:cs="Times New Roman"/>
      <w:sz w:val="24"/>
      <w:szCs w:val="24"/>
    </w:rPr>
  </w:style>
  <w:style w:type="character" w:styleId="Lienhypertexte">
    <w:name w:val="Hyperlink"/>
    <w:basedOn w:val="Policepardfaut"/>
    <w:uiPriority w:val="99"/>
    <w:unhideWhenUsed/>
    <w:rsid w:val="004A78C8"/>
    <w:rPr>
      <w:color w:val="0563C1" w:themeColor="hyperlink"/>
      <w:u w:val="single"/>
    </w:rPr>
  </w:style>
  <w:style w:type="paragraph" w:styleId="Pardeliste">
    <w:name w:val="List Paragraph"/>
    <w:basedOn w:val="Normal"/>
    <w:uiPriority w:val="34"/>
    <w:qFormat/>
    <w:rsid w:val="00B70F13"/>
    <w:pPr>
      <w:ind w:left="720"/>
      <w:contextualSpacing/>
    </w:pPr>
  </w:style>
  <w:style w:type="paragraph" w:styleId="En-ttedetabledesmatires">
    <w:name w:val="TOC Heading"/>
    <w:basedOn w:val="Titre1"/>
    <w:next w:val="Normal"/>
    <w:uiPriority w:val="39"/>
    <w:unhideWhenUsed/>
    <w:qFormat/>
    <w:rsid w:val="00684F41"/>
    <w:pPr>
      <w:spacing w:before="480" w:line="276" w:lineRule="auto"/>
      <w:outlineLvl w:val="9"/>
    </w:pPr>
    <w:rPr>
      <w:b/>
      <w:bCs/>
      <w:sz w:val="28"/>
      <w:szCs w:val="28"/>
      <w:lang w:val="fr-FR" w:eastAsia="fr-FR"/>
    </w:rPr>
  </w:style>
  <w:style w:type="paragraph" w:styleId="TM2">
    <w:name w:val="toc 2"/>
    <w:basedOn w:val="Normal"/>
    <w:next w:val="Normal"/>
    <w:autoRedefine/>
    <w:uiPriority w:val="39"/>
    <w:unhideWhenUsed/>
    <w:rsid w:val="00684F41"/>
    <w:pPr>
      <w:spacing w:after="0"/>
      <w:ind w:left="240"/>
    </w:pPr>
    <w:rPr>
      <w:rFonts w:asciiTheme="minorHAnsi" w:hAnsiTheme="minorHAnsi"/>
      <w:smallCaps/>
      <w:sz w:val="22"/>
    </w:rPr>
  </w:style>
  <w:style w:type="paragraph" w:styleId="TM1">
    <w:name w:val="toc 1"/>
    <w:basedOn w:val="Normal"/>
    <w:next w:val="Normal"/>
    <w:autoRedefine/>
    <w:uiPriority w:val="39"/>
    <w:unhideWhenUsed/>
    <w:rsid w:val="00684F41"/>
    <w:pPr>
      <w:spacing w:before="120" w:after="0"/>
    </w:pPr>
    <w:rPr>
      <w:rFonts w:asciiTheme="minorHAnsi" w:hAnsiTheme="minorHAnsi"/>
      <w:b/>
      <w:bCs/>
      <w:caps/>
      <w:sz w:val="22"/>
    </w:rPr>
  </w:style>
  <w:style w:type="paragraph" w:styleId="TM3">
    <w:name w:val="toc 3"/>
    <w:basedOn w:val="Normal"/>
    <w:next w:val="Normal"/>
    <w:autoRedefine/>
    <w:uiPriority w:val="39"/>
    <w:unhideWhenUsed/>
    <w:rsid w:val="00684F41"/>
    <w:pPr>
      <w:spacing w:after="0"/>
      <w:ind w:left="480"/>
    </w:pPr>
    <w:rPr>
      <w:rFonts w:asciiTheme="minorHAnsi" w:hAnsiTheme="minorHAnsi"/>
      <w:i/>
      <w:iCs/>
      <w:sz w:val="22"/>
    </w:rPr>
  </w:style>
  <w:style w:type="paragraph" w:styleId="TM4">
    <w:name w:val="toc 4"/>
    <w:basedOn w:val="Normal"/>
    <w:next w:val="Normal"/>
    <w:autoRedefine/>
    <w:uiPriority w:val="39"/>
    <w:unhideWhenUsed/>
    <w:rsid w:val="00684F41"/>
    <w:pPr>
      <w:spacing w:after="0"/>
      <w:ind w:left="720"/>
    </w:pPr>
    <w:rPr>
      <w:rFonts w:asciiTheme="minorHAnsi" w:hAnsiTheme="minorHAnsi"/>
      <w:sz w:val="18"/>
      <w:szCs w:val="18"/>
    </w:rPr>
  </w:style>
  <w:style w:type="paragraph" w:styleId="TM5">
    <w:name w:val="toc 5"/>
    <w:basedOn w:val="Normal"/>
    <w:next w:val="Normal"/>
    <w:autoRedefine/>
    <w:uiPriority w:val="39"/>
    <w:unhideWhenUsed/>
    <w:rsid w:val="00684F41"/>
    <w:pPr>
      <w:spacing w:after="0"/>
      <w:ind w:left="960"/>
    </w:pPr>
    <w:rPr>
      <w:rFonts w:asciiTheme="minorHAnsi" w:hAnsiTheme="minorHAnsi"/>
      <w:sz w:val="18"/>
      <w:szCs w:val="18"/>
    </w:rPr>
  </w:style>
  <w:style w:type="paragraph" w:styleId="TM6">
    <w:name w:val="toc 6"/>
    <w:basedOn w:val="Normal"/>
    <w:next w:val="Normal"/>
    <w:autoRedefine/>
    <w:uiPriority w:val="39"/>
    <w:unhideWhenUsed/>
    <w:rsid w:val="00684F41"/>
    <w:pPr>
      <w:spacing w:after="0"/>
      <w:ind w:left="1200"/>
    </w:pPr>
    <w:rPr>
      <w:rFonts w:asciiTheme="minorHAnsi" w:hAnsiTheme="minorHAnsi"/>
      <w:sz w:val="18"/>
      <w:szCs w:val="18"/>
    </w:rPr>
  </w:style>
  <w:style w:type="paragraph" w:styleId="TM7">
    <w:name w:val="toc 7"/>
    <w:basedOn w:val="Normal"/>
    <w:next w:val="Normal"/>
    <w:autoRedefine/>
    <w:uiPriority w:val="39"/>
    <w:unhideWhenUsed/>
    <w:rsid w:val="00684F41"/>
    <w:pPr>
      <w:spacing w:after="0"/>
      <w:ind w:left="1440"/>
    </w:pPr>
    <w:rPr>
      <w:rFonts w:asciiTheme="minorHAnsi" w:hAnsiTheme="minorHAnsi"/>
      <w:sz w:val="18"/>
      <w:szCs w:val="18"/>
    </w:rPr>
  </w:style>
  <w:style w:type="paragraph" w:styleId="TM8">
    <w:name w:val="toc 8"/>
    <w:basedOn w:val="Normal"/>
    <w:next w:val="Normal"/>
    <w:autoRedefine/>
    <w:uiPriority w:val="39"/>
    <w:unhideWhenUsed/>
    <w:rsid w:val="00684F41"/>
    <w:pPr>
      <w:spacing w:after="0"/>
      <w:ind w:left="1680"/>
    </w:pPr>
    <w:rPr>
      <w:rFonts w:asciiTheme="minorHAnsi" w:hAnsiTheme="minorHAnsi"/>
      <w:sz w:val="18"/>
      <w:szCs w:val="18"/>
    </w:rPr>
  </w:style>
  <w:style w:type="paragraph" w:styleId="TM9">
    <w:name w:val="toc 9"/>
    <w:basedOn w:val="Normal"/>
    <w:next w:val="Normal"/>
    <w:autoRedefine/>
    <w:uiPriority w:val="39"/>
    <w:unhideWhenUsed/>
    <w:rsid w:val="00684F41"/>
    <w:pPr>
      <w:spacing w:after="0"/>
      <w:ind w:left="1920"/>
    </w:pPr>
    <w:rPr>
      <w:rFonts w:asciiTheme="minorHAnsi" w:hAnsiTheme="minorHAnsi"/>
      <w:sz w:val="18"/>
      <w:szCs w:val="18"/>
    </w:rPr>
  </w:style>
  <w:style w:type="character" w:styleId="Numrodeligne">
    <w:name w:val="line number"/>
    <w:basedOn w:val="Policepardfaut"/>
    <w:uiPriority w:val="99"/>
    <w:semiHidden/>
    <w:unhideWhenUsed/>
    <w:rsid w:val="00E331E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7744725">
      <w:bodyDiv w:val="1"/>
      <w:marLeft w:val="0"/>
      <w:marRight w:val="0"/>
      <w:marTop w:val="0"/>
      <w:marBottom w:val="0"/>
      <w:divBdr>
        <w:top w:val="none" w:sz="0" w:space="0" w:color="auto"/>
        <w:left w:val="none" w:sz="0" w:space="0" w:color="auto"/>
        <w:bottom w:val="none" w:sz="0" w:space="0" w:color="auto"/>
        <w:right w:val="none" w:sz="0" w:space="0" w:color="auto"/>
      </w:divBdr>
    </w:div>
    <w:div w:id="663749219">
      <w:bodyDiv w:val="1"/>
      <w:marLeft w:val="0"/>
      <w:marRight w:val="0"/>
      <w:marTop w:val="0"/>
      <w:marBottom w:val="0"/>
      <w:divBdr>
        <w:top w:val="none" w:sz="0" w:space="0" w:color="auto"/>
        <w:left w:val="none" w:sz="0" w:space="0" w:color="auto"/>
        <w:bottom w:val="none" w:sz="0" w:space="0" w:color="auto"/>
        <w:right w:val="none" w:sz="0" w:space="0" w:color="auto"/>
      </w:divBdr>
    </w:div>
    <w:div w:id="1097406530">
      <w:bodyDiv w:val="1"/>
      <w:marLeft w:val="0"/>
      <w:marRight w:val="0"/>
      <w:marTop w:val="0"/>
      <w:marBottom w:val="0"/>
      <w:divBdr>
        <w:top w:val="none" w:sz="0" w:space="0" w:color="auto"/>
        <w:left w:val="none" w:sz="0" w:space="0" w:color="auto"/>
        <w:bottom w:val="none" w:sz="0" w:space="0" w:color="auto"/>
        <w:right w:val="none" w:sz="0" w:space="0" w:color="auto"/>
      </w:divBdr>
    </w:div>
    <w:div w:id="1165703957">
      <w:bodyDiv w:val="1"/>
      <w:marLeft w:val="0"/>
      <w:marRight w:val="0"/>
      <w:marTop w:val="0"/>
      <w:marBottom w:val="0"/>
      <w:divBdr>
        <w:top w:val="none" w:sz="0" w:space="0" w:color="auto"/>
        <w:left w:val="none" w:sz="0" w:space="0" w:color="auto"/>
        <w:bottom w:val="none" w:sz="0" w:space="0" w:color="auto"/>
        <w:right w:val="none" w:sz="0" w:space="0" w:color="auto"/>
      </w:divBdr>
    </w:div>
    <w:div w:id="1166938771">
      <w:bodyDiv w:val="1"/>
      <w:marLeft w:val="0"/>
      <w:marRight w:val="0"/>
      <w:marTop w:val="0"/>
      <w:marBottom w:val="0"/>
      <w:divBdr>
        <w:top w:val="none" w:sz="0" w:space="0" w:color="auto"/>
        <w:left w:val="none" w:sz="0" w:space="0" w:color="auto"/>
        <w:bottom w:val="none" w:sz="0" w:space="0" w:color="auto"/>
        <w:right w:val="none" w:sz="0" w:space="0" w:color="auto"/>
      </w:divBdr>
    </w:div>
    <w:div w:id="1565220861">
      <w:bodyDiv w:val="1"/>
      <w:marLeft w:val="0"/>
      <w:marRight w:val="0"/>
      <w:marTop w:val="0"/>
      <w:marBottom w:val="0"/>
      <w:divBdr>
        <w:top w:val="none" w:sz="0" w:space="0" w:color="auto"/>
        <w:left w:val="none" w:sz="0" w:space="0" w:color="auto"/>
        <w:bottom w:val="none" w:sz="0" w:space="0" w:color="auto"/>
        <w:right w:val="none" w:sz="0" w:space="0" w:color="auto"/>
      </w:divBdr>
    </w:div>
    <w:div w:id="20801309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tiff"/><Relationship Id="rId9" Type="http://schemas.openxmlformats.org/officeDocument/2006/relationships/diagramData" Target="diagrams/data1.xml"/><Relationship Id="rId10" Type="http://schemas.openxmlformats.org/officeDocument/2006/relationships/diagramLayout" Target="diagrams/layout1.xml"/><Relationship Id="rId11" Type="http://schemas.openxmlformats.org/officeDocument/2006/relationships/diagramQuickStyle" Target="diagrams/quickStyle1.xml"/><Relationship Id="rId12" Type="http://schemas.openxmlformats.org/officeDocument/2006/relationships/diagramColors" Target="diagrams/colors1.xml"/><Relationship Id="rId13" Type="http://schemas.microsoft.com/office/2007/relationships/diagramDrawing" Target="diagrams/drawing1.xml"/><Relationship Id="rId14" Type="http://schemas.openxmlformats.org/officeDocument/2006/relationships/image" Target="media/image2.tiff"/><Relationship Id="rId15" Type="http://schemas.openxmlformats.org/officeDocument/2006/relationships/image" Target="media/image3.png"/><Relationship Id="rId16" Type="http://schemas.openxmlformats.org/officeDocument/2006/relationships/image" Target="media/image4.png"/><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image" Target="media/image7.png"/><Relationship Id="rId30" Type="http://schemas.openxmlformats.org/officeDocument/2006/relationships/image" Target="media/image15.png"/><Relationship Id="rId31" Type="http://schemas.openxmlformats.org/officeDocument/2006/relationships/image" Target="media/image16.png"/><Relationship Id="rId32" Type="http://schemas.openxmlformats.org/officeDocument/2006/relationships/image" Target="media/image17.png"/><Relationship Id="rId33" Type="http://schemas.openxmlformats.org/officeDocument/2006/relationships/image" Target="media/image18.png"/><Relationship Id="rId34" Type="http://schemas.openxmlformats.org/officeDocument/2006/relationships/image" Target="media/image19.png"/><Relationship Id="rId35" Type="http://schemas.openxmlformats.org/officeDocument/2006/relationships/image" Target="media/image20.PNG"/><Relationship Id="rId36" Type="http://schemas.openxmlformats.org/officeDocument/2006/relationships/image" Target="media/image21.png"/><Relationship Id="rId37" Type="http://schemas.openxmlformats.org/officeDocument/2006/relationships/image" Target="media/image22.png"/><Relationship Id="rId38" Type="http://schemas.openxmlformats.org/officeDocument/2006/relationships/image" Target="media/image23.png"/><Relationship Id="rId39" Type="http://schemas.openxmlformats.org/officeDocument/2006/relationships/image" Target="media/image24.png"/><Relationship Id="rId50" Type="http://schemas.openxmlformats.org/officeDocument/2006/relationships/image" Target="media/image35.PNG"/><Relationship Id="rId51" Type="http://schemas.openxmlformats.org/officeDocument/2006/relationships/image" Target="media/image36.png"/><Relationship Id="rId52" Type="http://schemas.openxmlformats.org/officeDocument/2006/relationships/image" Target="media/image37.png"/><Relationship Id="rId53" Type="http://schemas.openxmlformats.org/officeDocument/2006/relationships/image" Target="media/image38.png"/><Relationship Id="rId54" Type="http://schemas.openxmlformats.org/officeDocument/2006/relationships/image" Target="media/image39.png"/><Relationship Id="rId55" Type="http://schemas.openxmlformats.org/officeDocument/2006/relationships/image" Target="media/image40.png"/><Relationship Id="rId56" Type="http://schemas.openxmlformats.org/officeDocument/2006/relationships/image" Target="media/image41.png"/><Relationship Id="rId57" Type="http://schemas.openxmlformats.org/officeDocument/2006/relationships/image" Target="media/image42.png"/><Relationship Id="rId58" Type="http://schemas.openxmlformats.org/officeDocument/2006/relationships/image" Target="media/image43.png"/><Relationship Id="rId59" Type="http://schemas.openxmlformats.org/officeDocument/2006/relationships/image" Target="media/image44.png"/><Relationship Id="rId70" Type="http://schemas.openxmlformats.org/officeDocument/2006/relationships/image" Target="media/image55.png"/><Relationship Id="rId71" Type="http://schemas.openxmlformats.org/officeDocument/2006/relationships/image" Target="media/image56.PNG"/><Relationship Id="rId72" Type="http://schemas.openxmlformats.org/officeDocument/2006/relationships/image" Target="media/image57.PNG"/><Relationship Id="rId73" Type="http://schemas.openxmlformats.org/officeDocument/2006/relationships/image" Target="media/image58.png"/><Relationship Id="rId74" Type="http://schemas.openxmlformats.org/officeDocument/2006/relationships/diagramData" Target="diagrams/data2.xml"/><Relationship Id="rId75" Type="http://schemas.openxmlformats.org/officeDocument/2006/relationships/diagramLayout" Target="diagrams/layout2.xml"/><Relationship Id="rId76" Type="http://schemas.openxmlformats.org/officeDocument/2006/relationships/diagramQuickStyle" Target="diagrams/quickStyle2.xml"/><Relationship Id="rId77" Type="http://schemas.openxmlformats.org/officeDocument/2006/relationships/diagramColors" Target="diagrams/colors2.xml"/><Relationship Id="rId78" Type="http://schemas.microsoft.com/office/2007/relationships/diagramDrawing" Target="diagrams/drawing2.xml"/><Relationship Id="rId79" Type="http://schemas.openxmlformats.org/officeDocument/2006/relationships/image" Target="media/image59.png"/><Relationship Id="rId20" Type="http://schemas.openxmlformats.org/officeDocument/2006/relationships/image" Target="media/image8.png"/><Relationship Id="rId21" Type="http://schemas.openxmlformats.org/officeDocument/2006/relationships/image" Target="media/image9.jpeg"/><Relationship Id="rId22" Type="http://schemas.microsoft.com/office/2007/relationships/hdphoto" Target="media/hdphoto1.wdp"/><Relationship Id="rId23" Type="http://schemas.openxmlformats.org/officeDocument/2006/relationships/image" Target="media/image10.png"/><Relationship Id="rId24" Type="http://schemas.openxmlformats.org/officeDocument/2006/relationships/image" Target="media/image11.png"/><Relationship Id="rId25" Type="http://schemas.openxmlformats.org/officeDocument/2006/relationships/hyperlink" Target="https://www.odoo.com/fr_FR/" TargetMode="External"/><Relationship Id="rId26" Type="http://schemas.openxmlformats.org/officeDocument/2006/relationships/image" Target="media/image12.png"/><Relationship Id="rId27" Type="http://schemas.openxmlformats.org/officeDocument/2006/relationships/image" Target="media/image13.jpeg"/><Relationship Id="rId28" Type="http://schemas.microsoft.com/office/2007/relationships/hdphoto" Target="media/hdphoto2.wdp"/><Relationship Id="rId29" Type="http://schemas.openxmlformats.org/officeDocument/2006/relationships/image" Target="media/image14.png"/><Relationship Id="rId40" Type="http://schemas.openxmlformats.org/officeDocument/2006/relationships/image" Target="media/image25.png"/><Relationship Id="rId41" Type="http://schemas.openxmlformats.org/officeDocument/2006/relationships/image" Target="media/image26.png"/><Relationship Id="rId42" Type="http://schemas.openxmlformats.org/officeDocument/2006/relationships/image" Target="media/image27.PNG"/><Relationship Id="rId43" Type="http://schemas.openxmlformats.org/officeDocument/2006/relationships/image" Target="media/image28.png"/><Relationship Id="rId44" Type="http://schemas.openxmlformats.org/officeDocument/2006/relationships/image" Target="media/image29.png"/><Relationship Id="rId45" Type="http://schemas.openxmlformats.org/officeDocument/2006/relationships/image" Target="media/image30.png"/><Relationship Id="rId46" Type="http://schemas.openxmlformats.org/officeDocument/2006/relationships/image" Target="media/image31.png"/><Relationship Id="rId47" Type="http://schemas.openxmlformats.org/officeDocument/2006/relationships/image" Target="media/image32.png"/><Relationship Id="rId48" Type="http://schemas.openxmlformats.org/officeDocument/2006/relationships/image" Target="media/image33.png"/><Relationship Id="rId49" Type="http://schemas.openxmlformats.org/officeDocument/2006/relationships/image" Target="media/image34.png"/><Relationship Id="rId60" Type="http://schemas.openxmlformats.org/officeDocument/2006/relationships/image" Target="media/image45.PNG"/><Relationship Id="rId61" Type="http://schemas.openxmlformats.org/officeDocument/2006/relationships/image" Target="media/image46.png"/><Relationship Id="rId62" Type="http://schemas.openxmlformats.org/officeDocument/2006/relationships/image" Target="media/image47.png"/><Relationship Id="rId63" Type="http://schemas.openxmlformats.org/officeDocument/2006/relationships/image" Target="media/image48.png"/><Relationship Id="rId64" Type="http://schemas.openxmlformats.org/officeDocument/2006/relationships/image" Target="media/image49.png"/><Relationship Id="rId65" Type="http://schemas.openxmlformats.org/officeDocument/2006/relationships/image" Target="media/image50.png"/><Relationship Id="rId66" Type="http://schemas.openxmlformats.org/officeDocument/2006/relationships/image" Target="media/image51.png"/><Relationship Id="rId67" Type="http://schemas.openxmlformats.org/officeDocument/2006/relationships/image" Target="media/image52.png"/><Relationship Id="rId68" Type="http://schemas.openxmlformats.org/officeDocument/2006/relationships/image" Target="media/image53.png"/><Relationship Id="rId69" Type="http://schemas.openxmlformats.org/officeDocument/2006/relationships/image" Target="media/image54.PNG"/><Relationship Id="rId80" Type="http://schemas.openxmlformats.org/officeDocument/2006/relationships/image" Target="media/image60.png"/><Relationship Id="rId81" Type="http://schemas.openxmlformats.org/officeDocument/2006/relationships/image" Target="media/image61.png"/><Relationship Id="rId82" Type="http://schemas.openxmlformats.org/officeDocument/2006/relationships/image" Target="media/image62.png"/><Relationship Id="rId83" Type="http://schemas.openxmlformats.org/officeDocument/2006/relationships/image" Target="media/image63.png"/><Relationship Id="rId84" Type="http://schemas.openxmlformats.org/officeDocument/2006/relationships/image" Target="media/image64.PNG"/><Relationship Id="rId85" Type="http://schemas.openxmlformats.org/officeDocument/2006/relationships/image" Target="media/image65.PNG"/><Relationship Id="rId86" Type="http://schemas.openxmlformats.org/officeDocument/2006/relationships/fontTable" Target="fontTable.xml"/><Relationship Id="rId87"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987169E-4FA8-D94E-8EF1-FDC18B4BA815}" type="doc">
      <dgm:prSet loTypeId="urn:microsoft.com/office/officeart/2005/8/layout/process1" loCatId="" qsTypeId="urn:microsoft.com/office/officeart/2005/8/quickstyle/simple4" qsCatId="simple" csTypeId="urn:microsoft.com/office/officeart/2005/8/colors/accent0_3" csCatId="mainScheme" phldr="1"/>
      <dgm:spPr/>
    </dgm:pt>
    <dgm:pt modelId="{28384915-1675-B04C-98B2-5364992BC2A8}">
      <dgm:prSet phldrT="[Texte]"/>
      <dgm:spPr/>
      <dgm:t>
        <a:bodyPr/>
        <a:lstStyle/>
        <a:p>
          <a:r>
            <a:rPr lang="fr-FR"/>
            <a:t>Problématiques</a:t>
          </a:r>
        </a:p>
      </dgm:t>
    </dgm:pt>
    <dgm:pt modelId="{BEB2FF8F-507A-6949-B109-2FCAD953DB66}" type="parTrans" cxnId="{5996146B-5895-E64B-89D7-4D5027C02081}">
      <dgm:prSet/>
      <dgm:spPr/>
      <dgm:t>
        <a:bodyPr/>
        <a:lstStyle/>
        <a:p>
          <a:endParaRPr lang="fr-FR"/>
        </a:p>
      </dgm:t>
    </dgm:pt>
    <dgm:pt modelId="{7FF29EEB-5954-F74A-A9E0-294796C9A592}" type="sibTrans" cxnId="{5996146B-5895-E64B-89D7-4D5027C02081}">
      <dgm:prSet/>
      <dgm:spPr/>
      <dgm:t>
        <a:bodyPr/>
        <a:lstStyle/>
        <a:p>
          <a:endParaRPr lang="fr-FR"/>
        </a:p>
      </dgm:t>
    </dgm:pt>
    <dgm:pt modelId="{375D6B64-C538-384A-B8FC-22FEF8130760}">
      <dgm:prSet phldrT="[Texte]"/>
      <dgm:spPr/>
      <dgm:t>
        <a:bodyPr/>
        <a:lstStyle/>
        <a:p>
          <a:r>
            <a:rPr lang="fr-FR"/>
            <a:t>Hypothèses</a:t>
          </a:r>
        </a:p>
      </dgm:t>
    </dgm:pt>
    <dgm:pt modelId="{C2791BB8-9E48-8145-8CAA-F36FF7EFE362}" type="parTrans" cxnId="{C32CE174-66D5-D043-8AB4-7C41C0F551A6}">
      <dgm:prSet/>
      <dgm:spPr/>
      <dgm:t>
        <a:bodyPr/>
        <a:lstStyle/>
        <a:p>
          <a:endParaRPr lang="fr-FR"/>
        </a:p>
      </dgm:t>
    </dgm:pt>
    <dgm:pt modelId="{8C8A8249-A99C-CB4E-BE8A-7B5182B0A7FF}" type="sibTrans" cxnId="{C32CE174-66D5-D043-8AB4-7C41C0F551A6}">
      <dgm:prSet/>
      <dgm:spPr/>
      <dgm:t>
        <a:bodyPr/>
        <a:lstStyle/>
        <a:p>
          <a:endParaRPr lang="fr-FR"/>
        </a:p>
      </dgm:t>
    </dgm:pt>
    <dgm:pt modelId="{D48F5B47-FD31-DC4D-8A52-596CA1264764}">
      <dgm:prSet phldrT="[Texte]"/>
      <dgm:spPr/>
      <dgm:t>
        <a:bodyPr/>
        <a:lstStyle/>
        <a:p>
          <a:r>
            <a:rPr lang="fr-FR"/>
            <a:t>Alternatives</a:t>
          </a:r>
        </a:p>
      </dgm:t>
    </dgm:pt>
    <dgm:pt modelId="{C3398813-B60C-B14B-8B41-1BC9077B06F5}" type="parTrans" cxnId="{692BA3C2-05A4-4F4D-8923-AFAF90BAAC23}">
      <dgm:prSet/>
      <dgm:spPr/>
      <dgm:t>
        <a:bodyPr/>
        <a:lstStyle/>
        <a:p>
          <a:endParaRPr lang="fr-FR"/>
        </a:p>
      </dgm:t>
    </dgm:pt>
    <dgm:pt modelId="{0589579E-69D1-4647-8BA5-2151AE0D7579}" type="sibTrans" cxnId="{692BA3C2-05A4-4F4D-8923-AFAF90BAAC23}">
      <dgm:prSet/>
      <dgm:spPr/>
      <dgm:t>
        <a:bodyPr/>
        <a:lstStyle/>
        <a:p>
          <a:endParaRPr lang="fr-FR"/>
        </a:p>
      </dgm:t>
    </dgm:pt>
    <dgm:pt modelId="{953507F9-E78C-F64B-B226-02CEB3813541}">
      <dgm:prSet/>
      <dgm:spPr/>
      <dgm:t>
        <a:bodyPr/>
        <a:lstStyle/>
        <a:p>
          <a:r>
            <a:rPr lang="fr-FR"/>
            <a:t>Limites et avantages</a:t>
          </a:r>
        </a:p>
      </dgm:t>
    </dgm:pt>
    <dgm:pt modelId="{4E9C03E5-A049-534A-865E-26E677172DE4}" type="parTrans" cxnId="{89B5DE4C-D29F-5F4F-B29E-73D7BF4312DD}">
      <dgm:prSet/>
      <dgm:spPr/>
      <dgm:t>
        <a:bodyPr/>
        <a:lstStyle/>
        <a:p>
          <a:endParaRPr lang="fr-FR"/>
        </a:p>
      </dgm:t>
    </dgm:pt>
    <dgm:pt modelId="{C4DC7554-0DE4-3C47-B716-781CDBF78FB3}" type="sibTrans" cxnId="{89B5DE4C-D29F-5F4F-B29E-73D7BF4312DD}">
      <dgm:prSet/>
      <dgm:spPr/>
      <dgm:t>
        <a:bodyPr/>
        <a:lstStyle/>
        <a:p>
          <a:endParaRPr lang="fr-FR"/>
        </a:p>
      </dgm:t>
    </dgm:pt>
    <dgm:pt modelId="{D97DF6F5-501A-5F45-9D92-8FB5CEE02BC9}">
      <dgm:prSet/>
      <dgm:spPr/>
      <dgm:t>
        <a:bodyPr/>
        <a:lstStyle/>
        <a:p>
          <a:r>
            <a:rPr lang="fr-FR"/>
            <a:t>Recommandations</a:t>
          </a:r>
        </a:p>
      </dgm:t>
    </dgm:pt>
    <dgm:pt modelId="{BFCB3069-EF87-0641-B862-9FBA8BF58F33}" type="parTrans" cxnId="{92FAE5E3-F6AA-8F43-B2F0-7CA7F75CD493}">
      <dgm:prSet/>
      <dgm:spPr/>
      <dgm:t>
        <a:bodyPr/>
        <a:lstStyle/>
        <a:p>
          <a:endParaRPr lang="fr-FR"/>
        </a:p>
      </dgm:t>
    </dgm:pt>
    <dgm:pt modelId="{8346D89C-2E41-DA46-984B-ABB1FFED1444}" type="sibTrans" cxnId="{92FAE5E3-F6AA-8F43-B2F0-7CA7F75CD493}">
      <dgm:prSet/>
      <dgm:spPr/>
      <dgm:t>
        <a:bodyPr/>
        <a:lstStyle/>
        <a:p>
          <a:endParaRPr lang="fr-FR"/>
        </a:p>
      </dgm:t>
    </dgm:pt>
    <dgm:pt modelId="{1674DCAD-ADDE-F24B-B63A-759CCDDEF07C}" type="pres">
      <dgm:prSet presAssocID="{A987169E-4FA8-D94E-8EF1-FDC18B4BA815}" presName="Name0" presStyleCnt="0">
        <dgm:presLayoutVars>
          <dgm:dir/>
          <dgm:resizeHandles val="exact"/>
        </dgm:presLayoutVars>
      </dgm:prSet>
      <dgm:spPr/>
    </dgm:pt>
    <dgm:pt modelId="{08545451-86C1-E34F-99C3-7A34095A9CDA}" type="pres">
      <dgm:prSet presAssocID="{28384915-1675-B04C-98B2-5364992BC2A8}" presName="node" presStyleLbl="node1" presStyleIdx="0" presStyleCnt="5">
        <dgm:presLayoutVars>
          <dgm:bulletEnabled val="1"/>
        </dgm:presLayoutVars>
      </dgm:prSet>
      <dgm:spPr/>
      <dgm:t>
        <a:bodyPr/>
        <a:lstStyle/>
        <a:p>
          <a:endParaRPr lang="fr-FR"/>
        </a:p>
      </dgm:t>
    </dgm:pt>
    <dgm:pt modelId="{432B0C5F-ED74-264F-9522-9938F57B2558}" type="pres">
      <dgm:prSet presAssocID="{7FF29EEB-5954-F74A-A9E0-294796C9A592}" presName="sibTrans" presStyleLbl="sibTrans2D1" presStyleIdx="0" presStyleCnt="4"/>
      <dgm:spPr/>
      <dgm:t>
        <a:bodyPr/>
        <a:lstStyle/>
        <a:p>
          <a:endParaRPr lang="fr-FR"/>
        </a:p>
      </dgm:t>
    </dgm:pt>
    <dgm:pt modelId="{79B0A703-1A52-EF4F-9DEC-FA457157C400}" type="pres">
      <dgm:prSet presAssocID="{7FF29EEB-5954-F74A-A9E0-294796C9A592}" presName="connectorText" presStyleLbl="sibTrans2D1" presStyleIdx="0" presStyleCnt="4"/>
      <dgm:spPr/>
      <dgm:t>
        <a:bodyPr/>
        <a:lstStyle/>
        <a:p>
          <a:endParaRPr lang="fr-FR"/>
        </a:p>
      </dgm:t>
    </dgm:pt>
    <dgm:pt modelId="{494F2514-ABB4-CB43-996D-9174AF5728B9}" type="pres">
      <dgm:prSet presAssocID="{375D6B64-C538-384A-B8FC-22FEF8130760}" presName="node" presStyleLbl="node1" presStyleIdx="1" presStyleCnt="5">
        <dgm:presLayoutVars>
          <dgm:bulletEnabled val="1"/>
        </dgm:presLayoutVars>
      </dgm:prSet>
      <dgm:spPr/>
      <dgm:t>
        <a:bodyPr/>
        <a:lstStyle/>
        <a:p>
          <a:endParaRPr lang="fr-FR"/>
        </a:p>
      </dgm:t>
    </dgm:pt>
    <dgm:pt modelId="{220464F1-262F-A249-BE04-89E4D8866C03}" type="pres">
      <dgm:prSet presAssocID="{8C8A8249-A99C-CB4E-BE8A-7B5182B0A7FF}" presName="sibTrans" presStyleLbl="sibTrans2D1" presStyleIdx="1" presStyleCnt="4"/>
      <dgm:spPr/>
      <dgm:t>
        <a:bodyPr/>
        <a:lstStyle/>
        <a:p>
          <a:endParaRPr lang="fr-FR"/>
        </a:p>
      </dgm:t>
    </dgm:pt>
    <dgm:pt modelId="{ABC88922-A6D9-7E4B-AFC3-4F5410B36D9B}" type="pres">
      <dgm:prSet presAssocID="{8C8A8249-A99C-CB4E-BE8A-7B5182B0A7FF}" presName="connectorText" presStyleLbl="sibTrans2D1" presStyleIdx="1" presStyleCnt="4"/>
      <dgm:spPr/>
      <dgm:t>
        <a:bodyPr/>
        <a:lstStyle/>
        <a:p>
          <a:endParaRPr lang="fr-FR"/>
        </a:p>
      </dgm:t>
    </dgm:pt>
    <dgm:pt modelId="{0B46F38B-A8B0-494F-91A2-B73971D8AFE7}" type="pres">
      <dgm:prSet presAssocID="{D48F5B47-FD31-DC4D-8A52-596CA1264764}" presName="node" presStyleLbl="node1" presStyleIdx="2" presStyleCnt="5">
        <dgm:presLayoutVars>
          <dgm:bulletEnabled val="1"/>
        </dgm:presLayoutVars>
      </dgm:prSet>
      <dgm:spPr/>
      <dgm:t>
        <a:bodyPr/>
        <a:lstStyle/>
        <a:p>
          <a:endParaRPr lang="fr-FR"/>
        </a:p>
      </dgm:t>
    </dgm:pt>
    <dgm:pt modelId="{D0A3B269-5717-BA44-A0BB-A17B7648F2EE}" type="pres">
      <dgm:prSet presAssocID="{0589579E-69D1-4647-8BA5-2151AE0D7579}" presName="sibTrans" presStyleLbl="sibTrans2D1" presStyleIdx="2" presStyleCnt="4"/>
      <dgm:spPr/>
      <dgm:t>
        <a:bodyPr/>
        <a:lstStyle/>
        <a:p>
          <a:endParaRPr lang="fr-FR"/>
        </a:p>
      </dgm:t>
    </dgm:pt>
    <dgm:pt modelId="{5F183FD9-AC6D-574D-98CF-FCA6BEB1866A}" type="pres">
      <dgm:prSet presAssocID="{0589579E-69D1-4647-8BA5-2151AE0D7579}" presName="connectorText" presStyleLbl="sibTrans2D1" presStyleIdx="2" presStyleCnt="4"/>
      <dgm:spPr/>
      <dgm:t>
        <a:bodyPr/>
        <a:lstStyle/>
        <a:p>
          <a:endParaRPr lang="fr-FR"/>
        </a:p>
      </dgm:t>
    </dgm:pt>
    <dgm:pt modelId="{734C22D7-BFC5-8040-9221-37718FD7FAB6}" type="pres">
      <dgm:prSet presAssocID="{953507F9-E78C-F64B-B226-02CEB3813541}" presName="node" presStyleLbl="node1" presStyleIdx="3" presStyleCnt="5">
        <dgm:presLayoutVars>
          <dgm:bulletEnabled val="1"/>
        </dgm:presLayoutVars>
      </dgm:prSet>
      <dgm:spPr/>
      <dgm:t>
        <a:bodyPr/>
        <a:lstStyle/>
        <a:p>
          <a:endParaRPr lang="fr-FR"/>
        </a:p>
      </dgm:t>
    </dgm:pt>
    <dgm:pt modelId="{0608C621-0B2F-0F45-B1E0-6F74878EA11B}" type="pres">
      <dgm:prSet presAssocID="{C4DC7554-0DE4-3C47-B716-781CDBF78FB3}" presName="sibTrans" presStyleLbl="sibTrans2D1" presStyleIdx="3" presStyleCnt="4"/>
      <dgm:spPr/>
      <dgm:t>
        <a:bodyPr/>
        <a:lstStyle/>
        <a:p>
          <a:endParaRPr lang="fr-FR"/>
        </a:p>
      </dgm:t>
    </dgm:pt>
    <dgm:pt modelId="{F2AD83AE-2D02-9D40-8B90-EA54BBA878F8}" type="pres">
      <dgm:prSet presAssocID="{C4DC7554-0DE4-3C47-B716-781CDBF78FB3}" presName="connectorText" presStyleLbl="sibTrans2D1" presStyleIdx="3" presStyleCnt="4"/>
      <dgm:spPr/>
      <dgm:t>
        <a:bodyPr/>
        <a:lstStyle/>
        <a:p>
          <a:endParaRPr lang="fr-FR"/>
        </a:p>
      </dgm:t>
    </dgm:pt>
    <dgm:pt modelId="{B05E68A4-A617-BB4A-9306-2F88A6BBE3AE}" type="pres">
      <dgm:prSet presAssocID="{D97DF6F5-501A-5F45-9D92-8FB5CEE02BC9}" presName="node" presStyleLbl="node1" presStyleIdx="4" presStyleCnt="5">
        <dgm:presLayoutVars>
          <dgm:bulletEnabled val="1"/>
        </dgm:presLayoutVars>
      </dgm:prSet>
      <dgm:spPr/>
      <dgm:t>
        <a:bodyPr/>
        <a:lstStyle/>
        <a:p>
          <a:endParaRPr lang="fr-FR"/>
        </a:p>
      </dgm:t>
    </dgm:pt>
  </dgm:ptLst>
  <dgm:cxnLst>
    <dgm:cxn modelId="{C32CE174-66D5-D043-8AB4-7C41C0F551A6}" srcId="{A987169E-4FA8-D94E-8EF1-FDC18B4BA815}" destId="{375D6B64-C538-384A-B8FC-22FEF8130760}" srcOrd="1" destOrd="0" parTransId="{C2791BB8-9E48-8145-8CAA-F36FF7EFE362}" sibTransId="{8C8A8249-A99C-CB4E-BE8A-7B5182B0A7FF}"/>
    <dgm:cxn modelId="{6696D4D4-20ED-E142-8C7F-0A370B50A84B}" type="presOf" srcId="{953507F9-E78C-F64B-B226-02CEB3813541}" destId="{734C22D7-BFC5-8040-9221-37718FD7FAB6}" srcOrd="0" destOrd="0" presId="urn:microsoft.com/office/officeart/2005/8/layout/process1"/>
    <dgm:cxn modelId="{94C9B15B-5508-2140-932E-2F61DDF77B00}" type="presOf" srcId="{0589579E-69D1-4647-8BA5-2151AE0D7579}" destId="{5F183FD9-AC6D-574D-98CF-FCA6BEB1866A}" srcOrd="1" destOrd="0" presId="urn:microsoft.com/office/officeart/2005/8/layout/process1"/>
    <dgm:cxn modelId="{C1C7A181-DC47-2348-9013-0391011E50C2}" type="presOf" srcId="{375D6B64-C538-384A-B8FC-22FEF8130760}" destId="{494F2514-ABB4-CB43-996D-9174AF5728B9}" srcOrd="0" destOrd="0" presId="urn:microsoft.com/office/officeart/2005/8/layout/process1"/>
    <dgm:cxn modelId="{6D191BE9-54AA-C04C-B121-1DA88DE473B3}" type="presOf" srcId="{7FF29EEB-5954-F74A-A9E0-294796C9A592}" destId="{432B0C5F-ED74-264F-9522-9938F57B2558}" srcOrd="0" destOrd="0" presId="urn:microsoft.com/office/officeart/2005/8/layout/process1"/>
    <dgm:cxn modelId="{8801F450-B3F4-D845-BDB5-A077A66F9781}" type="presOf" srcId="{8C8A8249-A99C-CB4E-BE8A-7B5182B0A7FF}" destId="{ABC88922-A6D9-7E4B-AFC3-4F5410B36D9B}" srcOrd="1" destOrd="0" presId="urn:microsoft.com/office/officeart/2005/8/layout/process1"/>
    <dgm:cxn modelId="{692BA3C2-05A4-4F4D-8923-AFAF90BAAC23}" srcId="{A987169E-4FA8-D94E-8EF1-FDC18B4BA815}" destId="{D48F5B47-FD31-DC4D-8A52-596CA1264764}" srcOrd="2" destOrd="0" parTransId="{C3398813-B60C-B14B-8B41-1BC9077B06F5}" sibTransId="{0589579E-69D1-4647-8BA5-2151AE0D7579}"/>
    <dgm:cxn modelId="{2EA13CA2-F2F3-9644-A6FD-C2365A71C8F8}" type="presOf" srcId="{D48F5B47-FD31-DC4D-8A52-596CA1264764}" destId="{0B46F38B-A8B0-494F-91A2-B73971D8AFE7}" srcOrd="0" destOrd="0" presId="urn:microsoft.com/office/officeart/2005/8/layout/process1"/>
    <dgm:cxn modelId="{FE480994-81AA-3842-943A-C590B11FA2DA}" type="presOf" srcId="{C4DC7554-0DE4-3C47-B716-781CDBF78FB3}" destId="{F2AD83AE-2D02-9D40-8B90-EA54BBA878F8}" srcOrd="1" destOrd="0" presId="urn:microsoft.com/office/officeart/2005/8/layout/process1"/>
    <dgm:cxn modelId="{E90F087B-9E48-EF4B-A769-0765AB6C51E2}" type="presOf" srcId="{7FF29EEB-5954-F74A-A9E0-294796C9A592}" destId="{79B0A703-1A52-EF4F-9DEC-FA457157C400}" srcOrd="1" destOrd="0" presId="urn:microsoft.com/office/officeart/2005/8/layout/process1"/>
    <dgm:cxn modelId="{DF5E5387-6376-604E-9AE8-712FA0453824}" type="presOf" srcId="{A987169E-4FA8-D94E-8EF1-FDC18B4BA815}" destId="{1674DCAD-ADDE-F24B-B63A-759CCDDEF07C}" srcOrd="0" destOrd="0" presId="urn:microsoft.com/office/officeart/2005/8/layout/process1"/>
    <dgm:cxn modelId="{A9D4B851-6BC8-8546-9898-59BA74C7BDB3}" type="presOf" srcId="{C4DC7554-0DE4-3C47-B716-781CDBF78FB3}" destId="{0608C621-0B2F-0F45-B1E0-6F74878EA11B}" srcOrd="0" destOrd="0" presId="urn:microsoft.com/office/officeart/2005/8/layout/process1"/>
    <dgm:cxn modelId="{92FAE5E3-F6AA-8F43-B2F0-7CA7F75CD493}" srcId="{A987169E-4FA8-D94E-8EF1-FDC18B4BA815}" destId="{D97DF6F5-501A-5F45-9D92-8FB5CEE02BC9}" srcOrd="4" destOrd="0" parTransId="{BFCB3069-EF87-0641-B862-9FBA8BF58F33}" sibTransId="{8346D89C-2E41-DA46-984B-ABB1FFED1444}"/>
    <dgm:cxn modelId="{89B5DE4C-D29F-5F4F-B29E-73D7BF4312DD}" srcId="{A987169E-4FA8-D94E-8EF1-FDC18B4BA815}" destId="{953507F9-E78C-F64B-B226-02CEB3813541}" srcOrd="3" destOrd="0" parTransId="{4E9C03E5-A049-534A-865E-26E677172DE4}" sibTransId="{C4DC7554-0DE4-3C47-B716-781CDBF78FB3}"/>
    <dgm:cxn modelId="{CA362302-92A9-174E-830D-6827CB836A32}" type="presOf" srcId="{8C8A8249-A99C-CB4E-BE8A-7B5182B0A7FF}" destId="{220464F1-262F-A249-BE04-89E4D8866C03}" srcOrd="0" destOrd="0" presId="urn:microsoft.com/office/officeart/2005/8/layout/process1"/>
    <dgm:cxn modelId="{1DA9FAB4-D105-DE43-B20C-B28360F4D58B}" type="presOf" srcId="{0589579E-69D1-4647-8BA5-2151AE0D7579}" destId="{D0A3B269-5717-BA44-A0BB-A17B7648F2EE}" srcOrd="0" destOrd="0" presId="urn:microsoft.com/office/officeart/2005/8/layout/process1"/>
    <dgm:cxn modelId="{7367F402-2B37-B841-B49D-C6E11306264D}" type="presOf" srcId="{D97DF6F5-501A-5F45-9D92-8FB5CEE02BC9}" destId="{B05E68A4-A617-BB4A-9306-2F88A6BBE3AE}" srcOrd="0" destOrd="0" presId="urn:microsoft.com/office/officeart/2005/8/layout/process1"/>
    <dgm:cxn modelId="{5996146B-5895-E64B-89D7-4D5027C02081}" srcId="{A987169E-4FA8-D94E-8EF1-FDC18B4BA815}" destId="{28384915-1675-B04C-98B2-5364992BC2A8}" srcOrd="0" destOrd="0" parTransId="{BEB2FF8F-507A-6949-B109-2FCAD953DB66}" sibTransId="{7FF29EEB-5954-F74A-A9E0-294796C9A592}"/>
    <dgm:cxn modelId="{6EF976F8-51B4-FD4F-8025-E281F12A9A47}" type="presOf" srcId="{28384915-1675-B04C-98B2-5364992BC2A8}" destId="{08545451-86C1-E34F-99C3-7A34095A9CDA}" srcOrd="0" destOrd="0" presId="urn:microsoft.com/office/officeart/2005/8/layout/process1"/>
    <dgm:cxn modelId="{D708B9DA-42EF-074C-919B-5DCDEAF90097}" type="presParOf" srcId="{1674DCAD-ADDE-F24B-B63A-759CCDDEF07C}" destId="{08545451-86C1-E34F-99C3-7A34095A9CDA}" srcOrd="0" destOrd="0" presId="urn:microsoft.com/office/officeart/2005/8/layout/process1"/>
    <dgm:cxn modelId="{FFD5D5B9-092E-3C45-BE7F-69FEAD43361B}" type="presParOf" srcId="{1674DCAD-ADDE-F24B-B63A-759CCDDEF07C}" destId="{432B0C5F-ED74-264F-9522-9938F57B2558}" srcOrd="1" destOrd="0" presId="urn:microsoft.com/office/officeart/2005/8/layout/process1"/>
    <dgm:cxn modelId="{F67C9789-2F58-C445-ADAF-FA8B722EBB58}" type="presParOf" srcId="{432B0C5F-ED74-264F-9522-9938F57B2558}" destId="{79B0A703-1A52-EF4F-9DEC-FA457157C400}" srcOrd="0" destOrd="0" presId="urn:microsoft.com/office/officeart/2005/8/layout/process1"/>
    <dgm:cxn modelId="{DDFAA4D1-34CC-CD48-A91E-326170C31F50}" type="presParOf" srcId="{1674DCAD-ADDE-F24B-B63A-759CCDDEF07C}" destId="{494F2514-ABB4-CB43-996D-9174AF5728B9}" srcOrd="2" destOrd="0" presId="urn:microsoft.com/office/officeart/2005/8/layout/process1"/>
    <dgm:cxn modelId="{E151D241-9E9A-1947-94CE-1A453C56F8A2}" type="presParOf" srcId="{1674DCAD-ADDE-F24B-B63A-759CCDDEF07C}" destId="{220464F1-262F-A249-BE04-89E4D8866C03}" srcOrd="3" destOrd="0" presId="urn:microsoft.com/office/officeart/2005/8/layout/process1"/>
    <dgm:cxn modelId="{C017ABBD-825C-BA4E-A696-A9F588685AE6}" type="presParOf" srcId="{220464F1-262F-A249-BE04-89E4D8866C03}" destId="{ABC88922-A6D9-7E4B-AFC3-4F5410B36D9B}" srcOrd="0" destOrd="0" presId="urn:microsoft.com/office/officeart/2005/8/layout/process1"/>
    <dgm:cxn modelId="{6C031119-81B8-9645-AE31-BAC8AA0FDF7F}" type="presParOf" srcId="{1674DCAD-ADDE-F24B-B63A-759CCDDEF07C}" destId="{0B46F38B-A8B0-494F-91A2-B73971D8AFE7}" srcOrd="4" destOrd="0" presId="urn:microsoft.com/office/officeart/2005/8/layout/process1"/>
    <dgm:cxn modelId="{88312671-D117-C543-92B0-29549A626BD5}" type="presParOf" srcId="{1674DCAD-ADDE-F24B-B63A-759CCDDEF07C}" destId="{D0A3B269-5717-BA44-A0BB-A17B7648F2EE}" srcOrd="5" destOrd="0" presId="urn:microsoft.com/office/officeart/2005/8/layout/process1"/>
    <dgm:cxn modelId="{B8277410-16A3-A840-BCC1-EACEAC50FC29}" type="presParOf" srcId="{D0A3B269-5717-BA44-A0BB-A17B7648F2EE}" destId="{5F183FD9-AC6D-574D-98CF-FCA6BEB1866A}" srcOrd="0" destOrd="0" presId="urn:microsoft.com/office/officeart/2005/8/layout/process1"/>
    <dgm:cxn modelId="{40DFF124-07E9-5B40-B506-6EFE799CDDCE}" type="presParOf" srcId="{1674DCAD-ADDE-F24B-B63A-759CCDDEF07C}" destId="{734C22D7-BFC5-8040-9221-37718FD7FAB6}" srcOrd="6" destOrd="0" presId="urn:microsoft.com/office/officeart/2005/8/layout/process1"/>
    <dgm:cxn modelId="{A8198F6B-FA45-8845-BC03-435889F405B8}" type="presParOf" srcId="{1674DCAD-ADDE-F24B-B63A-759CCDDEF07C}" destId="{0608C621-0B2F-0F45-B1E0-6F74878EA11B}" srcOrd="7" destOrd="0" presId="urn:microsoft.com/office/officeart/2005/8/layout/process1"/>
    <dgm:cxn modelId="{BC2087BB-D61D-CD4B-9C6E-8150A86E5C95}" type="presParOf" srcId="{0608C621-0B2F-0F45-B1E0-6F74878EA11B}" destId="{F2AD83AE-2D02-9D40-8B90-EA54BBA878F8}" srcOrd="0" destOrd="0" presId="urn:microsoft.com/office/officeart/2005/8/layout/process1"/>
    <dgm:cxn modelId="{19BE02C6-724C-2B4B-B210-31853D47255E}" type="presParOf" srcId="{1674DCAD-ADDE-F24B-B63A-759CCDDEF07C}" destId="{B05E68A4-A617-BB4A-9306-2F88A6BBE3AE}" srcOrd="8" destOrd="0" presId="urn:microsoft.com/office/officeart/2005/8/layout/process1"/>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7554E57C-E16A-E046-9F72-316E3554F9E1}" type="doc">
      <dgm:prSet loTypeId="urn:microsoft.com/office/officeart/2005/8/layout/chevron1" loCatId="" qsTypeId="urn:microsoft.com/office/officeart/2005/8/quickstyle/simple4" qsCatId="simple" csTypeId="urn:microsoft.com/office/officeart/2005/8/colors/accent1_2" csCatId="accent1" phldr="1"/>
      <dgm:spPr/>
    </dgm:pt>
    <dgm:pt modelId="{4A8C4BDC-1A7B-FE4B-853B-97120F9314D7}">
      <dgm:prSet phldrT="[Texte]" custT="1"/>
      <dgm:spPr/>
      <dgm:t>
        <a:bodyPr/>
        <a:lstStyle/>
        <a:p>
          <a:r>
            <a:rPr lang="fr-FR" sz="1400"/>
            <a:t>Inventaire</a:t>
          </a:r>
        </a:p>
      </dgm:t>
    </dgm:pt>
    <dgm:pt modelId="{2E521C3B-26A5-984E-ADEE-45E344637D55}" type="parTrans" cxnId="{CB1F71E4-2E5A-E946-9634-41C351956E2C}">
      <dgm:prSet/>
      <dgm:spPr/>
      <dgm:t>
        <a:bodyPr/>
        <a:lstStyle/>
        <a:p>
          <a:endParaRPr lang="fr-FR" sz="1050"/>
        </a:p>
      </dgm:t>
    </dgm:pt>
    <dgm:pt modelId="{8B197691-5348-0B47-B94E-178EEB0389F0}" type="sibTrans" cxnId="{CB1F71E4-2E5A-E946-9634-41C351956E2C}">
      <dgm:prSet/>
      <dgm:spPr/>
      <dgm:t>
        <a:bodyPr/>
        <a:lstStyle/>
        <a:p>
          <a:endParaRPr lang="fr-FR" sz="1050"/>
        </a:p>
      </dgm:t>
    </dgm:pt>
    <dgm:pt modelId="{6ADE7F5D-ACEE-C641-9160-2FDB12300CA8}">
      <dgm:prSet phldrT="[Texte]" custT="1"/>
      <dgm:spPr/>
      <dgm:t>
        <a:bodyPr/>
        <a:lstStyle/>
        <a:p>
          <a:r>
            <a:rPr lang="fr-FR" sz="1400"/>
            <a:t>Vente</a:t>
          </a:r>
        </a:p>
      </dgm:t>
    </dgm:pt>
    <dgm:pt modelId="{AAC2737A-BFFB-9E4A-A2D7-BB895DA2D317}" type="parTrans" cxnId="{43811D0E-6539-8243-BCD9-16F3AA645A12}">
      <dgm:prSet/>
      <dgm:spPr/>
      <dgm:t>
        <a:bodyPr/>
        <a:lstStyle/>
        <a:p>
          <a:endParaRPr lang="fr-FR" sz="1050"/>
        </a:p>
      </dgm:t>
    </dgm:pt>
    <dgm:pt modelId="{37D6903F-BD1E-D54B-8BAA-5C8703A7F093}" type="sibTrans" cxnId="{43811D0E-6539-8243-BCD9-16F3AA645A12}">
      <dgm:prSet/>
      <dgm:spPr/>
      <dgm:t>
        <a:bodyPr/>
        <a:lstStyle/>
        <a:p>
          <a:endParaRPr lang="fr-FR" sz="1050"/>
        </a:p>
      </dgm:t>
    </dgm:pt>
    <dgm:pt modelId="{982B56F8-47A9-2045-BB80-AF212DD530DA}" type="pres">
      <dgm:prSet presAssocID="{7554E57C-E16A-E046-9F72-316E3554F9E1}" presName="Name0" presStyleCnt="0">
        <dgm:presLayoutVars>
          <dgm:dir/>
          <dgm:animLvl val="lvl"/>
          <dgm:resizeHandles val="exact"/>
        </dgm:presLayoutVars>
      </dgm:prSet>
      <dgm:spPr/>
    </dgm:pt>
    <dgm:pt modelId="{B880A832-F944-8F4F-A3AE-DF2312B557C6}" type="pres">
      <dgm:prSet presAssocID="{4A8C4BDC-1A7B-FE4B-853B-97120F9314D7}" presName="parTxOnly" presStyleLbl="node1" presStyleIdx="0" presStyleCnt="2">
        <dgm:presLayoutVars>
          <dgm:chMax val="0"/>
          <dgm:chPref val="0"/>
          <dgm:bulletEnabled val="1"/>
        </dgm:presLayoutVars>
      </dgm:prSet>
      <dgm:spPr/>
      <dgm:t>
        <a:bodyPr/>
        <a:lstStyle/>
        <a:p>
          <a:endParaRPr lang="fr-FR"/>
        </a:p>
      </dgm:t>
    </dgm:pt>
    <dgm:pt modelId="{C2C99F30-0292-8042-8886-67EF8DB24089}" type="pres">
      <dgm:prSet presAssocID="{8B197691-5348-0B47-B94E-178EEB0389F0}" presName="parTxOnlySpace" presStyleCnt="0"/>
      <dgm:spPr/>
    </dgm:pt>
    <dgm:pt modelId="{FE856EE5-3BAB-304A-B0C5-3E8FB6455AA4}" type="pres">
      <dgm:prSet presAssocID="{6ADE7F5D-ACEE-C641-9160-2FDB12300CA8}" presName="parTxOnly" presStyleLbl="node1" presStyleIdx="1" presStyleCnt="2">
        <dgm:presLayoutVars>
          <dgm:chMax val="0"/>
          <dgm:chPref val="0"/>
          <dgm:bulletEnabled val="1"/>
        </dgm:presLayoutVars>
      </dgm:prSet>
      <dgm:spPr/>
      <dgm:t>
        <a:bodyPr/>
        <a:lstStyle/>
        <a:p>
          <a:endParaRPr lang="fr-FR"/>
        </a:p>
      </dgm:t>
    </dgm:pt>
  </dgm:ptLst>
  <dgm:cxnLst>
    <dgm:cxn modelId="{43811D0E-6539-8243-BCD9-16F3AA645A12}" srcId="{7554E57C-E16A-E046-9F72-316E3554F9E1}" destId="{6ADE7F5D-ACEE-C641-9160-2FDB12300CA8}" srcOrd="1" destOrd="0" parTransId="{AAC2737A-BFFB-9E4A-A2D7-BB895DA2D317}" sibTransId="{37D6903F-BD1E-D54B-8BAA-5C8703A7F093}"/>
    <dgm:cxn modelId="{CB1F71E4-2E5A-E946-9634-41C351956E2C}" srcId="{7554E57C-E16A-E046-9F72-316E3554F9E1}" destId="{4A8C4BDC-1A7B-FE4B-853B-97120F9314D7}" srcOrd="0" destOrd="0" parTransId="{2E521C3B-26A5-984E-ADEE-45E344637D55}" sibTransId="{8B197691-5348-0B47-B94E-178EEB0389F0}"/>
    <dgm:cxn modelId="{F5CCCA6F-2F73-BC47-B65B-F01861BBFDF1}" type="presOf" srcId="{7554E57C-E16A-E046-9F72-316E3554F9E1}" destId="{982B56F8-47A9-2045-BB80-AF212DD530DA}" srcOrd="0" destOrd="0" presId="urn:microsoft.com/office/officeart/2005/8/layout/chevron1"/>
    <dgm:cxn modelId="{91DD5104-9C57-F94C-A6A0-05BA31EFD64A}" type="presOf" srcId="{4A8C4BDC-1A7B-FE4B-853B-97120F9314D7}" destId="{B880A832-F944-8F4F-A3AE-DF2312B557C6}" srcOrd="0" destOrd="0" presId="urn:microsoft.com/office/officeart/2005/8/layout/chevron1"/>
    <dgm:cxn modelId="{02265849-AEA1-F34C-8E73-CC3E82E599FC}" type="presOf" srcId="{6ADE7F5D-ACEE-C641-9160-2FDB12300CA8}" destId="{FE856EE5-3BAB-304A-B0C5-3E8FB6455AA4}" srcOrd="0" destOrd="0" presId="urn:microsoft.com/office/officeart/2005/8/layout/chevron1"/>
    <dgm:cxn modelId="{A311EFBB-0CCA-404C-A5B6-45FD301553B1}" type="presParOf" srcId="{982B56F8-47A9-2045-BB80-AF212DD530DA}" destId="{B880A832-F944-8F4F-A3AE-DF2312B557C6}" srcOrd="0" destOrd="0" presId="urn:microsoft.com/office/officeart/2005/8/layout/chevron1"/>
    <dgm:cxn modelId="{C0307636-9112-BB42-B8C4-CE5DBEE85A8F}" type="presParOf" srcId="{982B56F8-47A9-2045-BB80-AF212DD530DA}" destId="{C2C99F30-0292-8042-8886-67EF8DB24089}" srcOrd="1" destOrd="0" presId="urn:microsoft.com/office/officeart/2005/8/layout/chevron1"/>
    <dgm:cxn modelId="{3E2AA846-BFE9-4646-97D5-78E467D846FC}" type="presParOf" srcId="{982B56F8-47A9-2045-BB80-AF212DD530DA}" destId="{FE856EE5-3BAB-304A-B0C5-3E8FB6455AA4}" srcOrd="2" destOrd="0" presId="urn:microsoft.com/office/officeart/2005/8/layout/chevron1"/>
  </dgm:cxnLst>
  <dgm:bg/>
  <dgm:whole/>
  <dgm:extLst>
    <a:ext uri="http://schemas.microsoft.com/office/drawing/2008/diagram">
      <dsp:dataModelExt xmlns:dsp="http://schemas.microsoft.com/office/drawing/2008/diagram" relId="rId7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8545451-86C1-E34F-99C3-7A34095A9CDA}">
      <dsp:nvSpPr>
        <dsp:cNvPr id="0" name=""/>
        <dsp:cNvSpPr/>
      </dsp:nvSpPr>
      <dsp:spPr>
        <a:xfrm>
          <a:off x="2285" y="600624"/>
          <a:ext cx="708390" cy="425034"/>
        </a:xfrm>
        <a:prstGeom prst="roundRect">
          <a:avLst>
            <a:gd name="adj" fmla="val 10000"/>
          </a:avLst>
        </a:prstGeom>
        <a:gradFill rotWithShape="0">
          <a:gsLst>
            <a:gs pos="0">
              <a:schemeClr val="dk2">
                <a:hueOff val="0"/>
                <a:satOff val="0"/>
                <a:lumOff val="0"/>
                <a:alphaOff val="0"/>
                <a:satMod val="103000"/>
                <a:lumMod val="102000"/>
                <a:tint val="94000"/>
              </a:schemeClr>
            </a:gs>
            <a:gs pos="50000">
              <a:schemeClr val="dk2">
                <a:hueOff val="0"/>
                <a:satOff val="0"/>
                <a:lumOff val="0"/>
                <a:alphaOff val="0"/>
                <a:satMod val="110000"/>
                <a:lumMod val="100000"/>
                <a:shade val="100000"/>
              </a:schemeClr>
            </a:gs>
            <a:gs pos="100000">
              <a:schemeClr val="dk2">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fr-FR" sz="600" kern="1200"/>
            <a:t>Problématiques</a:t>
          </a:r>
        </a:p>
      </dsp:txBody>
      <dsp:txXfrm>
        <a:off x="14734" y="613073"/>
        <a:ext cx="683492" cy="400136"/>
      </dsp:txXfrm>
    </dsp:sp>
    <dsp:sp modelId="{432B0C5F-ED74-264F-9522-9938F57B2558}">
      <dsp:nvSpPr>
        <dsp:cNvPr id="0" name=""/>
        <dsp:cNvSpPr/>
      </dsp:nvSpPr>
      <dsp:spPr>
        <a:xfrm>
          <a:off x="781515" y="725301"/>
          <a:ext cx="150178" cy="175680"/>
        </a:xfrm>
        <a:prstGeom prst="rightArrow">
          <a:avLst>
            <a:gd name="adj1" fmla="val 60000"/>
            <a:gd name="adj2" fmla="val 50000"/>
          </a:avLst>
        </a:prstGeom>
        <a:gradFill rotWithShape="0">
          <a:gsLst>
            <a:gs pos="0">
              <a:schemeClr val="dk2">
                <a:tint val="60000"/>
                <a:hueOff val="0"/>
                <a:satOff val="0"/>
                <a:lumOff val="0"/>
                <a:alphaOff val="0"/>
                <a:satMod val="103000"/>
                <a:lumMod val="102000"/>
                <a:tint val="94000"/>
              </a:schemeClr>
            </a:gs>
            <a:gs pos="50000">
              <a:schemeClr val="dk2">
                <a:tint val="60000"/>
                <a:hueOff val="0"/>
                <a:satOff val="0"/>
                <a:lumOff val="0"/>
                <a:alphaOff val="0"/>
                <a:satMod val="110000"/>
                <a:lumMod val="100000"/>
                <a:shade val="100000"/>
              </a:schemeClr>
            </a:gs>
            <a:gs pos="100000">
              <a:schemeClr val="dk2">
                <a:tint val="60000"/>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fr-FR" sz="500" kern="1200"/>
        </a:p>
      </dsp:txBody>
      <dsp:txXfrm>
        <a:off x="781515" y="760437"/>
        <a:ext cx="105125" cy="105408"/>
      </dsp:txXfrm>
    </dsp:sp>
    <dsp:sp modelId="{494F2514-ABB4-CB43-996D-9174AF5728B9}">
      <dsp:nvSpPr>
        <dsp:cNvPr id="0" name=""/>
        <dsp:cNvSpPr/>
      </dsp:nvSpPr>
      <dsp:spPr>
        <a:xfrm>
          <a:off x="994032" y="600624"/>
          <a:ext cx="708390" cy="425034"/>
        </a:xfrm>
        <a:prstGeom prst="roundRect">
          <a:avLst>
            <a:gd name="adj" fmla="val 10000"/>
          </a:avLst>
        </a:prstGeom>
        <a:gradFill rotWithShape="0">
          <a:gsLst>
            <a:gs pos="0">
              <a:schemeClr val="dk2">
                <a:hueOff val="0"/>
                <a:satOff val="0"/>
                <a:lumOff val="0"/>
                <a:alphaOff val="0"/>
                <a:satMod val="103000"/>
                <a:lumMod val="102000"/>
                <a:tint val="94000"/>
              </a:schemeClr>
            </a:gs>
            <a:gs pos="50000">
              <a:schemeClr val="dk2">
                <a:hueOff val="0"/>
                <a:satOff val="0"/>
                <a:lumOff val="0"/>
                <a:alphaOff val="0"/>
                <a:satMod val="110000"/>
                <a:lumMod val="100000"/>
                <a:shade val="100000"/>
              </a:schemeClr>
            </a:gs>
            <a:gs pos="100000">
              <a:schemeClr val="dk2">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fr-FR" sz="600" kern="1200"/>
            <a:t>Hypothèses</a:t>
          </a:r>
        </a:p>
      </dsp:txBody>
      <dsp:txXfrm>
        <a:off x="1006481" y="613073"/>
        <a:ext cx="683492" cy="400136"/>
      </dsp:txXfrm>
    </dsp:sp>
    <dsp:sp modelId="{220464F1-262F-A249-BE04-89E4D8866C03}">
      <dsp:nvSpPr>
        <dsp:cNvPr id="0" name=""/>
        <dsp:cNvSpPr/>
      </dsp:nvSpPr>
      <dsp:spPr>
        <a:xfrm>
          <a:off x="1773262" y="725301"/>
          <a:ext cx="150178" cy="175680"/>
        </a:xfrm>
        <a:prstGeom prst="rightArrow">
          <a:avLst>
            <a:gd name="adj1" fmla="val 60000"/>
            <a:gd name="adj2" fmla="val 50000"/>
          </a:avLst>
        </a:prstGeom>
        <a:gradFill rotWithShape="0">
          <a:gsLst>
            <a:gs pos="0">
              <a:schemeClr val="dk2">
                <a:tint val="60000"/>
                <a:hueOff val="0"/>
                <a:satOff val="0"/>
                <a:lumOff val="0"/>
                <a:alphaOff val="0"/>
                <a:satMod val="103000"/>
                <a:lumMod val="102000"/>
                <a:tint val="94000"/>
              </a:schemeClr>
            </a:gs>
            <a:gs pos="50000">
              <a:schemeClr val="dk2">
                <a:tint val="60000"/>
                <a:hueOff val="0"/>
                <a:satOff val="0"/>
                <a:lumOff val="0"/>
                <a:alphaOff val="0"/>
                <a:satMod val="110000"/>
                <a:lumMod val="100000"/>
                <a:shade val="100000"/>
              </a:schemeClr>
            </a:gs>
            <a:gs pos="100000">
              <a:schemeClr val="dk2">
                <a:tint val="60000"/>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fr-FR" sz="500" kern="1200"/>
        </a:p>
      </dsp:txBody>
      <dsp:txXfrm>
        <a:off x="1773262" y="760437"/>
        <a:ext cx="105125" cy="105408"/>
      </dsp:txXfrm>
    </dsp:sp>
    <dsp:sp modelId="{0B46F38B-A8B0-494F-91A2-B73971D8AFE7}">
      <dsp:nvSpPr>
        <dsp:cNvPr id="0" name=""/>
        <dsp:cNvSpPr/>
      </dsp:nvSpPr>
      <dsp:spPr>
        <a:xfrm>
          <a:off x="1985779" y="600624"/>
          <a:ext cx="708390" cy="425034"/>
        </a:xfrm>
        <a:prstGeom prst="roundRect">
          <a:avLst>
            <a:gd name="adj" fmla="val 10000"/>
          </a:avLst>
        </a:prstGeom>
        <a:gradFill rotWithShape="0">
          <a:gsLst>
            <a:gs pos="0">
              <a:schemeClr val="dk2">
                <a:hueOff val="0"/>
                <a:satOff val="0"/>
                <a:lumOff val="0"/>
                <a:alphaOff val="0"/>
                <a:satMod val="103000"/>
                <a:lumMod val="102000"/>
                <a:tint val="94000"/>
              </a:schemeClr>
            </a:gs>
            <a:gs pos="50000">
              <a:schemeClr val="dk2">
                <a:hueOff val="0"/>
                <a:satOff val="0"/>
                <a:lumOff val="0"/>
                <a:alphaOff val="0"/>
                <a:satMod val="110000"/>
                <a:lumMod val="100000"/>
                <a:shade val="100000"/>
              </a:schemeClr>
            </a:gs>
            <a:gs pos="100000">
              <a:schemeClr val="dk2">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fr-FR" sz="600" kern="1200"/>
            <a:t>Alternatives</a:t>
          </a:r>
        </a:p>
      </dsp:txBody>
      <dsp:txXfrm>
        <a:off x="1998228" y="613073"/>
        <a:ext cx="683492" cy="400136"/>
      </dsp:txXfrm>
    </dsp:sp>
    <dsp:sp modelId="{D0A3B269-5717-BA44-A0BB-A17B7648F2EE}">
      <dsp:nvSpPr>
        <dsp:cNvPr id="0" name=""/>
        <dsp:cNvSpPr/>
      </dsp:nvSpPr>
      <dsp:spPr>
        <a:xfrm>
          <a:off x="2765009" y="725301"/>
          <a:ext cx="150178" cy="175680"/>
        </a:xfrm>
        <a:prstGeom prst="rightArrow">
          <a:avLst>
            <a:gd name="adj1" fmla="val 60000"/>
            <a:gd name="adj2" fmla="val 50000"/>
          </a:avLst>
        </a:prstGeom>
        <a:gradFill rotWithShape="0">
          <a:gsLst>
            <a:gs pos="0">
              <a:schemeClr val="dk2">
                <a:tint val="60000"/>
                <a:hueOff val="0"/>
                <a:satOff val="0"/>
                <a:lumOff val="0"/>
                <a:alphaOff val="0"/>
                <a:satMod val="103000"/>
                <a:lumMod val="102000"/>
                <a:tint val="94000"/>
              </a:schemeClr>
            </a:gs>
            <a:gs pos="50000">
              <a:schemeClr val="dk2">
                <a:tint val="60000"/>
                <a:hueOff val="0"/>
                <a:satOff val="0"/>
                <a:lumOff val="0"/>
                <a:alphaOff val="0"/>
                <a:satMod val="110000"/>
                <a:lumMod val="100000"/>
                <a:shade val="100000"/>
              </a:schemeClr>
            </a:gs>
            <a:gs pos="100000">
              <a:schemeClr val="dk2">
                <a:tint val="60000"/>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fr-FR" sz="500" kern="1200"/>
        </a:p>
      </dsp:txBody>
      <dsp:txXfrm>
        <a:off x="2765009" y="760437"/>
        <a:ext cx="105125" cy="105408"/>
      </dsp:txXfrm>
    </dsp:sp>
    <dsp:sp modelId="{734C22D7-BFC5-8040-9221-37718FD7FAB6}">
      <dsp:nvSpPr>
        <dsp:cNvPr id="0" name=""/>
        <dsp:cNvSpPr/>
      </dsp:nvSpPr>
      <dsp:spPr>
        <a:xfrm>
          <a:off x="2977526" y="600624"/>
          <a:ext cx="708390" cy="425034"/>
        </a:xfrm>
        <a:prstGeom prst="roundRect">
          <a:avLst>
            <a:gd name="adj" fmla="val 10000"/>
          </a:avLst>
        </a:prstGeom>
        <a:gradFill rotWithShape="0">
          <a:gsLst>
            <a:gs pos="0">
              <a:schemeClr val="dk2">
                <a:hueOff val="0"/>
                <a:satOff val="0"/>
                <a:lumOff val="0"/>
                <a:alphaOff val="0"/>
                <a:satMod val="103000"/>
                <a:lumMod val="102000"/>
                <a:tint val="94000"/>
              </a:schemeClr>
            </a:gs>
            <a:gs pos="50000">
              <a:schemeClr val="dk2">
                <a:hueOff val="0"/>
                <a:satOff val="0"/>
                <a:lumOff val="0"/>
                <a:alphaOff val="0"/>
                <a:satMod val="110000"/>
                <a:lumMod val="100000"/>
                <a:shade val="100000"/>
              </a:schemeClr>
            </a:gs>
            <a:gs pos="100000">
              <a:schemeClr val="dk2">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fr-FR" sz="600" kern="1200"/>
            <a:t>Limites et avantages</a:t>
          </a:r>
        </a:p>
      </dsp:txBody>
      <dsp:txXfrm>
        <a:off x="2989975" y="613073"/>
        <a:ext cx="683492" cy="400136"/>
      </dsp:txXfrm>
    </dsp:sp>
    <dsp:sp modelId="{0608C621-0B2F-0F45-B1E0-6F74878EA11B}">
      <dsp:nvSpPr>
        <dsp:cNvPr id="0" name=""/>
        <dsp:cNvSpPr/>
      </dsp:nvSpPr>
      <dsp:spPr>
        <a:xfrm>
          <a:off x="3756756" y="725301"/>
          <a:ext cx="150178" cy="175680"/>
        </a:xfrm>
        <a:prstGeom prst="rightArrow">
          <a:avLst>
            <a:gd name="adj1" fmla="val 60000"/>
            <a:gd name="adj2" fmla="val 50000"/>
          </a:avLst>
        </a:prstGeom>
        <a:gradFill rotWithShape="0">
          <a:gsLst>
            <a:gs pos="0">
              <a:schemeClr val="dk2">
                <a:tint val="60000"/>
                <a:hueOff val="0"/>
                <a:satOff val="0"/>
                <a:lumOff val="0"/>
                <a:alphaOff val="0"/>
                <a:satMod val="103000"/>
                <a:lumMod val="102000"/>
                <a:tint val="94000"/>
              </a:schemeClr>
            </a:gs>
            <a:gs pos="50000">
              <a:schemeClr val="dk2">
                <a:tint val="60000"/>
                <a:hueOff val="0"/>
                <a:satOff val="0"/>
                <a:lumOff val="0"/>
                <a:alphaOff val="0"/>
                <a:satMod val="110000"/>
                <a:lumMod val="100000"/>
                <a:shade val="100000"/>
              </a:schemeClr>
            </a:gs>
            <a:gs pos="100000">
              <a:schemeClr val="dk2">
                <a:tint val="60000"/>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fr-FR" sz="500" kern="1200"/>
        </a:p>
      </dsp:txBody>
      <dsp:txXfrm>
        <a:off x="3756756" y="760437"/>
        <a:ext cx="105125" cy="105408"/>
      </dsp:txXfrm>
    </dsp:sp>
    <dsp:sp modelId="{B05E68A4-A617-BB4A-9306-2F88A6BBE3AE}">
      <dsp:nvSpPr>
        <dsp:cNvPr id="0" name=""/>
        <dsp:cNvSpPr/>
      </dsp:nvSpPr>
      <dsp:spPr>
        <a:xfrm>
          <a:off x="3969273" y="600624"/>
          <a:ext cx="708390" cy="425034"/>
        </a:xfrm>
        <a:prstGeom prst="roundRect">
          <a:avLst>
            <a:gd name="adj" fmla="val 10000"/>
          </a:avLst>
        </a:prstGeom>
        <a:gradFill rotWithShape="0">
          <a:gsLst>
            <a:gs pos="0">
              <a:schemeClr val="dk2">
                <a:hueOff val="0"/>
                <a:satOff val="0"/>
                <a:lumOff val="0"/>
                <a:alphaOff val="0"/>
                <a:satMod val="103000"/>
                <a:lumMod val="102000"/>
                <a:tint val="94000"/>
              </a:schemeClr>
            </a:gs>
            <a:gs pos="50000">
              <a:schemeClr val="dk2">
                <a:hueOff val="0"/>
                <a:satOff val="0"/>
                <a:lumOff val="0"/>
                <a:alphaOff val="0"/>
                <a:satMod val="110000"/>
                <a:lumMod val="100000"/>
                <a:shade val="100000"/>
              </a:schemeClr>
            </a:gs>
            <a:gs pos="100000">
              <a:schemeClr val="dk2">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fr-FR" sz="600" kern="1200"/>
            <a:t>Recommandations</a:t>
          </a:r>
        </a:p>
      </dsp:txBody>
      <dsp:txXfrm>
        <a:off x="3981722" y="613073"/>
        <a:ext cx="683492" cy="400136"/>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880A832-F944-8F4F-A3AE-DF2312B557C6}">
      <dsp:nvSpPr>
        <dsp:cNvPr id="0" name=""/>
        <dsp:cNvSpPr/>
      </dsp:nvSpPr>
      <dsp:spPr>
        <a:xfrm>
          <a:off x="4113" y="138239"/>
          <a:ext cx="2458801" cy="983520"/>
        </a:xfrm>
        <a:prstGeom prst="chevron">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56007" tIns="18669" rIns="18669" bIns="18669" numCol="1" spcCol="1270" anchor="ctr" anchorCtr="0">
          <a:noAutofit/>
        </a:bodyPr>
        <a:lstStyle/>
        <a:p>
          <a:pPr lvl="0" algn="ctr" defTabSz="622300">
            <a:lnSpc>
              <a:spcPct val="90000"/>
            </a:lnSpc>
            <a:spcBef>
              <a:spcPct val="0"/>
            </a:spcBef>
            <a:spcAft>
              <a:spcPct val="35000"/>
            </a:spcAft>
          </a:pPr>
          <a:r>
            <a:rPr lang="fr-FR" sz="1400" kern="1200"/>
            <a:t>Inventaire</a:t>
          </a:r>
        </a:p>
      </dsp:txBody>
      <dsp:txXfrm>
        <a:off x="495873" y="138239"/>
        <a:ext cx="1475281" cy="983520"/>
      </dsp:txXfrm>
    </dsp:sp>
    <dsp:sp modelId="{FE856EE5-3BAB-304A-B0C5-3E8FB6455AA4}">
      <dsp:nvSpPr>
        <dsp:cNvPr id="0" name=""/>
        <dsp:cNvSpPr/>
      </dsp:nvSpPr>
      <dsp:spPr>
        <a:xfrm>
          <a:off x="2217034" y="138239"/>
          <a:ext cx="2458801" cy="983520"/>
        </a:xfrm>
        <a:prstGeom prst="chevron">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56007" tIns="18669" rIns="18669" bIns="18669" numCol="1" spcCol="1270" anchor="ctr" anchorCtr="0">
          <a:noAutofit/>
        </a:bodyPr>
        <a:lstStyle/>
        <a:p>
          <a:pPr lvl="0" algn="ctr" defTabSz="622300">
            <a:lnSpc>
              <a:spcPct val="90000"/>
            </a:lnSpc>
            <a:spcBef>
              <a:spcPct val="0"/>
            </a:spcBef>
            <a:spcAft>
              <a:spcPct val="35000"/>
            </a:spcAft>
          </a:pPr>
          <a:r>
            <a:rPr lang="fr-FR" sz="1400" kern="1200"/>
            <a:t>Vente</a:t>
          </a:r>
        </a:p>
      </dsp:txBody>
      <dsp:txXfrm>
        <a:off x="2708794" y="138239"/>
        <a:ext cx="1475281" cy="983520"/>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C3BB543-596B-6E45-B513-D38ECCE35E58}">
  <we:reference id="wa104099688" version="1.3.0.0" store="fr-CH"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ED0F2B-3978-3E42-AF66-8E2279502A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42</TotalTime>
  <Pages>102</Pages>
  <Words>34499</Words>
  <Characters>189749</Characters>
  <Application>Microsoft Macintosh Word</Application>
  <DocSecurity>0</DocSecurity>
  <Lines>1581</Lines>
  <Paragraphs>447</Paragraphs>
  <ScaleCrop>false</ScaleCrop>
  <HeadingPairs>
    <vt:vector size="2" baseType="variant">
      <vt:variant>
        <vt:lpstr>Titre</vt:lpstr>
      </vt:variant>
      <vt:variant>
        <vt:i4>1</vt:i4>
      </vt:variant>
    </vt:vector>
  </HeadingPairs>
  <TitlesOfParts>
    <vt:vector size="1" baseType="lpstr">
      <vt:lpstr/>
    </vt:vector>
  </TitlesOfParts>
  <Company>Haute Ecole Arc</Company>
  <LinksUpToDate>false</LinksUpToDate>
  <CharactersWithSpaces>2238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at Anthony</dc:creator>
  <cp:keywords/>
  <dc:description/>
  <cp:lastModifiedBy>Tomat Anthony</cp:lastModifiedBy>
  <cp:revision>691</cp:revision>
  <cp:lastPrinted>2016-06-19T08:07:00Z</cp:lastPrinted>
  <dcterms:created xsi:type="dcterms:W3CDTF">2016-05-18T10:39:00Z</dcterms:created>
  <dcterms:modified xsi:type="dcterms:W3CDTF">2016-06-19T1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nthony.tomat@he-arc.ch@www.mendeley.com</vt:lpwstr>
  </property>
  <property fmtid="{D5CDD505-2E9C-101B-9397-08002B2CF9AE}" pid="4" name="Mendeley Citation Style_1">
    <vt:lpwstr>http://www.zotero.org/styles/iso690-author-date-fr-no-abstract</vt:lpwstr>
  </property>
</Properties>
</file>